
<file path=[Content_Types].xml><?xml version="1.0" encoding="utf-8"?>
<Types xmlns="http://schemas.openxmlformats.org/package/2006/content-types">
  <Default Extension="gif" ContentType="image/gif"/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5.xml" ContentType="application/vnd.openxmlformats-officedocument.wordprocessingml.foot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ackground w:color="EDEDED" w:themeColor="accent3" w:themeTint="33"/>
  <w:body>
    <w:p w14:paraId="2C176741" w14:textId="7D93D18E" w:rsidR="00D55F64" w:rsidRDefault="00026A19" w:rsidP="003528E4">
      <w:pPr>
        <w:rPr>
          <w:lang w:val="en-GB"/>
        </w:rPr>
      </w:pPr>
      <w:r>
        <w:rPr>
          <w:noProof/>
          <w:lang w:val="hr-HR" w:eastAsia="hr-HR"/>
        </w:rPr>
        <w:drawing>
          <wp:anchor distT="0" distB="0" distL="114300" distR="114300" simplePos="0" relativeHeight="251683840" behindDoc="0" locked="0" layoutInCell="1" allowOverlap="1" wp14:anchorId="14EACFB9" wp14:editId="2ADB389C">
            <wp:simplePos x="0" y="0"/>
            <wp:positionH relativeFrom="margin">
              <wp:align>left</wp:align>
            </wp:positionH>
            <wp:positionV relativeFrom="paragraph">
              <wp:posOffset>-31462</wp:posOffset>
            </wp:positionV>
            <wp:extent cx="7614285" cy="10839450"/>
            <wp:effectExtent l="0" t="0" r="5715" b="0"/>
            <wp:wrapNone/>
            <wp:docPr id="13" name="Slika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14285" cy="10839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sdt>
      <w:sdtPr>
        <w:rPr>
          <w:lang w:val="en-GB"/>
        </w:rPr>
        <w:id w:val="553416089"/>
        <w:docPartObj>
          <w:docPartGallery w:val="Cover Pages"/>
          <w:docPartUnique/>
        </w:docPartObj>
      </w:sdtPr>
      <w:sdtEndPr/>
      <w:sdtContent>
        <w:p w14:paraId="1E4B461A" w14:textId="1453851E" w:rsidR="00026A19" w:rsidRDefault="00026A19" w:rsidP="00026A19">
          <w:pPr>
            <w:tabs>
              <w:tab w:val="left" w:pos="9274"/>
            </w:tabs>
            <w:rPr>
              <w:lang w:val="en-GB"/>
            </w:rPr>
          </w:pPr>
        </w:p>
        <w:p w14:paraId="09A7AC6D" w14:textId="1D291EA3" w:rsidR="00026A19" w:rsidRPr="00026A19" w:rsidRDefault="00026A19" w:rsidP="00026A19">
          <w:pPr>
            <w:jc w:val="left"/>
            <w:rPr>
              <w:lang w:val="en-GB"/>
            </w:rPr>
            <w:sectPr w:rsidR="00026A19" w:rsidRPr="00026A19" w:rsidSect="00026A19">
              <w:headerReference w:type="default" r:id="rId13"/>
              <w:footerReference w:type="even" r:id="rId14"/>
              <w:footerReference w:type="default" r:id="rId15"/>
              <w:type w:val="continuous"/>
              <w:pgSz w:w="11906" w:h="16838" w:code="9"/>
              <w:pgMar w:top="-57" w:right="0" w:bottom="-57" w:left="0" w:header="0" w:footer="0" w:gutter="0"/>
              <w:pgNumType w:fmt="lowerRoman" w:start="1"/>
              <w:cols w:space="708"/>
              <w:docGrid w:linePitch="360"/>
            </w:sectPr>
          </w:pPr>
        </w:p>
        <w:p w14:paraId="15EEA093" w14:textId="53ABF1C9" w:rsidR="00D55F64" w:rsidRPr="00D55F64" w:rsidRDefault="00026A19" w:rsidP="00D55F64">
          <w:pPr>
            <w:rPr>
              <w:sz w:val="2"/>
              <w:szCs w:val="2"/>
              <w:lang w:val="en-GB"/>
            </w:rPr>
            <w:sectPr w:rsidR="00D55F64" w:rsidRPr="00D55F64" w:rsidSect="00026A19">
              <w:type w:val="continuous"/>
              <w:pgSz w:w="11906" w:h="16838" w:code="9"/>
              <w:pgMar w:top="-57" w:right="0" w:bottom="-57" w:left="0" w:header="0" w:footer="0" w:gutter="0"/>
              <w:pgNumType w:fmt="lowerRoman" w:start="1"/>
              <w:cols w:space="708"/>
              <w:docGrid w:linePitch="360"/>
            </w:sectPr>
          </w:pPr>
          <w:r>
            <w:rPr>
              <w:sz w:val="2"/>
              <w:szCs w:val="2"/>
              <w:lang w:val="en-GB"/>
            </w:rPr>
            <w:t>JNVJGHXJFG</w:t>
          </w:r>
        </w:p>
        <w:p w14:paraId="657840A4" w14:textId="7B54C7C8" w:rsidR="00D158DA" w:rsidRDefault="00D158DA">
          <w:pPr>
            <w:jc w:val="left"/>
            <w:rPr>
              <w:lang w:val="en-GB"/>
            </w:rPr>
          </w:pPr>
        </w:p>
        <w:p w14:paraId="792B3FD1" w14:textId="77777777" w:rsidR="00946262" w:rsidRPr="00F86EF6" w:rsidRDefault="00946262" w:rsidP="003528E4">
          <w:pPr>
            <w:rPr>
              <w:lang w:val="en-GB"/>
            </w:rPr>
          </w:pPr>
        </w:p>
        <w:p w14:paraId="5154B4E9" w14:textId="77777777" w:rsidR="00946262" w:rsidRPr="00F86EF6" w:rsidRDefault="007F3AC9" w:rsidP="003528E4">
          <w:pPr>
            <w:rPr>
              <w:lang w:val="en-GB"/>
            </w:rPr>
          </w:pPr>
        </w:p>
      </w:sdtContent>
    </w:sdt>
    <w:p w14:paraId="39AD269C" w14:textId="77777777" w:rsidR="00946262" w:rsidRPr="00F86EF6" w:rsidRDefault="00946262" w:rsidP="003528E4">
      <w:pPr>
        <w:rPr>
          <w:rStyle w:val="BookTitle"/>
          <w:lang w:val="en-GB"/>
        </w:rPr>
      </w:pPr>
    </w:p>
    <w:p w14:paraId="42AF11F4" w14:textId="6F388527" w:rsidR="00D049AE" w:rsidRDefault="00026A19" w:rsidP="003528E4">
      <w:pPr>
        <w:rPr>
          <w:rStyle w:val="BookTitle"/>
          <w:lang w:val="en-GB"/>
        </w:rPr>
      </w:pPr>
      <w:r>
        <w:rPr>
          <w:rStyle w:val="BookTitle"/>
          <w:lang w:val="en-GB"/>
        </w:rPr>
        <w:br w:type="page"/>
      </w:r>
    </w:p>
    <w:p w14:paraId="24125AF7" w14:textId="77777777" w:rsidR="00026A19" w:rsidRDefault="00026A19" w:rsidP="003528E4">
      <w:pPr>
        <w:rPr>
          <w:rStyle w:val="BookTitle"/>
          <w:lang w:val="en-GB"/>
        </w:rPr>
      </w:pPr>
    </w:p>
    <w:p w14:paraId="0DA17205" w14:textId="77777777" w:rsidR="00946262" w:rsidRPr="00F86EF6" w:rsidRDefault="00946262" w:rsidP="003528E4">
      <w:pPr>
        <w:rPr>
          <w:rStyle w:val="BookTitle"/>
          <w:lang w:val="en-GB"/>
        </w:rPr>
      </w:pPr>
    </w:p>
    <w:p w14:paraId="51508AF7" w14:textId="77777777" w:rsidR="00946262" w:rsidRPr="00F86EF6" w:rsidRDefault="00946262" w:rsidP="003528E4">
      <w:pPr>
        <w:rPr>
          <w:rStyle w:val="BookTitle"/>
          <w:lang w:val="en-GB"/>
        </w:rPr>
      </w:pPr>
    </w:p>
    <w:p w14:paraId="19F010F5" w14:textId="77777777" w:rsidR="00946262" w:rsidRPr="00F86EF6" w:rsidRDefault="00946262" w:rsidP="003528E4">
      <w:pPr>
        <w:rPr>
          <w:rStyle w:val="BookTitle"/>
          <w:lang w:val="en-GB"/>
        </w:rPr>
      </w:pPr>
    </w:p>
    <w:p w14:paraId="5AB0F724" w14:textId="3F79E7A7" w:rsidR="00946262" w:rsidRDefault="00946262" w:rsidP="003528E4">
      <w:pPr>
        <w:rPr>
          <w:rStyle w:val="BookTitle"/>
          <w:lang w:val="en-GB"/>
        </w:rPr>
      </w:pPr>
    </w:p>
    <w:p w14:paraId="42B8CA75" w14:textId="77777777" w:rsidR="00026A19" w:rsidRPr="00F86EF6" w:rsidRDefault="00026A19" w:rsidP="003528E4">
      <w:pPr>
        <w:rPr>
          <w:rStyle w:val="BookTitle"/>
          <w:lang w:val="en-GB"/>
        </w:rPr>
      </w:pPr>
    </w:p>
    <w:p w14:paraId="5205F87E" w14:textId="77777777" w:rsidR="00946262" w:rsidRPr="00F86EF6" w:rsidRDefault="00946262" w:rsidP="003528E4">
      <w:pPr>
        <w:rPr>
          <w:rStyle w:val="BookTitle"/>
          <w:lang w:val="en-GB"/>
        </w:rPr>
      </w:pPr>
    </w:p>
    <w:p w14:paraId="4A1AE080" w14:textId="77777777" w:rsidR="00946262" w:rsidRPr="00F86EF6" w:rsidRDefault="00946262" w:rsidP="003528E4">
      <w:pPr>
        <w:rPr>
          <w:rStyle w:val="BookTitle"/>
          <w:lang w:val="en-GB"/>
        </w:rPr>
      </w:pPr>
    </w:p>
    <w:p w14:paraId="6373C7CB" w14:textId="77777777" w:rsidR="00476CC0" w:rsidRPr="00476CC0" w:rsidRDefault="00476CC0" w:rsidP="00476CC0">
      <w:pPr>
        <w:jc w:val="center"/>
        <w:rPr>
          <w:b/>
          <w:bCs/>
          <w:smallCaps/>
          <w:color w:val="2F5496" w:themeColor="accent1" w:themeShade="BF"/>
          <w:spacing w:val="5"/>
          <w:sz w:val="72"/>
          <w:szCs w:val="72"/>
          <w:lang w:val="bs-Latn-BA"/>
          <w14:shadow w14:blurRad="0" w14:dist="25400" w14:dir="2700000" w14:sx="0" w14:sy="0" w14:kx="0" w14:ky="0" w14:algn="none">
            <w14:srgbClr w14:val="000000">
              <w14:alpha w14:val="50000"/>
            </w14:srgbClr>
          </w14:shadow>
          <w14:textOutline w14:w="9525" w14:cap="flat" w14:cmpd="sng" w14:algn="ctr">
            <w14:solidFill>
              <w14:schemeClr w14:val="bg1">
                <w14:alpha w14:val="50000"/>
                <w14:lumMod w14:val="75000"/>
              </w14:schemeClr>
            </w14:solidFill>
            <w14:prstDash w14:val="solid"/>
            <w14:round/>
          </w14:textOutline>
        </w:rPr>
      </w:pPr>
      <w:bookmarkStart w:id="0" w:name="_Hlk74908464"/>
      <w:r w:rsidRPr="00476CC0">
        <w:rPr>
          <w:b/>
          <w:bCs/>
          <w:smallCaps/>
          <w:color w:val="2F5496" w:themeColor="accent1" w:themeShade="BF"/>
          <w:spacing w:val="5"/>
          <w:sz w:val="72"/>
          <w:szCs w:val="72"/>
          <w:lang w:val="bs-Latn-BA"/>
          <w14:shadow w14:blurRad="0" w14:dist="25400" w14:dir="2700000" w14:sx="0" w14:sy="0" w14:kx="0" w14:ky="0" w14:algn="none">
            <w14:srgbClr w14:val="000000">
              <w14:alpha w14:val="50000"/>
            </w14:srgbClr>
          </w14:shadow>
          <w14:textOutline w14:w="9525" w14:cap="flat" w14:cmpd="sng" w14:algn="ctr">
            <w14:solidFill>
              <w14:schemeClr w14:val="bg1">
                <w14:alpha w14:val="50000"/>
                <w14:lumMod w14:val="75000"/>
              </w14:schemeClr>
            </w14:solidFill>
            <w14:prstDash w14:val="solid"/>
            <w14:round/>
          </w14:textOutline>
        </w:rPr>
        <w:t>KURIKULUM ZA OTVORENE INOVACIJE</w:t>
      </w:r>
    </w:p>
    <w:p w14:paraId="6BC49AC6" w14:textId="77777777" w:rsidR="00476CC0" w:rsidRPr="00476CC0" w:rsidRDefault="00476CC0" w:rsidP="00476CC0">
      <w:pPr>
        <w:rPr>
          <w:lang w:val="bs-Latn-BA"/>
        </w:rPr>
      </w:pPr>
    </w:p>
    <w:p w14:paraId="70728A93" w14:textId="20F74325" w:rsidR="00476CC0" w:rsidRPr="00476CC0" w:rsidRDefault="00476CC0" w:rsidP="00476CC0">
      <w:pPr>
        <w:jc w:val="center"/>
        <w:rPr>
          <w:lang w:val="bs-Latn-BA"/>
        </w:rPr>
      </w:pPr>
      <w:r w:rsidRPr="00476CC0">
        <w:rPr>
          <w:lang w:val="bs-Latn-BA"/>
        </w:rPr>
        <w:t>A</w:t>
      </w:r>
      <w:r w:rsidR="00D2609B">
        <w:rPr>
          <w:lang w:val="bs-Latn-BA"/>
        </w:rPr>
        <w:t>ndrej R</w:t>
      </w:r>
      <w:r w:rsidR="00AC4A37">
        <w:rPr>
          <w:lang w:val="bs-Latn-BA"/>
        </w:rPr>
        <w:t>aspor</w:t>
      </w:r>
    </w:p>
    <w:bookmarkEnd w:id="0"/>
    <w:p w14:paraId="753B11ED" w14:textId="77777777" w:rsidR="00476CC0" w:rsidRPr="00476CC0" w:rsidRDefault="00476CC0" w:rsidP="00476CC0">
      <w:pPr>
        <w:rPr>
          <w:b/>
          <w:sz w:val="24"/>
          <w:lang w:val="bs-Latn-BA"/>
        </w:rPr>
      </w:pPr>
    </w:p>
    <w:p w14:paraId="598FF057" w14:textId="0C84F33B" w:rsidR="00946262" w:rsidRPr="00960CCD" w:rsidRDefault="00946262" w:rsidP="00946262">
      <w:pPr>
        <w:jc w:val="center"/>
        <w:rPr>
          <w:lang w:val="en-GB"/>
        </w:rPr>
      </w:pPr>
    </w:p>
    <w:p w14:paraId="02041D44" w14:textId="77777777" w:rsidR="00946262" w:rsidRPr="00960CCD" w:rsidRDefault="00946262" w:rsidP="003528E4">
      <w:pPr>
        <w:rPr>
          <w:rStyle w:val="Slog3-imeinpriimekavtorjevZnakZnak"/>
          <w:lang w:val="en-GB"/>
        </w:rPr>
      </w:pPr>
    </w:p>
    <w:p w14:paraId="72E35D24" w14:textId="77777777" w:rsidR="00946262" w:rsidRPr="00960CCD" w:rsidRDefault="00946262" w:rsidP="003528E4">
      <w:pPr>
        <w:rPr>
          <w:rStyle w:val="Slog3-imeinpriimekavtorjevZnakZnak"/>
          <w:lang w:val="en-GB"/>
        </w:rPr>
      </w:pPr>
      <w:r w:rsidRPr="00960CCD">
        <w:rPr>
          <w:rStyle w:val="Slog3-imeinpriimekavtorjevZnakZnak"/>
          <w:lang w:val="en-GB"/>
        </w:rPr>
        <w:br w:type="page"/>
      </w:r>
    </w:p>
    <w:p w14:paraId="1E75CE78" w14:textId="1E83B1DF" w:rsidR="00946262" w:rsidRPr="00330711" w:rsidRDefault="00115530" w:rsidP="003528E4">
      <w:pPr>
        <w:rPr>
          <w:lang w:val="en-GB"/>
        </w:rPr>
      </w:pPr>
      <w:bookmarkStart w:id="1" w:name="_Hlk74908523"/>
      <w:r w:rsidRPr="00330711">
        <w:rPr>
          <w:lang w:val="en-GB"/>
        </w:rPr>
        <w:lastRenderedPageBreak/>
        <w:t>KURIKULUM ZA OTVORENE INOVACIJE</w:t>
      </w:r>
    </w:p>
    <w:p w14:paraId="287E9A47" w14:textId="31B3694B" w:rsidR="00946262" w:rsidRPr="00330711" w:rsidRDefault="00327A03" w:rsidP="003528E4">
      <w:pPr>
        <w:rPr>
          <w:i/>
          <w:iCs/>
          <w:lang w:val="en-GB"/>
        </w:rPr>
      </w:pPr>
      <w:r w:rsidRPr="00330711">
        <w:rPr>
          <w:lang w:val="en-GB"/>
        </w:rPr>
        <w:t>Autor</w:t>
      </w:r>
      <w:r w:rsidR="00946262" w:rsidRPr="00330711">
        <w:rPr>
          <w:lang w:val="en-GB"/>
        </w:rPr>
        <w:t xml:space="preserve">: </w:t>
      </w:r>
      <w:r w:rsidR="00665B28" w:rsidRPr="00330711">
        <w:rPr>
          <w:i/>
          <w:iCs/>
          <w:lang w:val="en-GB"/>
        </w:rPr>
        <w:t>Andrej Raspor</w:t>
      </w:r>
    </w:p>
    <w:p w14:paraId="1BF1509D" w14:textId="77777777" w:rsidR="00946262" w:rsidRPr="00330711" w:rsidRDefault="00946262" w:rsidP="003528E4">
      <w:pPr>
        <w:rPr>
          <w:lang w:val="en-GB"/>
        </w:rPr>
      </w:pPr>
    </w:p>
    <w:p w14:paraId="7E852F3A" w14:textId="36691E94" w:rsidR="0040172B" w:rsidRPr="00330711" w:rsidRDefault="00833026" w:rsidP="0040172B">
      <w:pPr>
        <w:rPr>
          <w:lang w:val="en-GB"/>
        </w:rPr>
      </w:pPr>
      <w:proofErr w:type="spellStart"/>
      <w:r w:rsidRPr="00330711">
        <w:rPr>
          <w:lang w:val="en-GB"/>
        </w:rPr>
        <w:t>Pedagošk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recezent</w:t>
      </w:r>
      <w:proofErr w:type="spellEnd"/>
      <w:r w:rsidR="0040172B" w:rsidRPr="00330711">
        <w:rPr>
          <w:lang w:val="en-GB"/>
        </w:rPr>
        <w:t xml:space="preserve">: </w:t>
      </w:r>
      <w:r w:rsidR="004F49AA" w:rsidRPr="00330711">
        <w:rPr>
          <w:lang w:val="en-GB"/>
        </w:rPr>
        <w:t xml:space="preserve">Jelena Putica </w:t>
      </w:r>
      <w:proofErr w:type="spellStart"/>
      <w:r w:rsidR="004F49AA" w:rsidRPr="00330711">
        <w:rPr>
          <w:lang w:val="en-GB"/>
        </w:rPr>
        <w:t>Džajić</w:t>
      </w:r>
      <w:proofErr w:type="spellEnd"/>
    </w:p>
    <w:p w14:paraId="517E5531" w14:textId="7CD9AAD9" w:rsidR="00946262" w:rsidRPr="00330711" w:rsidRDefault="00833026" w:rsidP="003528E4">
      <w:pPr>
        <w:rPr>
          <w:lang w:val="en-GB"/>
        </w:rPr>
      </w:pPr>
      <w:proofErr w:type="spellStart"/>
      <w:r w:rsidRPr="00330711">
        <w:rPr>
          <w:lang w:val="en-GB"/>
        </w:rPr>
        <w:t>Didaktičk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recezent</w:t>
      </w:r>
      <w:r w:rsidR="004F49AA" w:rsidRPr="00330711">
        <w:rPr>
          <w:lang w:val="en-GB"/>
        </w:rPr>
        <w:t>i</w:t>
      </w:r>
      <w:proofErr w:type="spellEnd"/>
      <w:r w:rsidR="00494C35" w:rsidRPr="00330711">
        <w:rPr>
          <w:lang w:val="en-GB"/>
        </w:rPr>
        <w:t xml:space="preserve">: </w:t>
      </w:r>
      <w:r w:rsidR="004F49AA" w:rsidRPr="00330711">
        <w:rPr>
          <w:lang w:val="en-GB"/>
        </w:rPr>
        <w:t>Goran Šimić, Valerija Ereš</w:t>
      </w:r>
    </w:p>
    <w:p w14:paraId="769712B6" w14:textId="63A27B3E" w:rsidR="00946262" w:rsidRPr="00330711" w:rsidRDefault="00577BBF" w:rsidP="003528E4">
      <w:pPr>
        <w:rPr>
          <w:lang w:val="en-GB"/>
        </w:rPr>
      </w:pPr>
      <w:r w:rsidRPr="00330711">
        <w:rPr>
          <w:lang w:val="en-GB"/>
        </w:rPr>
        <w:t>Edit</w:t>
      </w:r>
      <w:r w:rsidR="00327A03" w:rsidRPr="00330711">
        <w:rPr>
          <w:lang w:val="en-GB"/>
        </w:rPr>
        <w:t>or</w:t>
      </w:r>
      <w:r w:rsidR="00946262" w:rsidRPr="00330711">
        <w:rPr>
          <w:lang w:val="en-GB"/>
        </w:rPr>
        <w:t xml:space="preserve">: </w:t>
      </w:r>
      <w:r w:rsidR="00833026" w:rsidRPr="00330711">
        <w:rPr>
          <w:lang w:val="en-GB"/>
        </w:rPr>
        <w:t>Andrej Raspor</w:t>
      </w:r>
    </w:p>
    <w:p w14:paraId="1CB5CF20" w14:textId="21BE2346" w:rsidR="00946262" w:rsidRPr="00330711" w:rsidRDefault="00833026" w:rsidP="003528E4">
      <w:pPr>
        <w:rPr>
          <w:lang w:val="en-GB"/>
        </w:rPr>
      </w:pPr>
      <w:proofErr w:type="spellStart"/>
      <w:r w:rsidRPr="00330711">
        <w:rPr>
          <w:lang w:val="en-GB"/>
        </w:rPr>
        <w:t>Korektura</w:t>
      </w:r>
      <w:proofErr w:type="spellEnd"/>
      <w:r w:rsidR="00946262" w:rsidRPr="00330711">
        <w:rPr>
          <w:lang w:val="en-GB"/>
        </w:rPr>
        <w:t xml:space="preserve">: </w:t>
      </w:r>
    </w:p>
    <w:p w14:paraId="165C07E7" w14:textId="25E61810" w:rsidR="0056478D" w:rsidRPr="00330711" w:rsidRDefault="0056478D" w:rsidP="003528E4">
      <w:pPr>
        <w:rPr>
          <w:i/>
          <w:iCs/>
          <w:lang w:val="en-GB"/>
        </w:rPr>
      </w:pPr>
      <w:proofErr w:type="spellStart"/>
      <w:r w:rsidRPr="00330711">
        <w:rPr>
          <w:lang w:val="en-GB"/>
        </w:rPr>
        <w:t>Prevodilac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na</w:t>
      </w:r>
      <w:proofErr w:type="spellEnd"/>
      <w:r w:rsidRPr="00330711">
        <w:rPr>
          <w:lang w:val="en-GB"/>
        </w:rPr>
        <w:t xml:space="preserve"> </w:t>
      </w:r>
      <w:r w:rsidR="00330711">
        <w:rPr>
          <w:lang w:val="en-GB"/>
        </w:rPr>
        <w:t>B/H/S</w:t>
      </w:r>
      <w:r w:rsidR="00DC4F02" w:rsidRPr="00330711">
        <w:rPr>
          <w:lang w:val="en-GB"/>
        </w:rPr>
        <w:t xml:space="preserve"> </w:t>
      </w:r>
      <w:proofErr w:type="spellStart"/>
      <w:r w:rsidR="00DC4F02" w:rsidRPr="00330711">
        <w:rPr>
          <w:lang w:val="en-GB"/>
        </w:rPr>
        <w:t>jezik</w:t>
      </w:r>
      <w:proofErr w:type="spellEnd"/>
      <w:r w:rsidR="00DC4F02" w:rsidRPr="00330711">
        <w:rPr>
          <w:lang w:val="en-GB"/>
        </w:rPr>
        <w:t xml:space="preserve">: </w:t>
      </w:r>
      <w:r w:rsidR="00330711">
        <w:rPr>
          <w:lang w:val="en-GB"/>
        </w:rPr>
        <w:t>Mladen Kostić</w:t>
      </w:r>
    </w:p>
    <w:p w14:paraId="3E2BE8E1" w14:textId="7B5BBA63" w:rsidR="00946262" w:rsidRPr="00330711" w:rsidRDefault="00833026" w:rsidP="003528E4">
      <w:pPr>
        <w:rPr>
          <w:i/>
          <w:iCs/>
          <w:lang w:val="en-GB"/>
        </w:rPr>
      </w:pPr>
      <w:proofErr w:type="spellStart"/>
      <w:r w:rsidRPr="00330711">
        <w:rPr>
          <w:lang w:val="en-GB"/>
        </w:rPr>
        <w:t>Zbirka</w:t>
      </w:r>
      <w:proofErr w:type="spellEnd"/>
      <w:r w:rsidR="00946262" w:rsidRPr="00330711">
        <w:rPr>
          <w:lang w:val="en-GB"/>
        </w:rPr>
        <w:t xml:space="preserve">: </w:t>
      </w:r>
      <w:proofErr w:type="spellStart"/>
      <w:r w:rsidRPr="00330711">
        <w:rPr>
          <w:i/>
          <w:iCs/>
          <w:lang w:val="en-GB"/>
        </w:rPr>
        <w:t>Priručnik</w:t>
      </w:r>
      <w:proofErr w:type="spellEnd"/>
    </w:p>
    <w:p w14:paraId="48AD7658" w14:textId="7A491121" w:rsidR="00764358" w:rsidRPr="00330711" w:rsidRDefault="00833026" w:rsidP="003528E4">
      <w:pPr>
        <w:rPr>
          <w:i/>
          <w:iCs/>
          <w:lang w:val="en-GB"/>
        </w:rPr>
      </w:pPr>
      <w:proofErr w:type="spellStart"/>
      <w:r w:rsidRPr="00330711">
        <w:rPr>
          <w:lang w:val="en-GB"/>
        </w:rPr>
        <w:t>Podzbirka</w:t>
      </w:r>
      <w:proofErr w:type="spellEnd"/>
      <w:r w:rsidR="00C7573B" w:rsidRPr="00330711">
        <w:rPr>
          <w:lang w:val="en-GB"/>
        </w:rPr>
        <w:t xml:space="preserve">: </w:t>
      </w:r>
      <w:proofErr w:type="spellStart"/>
      <w:r w:rsidRPr="00330711">
        <w:rPr>
          <w:i/>
          <w:iCs/>
          <w:lang w:val="en-GB"/>
        </w:rPr>
        <w:t>Kurikulum</w:t>
      </w:r>
      <w:proofErr w:type="spellEnd"/>
    </w:p>
    <w:p w14:paraId="7DD62462" w14:textId="1B3EB07A" w:rsidR="00764358" w:rsidRPr="00330711" w:rsidRDefault="00764358" w:rsidP="003528E4">
      <w:pPr>
        <w:rPr>
          <w:i/>
          <w:iCs/>
          <w:lang w:val="en-GB"/>
        </w:rPr>
      </w:pPr>
    </w:p>
    <w:p w14:paraId="31D1FFE5" w14:textId="12CCC8AD" w:rsidR="00873E13" w:rsidRPr="00330711" w:rsidRDefault="00262AD8" w:rsidP="00873E13">
      <w:pPr>
        <w:rPr>
          <w:lang w:val="en-GB"/>
        </w:rPr>
      </w:pPr>
      <w:proofErr w:type="spellStart"/>
      <w:r w:rsidRPr="00330711">
        <w:rPr>
          <w:lang w:val="en-GB"/>
        </w:rPr>
        <w:t>Ključn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riječi</w:t>
      </w:r>
      <w:proofErr w:type="spellEnd"/>
      <w:r w:rsidR="00873E13" w:rsidRPr="00330711">
        <w:rPr>
          <w:lang w:val="en-GB"/>
        </w:rPr>
        <w:t xml:space="preserve">: Syllabus, </w:t>
      </w:r>
      <w:proofErr w:type="spellStart"/>
      <w:r w:rsidR="00833026" w:rsidRPr="00330711">
        <w:rPr>
          <w:lang w:val="en-GB"/>
        </w:rPr>
        <w:t>Kurikulum</w:t>
      </w:r>
      <w:proofErr w:type="spellEnd"/>
      <w:r w:rsidR="00873E13" w:rsidRPr="00330711">
        <w:rPr>
          <w:lang w:val="en-GB"/>
        </w:rPr>
        <w:t xml:space="preserve">, </w:t>
      </w:r>
      <w:proofErr w:type="spellStart"/>
      <w:r w:rsidRPr="00330711">
        <w:rPr>
          <w:lang w:val="en-GB"/>
        </w:rPr>
        <w:t>Inovacije</w:t>
      </w:r>
      <w:proofErr w:type="spellEnd"/>
      <w:r w:rsidR="00873E13" w:rsidRPr="00330711">
        <w:rPr>
          <w:lang w:val="en-GB"/>
        </w:rPr>
        <w:t xml:space="preserve">, </w:t>
      </w:r>
      <w:proofErr w:type="spellStart"/>
      <w:r w:rsidRPr="00330711">
        <w:rPr>
          <w:lang w:val="en-GB"/>
        </w:rPr>
        <w:t>Otvoren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novacije</w:t>
      </w:r>
      <w:proofErr w:type="spellEnd"/>
    </w:p>
    <w:p w14:paraId="6052D3CC" w14:textId="77777777" w:rsidR="00873E13" w:rsidRPr="00330711" w:rsidRDefault="00873E13" w:rsidP="00873E13">
      <w:pPr>
        <w:rPr>
          <w:lang w:val="en-GB"/>
        </w:rPr>
      </w:pPr>
    </w:p>
    <w:p w14:paraId="4F04E8F3" w14:textId="457C38B9" w:rsidR="00764358" w:rsidRPr="00330711" w:rsidRDefault="00833026" w:rsidP="00873E13">
      <w:pPr>
        <w:rPr>
          <w:lang w:val="en-GB"/>
        </w:rPr>
      </w:pPr>
      <w:proofErr w:type="spellStart"/>
      <w:r w:rsidRPr="00330711">
        <w:rPr>
          <w:lang w:val="en-GB"/>
        </w:rPr>
        <w:t>Opis</w:t>
      </w:r>
      <w:proofErr w:type="spellEnd"/>
      <w:r w:rsidR="00873E13" w:rsidRPr="00330711">
        <w:rPr>
          <w:lang w:val="en-GB"/>
        </w:rPr>
        <w:t xml:space="preserve">: </w:t>
      </w:r>
      <w:proofErr w:type="spellStart"/>
      <w:r w:rsidRPr="00330711">
        <w:rPr>
          <w:lang w:val="en-GB"/>
        </w:rPr>
        <w:t>Ovaj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dokument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adrž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riručnik</w:t>
      </w:r>
      <w:proofErr w:type="spellEnd"/>
      <w:r w:rsidRPr="00330711">
        <w:rPr>
          <w:lang w:val="en-GB"/>
        </w:rPr>
        <w:t xml:space="preserve"> za </w:t>
      </w:r>
      <w:proofErr w:type="spellStart"/>
      <w:r w:rsidRPr="00330711">
        <w:rPr>
          <w:lang w:val="en-GB"/>
        </w:rPr>
        <w:t>organizator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tečajev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nastavnike</w:t>
      </w:r>
      <w:proofErr w:type="spellEnd"/>
      <w:r w:rsidRPr="00330711">
        <w:rPr>
          <w:lang w:val="en-GB"/>
        </w:rPr>
        <w:t xml:space="preserve"> o tome </w:t>
      </w:r>
      <w:proofErr w:type="spellStart"/>
      <w:r w:rsidRPr="00330711">
        <w:rPr>
          <w:lang w:val="en-GB"/>
        </w:rPr>
        <w:t>kako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dizajnirat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nastavni</w:t>
      </w:r>
      <w:proofErr w:type="spellEnd"/>
      <w:r w:rsidRPr="00330711">
        <w:rPr>
          <w:lang w:val="en-GB"/>
        </w:rPr>
        <w:t xml:space="preserve"> plan </w:t>
      </w:r>
      <w:proofErr w:type="spellStart"/>
      <w:r w:rsidRPr="00330711">
        <w:rPr>
          <w:lang w:val="en-GB"/>
        </w:rPr>
        <w:t>i</w:t>
      </w:r>
      <w:proofErr w:type="spellEnd"/>
      <w:r w:rsidRPr="00330711">
        <w:rPr>
          <w:lang w:val="en-GB"/>
        </w:rPr>
        <w:t xml:space="preserve"> program, </w:t>
      </w:r>
      <w:proofErr w:type="spellStart"/>
      <w:r w:rsidRPr="00330711">
        <w:rPr>
          <w:lang w:val="en-GB"/>
        </w:rPr>
        <w:t>postavit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ciljev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učenja</w:t>
      </w:r>
      <w:proofErr w:type="spellEnd"/>
      <w:r w:rsidRPr="00330711">
        <w:rPr>
          <w:lang w:val="en-GB"/>
        </w:rPr>
        <w:t xml:space="preserve">, </w:t>
      </w:r>
      <w:proofErr w:type="spellStart"/>
      <w:r w:rsidRPr="00330711">
        <w:rPr>
          <w:lang w:val="en-GB"/>
        </w:rPr>
        <w:t>teme</w:t>
      </w:r>
      <w:proofErr w:type="spellEnd"/>
      <w:r w:rsidRPr="00330711">
        <w:rPr>
          <w:lang w:val="en-GB"/>
        </w:rPr>
        <w:t xml:space="preserve">, </w:t>
      </w:r>
      <w:proofErr w:type="spellStart"/>
      <w:r w:rsidRPr="00330711">
        <w:rPr>
          <w:lang w:val="en-GB"/>
        </w:rPr>
        <w:t>odredit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ciljn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kupine</w:t>
      </w:r>
      <w:proofErr w:type="spellEnd"/>
      <w:r w:rsidRPr="00330711">
        <w:rPr>
          <w:lang w:val="en-GB"/>
        </w:rPr>
        <w:t xml:space="preserve">, </w:t>
      </w:r>
      <w:proofErr w:type="spellStart"/>
      <w:r w:rsidRPr="00330711">
        <w:rPr>
          <w:lang w:val="en-GB"/>
        </w:rPr>
        <w:t>pravil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ocjenjivanj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adržaj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učenja</w:t>
      </w:r>
      <w:proofErr w:type="spellEnd"/>
      <w:r w:rsidRPr="00330711">
        <w:rPr>
          <w:lang w:val="en-GB"/>
        </w:rPr>
        <w:t xml:space="preserve"> za </w:t>
      </w:r>
      <w:proofErr w:type="spellStart"/>
      <w:r w:rsidRPr="00330711">
        <w:rPr>
          <w:lang w:val="en-GB"/>
        </w:rPr>
        <w:t>otvoren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novacije</w:t>
      </w:r>
      <w:proofErr w:type="spellEnd"/>
      <w:r w:rsidRPr="00330711">
        <w:rPr>
          <w:lang w:val="en-GB"/>
        </w:rPr>
        <w:t>.</w:t>
      </w:r>
    </w:p>
    <w:p w14:paraId="0D879434" w14:textId="77777777" w:rsidR="00764358" w:rsidRPr="00330711" w:rsidRDefault="00764358" w:rsidP="003528E4">
      <w:pPr>
        <w:rPr>
          <w:i/>
          <w:iCs/>
          <w:lang w:val="en-GB"/>
        </w:rPr>
      </w:pPr>
    </w:p>
    <w:p w14:paraId="16EC03A3" w14:textId="3F3C6FBA" w:rsidR="00D04AAB" w:rsidRPr="00330711" w:rsidRDefault="00926723" w:rsidP="00665B28">
      <w:pPr>
        <w:jc w:val="left"/>
        <w:rPr>
          <w:i/>
          <w:iCs/>
          <w:lang w:val="en-GB"/>
        </w:rPr>
      </w:pPr>
      <w:proofErr w:type="spellStart"/>
      <w:r w:rsidRPr="00330711">
        <w:rPr>
          <w:lang w:val="en-GB"/>
        </w:rPr>
        <w:t>Fotografija</w:t>
      </w:r>
      <w:proofErr w:type="spellEnd"/>
      <w:r w:rsidR="00833026" w:rsidRPr="00330711">
        <w:rPr>
          <w:lang w:val="en-GB"/>
        </w:rPr>
        <w:t xml:space="preserve"> </w:t>
      </w:r>
      <w:proofErr w:type="spellStart"/>
      <w:r w:rsidR="00833026" w:rsidRPr="00330711">
        <w:rPr>
          <w:lang w:val="en-GB"/>
        </w:rPr>
        <w:t>prednje</w:t>
      </w:r>
      <w:proofErr w:type="spellEnd"/>
      <w:r w:rsidR="00833026" w:rsidRPr="00330711">
        <w:rPr>
          <w:lang w:val="en-GB"/>
        </w:rPr>
        <w:t xml:space="preserve"> </w:t>
      </w:r>
      <w:proofErr w:type="spellStart"/>
      <w:r w:rsidR="00833026" w:rsidRPr="00330711">
        <w:rPr>
          <w:lang w:val="en-GB"/>
        </w:rPr>
        <w:t>naslovnice</w:t>
      </w:r>
      <w:proofErr w:type="spellEnd"/>
      <w:r w:rsidR="00946262" w:rsidRPr="00330711">
        <w:rPr>
          <w:lang w:val="en-GB"/>
        </w:rPr>
        <w:t>:</w:t>
      </w:r>
      <w:r w:rsidR="00665B28" w:rsidRPr="00330711">
        <w:rPr>
          <w:lang w:val="en-GB"/>
        </w:rPr>
        <w:t xml:space="preserve"> </w:t>
      </w:r>
      <w:proofErr w:type="spellStart"/>
      <w:r w:rsidR="00665B28" w:rsidRPr="00330711">
        <w:rPr>
          <w:i/>
          <w:iCs/>
          <w:lang w:val="en-GB"/>
        </w:rPr>
        <w:t>ThisIsEngineering</w:t>
      </w:r>
      <w:proofErr w:type="spellEnd"/>
      <w:r w:rsidR="00665B28" w:rsidRPr="00330711">
        <w:rPr>
          <w:i/>
          <w:iCs/>
          <w:lang w:val="en-GB"/>
        </w:rPr>
        <w:t xml:space="preserve">, Prosthetic Arm on Blue Background, </w:t>
      </w:r>
      <w:hyperlink r:id="rId16" w:history="1">
        <w:r w:rsidR="00665B28" w:rsidRPr="00330711">
          <w:rPr>
            <w:rStyle w:val="Hyperlink"/>
            <w:i/>
            <w:iCs/>
            <w:lang w:val="en-GB"/>
          </w:rPr>
          <w:t>https://www.canva.com/media/MAD4RvG61yo</w:t>
        </w:r>
      </w:hyperlink>
    </w:p>
    <w:p w14:paraId="3591C3D9" w14:textId="1F652B1F" w:rsidR="00946262" w:rsidRPr="00330711" w:rsidRDefault="00833026" w:rsidP="00665B28">
      <w:pPr>
        <w:jc w:val="left"/>
        <w:rPr>
          <w:i/>
          <w:iCs/>
          <w:lang w:val="en-GB"/>
        </w:rPr>
      </w:pPr>
      <w:proofErr w:type="spellStart"/>
      <w:r w:rsidRPr="00330711">
        <w:rPr>
          <w:lang w:val="en-GB"/>
        </w:rPr>
        <w:t>Fotografij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ozadine</w:t>
      </w:r>
      <w:proofErr w:type="spellEnd"/>
      <w:r w:rsidR="00D04AAB" w:rsidRPr="00330711">
        <w:rPr>
          <w:lang w:val="en-GB"/>
        </w:rPr>
        <w:t>:</w:t>
      </w:r>
      <w:r w:rsidR="00946262" w:rsidRPr="00330711">
        <w:rPr>
          <w:lang w:val="en-GB"/>
        </w:rPr>
        <w:t xml:space="preserve"> </w:t>
      </w:r>
      <w:proofErr w:type="spellStart"/>
      <w:r w:rsidR="00665B28" w:rsidRPr="00330711">
        <w:rPr>
          <w:i/>
          <w:iCs/>
          <w:lang w:val="en-GB"/>
        </w:rPr>
        <w:t>ThisIsEngineering</w:t>
      </w:r>
      <w:proofErr w:type="spellEnd"/>
      <w:r w:rsidR="00665B28" w:rsidRPr="00330711">
        <w:rPr>
          <w:i/>
          <w:iCs/>
          <w:lang w:val="en-GB"/>
        </w:rPr>
        <w:t xml:space="preserve">, </w:t>
      </w:r>
      <w:proofErr w:type="gramStart"/>
      <w:r w:rsidR="00665B28" w:rsidRPr="00330711">
        <w:rPr>
          <w:i/>
          <w:iCs/>
          <w:lang w:val="en-GB"/>
        </w:rPr>
        <w:t>Close Up</w:t>
      </w:r>
      <w:proofErr w:type="gramEnd"/>
      <w:r w:rsidR="00665B28" w:rsidRPr="00330711">
        <w:rPr>
          <w:i/>
          <w:iCs/>
          <w:lang w:val="en-GB"/>
        </w:rPr>
        <w:t xml:space="preserve"> of Blue Paint, </w:t>
      </w:r>
      <w:hyperlink r:id="rId17" w:history="1">
        <w:r w:rsidR="00665B28" w:rsidRPr="00330711">
          <w:rPr>
            <w:rStyle w:val="Hyperlink"/>
            <w:i/>
            <w:iCs/>
            <w:lang w:val="en-GB"/>
          </w:rPr>
          <w:t>https://www.canva.com/media/MADGx4XsI54</w:t>
        </w:r>
      </w:hyperlink>
    </w:p>
    <w:p w14:paraId="341339F1" w14:textId="2C7A33FD" w:rsidR="00946262" w:rsidRPr="00330711" w:rsidRDefault="00833026" w:rsidP="003528E4">
      <w:pPr>
        <w:rPr>
          <w:lang w:val="en-GB"/>
        </w:rPr>
      </w:pPr>
      <w:proofErr w:type="spellStart"/>
      <w:r w:rsidRPr="00330711">
        <w:rPr>
          <w:lang w:val="en-GB"/>
        </w:rPr>
        <w:t>Tisak</w:t>
      </w:r>
      <w:proofErr w:type="spellEnd"/>
      <w:r w:rsidR="00946262" w:rsidRPr="00330711">
        <w:rPr>
          <w:lang w:val="en-GB"/>
        </w:rPr>
        <w:t xml:space="preserve">: </w:t>
      </w:r>
      <w:r w:rsidR="00142C90" w:rsidRPr="00330711">
        <w:rPr>
          <w:lang w:val="en-GB"/>
        </w:rPr>
        <w:t>E</w:t>
      </w:r>
      <w:r w:rsidR="00946262" w:rsidRPr="00330711">
        <w:rPr>
          <w:lang w:val="en-GB"/>
        </w:rPr>
        <w:t>-</w:t>
      </w:r>
      <w:proofErr w:type="spellStart"/>
      <w:r w:rsidR="00D371D4" w:rsidRPr="00330711">
        <w:rPr>
          <w:lang w:val="en-GB"/>
        </w:rPr>
        <w:t>izdanje</w:t>
      </w:r>
      <w:proofErr w:type="spellEnd"/>
    </w:p>
    <w:p w14:paraId="60A2B1C8" w14:textId="09A39BA8" w:rsidR="00946262" w:rsidRPr="00330711" w:rsidRDefault="00833026" w:rsidP="003528E4">
      <w:pPr>
        <w:rPr>
          <w:lang w:val="en-GB"/>
        </w:rPr>
      </w:pPr>
      <w:proofErr w:type="spellStart"/>
      <w:r w:rsidRPr="00330711">
        <w:rPr>
          <w:lang w:val="en-GB"/>
        </w:rPr>
        <w:t>Dostupno</w:t>
      </w:r>
      <w:proofErr w:type="spellEnd"/>
      <w:r w:rsidR="00946262" w:rsidRPr="00330711">
        <w:rPr>
          <w:lang w:val="en-GB"/>
        </w:rPr>
        <w:t xml:space="preserve">: </w:t>
      </w:r>
      <w:hyperlink r:id="rId18" w:history="1">
        <w:r w:rsidR="00665B28" w:rsidRPr="00330711">
          <w:rPr>
            <w:rStyle w:val="Hyperlink"/>
            <w:i/>
            <w:iCs/>
            <w:lang w:val="en-GB"/>
          </w:rPr>
          <w:t>http://www.andrejraspor.com/perfectus_zalozba</w:t>
        </w:r>
      </w:hyperlink>
    </w:p>
    <w:p w14:paraId="5C8B40B0" w14:textId="041405DA" w:rsidR="00946262" w:rsidRPr="00330711" w:rsidRDefault="00833026" w:rsidP="003528E4">
      <w:pPr>
        <w:rPr>
          <w:lang w:val="en-GB"/>
        </w:rPr>
      </w:pPr>
      <w:proofErr w:type="spellStart"/>
      <w:r w:rsidRPr="00330711">
        <w:rPr>
          <w:lang w:val="en-GB"/>
        </w:rPr>
        <w:t>Izdanje</w:t>
      </w:r>
      <w:proofErr w:type="spellEnd"/>
      <w:r w:rsidR="00946262" w:rsidRPr="00330711">
        <w:rPr>
          <w:lang w:val="en-GB"/>
        </w:rPr>
        <w:t xml:space="preserve">: </w:t>
      </w:r>
      <w:proofErr w:type="spellStart"/>
      <w:r w:rsidR="00926723" w:rsidRPr="00330711">
        <w:rPr>
          <w:lang w:val="en-GB"/>
        </w:rPr>
        <w:t>Prvo</w:t>
      </w:r>
      <w:proofErr w:type="spellEnd"/>
      <w:r w:rsidR="00926723" w:rsidRPr="00330711">
        <w:rPr>
          <w:lang w:val="en-GB"/>
        </w:rPr>
        <w:t xml:space="preserve"> </w:t>
      </w:r>
      <w:proofErr w:type="spellStart"/>
      <w:r w:rsidR="00926723" w:rsidRPr="00330711">
        <w:rPr>
          <w:lang w:val="en-GB"/>
        </w:rPr>
        <w:t>izdanje</w:t>
      </w:r>
      <w:proofErr w:type="spellEnd"/>
    </w:p>
    <w:p w14:paraId="653D8384" w14:textId="0CCB51DE" w:rsidR="00946262" w:rsidRPr="00330711" w:rsidRDefault="00833026" w:rsidP="003528E4">
      <w:pPr>
        <w:rPr>
          <w:lang w:val="en-GB"/>
        </w:rPr>
      </w:pPr>
      <w:r w:rsidRPr="00330711">
        <w:rPr>
          <w:lang w:val="en-GB"/>
        </w:rPr>
        <w:t xml:space="preserve">Godina </w:t>
      </w:r>
      <w:proofErr w:type="spellStart"/>
      <w:r w:rsidRPr="00330711">
        <w:rPr>
          <w:lang w:val="en-GB"/>
        </w:rPr>
        <w:t>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mjesto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zdavanja</w:t>
      </w:r>
      <w:proofErr w:type="spellEnd"/>
      <w:r w:rsidR="00946262" w:rsidRPr="00330711">
        <w:rPr>
          <w:lang w:val="en-GB"/>
        </w:rPr>
        <w:t xml:space="preserve">: </w:t>
      </w:r>
      <w:r w:rsidR="00665B28" w:rsidRPr="00330711">
        <w:rPr>
          <w:lang w:val="en-GB"/>
        </w:rPr>
        <w:t>2021</w:t>
      </w:r>
      <w:r w:rsidR="0040172B" w:rsidRPr="00330711">
        <w:rPr>
          <w:lang w:val="en-GB"/>
        </w:rPr>
        <w:t xml:space="preserve">, Dolga </w:t>
      </w:r>
      <w:proofErr w:type="spellStart"/>
      <w:r w:rsidR="0040172B" w:rsidRPr="00330711">
        <w:rPr>
          <w:lang w:val="en-GB"/>
        </w:rPr>
        <w:t>Poljana</w:t>
      </w:r>
      <w:proofErr w:type="spellEnd"/>
    </w:p>
    <w:p w14:paraId="03EB4828" w14:textId="19EDE812" w:rsidR="00946262" w:rsidRPr="00330711" w:rsidRDefault="00833026" w:rsidP="003528E4">
      <w:pPr>
        <w:rPr>
          <w:lang w:val="en-GB"/>
        </w:rPr>
      </w:pPr>
      <w:proofErr w:type="spellStart"/>
      <w:r w:rsidRPr="00330711">
        <w:rPr>
          <w:lang w:val="en-GB"/>
        </w:rPr>
        <w:t>Izdavač</w:t>
      </w:r>
      <w:proofErr w:type="spellEnd"/>
      <w:r w:rsidR="00946262" w:rsidRPr="00330711">
        <w:rPr>
          <w:lang w:val="en-GB"/>
        </w:rPr>
        <w:t xml:space="preserve">: </w:t>
      </w:r>
      <w:proofErr w:type="spellStart"/>
      <w:r w:rsidR="00665B28" w:rsidRPr="00330711">
        <w:rPr>
          <w:i/>
          <w:iCs/>
          <w:lang w:val="en-GB"/>
        </w:rPr>
        <w:t>Perfectus</w:t>
      </w:r>
      <w:proofErr w:type="spellEnd"/>
      <w:r w:rsidR="00665B28" w:rsidRPr="00330711">
        <w:rPr>
          <w:i/>
          <w:iCs/>
          <w:lang w:val="en-GB"/>
        </w:rPr>
        <w:t xml:space="preserve">, </w:t>
      </w:r>
      <w:proofErr w:type="spellStart"/>
      <w:r w:rsidR="00665B28" w:rsidRPr="00330711">
        <w:rPr>
          <w:i/>
          <w:iCs/>
          <w:lang w:val="en-GB"/>
        </w:rPr>
        <w:t>Svetovanje</w:t>
      </w:r>
      <w:proofErr w:type="spellEnd"/>
      <w:r w:rsidR="00665B28" w:rsidRPr="00330711">
        <w:rPr>
          <w:i/>
          <w:iCs/>
          <w:lang w:val="en-GB"/>
        </w:rPr>
        <w:t xml:space="preserve"> in </w:t>
      </w:r>
      <w:proofErr w:type="spellStart"/>
      <w:r w:rsidR="00665B28" w:rsidRPr="00330711">
        <w:rPr>
          <w:i/>
          <w:iCs/>
          <w:lang w:val="en-GB"/>
        </w:rPr>
        <w:t>izobraževanje</w:t>
      </w:r>
      <w:proofErr w:type="spellEnd"/>
      <w:r w:rsidR="00665B28" w:rsidRPr="00330711">
        <w:rPr>
          <w:i/>
          <w:iCs/>
          <w:lang w:val="en-GB"/>
        </w:rPr>
        <w:t xml:space="preserve">, </w:t>
      </w:r>
      <w:proofErr w:type="spellStart"/>
      <w:r w:rsidR="00665B28" w:rsidRPr="00330711">
        <w:rPr>
          <w:i/>
          <w:iCs/>
          <w:lang w:val="en-GB"/>
        </w:rPr>
        <w:t>dr.</w:t>
      </w:r>
      <w:proofErr w:type="spellEnd"/>
      <w:r w:rsidR="00665B28" w:rsidRPr="00330711">
        <w:rPr>
          <w:i/>
          <w:iCs/>
          <w:lang w:val="en-GB"/>
        </w:rPr>
        <w:t xml:space="preserve"> Andrej Raspor, s. p.</w:t>
      </w:r>
    </w:p>
    <w:p w14:paraId="25912949" w14:textId="77777777" w:rsidR="00946262" w:rsidRPr="00330711" w:rsidRDefault="00946262" w:rsidP="003528E4">
      <w:pPr>
        <w:rPr>
          <w:lang w:val="en-GB"/>
        </w:rPr>
      </w:pPr>
    </w:p>
    <w:p w14:paraId="5B0F87D9" w14:textId="4C46FFBB" w:rsidR="006C4A5D" w:rsidRPr="00330711" w:rsidRDefault="00833026" w:rsidP="006C4A5D">
      <w:pPr>
        <w:rPr>
          <w:lang w:val="en-GB"/>
        </w:rPr>
      </w:pPr>
      <w:proofErr w:type="spellStart"/>
      <w:r w:rsidRPr="00330711">
        <w:rPr>
          <w:lang w:val="en-GB"/>
        </w:rPr>
        <w:t>Licenca</w:t>
      </w:r>
      <w:proofErr w:type="spellEnd"/>
      <w:r w:rsidR="006C4A5D" w:rsidRPr="00330711">
        <w:rPr>
          <w:lang w:val="en-GB"/>
        </w:rPr>
        <w:t xml:space="preserve">: CC-BY-NC-SA (Creative Commons) </w:t>
      </w:r>
    </w:p>
    <w:p w14:paraId="7DDB6685" w14:textId="77777777" w:rsidR="006C4A5D" w:rsidRPr="00330711" w:rsidRDefault="006C4A5D" w:rsidP="006C4A5D">
      <w:pPr>
        <w:rPr>
          <w:lang w:val="en-GB"/>
        </w:rPr>
      </w:pPr>
    </w:p>
    <w:p w14:paraId="64F90296" w14:textId="77777777" w:rsidR="006C4A5D" w:rsidRPr="00330711" w:rsidRDefault="006C4A5D" w:rsidP="006C4A5D">
      <w:pPr>
        <w:jc w:val="center"/>
        <w:rPr>
          <w:lang w:val="en-GB"/>
        </w:rPr>
      </w:pPr>
      <w:r w:rsidRPr="00330711">
        <w:rPr>
          <w:noProof/>
          <w:lang w:val="hr-HR" w:eastAsia="hr-HR"/>
        </w:rPr>
        <w:drawing>
          <wp:inline distT="0" distB="0" distL="0" distR="0" wp14:anchorId="76366BB3" wp14:editId="20CE9C0E">
            <wp:extent cx="1307690" cy="464626"/>
            <wp:effectExtent l="0" t="0" r="0" b="0"/>
            <wp:docPr id="26" name="Slika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15865" cy="4675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E52183" w14:textId="77777777" w:rsidR="006C4A5D" w:rsidRPr="00330711" w:rsidRDefault="006C4A5D" w:rsidP="006C4A5D">
      <w:pPr>
        <w:jc w:val="center"/>
        <w:rPr>
          <w:lang w:val="en-GB"/>
        </w:rPr>
      </w:pPr>
    </w:p>
    <w:p w14:paraId="3D16729F" w14:textId="4108378D" w:rsidR="006C4A5D" w:rsidRPr="00330711" w:rsidRDefault="00447AA1" w:rsidP="006C4A5D">
      <w:pPr>
        <w:rPr>
          <w:lang w:val="en-GB"/>
        </w:rPr>
      </w:pPr>
      <w:r w:rsidRPr="00330711">
        <w:rPr>
          <w:lang w:val="en-GB"/>
        </w:rPr>
        <w:t xml:space="preserve">Ovo je </w:t>
      </w:r>
      <w:proofErr w:type="spellStart"/>
      <w:r w:rsidRPr="00330711">
        <w:rPr>
          <w:lang w:val="en-GB"/>
        </w:rPr>
        <w:t>djelo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licencirano</w:t>
      </w:r>
      <w:proofErr w:type="spellEnd"/>
      <w:r w:rsidRPr="00330711">
        <w:rPr>
          <w:lang w:val="en-GB"/>
        </w:rPr>
        <w:t xml:space="preserve"> pod </w:t>
      </w:r>
      <w:proofErr w:type="spellStart"/>
      <w:r w:rsidRPr="00330711">
        <w:rPr>
          <w:lang w:val="en-GB"/>
        </w:rPr>
        <w:t>međunarodnom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licencom</w:t>
      </w:r>
      <w:proofErr w:type="spellEnd"/>
      <w:r w:rsidRPr="00330711">
        <w:rPr>
          <w:lang w:val="en-GB"/>
        </w:rPr>
        <w:t xml:space="preserve"> Creative Commons Attribution-</w:t>
      </w:r>
      <w:proofErr w:type="spellStart"/>
      <w:r w:rsidRPr="00330711">
        <w:rPr>
          <w:lang w:val="en-GB"/>
        </w:rPr>
        <w:t>NonCommercial</w:t>
      </w:r>
      <w:proofErr w:type="spellEnd"/>
      <w:r w:rsidRPr="00330711">
        <w:rPr>
          <w:lang w:val="en-GB"/>
        </w:rPr>
        <w:t>-</w:t>
      </w:r>
      <w:proofErr w:type="spellStart"/>
      <w:r w:rsidRPr="00330711">
        <w:rPr>
          <w:lang w:val="en-GB"/>
        </w:rPr>
        <w:t>ShareAlike</w:t>
      </w:r>
      <w:proofErr w:type="spellEnd"/>
      <w:r w:rsidRPr="00330711">
        <w:rPr>
          <w:lang w:val="en-GB"/>
        </w:rPr>
        <w:t xml:space="preserve"> 4.0. </w:t>
      </w:r>
      <w:proofErr w:type="spellStart"/>
      <w:r w:rsidRPr="00330711">
        <w:rPr>
          <w:lang w:val="en-GB"/>
        </w:rPr>
        <w:t>Mogu</w:t>
      </w:r>
      <w:proofErr w:type="spellEnd"/>
      <w:r w:rsidRPr="00330711">
        <w:rPr>
          <w:lang w:val="en-GB"/>
        </w:rPr>
        <w:t xml:space="preserve"> li </w:t>
      </w:r>
      <w:proofErr w:type="spellStart"/>
      <w:r w:rsidRPr="00330711">
        <w:rPr>
          <w:lang w:val="en-GB"/>
        </w:rPr>
        <w:t>kopirati</w:t>
      </w:r>
      <w:proofErr w:type="spellEnd"/>
      <w:r w:rsidRPr="00330711">
        <w:rPr>
          <w:lang w:val="en-GB"/>
        </w:rPr>
        <w:t xml:space="preserve"> / </w:t>
      </w:r>
      <w:proofErr w:type="spellStart"/>
      <w:r w:rsidRPr="00330711">
        <w:rPr>
          <w:lang w:val="en-GB"/>
        </w:rPr>
        <w:t>ponovno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upotrijebiti</w:t>
      </w:r>
      <w:proofErr w:type="spellEnd"/>
      <w:r w:rsidRPr="00330711">
        <w:rPr>
          <w:lang w:val="en-GB"/>
        </w:rPr>
        <w:t xml:space="preserve"> / </w:t>
      </w:r>
      <w:proofErr w:type="spellStart"/>
      <w:r w:rsidRPr="00330711">
        <w:rPr>
          <w:lang w:val="en-GB"/>
        </w:rPr>
        <w:t>distribuirat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ovo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djelo</w:t>
      </w:r>
      <w:proofErr w:type="spellEnd"/>
      <w:r w:rsidRPr="00330711">
        <w:rPr>
          <w:lang w:val="en-GB"/>
        </w:rPr>
        <w:t xml:space="preserve">? </w:t>
      </w:r>
      <w:proofErr w:type="spellStart"/>
      <w:r w:rsidRPr="00330711">
        <w:rPr>
          <w:lang w:val="en-GB"/>
        </w:rPr>
        <w:t>Ovdj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rovjerit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uvjet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odredbe</w:t>
      </w:r>
      <w:proofErr w:type="spellEnd"/>
      <w:r w:rsidRPr="00330711">
        <w:rPr>
          <w:lang w:val="en-GB"/>
        </w:rPr>
        <w:t>.</w:t>
      </w:r>
    </w:p>
    <w:p w14:paraId="21381F2C" w14:textId="446624E0" w:rsidR="006C4A5D" w:rsidRPr="00330711" w:rsidRDefault="00833026" w:rsidP="006C4A5D">
      <w:pPr>
        <w:rPr>
          <w:lang w:val="en-GB"/>
        </w:rPr>
      </w:pPr>
      <w:proofErr w:type="spellStart"/>
      <w:r w:rsidRPr="00330711">
        <w:rPr>
          <w:lang w:val="en-GB"/>
        </w:rPr>
        <w:t>Ovaj</w:t>
      </w:r>
      <w:proofErr w:type="spellEnd"/>
      <w:r w:rsidRPr="00330711">
        <w:rPr>
          <w:lang w:val="en-GB"/>
        </w:rPr>
        <w:t xml:space="preserve"> rad</w:t>
      </w:r>
      <w:r w:rsidR="00D371D4" w:rsidRPr="00330711">
        <w:rPr>
          <w:lang w:val="en-GB"/>
        </w:rPr>
        <w:t xml:space="preserve"> </w:t>
      </w:r>
      <w:proofErr w:type="spellStart"/>
      <w:r w:rsidR="00D371D4" w:rsidRPr="00330711">
        <w:rPr>
          <w:lang w:val="en-GB"/>
        </w:rPr>
        <w:t>rezultat</w:t>
      </w:r>
      <w:proofErr w:type="spellEnd"/>
      <w:r w:rsidR="00D371D4" w:rsidRPr="00330711">
        <w:rPr>
          <w:lang w:val="en-GB"/>
        </w:rPr>
        <w:t xml:space="preserve"> je </w:t>
      </w:r>
      <w:proofErr w:type="spellStart"/>
      <w:r w:rsidR="00D371D4" w:rsidRPr="00330711">
        <w:rPr>
          <w:lang w:val="en-GB"/>
        </w:rPr>
        <w:t>projekta</w:t>
      </w:r>
      <w:proofErr w:type="spellEnd"/>
      <w:r w:rsidR="00D371D4" w:rsidRPr="00330711">
        <w:rPr>
          <w:lang w:val="en-GB"/>
        </w:rPr>
        <w:t>: »Youth 4 Open Innovation</w:t>
      </w:r>
      <w:r w:rsidRPr="00330711">
        <w:rPr>
          <w:lang w:val="en-GB"/>
        </w:rPr>
        <w:t>«</w:t>
      </w:r>
    </w:p>
    <w:p w14:paraId="0660D815" w14:textId="77777777" w:rsidR="006C4A5D" w:rsidRPr="00330711" w:rsidRDefault="006C4A5D" w:rsidP="006C4A5D">
      <w:pPr>
        <w:rPr>
          <w:lang w:val="en-GB"/>
        </w:rPr>
      </w:pPr>
    </w:p>
    <w:p w14:paraId="4C4E62F0" w14:textId="0D5D41BC" w:rsidR="006C4A5D" w:rsidRPr="00330711" w:rsidRDefault="0007347D" w:rsidP="006C4A5D">
      <w:pPr>
        <w:rPr>
          <w:lang w:val="en-GB"/>
        </w:rPr>
      </w:pPr>
      <w:r w:rsidRPr="00330711">
        <w:rPr>
          <w:lang w:val="en-GB"/>
        </w:rPr>
        <w:t>“</w:t>
      </w:r>
      <w:proofErr w:type="spellStart"/>
      <w:r w:rsidR="00467232" w:rsidRPr="00330711">
        <w:rPr>
          <w:lang w:val="en-GB"/>
        </w:rPr>
        <w:t>Podrška</w:t>
      </w:r>
      <w:proofErr w:type="spellEnd"/>
      <w:r w:rsidR="00467232" w:rsidRPr="00330711">
        <w:rPr>
          <w:lang w:val="en-GB"/>
        </w:rPr>
        <w:t xml:space="preserve"> </w:t>
      </w:r>
      <w:proofErr w:type="spellStart"/>
      <w:r w:rsidR="00467232" w:rsidRPr="00330711">
        <w:rPr>
          <w:lang w:val="en-GB"/>
        </w:rPr>
        <w:t>Europske</w:t>
      </w:r>
      <w:proofErr w:type="spellEnd"/>
      <w:r w:rsidR="00467232" w:rsidRPr="00330711">
        <w:rPr>
          <w:lang w:val="en-GB"/>
        </w:rPr>
        <w:t xml:space="preserve"> </w:t>
      </w:r>
      <w:proofErr w:type="spellStart"/>
      <w:r w:rsidR="00467232" w:rsidRPr="00330711">
        <w:rPr>
          <w:lang w:val="en-GB"/>
        </w:rPr>
        <w:t>komisije</w:t>
      </w:r>
      <w:proofErr w:type="spellEnd"/>
      <w:r w:rsidRPr="00330711">
        <w:rPr>
          <w:lang w:val="en-GB"/>
        </w:rPr>
        <w:t xml:space="preserve"> u</w:t>
      </w:r>
      <w:r w:rsidR="00467232" w:rsidRPr="00330711">
        <w:rPr>
          <w:lang w:val="en-GB"/>
        </w:rPr>
        <w:t xml:space="preserve"> </w:t>
      </w:r>
      <w:proofErr w:type="spellStart"/>
      <w:r w:rsidR="00467232" w:rsidRPr="00330711">
        <w:rPr>
          <w:lang w:val="en-GB"/>
        </w:rPr>
        <w:t>izradi</w:t>
      </w:r>
      <w:proofErr w:type="spellEnd"/>
      <w:r w:rsidR="00467232" w:rsidRPr="00330711">
        <w:rPr>
          <w:lang w:val="en-GB"/>
        </w:rPr>
        <w:t xml:space="preserve"> </w:t>
      </w:r>
      <w:proofErr w:type="spellStart"/>
      <w:r w:rsidR="00467232" w:rsidRPr="00330711">
        <w:rPr>
          <w:lang w:val="en-GB"/>
        </w:rPr>
        <w:t>ove</w:t>
      </w:r>
      <w:proofErr w:type="spellEnd"/>
      <w:r w:rsidR="00467232" w:rsidRPr="00330711">
        <w:rPr>
          <w:lang w:val="en-GB"/>
        </w:rPr>
        <w:t xml:space="preserve"> </w:t>
      </w:r>
      <w:proofErr w:type="spellStart"/>
      <w:r w:rsidR="00467232" w:rsidRPr="00330711">
        <w:rPr>
          <w:lang w:val="en-GB"/>
        </w:rPr>
        <w:t>publikacije</w:t>
      </w:r>
      <w:proofErr w:type="spellEnd"/>
      <w:r w:rsidR="00467232" w:rsidRPr="00330711">
        <w:rPr>
          <w:lang w:val="en-GB"/>
        </w:rPr>
        <w:t xml:space="preserve"> ne </w:t>
      </w:r>
      <w:proofErr w:type="spellStart"/>
      <w:r w:rsidR="00467232" w:rsidRPr="00330711">
        <w:rPr>
          <w:lang w:val="en-GB"/>
        </w:rPr>
        <w:t>predstavlja</w:t>
      </w:r>
      <w:proofErr w:type="spellEnd"/>
      <w:r w:rsidR="00467232" w:rsidRPr="00330711">
        <w:rPr>
          <w:lang w:val="en-GB"/>
        </w:rPr>
        <w:t xml:space="preserve"> </w:t>
      </w:r>
      <w:proofErr w:type="spellStart"/>
      <w:r w:rsidR="00467232" w:rsidRPr="00330711">
        <w:rPr>
          <w:lang w:val="en-GB"/>
        </w:rPr>
        <w:t>podršku</w:t>
      </w:r>
      <w:proofErr w:type="spellEnd"/>
      <w:r w:rsidR="00467232" w:rsidRPr="00330711">
        <w:rPr>
          <w:lang w:val="en-GB"/>
        </w:rPr>
        <w:t xml:space="preserve"> </w:t>
      </w:r>
      <w:proofErr w:type="spellStart"/>
      <w:r w:rsidR="00467232" w:rsidRPr="00330711">
        <w:rPr>
          <w:lang w:val="en-GB"/>
        </w:rPr>
        <w:t>sadržaju</w:t>
      </w:r>
      <w:proofErr w:type="spellEnd"/>
      <w:r w:rsidR="00467232" w:rsidRPr="00330711">
        <w:rPr>
          <w:lang w:val="en-GB"/>
        </w:rPr>
        <w:t xml:space="preserve"> koji </w:t>
      </w:r>
      <w:proofErr w:type="spellStart"/>
      <w:r w:rsidR="00467232" w:rsidRPr="00330711">
        <w:rPr>
          <w:lang w:val="en-GB"/>
        </w:rPr>
        <w:t>odražava</w:t>
      </w:r>
      <w:proofErr w:type="spellEnd"/>
      <w:r w:rsidR="00467232" w:rsidRPr="00330711">
        <w:rPr>
          <w:lang w:val="en-GB"/>
        </w:rPr>
        <w:t xml:space="preserve"> </w:t>
      </w:r>
      <w:proofErr w:type="spellStart"/>
      <w:r w:rsidR="00467232" w:rsidRPr="00330711">
        <w:rPr>
          <w:lang w:val="en-GB"/>
        </w:rPr>
        <w:t>samo</w:t>
      </w:r>
      <w:proofErr w:type="spellEnd"/>
      <w:r w:rsidR="00467232" w:rsidRPr="00330711">
        <w:rPr>
          <w:lang w:val="en-GB"/>
        </w:rPr>
        <w:t xml:space="preserve"> </w:t>
      </w:r>
      <w:proofErr w:type="spellStart"/>
      <w:r w:rsidR="00467232" w:rsidRPr="00330711">
        <w:rPr>
          <w:lang w:val="en-GB"/>
        </w:rPr>
        <w:t>stavove</w:t>
      </w:r>
      <w:proofErr w:type="spellEnd"/>
      <w:r w:rsidR="00467232" w:rsidRPr="00330711">
        <w:rPr>
          <w:lang w:val="en-GB"/>
        </w:rPr>
        <w:t xml:space="preserve"> </w:t>
      </w:r>
      <w:proofErr w:type="spellStart"/>
      <w:r w:rsidR="00467232" w:rsidRPr="00330711">
        <w:rPr>
          <w:lang w:val="en-GB"/>
        </w:rPr>
        <w:t>autora</w:t>
      </w:r>
      <w:proofErr w:type="spellEnd"/>
      <w:r w:rsidR="00467232" w:rsidRPr="00330711">
        <w:rPr>
          <w:lang w:val="en-GB"/>
        </w:rPr>
        <w:t xml:space="preserve"> </w:t>
      </w:r>
      <w:proofErr w:type="spellStart"/>
      <w:r w:rsidR="00467232" w:rsidRPr="00330711">
        <w:rPr>
          <w:lang w:val="en-GB"/>
        </w:rPr>
        <w:t>i</w:t>
      </w:r>
      <w:proofErr w:type="spellEnd"/>
      <w:r w:rsidR="00467232" w:rsidRPr="00330711">
        <w:rPr>
          <w:lang w:val="en-GB"/>
        </w:rPr>
        <w:t xml:space="preserve"> </w:t>
      </w:r>
      <w:proofErr w:type="spellStart"/>
      <w:r w:rsidR="00467232" w:rsidRPr="00330711">
        <w:rPr>
          <w:lang w:val="en-GB"/>
        </w:rPr>
        <w:t>Komisija</w:t>
      </w:r>
      <w:proofErr w:type="spellEnd"/>
      <w:r w:rsidR="00467232" w:rsidRPr="00330711">
        <w:rPr>
          <w:lang w:val="en-GB"/>
        </w:rPr>
        <w:t xml:space="preserve"> ne </w:t>
      </w:r>
      <w:proofErr w:type="spellStart"/>
      <w:r w:rsidR="00467232" w:rsidRPr="00330711">
        <w:rPr>
          <w:lang w:val="en-GB"/>
        </w:rPr>
        <w:t>može</w:t>
      </w:r>
      <w:proofErr w:type="spellEnd"/>
      <w:r w:rsidR="00467232" w:rsidRPr="00330711">
        <w:rPr>
          <w:lang w:val="en-GB"/>
        </w:rPr>
        <w:t xml:space="preserve"> </w:t>
      </w:r>
      <w:proofErr w:type="spellStart"/>
      <w:r w:rsidR="00467232" w:rsidRPr="00330711">
        <w:rPr>
          <w:lang w:val="en-GB"/>
        </w:rPr>
        <w:t>biti</w:t>
      </w:r>
      <w:proofErr w:type="spellEnd"/>
      <w:r w:rsidR="00467232" w:rsidRPr="00330711">
        <w:rPr>
          <w:lang w:val="en-GB"/>
        </w:rPr>
        <w:t xml:space="preserve"> </w:t>
      </w:r>
      <w:proofErr w:type="spellStart"/>
      <w:r w:rsidR="00467232" w:rsidRPr="00330711">
        <w:rPr>
          <w:lang w:val="en-GB"/>
        </w:rPr>
        <w:t>odgovorna</w:t>
      </w:r>
      <w:proofErr w:type="spellEnd"/>
      <w:r w:rsidR="00467232" w:rsidRPr="00330711">
        <w:rPr>
          <w:lang w:val="en-GB"/>
        </w:rPr>
        <w:t xml:space="preserve"> za </w:t>
      </w:r>
      <w:proofErr w:type="spellStart"/>
      <w:r w:rsidR="00467232" w:rsidRPr="00330711">
        <w:rPr>
          <w:lang w:val="en-GB"/>
        </w:rPr>
        <w:t>upotrebu</w:t>
      </w:r>
      <w:proofErr w:type="spellEnd"/>
      <w:r w:rsidR="00467232" w:rsidRPr="00330711">
        <w:rPr>
          <w:lang w:val="en-GB"/>
        </w:rPr>
        <w:t xml:space="preserve"> </w:t>
      </w:r>
      <w:proofErr w:type="spellStart"/>
      <w:r w:rsidR="00467232" w:rsidRPr="00330711">
        <w:rPr>
          <w:lang w:val="en-GB"/>
        </w:rPr>
        <w:t>sadržanih</w:t>
      </w:r>
      <w:proofErr w:type="spellEnd"/>
      <w:r w:rsidR="00467232" w:rsidRPr="00330711">
        <w:rPr>
          <w:lang w:val="en-GB"/>
        </w:rPr>
        <w:t xml:space="preserve"> </w:t>
      </w:r>
      <w:proofErr w:type="spellStart"/>
      <w:r w:rsidR="00467232" w:rsidRPr="00330711">
        <w:rPr>
          <w:lang w:val="en-GB"/>
        </w:rPr>
        <w:t>informacija</w:t>
      </w:r>
      <w:proofErr w:type="spellEnd"/>
      <w:r w:rsidR="00467232" w:rsidRPr="00330711">
        <w:rPr>
          <w:lang w:val="en-GB"/>
        </w:rPr>
        <w:t>.</w:t>
      </w:r>
      <w:r w:rsidRPr="00330711">
        <w:rPr>
          <w:lang w:val="en-GB"/>
        </w:rPr>
        <w:t>”</w:t>
      </w:r>
    </w:p>
    <w:p w14:paraId="4CE98FD0" w14:textId="77777777" w:rsidR="00946262" w:rsidRPr="00330711" w:rsidRDefault="00946262" w:rsidP="003528E4">
      <w:pPr>
        <w:rPr>
          <w:lang w:val="en-GB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72"/>
      </w:tblGrid>
      <w:tr w:rsidR="00946262" w:rsidRPr="00330711" w14:paraId="3B7E3CC8" w14:textId="77777777" w:rsidTr="004925E9">
        <w:tc>
          <w:tcPr>
            <w:tcW w:w="9287" w:type="dxa"/>
          </w:tcPr>
          <w:p w14:paraId="7190474D" w14:textId="77777777" w:rsidR="00946262" w:rsidRPr="00330711" w:rsidRDefault="00946262" w:rsidP="003528E4">
            <w:pPr>
              <w:rPr>
                <w:lang w:val="en-GB"/>
              </w:rPr>
            </w:pPr>
          </w:p>
          <w:p w14:paraId="030D1454" w14:textId="77777777" w:rsidR="00494C35" w:rsidRPr="00330711" w:rsidRDefault="00494C35" w:rsidP="00494C35">
            <w:pPr>
              <w:rPr>
                <w:lang w:val="en-GB"/>
              </w:rPr>
            </w:pPr>
            <w:r w:rsidRPr="00330711">
              <w:rPr>
                <w:lang w:val="en-GB"/>
              </w:rPr>
              <w:t>Cataloguing in Publication record (CIP) was prepared by National and University Library in Ljubljana (Slovenia)</w:t>
            </w:r>
          </w:p>
          <w:p w14:paraId="25369EFE" w14:textId="3B0A0E84" w:rsidR="00A52281" w:rsidRPr="00330711" w:rsidRDefault="00A52281" w:rsidP="00494C35">
            <w:pPr>
              <w:rPr>
                <w:lang w:val="en-GB"/>
              </w:rPr>
            </w:pPr>
          </w:p>
        </w:tc>
      </w:tr>
      <w:bookmarkEnd w:id="1"/>
    </w:tbl>
    <w:p w14:paraId="74EE9B92" w14:textId="44C4A194" w:rsidR="00946262" w:rsidRPr="00330711" w:rsidRDefault="00946262" w:rsidP="003528E4">
      <w:pPr>
        <w:rPr>
          <w:b/>
          <w:caps/>
          <w:sz w:val="32"/>
          <w:szCs w:val="32"/>
          <w:lang w:val="en-GB"/>
        </w:rPr>
      </w:pPr>
      <w:r w:rsidRPr="00330711">
        <w:rPr>
          <w:lang w:val="en-GB"/>
        </w:rPr>
        <w:br w:type="page"/>
      </w:r>
    </w:p>
    <w:p w14:paraId="3F399FEE" w14:textId="45C8028E" w:rsidR="00946262" w:rsidRPr="00330711" w:rsidRDefault="0036590F" w:rsidP="003528E4">
      <w:pPr>
        <w:rPr>
          <w:b/>
          <w:sz w:val="32"/>
          <w:szCs w:val="32"/>
          <w:lang w:val="en-GB"/>
        </w:rPr>
      </w:pPr>
      <w:bookmarkStart w:id="2" w:name="_Hlk74908557"/>
      <w:r w:rsidRPr="00330711">
        <w:rPr>
          <w:b/>
          <w:sz w:val="32"/>
          <w:szCs w:val="32"/>
          <w:lang w:val="en-GB"/>
        </w:rPr>
        <w:lastRenderedPageBreak/>
        <w:t>ZAHVALA</w:t>
      </w:r>
    </w:p>
    <w:p w14:paraId="2516CB51" w14:textId="77777777" w:rsidR="00CE5449" w:rsidRPr="00330711" w:rsidRDefault="00CE5449" w:rsidP="003528E4">
      <w:pPr>
        <w:rPr>
          <w:b/>
          <w:lang w:val="en-GB"/>
        </w:rPr>
      </w:pPr>
    </w:p>
    <w:p w14:paraId="513990F0" w14:textId="70EC8E53" w:rsidR="006C4A5D" w:rsidRPr="00330711" w:rsidRDefault="00D273C1" w:rsidP="006C4A5D">
      <w:pPr>
        <w:rPr>
          <w:lang w:val="en-GB"/>
        </w:rPr>
      </w:pPr>
      <w:proofErr w:type="spellStart"/>
      <w:r w:rsidRPr="00330711">
        <w:rPr>
          <w:lang w:val="en-GB"/>
        </w:rPr>
        <w:t>Priručnik</w:t>
      </w:r>
      <w:proofErr w:type="spellEnd"/>
      <w:r w:rsidRPr="00330711">
        <w:rPr>
          <w:lang w:val="en-GB"/>
        </w:rPr>
        <w:t xml:space="preserve"> za </w:t>
      </w:r>
      <w:proofErr w:type="spellStart"/>
      <w:r w:rsidRPr="00330711">
        <w:rPr>
          <w:lang w:val="en-GB"/>
        </w:rPr>
        <w:t>nastavnike</w:t>
      </w:r>
      <w:proofErr w:type="spellEnd"/>
      <w:r w:rsidRPr="00330711">
        <w:rPr>
          <w:lang w:val="en-GB"/>
        </w:rPr>
        <w:t xml:space="preserve"> </w:t>
      </w:r>
      <w:r w:rsidR="006E564F" w:rsidRPr="00330711">
        <w:rPr>
          <w:lang w:val="en-GB"/>
        </w:rPr>
        <w:t>»</w:t>
      </w:r>
      <w:proofErr w:type="spellStart"/>
      <w:r w:rsidR="006E564F" w:rsidRPr="00330711">
        <w:rPr>
          <w:lang w:val="en-GB"/>
        </w:rPr>
        <w:t>K</w:t>
      </w:r>
      <w:r w:rsidR="00447AA1" w:rsidRPr="00330711">
        <w:rPr>
          <w:lang w:val="en-GB"/>
        </w:rPr>
        <w:t>urikulum</w:t>
      </w:r>
      <w:proofErr w:type="spellEnd"/>
      <w:r w:rsidR="00447AA1" w:rsidRPr="00330711">
        <w:rPr>
          <w:lang w:val="en-GB"/>
        </w:rPr>
        <w:t xml:space="preserve"> za </w:t>
      </w:r>
      <w:proofErr w:type="spellStart"/>
      <w:r w:rsidR="006E564F" w:rsidRPr="00330711">
        <w:rPr>
          <w:lang w:val="en-GB"/>
        </w:rPr>
        <w:t>otvorene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447AA1" w:rsidRPr="00330711">
        <w:rPr>
          <w:lang w:val="en-GB"/>
        </w:rPr>
        <w:t>inovacije</w:t>
      </w:r>
      <w:proofErr w:type="spellEnd"/>
      <w:r w:rsidR="00447AA1" w:rsidRPr="00330711">
        <w:rPr>
          <w:lang w:val="en-GB"/>
        </w:rPr>
        <w:t>«</w:t>
      </w:r>
      <w:r w:rsidRPr="00330711">
        <w:rPr>
          <w:lang w:val="en-GB"/>
        </w:rPr>
        <w:t xml:space="preserve"> </w:t>
      </w:r>
      <w:proofErr w:type="spellStart"/>
      <w:r w:rsidR="00447AA1" w:rsidRPr="00330711">
        <w:rPr>
          <w:lang w:val="en-GB"/>
        </w:rPr>
        <w:t>rezultat</w:t>
      </w:r>
      <w:proofErr w:type="spellEnd"/>
      <w:r w:rsidR="00447AA1" w:rsidRPr="00330711">
        <w:rPr>
          <w:lang w:val="en-GB"/>
        </w:rPr>
        <w:t xml:space="preserve"> je </w:t>
      </w:r>
      <w:proofErr w:type="spellStart"/>
      <w:r w:rsidR="00447AA1" w:rsidRPr="00330711">
        <w:rPr>
          <w:lang w:val="en-GB"/>
        </w:rPr>
        <w:t>proje</w:t>
      </w:r>
      <w:r w:rsidR="006E564F" w:rsidRPr="00330711">
        <w:rPr>
          <w:lang w:val="en-GB"/>
        </w:rPr>
        <w:t>kta</w:t>
      </w:r>
      <w:proofErr w:type="spellEnd"/>
      <w:r w:rsidRPr="00330711">
        <w:rPr>
          <w:lang w:val="en-GB"/>
        </w:rPr>
        <w:t xml:space="preserve"> </w:t>
      </w:r>
      <w:r w:rsidR="006E564F" w:rsidRPr="00330711">
        <w:rPr>
          <w:lang w:val="en-GB"/>
        </w:rPr>
        <w:t>»Youth 4 Open innovation</w:t>
      </w:r>
      <w:r w:rsidR="00447AA1" w:rsidRPr="00330711">
        <w:rPr>
          <w:lang w:val="en-GB"/>
        </w:rPr>
        <w:t xml:space="preserve">«, koji </w:t>
      </w:r>
      <w:proofErr w:type="spellStart"/>
      <w:r w:rsidR="00447AA1" w:rsidRPr="00330711">
        <w:rPr>
          <w:lang w:val="en-GB"/>
        </w:rPr>
        <w:t>financira</w:t>
      </w:r>
      <w:proofErr w:type="spellEnd"/>
      <w:r w:rsidR="00447AA1" w:rsidRPr="00330711">
        <w:rPr>
          <w:lang w:val="en-GB"/>
        </w:rPr>
        <w:t xml:space="preserve"> EACEA. </w:t>
      </w:r>
      <w:proofErr w:type="spellStart"/>
      <w:r w:rsidR="00447AA1" w:rsidRPr="00330711">
        <w:rPr>
          <w:lang w:val="en-GB"/>
        </w:rPr>
        <w:t>Zeml</w:t>
      </w:r>
      <w:r w:rsidR="006E564F" w:rsidRPr="00330711">
        <w:rPr>
          <w:lang w:val="en-GB"/>
        </w:rPr>
        <w:t>je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sudionice</w:t>
      </w:r>
      <w:proofErr w:type="spellEnd"/>
      <w:r w:rsidR="006E564F" w:rsidRPr="00330711">
        <w:rPr>
          <w:lang w:val="en-GB"/>
        </w:rPr>
        <w:t xml:space="preserve"> bile </w:t>
      </w:r>
      <w:proofErr w:type="spellStart"/>
      <w:r w:rsidR="006E564F" w:rsidRPr="00330711">
        <w:rPr>
          <w:lang w:val="en-GB"/>
        </w:rPr>
        <w:t>su</w:t>
      </w:r>
      <w:proofErr w:type="spellEnd"/>
      <w:r w:rsidR="006E564F" w:rsidRPr="00330711">
        <w:rPr>
          <w:lang w:val="en-GB"/>
        </w:rPr>
        <w:t xml:space="preserve">: </w:t>
      </w:r>
      <w:proofErr w:type="spellStart"/>
      <w:r w:rsidR="006E564F" w:rsidRPr="00330711">
        <w:rPr>
          <w:lang w:val="en-GB"/>
        </w:rPr>
        <w:t>Crna</w:t>
      </w:r>
      <w:proofErr w:type="spellEnd"/>
      <w:r w:rsidR="006E564F" w:rsidRPr="00330711">
        <w:rPr>
          <w:lang w:val="en-GB"/>
        </w:rPr>
        <w:t xml:space="preserve"> Gora</w:t>
      </w:r>
      <w:r w:rsidRPr="00330711">
        <w:rPr>
          <w:lang w:val="en-GB"/>
        </w:rPr>
        <w:t>,</w:t>
      </w:r>
      <w:r w:rsidR="00447AA1" w:rsidRPr="00330711">
        <w:rPr>
          <w:lang w:val="en-GB"/>
        </w:rPr>
        <w:t xml:space="preserve"> </w:t>
      </w:r>
      <w:proofErr w:type="spellStart"/>
      <w:r w:rsidR="00447AA1" w:rsidRPr="00330711">
        <w:rPr>
          <w:lang w:val="en-GB"/>
        </w:rPr>
        <w:t>koju</w:t>
      </w:r>
      <w:proofErr w:type="spellEnd"/>
      <w:r w:rsidR="00447AA1" w:rsidRPr="00330711">
        <w:rPr>
          <w:lang w:val="en-GB"/>
        </w:rPr>
        <w:t xml:space="preserve"> je </w:t>
      </w:r>
      <w:proofErr w:type="spellStart"/>
      <w:r w:rsidRPr="00330711">
        <w:rPr>
          <w:lang w:val="en-GB"/>
        </w:rPr>
        <w:t>predstavljao</w:t>
      </w:r>
      <w:proofErr w:type="spellEnd"/>
      <w:r w:rsidR="00447AA1" w:rsidRPr="00330711">
        <w:rPr>
          <w:lang w:val="en-GB"/>
        </w:rPr>
        <w:t xml:space="preserve"> BSC Bar, koj</w:t>
      </w:r>
      <w:r w:rsidRPr="00330711">
        <w:rPr>
          <w:lang w:val="en-GB"/>
        </w:rPr>
        <w:t>i</w:t>
      </w:r>
      <w:r w:rsidR="00447AA1" w:rsidRPr="00330711">
        <w:rPr>
          <w:lang w:val="en-GB"/>
        </w:rPr>
        <w:t xml:space="preserve"> je </w:t>
      </w:r>
      <w:proofErr w:type="spellStart"/>
      <w:r w:rsidR="00447AA1" w:rsidRPr="00330711">
        <w:rPr>
          <w:lang w:val="en-GB"/>
        </w:rPr>
        <w:t>ujedno</w:t>
      </w:r>
      <w:proofErr w:type="spellEnd"/>
      <w:r w:rsidR="00447AA1" w:rsidRPr="00330711">
        <w:rPr>
          <w:lang w:val="en-GB"/>
        </w:rPr>
        <w:t xml:space="preserve"> </w:t>
      </w:r>
      <w:proofErr w:type="spellStart"/>
      <w:r w:rsidR="00447AA1" w:rsidRPr="00330711">
        <w:rPr>
          <w:lang w:val="en-GB"/>
        </w:rPr>
        <w:t>i</w:t>
      </w:r>
      <w:proofErr w:type="spellEnd"/>
      <w:r w:rsidR="00447AA1" w:rsidRPr="00330711">
        <w:rPr>
          <w:lang w:val="en-GB"/>
        </w:rPr>
        <w:t xml:space="preserve"> </w:t>
      </w:r>
      <w:proofErr w:type="spellStart"/>
      <w:r w:rsidR="00447AA1" w:rsidRPr="00330711">
        <w:rPr>
          <w:lang w:val="en-GB"/>
        </w:rPr>
        <w:t>vodeći</w:t>
      </w:r>
      <w:proofErr w:type="spellEnd"/>
      <w:r w:rsidR="00447AA1" w:rsidRPr="00330711">
        <w:rPr>
          <w:lang w:val="en-GB"/>
        </w:rPr>
        <w:t xml:space="preserve"> partner </w:t>
      </w:r>
      <w:proofErr w:type="spellStart"/>
      <w:r w:rsidR="00447AA1" w:rsidRPr="00330711">
        <w:rPr>
          <w:lang w:val="en-GB"/>
        </w:rPr>
        <w:t>projekta</w:t>
      </w:r>
      <w:proofErr w:type="spellEnd"/>
      <w:r w:rsidR="00447AA1" w:rsidRPr="00330711">
        <w:rPr>
          <w:lang w:val="en-GB"/>
        </w:rPr>
        <w:t xml:space="preserve">, Bosna </w:t>
      </w:r>
      <w:proofErr w:type="spellStart"/>
      <w:r w:rsidR="00447AA1" w:rsidRPr="00330711">
        <w:rPr>
          <w:lang w:val="en-GB"/>
        </w:rPr>
        <w:t>i</w:t>
      </w:r>
      <w:proofErr w:type="spellEnd"/>
      <w:r w:rsidR="00447AA1" w:rsidRPr="00330711">
        <w:rPr>
          <w:lang w:val="en-GB"/>
        </w:rPr>
        <w:t xml:space="preserve"> Hercegovina</w:t>
      </w:r>
      <w:r w:rsidRPr="00330711">
        <w:rPr>
          <w:lang w:val="en-GB"/>
        </w:rPr>
        <w:t>,</w:t>
      </w:r>
      <w:r w:rsidR="00447AA1" w:rsidRPr="00330711">
        <w:rPr>
          <w:lang w:val="en-GB"/>
        </w:rPr>
        <w:t xml:space="preserve"> </w:t>
      </w:r>
      <w:proofErr w:type="spellStart"/>
      <w:r w:rsidR="00447AA1" w:rsidRPr="00330711">
        <w:rPr>
          <w:lang w:val="en-GB"/>
        </w:rPr>
        <w:t>koju</w:t>
      </w:r>
      <w:proofErr w:type="spellEnd"/>
      <w:r w:rsidR="00447AA1" w:rsidRPr="00330711">
        <w:rPr>
          <w:lang w:val="en-GB"/>
        </w:rPr>
        <w:t xml:space="preserve"> je </w:t>
      </w:r>
      <w:proofErr w:type="spellStart"/>
      <w:r w:rsidR="00447AA1" w:rsidRPr="00330711">
        <w:rPr>
          <w:lang w:val="en-GB"/>
        </w:rPr>
        <w:t>predstavljao</w:t>
      </w:r>
      <w:proofErr w:type="spellEnd"/>
      <w:r w:rsidR="00447AA1" w:rsidRPr="00330711">
        <w:rPr>
          <w:lang w:val="en-GB"/>
        </w:rPr>
        <w:t xml:space="preserve"> INTE</w:t>
      </w:r>
      <w:r w:rsidR="006E564F" w:rsidRPr="00330711">
        <w:rPr>
          <w:lang w:val="en-GB"/>
        </w:rPr>
        <w:t xml:space="preserve">RA </w:t>
      </w:r>
      <w:proofErr w:type="spellStart"/>
      <w:r w:rsidRPr="00330711">
        <w:rPr>
          <w:lang w:val="en-GB"/>
        </w:rPr>
        <w:t>T</w:t>
      </w:r>
      <w:r w:rsidR="006E564F" w:rsidRPr="00330711">
        <w:rPr>
          <w:lang w:val="en-GB"/>
        </w:rPr>
        <w:t>ehnološki</w:t>
      </w:r>
      <w:proofErr w:type="spellEnd"/>
      <w:r w:rsidR="006E564F" w:rsidRPr="00330711">
        <w:rPr>
          <w:lang w:val="en-GB"/>
        </w:rPr>
        <w:t xml:space="preserve"> </w:t>
      </w:r>
      <w:r w:rsidRPr="00330711">
        <w:rPr>
          <w:lang w:val="en-GB"/>
        </w:rPr>
        <w:t>P</w:t>
      </w:r>
      <w:r w:rsidR="006E564F" w:rsidRPr="00330711">
        <w:rPr>
          <w:lang w:val="en-GB"/>
        </w:rPr>
        <w:t xml:space="preserve">ark </w:t>
      </w:r>
      <w:proofErr w:type="spellStart"/>
      <w:r w:rsidR="006E564F" w:rsidRPr="00330711">
        <w:rPr>
          <w:lang w:val="en-GB"/>
        </w:rPr>
        <w:t>iz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Mostara</w:t>
      </w:r>
      <w:proofErr w:type="spellEnd"/>
      <w:r w:rsidRPr="00330711">
        <w:rPr>
          <w:lang w:val="en-GB"/>
        </w:rPr>
        <w:t>,</w:t>
      </w:r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te</w:t>
      </w:r>
      <w:proofErr w:type="spellEnd"/>
      <w:r w:rsidR="006E564F" w:rsidRPr="00330711">
        <w:rPr>
          <w:lang w:val="en-GB"/>
        </w:rPr>
        <w:t xml:space="preserve"> </w:t>
      </w:r>
      <w:r w:rsidR="00447AA1" w:rsidRPr="00330711">
        <w:rPr>
          <w:lang w:val="en-GB"/>
        </w:rPr>
        <w:t xml:space="preserve">Slovenija </w:t>
      </w:r>
      <w:proofErr w:type="spellStart"/>
      <w:r w:rsidR="00447AA1" w:rsidRPr="00330711">
        <w:rPr>
          <w:lang w:val="en-GB"/>
        </w:rPr>
        <w:t>koju</w:t>
      </w:r>
      <w:proofErr w:type="spellEnd"/>
      <w:r w:rsidR="00447AA1" w:rsidRPr="00330711">
        <w:rPr>
          <w:lang w:val="en-GB"/>
        </w:rPr>
        <w:t xml:space="preserve"> je </w:t>
      </w:r>
      <w:proofErr w:type="spellStart"/>
      <w:r w:rsidR="00447AA1" w:rsidRPr="00330711">
        <w:rPr>
          <w:lang w:val="en-GB"/>
        </w:rPr>
        <w:t>predstavljao</w:t>
      </w:r>
      <w:proofErr w:type="spellEnd"/>
      <w:r w:rsidR="00447AA1" w:rsidRPr="00330711">
        <w:rPr>
          <w:lang w:val="en-GB"/>
        </w:rPr>
        <w:t xml:space="preserve"> </w:t>
      </w:r>
      <w:r w:rsidRPr="00330711">
        <w:rPr>
          <w:lang w:val="en-GB"/>
        </w:rPr>
        <w:t>FUDS</w:t>
      </w:r>
      <w:r w:rsidR="00447AA1" w:rsidRPr="00330711">
        <w:rPr>
          <w:lang w:val="en-GB"/>
        </w:rPr>
        <w:t xml:space="preserve"> </w:t>
      </w:r>
      <w:proofErr w:type="spellStart"/>
      <w:r w:rsidR="00447AA1" w:rsidRPr="00330711">
        <w:rPr>
          <w:lang w:val="en-GB"/>
        </w:rPr>
        <w:t>iz</w:t>
      </w:r>
      <w:proofErr w:type="spellEnd"/>
      <w:r w:rsidR="00447AA1" w:rsidRPr="00330711">
        <w:rPr>
          <w:lang w:val="en-GB"/>
        </w:rPr>
        <w:t xml:space="preserve"> Nove </w:t>
      </w:r>
      <w:proofErr w:type="spellStart"/>
      <w:r w:rsidR="00447AA1" w:rsidRPr="00330711">
        <w:rPr>
          <w:lang w:val="en-GB"/>
        </w:rPr>
        <w:t>Gorice</w:t>
      </w:r>
      <w:proofErr w:type="spellEnd"/>
      <w:r w:rsidR="00447AA1" w:rsidRPr="00330711">
        <w:rPr>
          <w:lang w:val="en-GB"/>
        </w:rPr>
        <w:t>.</w:t>
      </w:r>
    </w:p>
    <w:p w14:paraId="287A351C" w14:textId="77777777" w:rsidR="006C4A5D" w:rsidRPr="00330711" w:rsidRDefault="006C4A5D" w:rsidP="006C4A5D">
      <w:pPr>
        <w:rPr>
          <w:lang w:val="en-GB"/>
        </w:rPr>
      </w:pPr>
    </w:p>
    <w:p w14:paraId="010A8112" w14:textId="6F8D04B7" w:rsidR="006C4A5D" w:rsidRPr="00330711" w:rsidRDefault="00447AA1" w:rsidP="006C4A5D">
      <w:pPr>
        <w:rPr>
          <w:lang w:val="en-GB"/>
        </w:rPr>
      </w:pPr>
      <w:r w:rsidRPr="00330711">
        <w:rPr>
          <w:lang w:val="en-GB"/>
        </w:rPr>
        <w:t xml:space="preserve">Prvi </w:t>
      </w:r>
      <w:proofErr w:type="spellStart"/>
      <w:r w:rsidRPr="00330711">
        <w:rPr>
          <w:lang w:val="en-GB"/>
        </w:rPr>
        <w:t>koraci</w:t>
      </w:r>
      <w:proofErr w:type="spellEnd"/>
      <w:r w:rsidRPr="00330711">
        <w:rPr>
          <w:lang w:val="en-GB"/>
        </w:rPr>
        <w:t xml:space="preserve"> za </w:t>
      </w:r>
      <w:proofErr w:type="spellStart"/>
      <w:r w:rsidRPr="00330711">
        <w:rPr>
          <w:lang w:val="en-GB"/>
        </w:rPr>
        <w:t>izrad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kurikulum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ostavljen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n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trodnevnoj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radionici</w:t>
      </w:r>
      <w:proofErr w:type="spellEnd"/>
      <w:r w:rsidRPr="00330711">
        <w:rPr>
          <w:lang w:val="en-GB"/>
        </w:rPr>
        <w:t xml:space="preserve"> »</w:t>
      </w:r>
      <w:proofErr w:type="spellStart"/>
      <w:r w:rsidRPr="00330711">
        <w:rPr>
          <w:lang w:val="en-GB"/>
        </w:rPr>
        <w:t>Priprem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kurikuluma</w:t>
      </w:r>
      <w:proofErr w:type="spellEnd"/>
      <w:r w:rsidRPr="00330711">
        <w:rPr>
          <w:lang w:val="en-GB"/>
        </w:rPr>
        <w:t xml:space="preserve"> za </w:t>
      </w:r>
      <w:proofErr w:type="spellStart"/>
      <w:r w:rsidRPr="00330711">
        <w:rPr>
          <w:lang w:val="en-GB"/>
        </w:rPr>
        <w:t>otvoren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novacije</w:t>
      </w:r>
      <w:proofErr w:type="spellEnd"/>
      <w:r w:rsidRPr="00330711">
        <w:rPr>
          <w:lang w:val="en-GB"/>
        </w:rPr>
        <w:t xml:space="preserve">«, </w:t>
      </w:r>
      <w:proofErr w:type="spellStart"/>
      <w:r w:rsidRPr="00330711">
        <w:rPr>
          <w:lang w:val="en-GB"/>
        </w:rPr>
        <w:t>koja</w:t>
      </w:r>
      <w:proofErr w:type="spellEnd"/>
      <w:r w:rsidRPr="00330711">
        <w:rPr>
          <w:lang w:val="en-GB"/>
        </w:rPr>
        <w:t xml:space="preserve"> je </w:t>
      </w:r>
      <w:proofErr w:type="spellStart"/>
      <w:r w:rsidRPr="00330711">
        <w:rPr>
          <w:lang w:val="en-GB"/>
        </w:rPr>
        <w:t>zbog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ograničenj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vezanih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uz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pandemiju</w:t>
      </w:r>
      <w:proofErr w:type="spellEnd"/>
      <w:r w:rsidR="006E564F" w:rsidRPr="00330711">
        <w:rPr>
          <w:lang w:val="en-GB"/>
        </w:rPr>
        <w:t xml:space="preserve"> </w:t>
      </w:r>
      <w:r w:rsidRPr="00330711">
        <w:rPr>
          <w:lang w:val="en-GB"/>
        </w:rPr>
        <w:t xml:space="preserve">COVID-19, </w:t>
      </w:r>
      <w:proofErr w:type="spellStart"/>
      <w:r w:rsidRPr="00330711">
        <w:rPr>
          <w:lang w:val="en-GB"/>
        </w:rPr>
        <w:t>održana</w:t>
      </w:r>
      <w:proofErr w:type="spellEnd"/>
      <w:r w:rsidRPr="00330711">
        <w:rPr>
          <w:lang w:val="en-GB"/>
        </w:rPr>
        <w:t xml:space="preserve"> online </w:t>
      </w:r>
      <w:proofErr w:type="spellStart"/>
      <w:r w:rsidRPr="00330711">
        <w:rPr>
          <w:lang w:val="en-GB"/>
        </w:rPr>
        <w:t>putem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aplikacije</w:t>
      </w:r>
      <w:proofErr w:type="spellEnd"/>
      <w:r w:rsidR="006E564F" w:rsidRPr="00330711">
        <w:rPr>
          <w:lang w:val="en-GB"/>
        </w:rPr>
        <w:t xml:space="preserve"> </w:t>
      </w:r>
      <w:r w:rsidRPr="00330711">
        <w:rPr>
          <w:lang w:val="en-GB"/>
        </w:rPr>
        <w:t xml:space="preserve">Zoom. </w:t>
      </w:r>
      <w:proofErr w:type="spellStart"/>
      <w:r w:rsidRPr="00330711">
        <w:rPr>
          <w:lang w:val="en-GB"/>
        </w:rPr>
        <w:t>Radionica</w:t>
      </w:r>
      <w:proofErr w:type="spellEnd"/>
      <w:r w:rsidRPr="00330711">
        <w:rPr>
          <w:lang w:val="en-GB"/>
        </w:rPr>
        <w:t xml:space="preserve"> je </w:t>
      </w:r>
      <w:proofErr w:type="spellStart"/>
      <w:r w:rsidRPr="00330711">
        <w:rPr>
          <w:lang w:val="en-GB"/>
        </w:rPr>
        <w:t>održan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zmeđu</w:t>
      </w:r>
      <w:proofErr w:type="spellEnd"/>
      <w:r w:rsidRPr="00330711">
        <w:rPr>
          <w:lang w:val="en-GB"/>
        </w:rPr>
        <w:t xml:space="preserve"> 7. i 9. </w:t>
      </w:r>
      <w:proofErr w:type="spellStart"/>
      <w:r w:rsidRPr="00330711">
        <w:rPr>
          <w:lang w:val="en-GB"/>
        </w:rPr>
        <w:t>travnja</w:t>
      </w:r>
      <w:proofErr w:type="spellEnd"/>
      <w:r w:rsidRPr="00330711">
        <w:rPr>
          <w:lang w:val="en-GB"/>
        </w:rPr>
        <w:t xml:space="preserve"> 2021. </w:t>
      </w:r>
      <w:proofErr w:type="spellStart"/>
      <w:r w:rsidRPr="00330711">
        <w:rPr>
          <w:lang w:val="en-GB"/>
        </w:rPr>
        <w:t>Sudionic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radionic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bil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redstavnic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omladinskog</w:t>
      </w:r>
      <w:proofErr w:type="spellEnd"/>
      <w:r w:rsidRPr="00330711">
        <w:rPr>
          <w:lang w:val="en-GB"/>
        </w:rPr>
        <w:t xml:space="preserve">, </w:t>
      </w:r>
      <w:proofErr w:type="spellStart"/>
      <w:r w:rsidR="00C25A08" w:rsidRPr="00330711">
        <w:rPr>
          <w:lang w:val="en-GB"/>
        </w:rPr>
        <w:t>gospodarskog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akademskog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ektor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trij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zemlj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artnera</w:t>
      </w:r>
      <w:proofErr w:type="spellEnd"/>
      <w:r w:rsidRPr="00330711">
        <w:rPr>
          <w:lang w:val="en-GB"/>
        </w:rPr>
        <w:t xml:space="preserve">. </w:t>
      </w:r>
      <w:proofErr w:type="spellStart"/>
      <w:r w:rsidRPr="00330711">
        <w:rPr>
          <w:lang w:val="en-GB"/>
        </w:rPr>
        <w:t>Domaćin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radionice</w:t>
      </w:r>
      <w:proofErr w:type="spellEnd"/>
      <w:r w:rsidRPr="00330711">
        <w:rPr>
          <w:lang w:val="en-GB"/>
        </w:rPr>
        <w:t xml:space="preserve"> bio je </w:t>
      </w:r>
      <w:r w:rsidR="00D273C1" w:rsidRPr="00330711">
        <w:rPr>
          <w:lang w:val="en-GB"/>
        </w:rPr>
        <w:t>FUDS</w:t>
      </w:r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z</w:t>
      </w:r>
      <w:proofErr w:type="spellEnd"/>
      <w:r w:rsidRPr="00330711">
        <w:rPr>
          <w:lang w:val="en-GB"/>
        </w:rPr>
        <w:t xml:space="preserve"> Nove </w:t>
      </w:r>
      <w:proofErr w:type="spellStart"/>
      <w:r w:rsidRPr="00330711">
        <w:rPr>
          <w:lang w:val="en-GB"/>
        </w:rPr>
        <w:t>Gorice</w:t>
      </w:r>
      <w:proofErr w:type="spellEnd"/>
      <w:r w:rsidRPr="00330711">
        <w:rPr>
          <w:lang w:val="en-GB"/>
        </w:rPr>
        <w:t>.</w:t>
      </w:r>
    </w:p>
    <w:p w14:paraId="2F606B71" w14:textId="77777777" w:rsidR="00447AA1" w:rsidRPr="00330711" w:rsidRDefault="00447AA1" w:rsidP="006C4A5D">
      <w:pPr>
        <w:rPr>
          <w:lang w:val="en-GB"/>
        </w:rPr>
      </w:pPr>
    </w:p>
    <w:p w14:paraId="0B064F28" w14:textId="28C7F841" w:rsidR="006C4A5D" w:rsidRPr="00330711" w:rsidRDefault="00447AA1" w:rsidP="006C4A5D">
      <w:pPr>
        <w:rPr>
          <w:lang w:val="en-GB"/>
        </w:rPr>
      </w:pPr>
      <w:r w:rsidRPr="00330711">
        <w:rPr>
          <w:lang w:val="en-GB"/>
        </w:rPr>
        <w:t xml:space="preserve">Prvi </w:t>
      </w:r>
      <w:proofErr w:type="spellStart"/>
      <w:r w:rsidRPr="00330711">
        <w:rPr>
          <w:lang w:val="en-GB"/>
        </w:rPr>
        <w:t>dio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radionice</w:t>
      </w:r>
      <w:proofErr w:type="spellEnd"/>
      <w:r w:rsidRPr="00330711">
        <w:rPr>
          <w:lang w:val="en-GB"/>
        </w:rPr>
        <w:t xml:space="preserve"> - 1. dan bi</w:t>
      </w:r>
      <w:r w:rsidR="006E564F" w:rsidRPr="00330711">
        <w:rPr>
          <w:lang w:val="en-GB"/>
        </w:rPr>
        <w:t xml:space="preserve">o je </w:t>
      </w:r>
      <w:proofErr w:type="spellStart"/>
      <w:r w:rsidR="006E564F" w:rsidRPr="00330711">
        <w:rPr>
          <w:lang w:val="en-GB"/>
        </w:rPr>
        <w:t>posvećen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razvoju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strategije</w:t>
      </w:r>
      <w:proofErr w:type="spellEnd"/>
      <w:r w:rsidRPr="00330711">
        <w:rPr>
          <w:lang w:val="en-GB"/>
        </w:rPr>
        <w:t xml:space="preserve"> za »</w:t>
      </w:r>
      <w:proofErr w:type="spellStart"/>
      <w:r w:rsidRPr="00330711">
        <w:rPr>
          <w:lang w:val="en-GB"/>
        </w:rPr>
        <w:t>nastavn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lanov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rograme</w:t>
      </w:r>
      <w:proofErr w:type="spellEnd"/>
      <w:r w:rsidRPr="00330711">
        <w:rPr>
          <w:lang w:val="en-GB"/>
        </w:rPr>
        <w:t xml:space="preserve">« </w:t>
      </w:r>
      <w:proofErr w:type="spellStart"/>
      <w:r w:rsidRPr="00330711">
        <w:rPr>
          <w:lang w:val="en-GB"/>
        </w:rPr>
        <w:t>i</w:t>
      </w:r>
      <w:proofErr w:type="spellEnd"/>
      <w:r w:rsidRPr="00330711">
        <w:rPr>
          <w:lang w:val="en-GB"/>
        </w:rPr>
        <w:t xml:space="preserve"> »</w:t>
      </w:r>
      <w:proofErr w:type="spellStart"/>
      <w:r w:rsidRPr="00330711">
        <w:rPr>
          <w:lang w:val="en-GB"/>
        </w:rPr>
        <w:t>kurikulume</w:t>
      </w:r>
      <w:proofErr w:type="spellEnd"/>
      <w:r w:rsidRPr="00330711">
        <w:rPr>
          <w:lang w:val="en-GB"/>
        </w:rPr>
        <w:t xml:space="preserve">«. U </w:t>
      </w:r>
      <w:proofErr w:type="spellStart"/>
      <w:r w:rsidRPr="00330711">
        <w:rPr>
          <w:lang w:val="en-GB"/>
        </w:rPr>
        <w:t>drugom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dijel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radionic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udionic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u</w:t>
      </w:r>
      <w:proofErr w:type="spellEnd"/>
      <w:r w:rsidRPr="00330711">
        <w:rPr>
          <w:lang w:val="en-GB"/>
        </w:rPr>
        <w:t xml:space="preserve"> se </w:t>
      </w:r>
      <w:proofErr w:type="spellStart"/>
      <w:r w:rsidRPr="00330711">
        <w:rPr>
          <w:lang w:val="en-GB"/>
        </w:rPr>
        <w:t>upoznali</w:t>
      </w:r>
      <w:proofErr w:type="spellEnd"/>
      <w:r w:rsidRPr="00330711">
        <w:rPr>
          <w:lang w:val="en-GB"/>
        </w:rPr>
        <w:t xml:space="preserve"> s </w:t>
      </w:r>
      <w:proofErr w:type="spellStart"/>
      <w:r w:rsidRPr="00330711">
        <w:rPr>
          <w:lang w:val="en-GB"/>
        </w:rPr>
        <w:t>konceptom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otvorenih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no</w:t>
      </w:r>
      <w:r w:rsidR="00D371D4" w:rsidRPr="00330711">
        <w:rPr>
          <w:lang w:val="en-GB"/>
        </w:rPr>
        <w:t>vacija</w:t>
      </w:r>
      <w:proofErr w:type="spellEnd"/>
      <w:r w:rsidR="00D371D4" w:rsidRPr="00330711">
        <w:rPr>
          <w:lang w:val="en-GB"/>
        </w:rPr>
        <w:t xml:space="preserve">. Drugi dan </w:t>
      </w:r>
      <w:proofErr w:type="spellStart"/>
      <w:r w:rsidR="00D371D4" w:rsidRPr="00330711">
        <w:rPr>
          <w:lang w:val="en-GB"/>
        </w:rPr>
        <w:t>radionica</w:t>
      </w:r>
      <w:proofErr w:type="spellEnd"/>
      <w:r w:rsidR="00D371D4" w:rsidRPr="00330711">
        <w:rPr>
          <w:lang w:val="en-GB"/>
        </w:rPr>
        <w:t xml:space="preserve"> se </w:t>
      </w:r>
      <w:proofErr w:type="spellStart"/>
      <w:r w:rsidRPr="00330711">
        <w:rPr>
          <w:lang w:val="en-GB"/>
        </w:rPr>
        <w:t>odvijala</w:t>
      </w:r>
      <w:proofErr w:type="spellEnd"/>
      <w:r w:rsidRPr="00330711">
        <w:rPr>
          <w:lang w:val="en-GB"/>
        </w:rPr>
        <w:t xml:space="preserve"> u </w:t>
      </w:r>
      <w:proofErr w:type="spellStart"/>
      <w:r w:rsidRPr="00330711">
        <w:rPr>
          <w:lang w:val="en-GB"/>
        </w:rPr>
        <w:t>skupinama</w:t>
      </w:r>
      <w:proofErr w:type="spellEnd"/>
      <w:r w:rsidRPr="00330711">
        <w:rPr>
          <w:lang w:val="en-GB"/>
        </w:rPr>
        <w:t xml:space="preserve">. </w:t>
      </w:r>
      <w:proofErr w:type="spellStart"/>
      <w:r w:rsidRPr="00330711">
        <w:rPr>
          <w:lang w:val="en-GB"/>
        </w:rPr>
        <w:t>Prv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kupin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činil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redstavnic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gospodarskog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ektora</w:t>
      </w:r>
      <w:proofErr w:type="spellEnd"/>
      <w:r w:rsidRPr="00330711">
        <w:rPr>
          <w:lang w:val="en-GB"/>
        </w:rPr>
        <w:t xml:space="preserve"> koji </w:t>
      </w:r>
      <w:proofErr w:type="spellStart"/>
      <w:r w:rsidRPr="00330711">
        <w:rPr>
          <w:lang w:val="en-GB"/>
        </w:rPr>
        <w:t>s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odijelil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voj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tajališta</w:t>
      </w:r>
      <w:proofErr w:type="spellEnd"/>
      <w:r w:rsidRPr="00330711">
        <w:rPr>
          <w:lang w:val="en-GB"/>
        </w:rPr>
        <w:t xml:space="preserve"> o </w:t>
      </w:r>
      <w:proofErr w:type="spellStart"/>
      <w:r w:rsidRPr="00330711">
        <w:rPr>
          <w:lang w:val="en-GB"/>
        </w:rPr>
        <w:t>razvoju</w:t>
      </w:r>
      <w:proofErr w:type="spellEnd"/>
      <w:r w:rsidRPr="00330711">
        <w:rPr>
          <w:lang w:val="en-GB"/>
        </w:rPr>
        <w:t xml:space="preserve"> »</w:t>
      </w:r>
      <w:proofErr w:type="spellStart"/>
      <w:r w:rsidRPr="00330711">
        <w:rPr>
          <w:lang w:val="en-GB"/>
        </w:rPr>
        <w:t>programa</w:t>
      </w:r>
      <w:proofErr w:type="spellEnd"/>
      <w:r w:rsidRPr="00330711">
        <w:rPr>
          <w:lang w:val="en-GB"/>
        </w:rPr>
        <w:t xml:space="preserve">« </w:t>
      </w:r>
      <w:proofErr w:type="spellStart"/>
      <w:r w:rsidRPr="00330711">
        <w:rPr>
          <w:lang w:val="en-GB"/>
        </w:rPr>
        <w:t>i</w:t>
      </w:r>
      <w:proofErr w:type="spellEnd"/>
      <w:r w:rsidRPr="00330711">
        <w:rPr>
          <w:lang w:val="en-GB"/>
        </w:rPr>
        <w:t xml:space="preserve"> »</w:t>
      </w:r>
      <w:proofErr w:type="spellStart"/>
      <w:r w:rsidRPr="00330711">
        <w:rPr>
          <w:lang w:val="en-GB"/>
        </w:rPr>
        <w:t>kurikuluma</w:t>
      </w:r>
      <w:proofErr w:type="spellEnd"/>
      <w:r w:rsidRPr="00330711">
        <w:rPr>
          <w:lang w:val="en-GB"/>
        </w:rPr>
        <w:t xml:space="preserve">«. </w:t>
      </w:r>
      <w:proofErr w:type="spellStart"/>
      <w:r w:rsidRPr="00330711">
        <w:rPr>
          <w:lang w:val="en-GB"/>
        </w:rPr>
        <w:t>Izazov</w:t>
      </w:r>
      <w:proofErr w:type="spellEnd"/>
      <w:r w:rsidRPr="00330711">
        <w:rPr>
          <w:lang w:val="en-GB"/>
        </w:rPr>
        <w:t xml:space="preserve"> s </w:t>
      </w:r>
      <w:proofErr w:type="spellStart"/>
      <w:r w:rsidRPr="00330711">
        <w:rPr>
          <w:lang w:val="en-GB"/>
        </w:rPr>
        <w:t>kojim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u</w:t>
      </w:r>
      <w:proofErr w:type="spellEnd"/>
      <w:r w:rsidRPr="00330711">
        <w:rPr>
          <w:lang w:val="en-GB"/>
        </w:rPr>
        <w:t xml:space="preserve"> se </w:t>
      </w:r>
      <w:proofErr w:type="spellStart"/>
      <w:r w:rsidRPr="00330711">
        <w:rPr>
          <w:lang w:val="en-GB"/>
        </w:rPr>
        <w:t>suočili</w:t>
      </w:r>
      <w:proofErr w:type="spellEnd"/>
      <w:r w:rsidRPr="00330711">
        <w:rPr>
          <w:lang w:val="en-GB"/>
        </w:rPr>
        <w:t xml:space="preserve"> bio je </w:t>
      </w:r>
      <w:proofErr w:type="spellStart"/>
      <w:r w:rsidRPr="00330711">
        <w:rPr>
          <w:lang w:val="en-GB"/>
        </w:rPr>
        <w:t>otkrit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što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redstavnic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gospodarskog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ektor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oče</w:t>
      </w:r>
      <w:r w:rsidR="006E564F" w:rsidRPr="00330711">
        <w:rPr>
          <w:lang w:val="en-GB"/>
        </w:rPr>
        <w:t>kuju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od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mladih</w:t>
      </w:r>
      <w:proofErr w:type="spellEnd"/>
      <w:r w:rsidR="006E564F" w:rsidRPr="00330711">
        <w:rPr>
          <w:lang w:val="en-GB"/>
        </w:rPr>
        <w:t xml:space="preserve"> u </w:t>
      </w:r>
      <w:proofErr w:type="spellStart"/>
      <w:r w:rsidR="006E564F" w:rsidRPr="00330711">
        <w:rPr>
          <w:lang w:val="en-GB"/>
        </w:rPr>
        <w:t>smislu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njihovog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doprinos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n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tržišt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rada</w:t>
      </w:r>
      <w:proofErr w:type="spellEnd"/>
      <w:r w:rsidR="00491ABA" w:rsidRPr="00330711">
        <w:rPr>
          <w:lang w:val="en-GB"/>
        </w:rPr>
        <w:t>.</w:t>
      </w:r>
      <w:r w:rsidR="006C4A5D"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Drug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kupin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činil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redstavnic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ektor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mladih</w:t>
      </w:r>
      <w:proofErr w:type="spellEnd"/>
      <w:r w:rsidRPr="00330711">
        <w:rPr>
          <w:lang w:val="en-GB"/>
        </w:rPr>
        <w:t xml:space="preserve"> koji </w:t>
      </w:r>
      <w:proofErr w:type="spellStart"/>
      <w:r w:rsidRPr="00330711">
        <w:rPr>
          <w:lang w:val="en-GB"/>
        </w:rPr>
        <w:t>s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naglasil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važnost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kvalitetnog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obrazovanj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</w:t>
      </w:r>
      <w:proofErr w:type="spellEnd"/>
      <w:r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stjecanja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vještin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otrebnih</w:t>
      </w:r>
      <w:proofErr w:type="spellEnd"/>
      <w:r w:rsidRPr="00330711">
        <w:rPr>
          <w:lang w:val="en-GB"/>
        </w:rPr>
        <w:t xml:space="preserve"> za </w:t>
      </w:r>
      <w:proofErr w:type="spellStart"/>
      <w:r w:rsidRPr="00330711">
        <w:rPr>
          <w:lang w:val="en-GB"/>
        </w:rPr>
        <w:t>uspješn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brž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ntegraciju</w:t>
      </w:r>
      <w:proofErr w:type="spellEnd"/>
      <w:r w:rsidR="00143E88" w:rsidRPr="00330711">
        <w:rPr>
          <w:lang w:val="en-GB"/>
        </w:rPr>
        <w:t xml:space="preserve"> u</w:t>
      </w:r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tržišt</w:t>
      </w:r>
      <w:r w:rsidR="00143E88" w:rsidRPr="00330711">
        <w:rPr>
          <w:lang w:val="en-GB"/>
        </w:rPr>
        <w:t>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rada</w:t>
      </w:r>
      <w:proofErr w:type="spellEnd"/>
      <w:r w:rsidRPr="00330711">
        <w:rPr>
          <w:lang w:val="en-GB"/>
        </w:rPr>
        <w:t xml:space="preserve">. </w:t>
      </w:r>
      <w:proofErr w:type="spellStart"/>
      <w:r w:rsidRPr="00330711">
        <w:rPr>
          <w:lang w:val="en-GB"/>
        </w:rPr>
        <w:t>Posljednj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kupin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činil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redstavnic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akademskog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ektora</w:t>
      </w:r>
      <w:proofErr w:type="spellEnd"/>
      <w:r w:rsidRPr="00330711">
        <w:rPr>
          <w:lang w:val="en-GB"/>
        </w:rPr>
        <w:t xml:space="preserve">. Prema </w:t>
      </w:r>
      <w:proofErr w:type="spellStart"/>
      <w:r w:rsidRPr="00330711">
        <w:rPr>
          <w:lang w:val="en-GB"/>
        </w:rPr>
        <w:t>njihovom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mišljenj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najveć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zazov</w:t>
      </w:r>
      <w:proofErr w:type="spellEnd"/>
      <w:r w:rsidRPr="00330711">
        <w:rPr>
          <w:lang w:val="en-GB"/>
        </w:rPr>
        <w:t xml:space="preserve"> je </w:t>
      </w:r>
      <w:proofErr w:type="spellStart"/>
      <w:r w:rsidRPr="00330711">
        <w:rPr>
          <w:lang w:val="en-GB"/>
        </w:rPr>
        <w:t>kako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motivirat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tudente</w:t>
      </w:r>
      <w:proofErr w:type="spellEnd"/>
      <w:r w:rsidRPr="00330711">
        <w:rPr>
          <w:lang w:val="en-GB"/>
        </w:rPr>
        <w:t xml:space="preserve"> za rad </w:t>
      </w:r>
      <w:proofErr w:type="spellStart"/>
      <w:r w:rsidRPr="00330711">
        <w:rPr>
          <w:lang w:val="en-GB"/>
        </w:rPr>
        <w:t>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tudiranj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t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kako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uspješno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n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obostrano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zadovoljstvo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ovezati</w:t>
      </w:r>
      <w:proofErr w:type="spellEnd"/>
      <w:r w:rsidRPr="00330711">
        <w:rPr>
          <w:lang w:val="en-GB"/>
        </w:rPr>
        <w:t xml:space="preserve"> </w:t>
      </w:r>
      <w:proofErr w:type="spellStart"/>
      <w:r w:rsidR="00C25A08" w:rsidRPr="00330711">
        <w:rPr>
          <w:lang w:val="en-GB"/>
        </w:rPr>
        <w:t>gospodarski</w:t>
      </w:r>
      <w:proofErr w:type="spellEnd"/>
      <w:r w:rsidRPr="00330711">
        <w:rPr>
          <w:lang w:val="en-GB"/>
        </w:rPr>
        <w:t xml:space="preserve"> i </w:t>
      </w:r>
      <w:proofErr w:type="spellStart"/>
      <w:r w:rsidRPr="00330711">
        <w:rPr>
          <w:lang w:val="en-GB"/>
        </w:rPr>
        <w:t>akademsk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ektor</w:t>
      </w:r>
      <w:proofErr w:type="spellEnd"/>
      <w:r w:rsidRPr="00330711">
        <w:rPr>
          <w:lang w:val="en-GB"/>
        </w:rPr>
        <w:t xml:space="preserve">. </w:t>
      </w:r>
      <w:proofErr w:type="spellStart"/>
      <w:r w:rsidRPr="00330711">
        <w:rPr>
          <w:lang w:val="en-GB"/>
        </w:rPr>
        <w:t>Iznad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vega</w:t>
      </w:r>
      <w:proofErr w:type="spellEnd"/>
      <w:r w:rsidRPr="00330711">
        <w:rPr>
          <w:lang w:val="en-GB"/>
        </w:rPr>
        <w:t xml:space="preserve">, </w:t>
      </w:r>
      <w:proofErr w:type="spellStart"/>
      <w:r w:rsidRPr="00330711">
        <w:rPr>
          <w:lang w:val="en-GB"/>
        </w:rPr>
        <w:t>traž</w:t>
      </w:r>
      <w:r w:rsidR="006E564F" w:rsidRPr="00330711">
        <w:rPr>
          <w:lang w:val="en-GB"/>
        </w:rPr>
        <w:t>e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bližu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suradnju</w:t>
      </w:r>
      <w:proofErr w:type="spellEnd"/>
      <w:r w:rsidR="006E564F" w:rsidRPr="00330711">
        <w:rPr>
          <w:lang w:val="en-GB"/>
        </w:rPr>
        <w:t xml:space="preserve"> s </w:t>
      </w:r>
      <w:proofErr w:type="spellStart"/>
      <w:r w:rsidR="006E564F" w:rsidRPr="00330711">
        <w:rPr>
          <w:lang w:val="en-GB"/>
        </w:rPr>
        <w:t>gospodarskim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sektorom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gdj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tudent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mog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teć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ra</w:t>
      </w:r>
      <w:r w:rsidR="006E564F" w:rsidRPr="00330711">
        <w:rPr>
          <w:lang w:val="en-GB"/>
        </w:rPr>
        <w:t>ktična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znanja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i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vještine</w:t>
      </w:r>
      <w:proofErr w:type="spellEnd"/>
      <w:r w:rsidR="006E564F" w:rsidRPr="00330711">
        <w:rPr>
          <w:lang w:val="en-GB"/>
        </w:rPr>
        <w:t xml:space="preserve"> za </w:t>
      </w:r>
      <w:proofErr w:type="spellStart"/>
      <w:r w:rsidR="006E564F" w:rsidRPr="00330711">
        <w:rPr>
          <w:lang w:val="en-GB"/>
        </w:rPr>
        <w:t>kvalitetnij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ntegracij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n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tržišt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rad</w:t>
      </w:r>
      <w:r w:rsidR="00B059A3" w:rsidRPr="00330711">
        <w:rPr>
          <w:lang w:val="en-GB"/>
        </w:rPr>
        <w:t>a</w:t>
      </w:r>
      <w:proofErr w:type="spellEnd"/>
      <w:r w:rsidR="00B059A3" w:rsidRPr="00330711">
        <w:rPr>
          <w:lang w:val="en-GB"/>
        </w:rPr>
        <w:t xml:space="preserve">. </w:t>
      </w:r>
      <w:proofErr w:type="spellStart"/>
      <w:r w:rsidR="00B059A3" w:rsidRPr="00330711">
        <w:rPr>
          <w:lang w:val="en-GB"/>
        </w:rPr>
        <w:t>Radionica</w:t>
      </w:r>
      <w:proofErr w:type="spellEnd"/>
      <w:r w:rsidR="00B059A3" w:rsidRPr="00330711">
        <w:rPr>
          <w:lang w:val="en-GB"/>
        </w:rPr>
        <w:t xml:space="preserve"> - 2. dan </w:t>
      </w:r>
      <w:proofErr w:type="spellStart"/>
      <w:r w:rsidR="00B059A3" w:rsidRPr="00330711">
        <w:rPr>
          <w:lang w:val="en-GB"/>
        </w:rPr>
        <w:t>rezultirala</w:t>
      </w:r>
      <w:proofErr w:type="spellEnd"/>
      <w:r w:rsidRPr="00330711">
        <w:rPr>
          <w:lang w:val="en-GB"/>
        </w:rPr>
        <w:t xml:space="preserve"> je </w:t>
      </w:r>
      <w:proofErr w:type="spellStart"/>
      <w:r w:rsidRPr="00330711">
        <w:rPr>
          <w:lang w:val="en-GB"/>
        </w:rPr>
        <w:t>obrisima</w:t>
      </w:r>
      <w:proofErr w:type="spellEnd"/>
      <w:r w:rsidRPr="00330711">
        <w:rPr>
          <w:lang w:val="en-GB"/>
        </w:rPr>
        <w:t xml:space="preserve"> »</w:t>
      </w:r>
      <w:proofErr w:type="spellStart"/>
      <w:r w:rsidRPr="00330711">
        <w:rPr>
          <w:lang w:val="en-GB"/>
        </w:rPr>
        <w:t>Nastavnog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rogram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otvorenih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novacija</w:t>
      </w:r>
      <w:proofErr w:type="spellEnd"/>
      <w:r w:rsidRPr="00330711">
        <w:rPr>
          <w:lang w:val="en-GB"/>
        </w:rPr>
        <w:t xml:space="preserve">« </w:t>
      </w:r>
      <w:proofErr w:type="spellStart"/>
      <w:r w:rsidRPr="00330711">
        <w:rPr>
          <w:lang w:val="en-GB"/>
        </w:rPr>
        <w:t>i</w:t>
      </w:r>
      <w:proofErr w:type="spellEnd"/>
      <w:r w:rsidRPr="00330711">
        <w:rPr>
          <w:lang w:val="en-GB"/>
        </w:rPr>
        <w:t xml:space="preserve"> »KANVASA za </w:t>
      </w:r>
      <w:proofErr w:type="spellStart"/>
      <w:r w:rsidRPr="00330711">
        <w:rPr>
          <w:lang w:val="en-GB"/>
        </w:rPr>
        <w:t>kurikulum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otvorenih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novacija</w:t>
      </w:r>
      <w:proofErr w:type="spellEnd"/>
      <w:r w:rsidRPr="00330711">
        <w:rPr>
          <w:lang w:val="en-GB"/>
        </w:rPr>
        <w:t>«</w:t>
      </w:r>
      <w:r w:rsidR="00C25A08" w:rsidRPr="00330711">
        <w:rPr>
          <w:lang w:val="en-GB"/>
        </w:rPr>
        <w:t>.</w:t>
      </w:r>
      <w:r w:rsidR="006C4A5D" w:rsidRPr="00330711">
        <w:rPr>
          <w:lang w:val="en-GB"/>
        </w:rPr>
        <w:t xml:space="preserve"> </w:t>
      </w:r>
      <w:r w:rsidR="00B059A3" w:rsidRPr="00330711">
        <w:rPr>
          <w:lang w:val="en-GB"/>
        </w:rPr>
        <w:t xml:space="preserve">Posljednji dan </w:t>
      </w:r>
      <w:proofErr w:type="spellStart"/>
      <w:r w:rsidR="00B059A3" w:rsidRPr="00330711">
        <w:rPr>
          <w:lang w:val="en-GB"/>
        </w:rPr>
        <w:t>radionice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karakterizirao</w:t>
      </w:r>
      <w:proofErr w:type="spellEnd"/>
      <w:r w:rsidR="00B059A3" w:rsidRPr="00330711">
        <w:rPr>
          <w:lang w:val="en-GB"/>
        </w:rPr>
        <w:t xml:space="preserve"> je </w:t>
      </w:r>
      <w:proofErr w:type="spellStart"/>
      <w:r w:rsidR="00B059A3" w:rsidRPr="00330711">
        <w:rPr>
          <w:lang w:val="en-GB"/>
        </w:rPr>
        <w:t>interdisciplinarni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timski</w:t>
      </w:r>
      <w:proofErr w:type="spellEnd"/>
      <w:r w:rsidR="00B059A3" w:rsidRPr="00330711">
        <w:rPr>
          <w:lang w:val="en-GB"/>
        </w:rPr>
        <w:t xml:space="preserve"> rad </w:t>
      </w:r>
      <w:proofErr w:type="spellStart"/>
      <w:r w:rsidR="00C25A08" w:rsidRPr="00330711">
        <w:rPr>
          <w:lang w:val="en-GB"/>
        </w:rPr>
        <w:t>kada</w:t>
      </w:r>
      <w:proofErr w:type="spellEnd"/>
      <w:r w:rsidR="00C25A08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su</w:t>
      </w:r>
      <w:proofErr w:type="spellEnd"/>
      <w:r w:rsidR="00B059A3" w:rsidRPr="00330711">
        <w:rPr>
          <w:lang w:val="en-GB"/>
        </w:rPr>
        <w:t xml:space="preserve"> se </w:t>
      </w:r>
      <w:proofErr w:type="spellStart"/>
      <w:r w:rsidR="00B059A3" w:rsidRPr="00330711">
        <w:rPr>
          <w:lang w:val="en-GB"/>
        </w:rPr>
        <w:t>formirale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grupe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na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temelju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geografskog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sastava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svake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zemlje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sudionice</w:t>
      </w:r>
      <w:proofErr w:type="spellEnd"/>
      <w:r w:rsidR="00B059A3" w:rsidRPr="00330711">
        <w:rPr>
          <w:lang w:val="en-GB"/>
        </w:rPr>
        <w:t xml:space="preserve">. </w:t>
      </w:r>
      <w:proofErr w:type="spellStart"/>
      <w:r w:rsidR="00B059A3" w:rsidRPr="00330711">
        <w:rPr>
          <w:lang w:val="en-GB"/>
        </w:rPr>
        <w:t>Cilj</w:t>
      </w:r>
      <w:proofErr w:type="spellEnd"/>
      <w:r w:rsidR="00B059A3" w:rsidRPr="00330711">
        <w:rPr>
          <w:lang w:val="en-GB"/>
        </w:rPr>
        <w:t xml:space="preserve"> je bio </w:t>
      </w:r>
      <w:proofErr w:type="spellStart"/>
      <w:r w:rsidR="00B059A3" w:rsidRPr="00330711">
        <w:rPr>
          <w:lang w:val="en-GB"/>
        </w:rPr>
        <w:t>otkriti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kako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primijeniti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pojedine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dokumente</w:t>
      </w:r>
      <w:proofErr w:type="spellEnd"/>
      <w:r w:rsidR="00C23760" w:rsidRPr="00330711">
        <w:rPr>
          <w:lang w:val="en-GB"/>
        </w:rPr>
        <w:t xml:space="preserve"> </w:t>
      </w:r>
      <w:proofErr w:type="spellStart"/>
      <w:r w:rsidR="00C23760" w:rsidRPr="00330711">
        <w:rPr>
          <w:lang w:val="en-GB"/>
        </w:rPr>
        <w:t>na</w:t>
      </w:r>
      <w:proofErr w:type="spellEnd"/>
      <w:r w:rsidR="00C23760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nacionalnoj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razini</w:t>
      </w:r>
      <w:proofErr w:type="spellEnd"/>
      <w:r w:rsidR="00B059A3" w:rsidRPr="00330711">
        <w:rPr>
          <w:lang w:val="en-GB"/>
        </w:rPr>
        <w:t xml:space="preserve">. </w:t>
      </w:r>
      <w:proofErr w:type="spellStart"/>
      <w:r w:rsidR="00B059A3" w:rsidRPr="00330711">
        <w:rPr>
          <w:lang w:val="en-GB"/>
        </w:rPr>
        <w:t>Članovi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tima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napravili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su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reviziju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prijedloga</w:t>
      </w:r>
      <w:proofErr w:type="spellEnd"/>
      <w:r w:rsidR="00B059A3" w:rsidRPr="00330711">
        <w:rPr>
          <w:lang w:val="en-GB"/>
        </w:rPr>
        <w:t xml:space="preserve"> za »P</w:t>
      </w:r>
      <w:r w:rsidR="006E564F" w:rsidRPr="00330711">
        <w:rPr>
          <w:lang w:val="en-GB"/>
        </w:rPr>
        <w:t xml:space="preserve">rogram </w:t>
      </w:r>
      <w:proofErr w:type="spellStart"/>
      <w:r w:rsidR="006E564F" w:rsidRPr="00330711">
        <w:rPr>
          <w:lang w:val="en-GB"/>
        </w:rPr>
        <w:t>otvorenih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inovacija</w:t>
      </w:r>
      <w:proofErr w:type="spellEnd"/>
      <w:r w:rsidR="006E564F" w:rsidRPr="00330711">
        <w:rPr>
          <w:lang w:val="en-GB"/>
        </w:rPr>
        <w:t xml:space="preserve">« </w:t>
      </w:r>
      <w:proofErr w:type="spellStart"/>
      <w:r w:rsidR="006E564F" w:rsidRPr="00330711">
        <w:rPr>
          <w:lang w:val="en-GB"/>
        </w:rPr>
        <w:t>i</w:t>
      </w:r>
      <w:proofErr w:type="spellEnd"/>
      <w:r w:rsidR="006E564F" w:rsidRPr="00330711">
        <w:rPr>
          <w:lang w:val="en-GB"/>
        </w:rPr>
        <w:t xml:space="preserve"> »K</w:t>
      </w:r>
      <w:r w:rsidR="00B059A3" w:rsidRPr="00330711">
        <w:rPr>
          <w:lang w:val="en-GB"/>
        </w:rPr>
        <w:t xml:space="preserve">ANVAS za </w:t>
      </w:r>
      <w:proofErr w:type="spellStart"/>
      <w:r w:rsidR="00B059A3" w:rsidRPr="00330711">
        <w:rPr>
          <w:lang w:val="en-GB"/>
        </w:rPr>
        <w:t>nastavni</w:t>
      </w:r>
      <w:proofErr w:type="spellEnd"/>
      <w:r w:rsidR="00B059A3" w:rsidRPr="00330711">
        <w:rPr>
          <w:lang w:val="en-GB"/>
        </w:rPr>
        <w:t xml:space="preserve"> plan </w:t>
      </w:r>
      <w:proofErr w:type="spellStart"/>
      <w:r w:rsidR="00B059A3" w:rsidRPr="00330711">
        <w:rPr>
          <w:lang w:val="en-GB"/>
        </w:rPr>
        <w:t>i</w:t>
      </w:r>
      <w:proofErr w:type="spellEnd"/>
      <w:r w:rsidR="00B059A3" w:rsidRPr="00330711">
        <w:rPr>
          <w:lang w:val="en-GB"/>
        </w:rPr>
        <w:t xml:space="preserve"> program </w:t>
      </w:r>
      <w:proofErr w:type="spellStart"/>
      <w:r w:rsidR="00B059A3" w:rsidRPr="00330711">
        <w:rPr>
          <w:lang w:val="en-GB"/>
        </w:rPr>
        <w:t>otvorenih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inovacija</w:t>
      </w:r>
      <w:proofErr w:type="spellEnd"/>
      <w:r w:rsidR="00B059A3" w:rsidRPr="00330711">
        <w:rPr>
          <w:lang w:val="en-GB"/>
        </w:rPr>
        <w:t xml:space="preserve">« u </w:t>
      </w:r>
      <w:proofErr w:type="spellStart"/>
      <w:r w:rsidR="00442B49" w:rsidRPr="00330711">
        <w:rPr>
          <w:lang w:val="en-GB"/>
        </w:rPr>
        <w:t>skladu</w:t>
      </w:r>
      <w:proofErr w:type="spellEnd"/>
      <w:r w:rsidR="00B059A3" w:rsidRPr="00330711">
        <w:rPr>
          <w:lang w:val="en-GB"/>
        </w:rPr>
        <w:t xml:space="preserve"> s </w:t>
      </w:r>
      <w:proofErr w:type="spellStart"/>
      <w:r w:rsidR="00B059A3" w:rsidRPr="00330711">
        <w:rPr>
          <w:lang w:val="en-GB"/>
        </w:rPr>
        <w:t>nacionalnim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aranžmanima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i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mogućnostima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njegove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provedbe</w:t>
      </w:r>
      <w:proofErr w:type="spellEnd"/>
      <w:r w:rsidR="00B059A3" w:rsidRPr="00330711">
        <w:rPr>
          <w:lang w:val="en-GB"/>
        </w:rPr>
        <w:t xml:space="preserve">. </w:t>
      </w:r>
      <w:proofErr w:type="spellStart"/>
      <w:r w:rsidR="00B059A3" w:rsidRPr="00330711">
        <w:rPr>
          <w:lang w:val="en-GB"/>
        </w:rPr>
        <w:t>Nakon</w:t>
      </w:r>
      <w:proofErr w:type="spellEnd"/>
      <w:r w:rsidR="00B059A3" w:rsidRPr="00330711">
        <w:rPr>
          <w:lang w:val="en-GB"/>
        </w:rPr>
        <w:t xml:space="preserve"> toga </w:t>
      </w:r>
      <w:proofErr w:type="spellStart"/>
      <w:r w:rsidR="00B059A3" w:rsidRPr="00330711">
        <w:rPr>
          <w:lang w:val="en-GB"/>
        </w:rPr>
        <w:t>uslijedila</w:t>
      </w:r>
      <w:proofErr w:type="spellEnd"/>
      <w:r w:rsidR="00B059A3" w:rsidRPr="00330711">
        <w:rPr>
          <w:lang w:val="en-GB"/>
        </w:rPr>
        <w:t xml:space="preserve"> je </w:t>
      </w:r>
      <w:proofErr w:type="spellStart"/>
      <w:r w:rsidR="00B059A3" w:rsidRPr="00330711">
        <w:rPr>
          <w:lang w:val="en-GB"/>
        </w:rPr>
        <w:t>grupna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rasprava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i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oblikovanje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konačne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nerevidirane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verzije</w:t>
      </w:r>
      <w:proofErr w:type="spellEnd"/>
      <w:r w:rsidR="00B059A3" w:rsidRPr="00330711">
        <w:rPr>
          <w:lang w:val="en-GB"/>
        </w:rPr>
        <w:t xml:space="preserve"> »</w:t>
      </w:r>
      <w:proofErr w:type="spellStart"/>
      <w:r w:rsidR="00B059A3" w:rsidRPr="00330711">
        <w:rPr>
          <w:lang w:val="en-GB"/>
        </w:rPr>
        <w:t>Nastavnog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pr</w:t>
      </w:r>
      <w:r w:rsidR="006E564F" w:rsidRPr="00330711">
        <w:rPr>
          <w:lang w:val="en-GB"/>
        </w:rPr>
        <w:t>ograma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otvorenih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inovacija</w:t>
      </w:r>
      <w:proofErr w:type="spellEnd"/>
      <w:r w:rsidR="006E564F" w:rsidRPr="00330711">
        <w:rPr>
          <w:lang w:val="en-GB"/>
        </w:rPr>
        <w:t xml:space="preserve">« </w:t>
      </w:r>
      <w:proofErr w:type="spellStart"/>
      <w:r w:rsidR="006E564F" w:rsidRPr="00330711">
        <w:rPr>
          <w:lang w:val="en-GB"/>
        </w:rPr>
        <w:t>i</w:t>
      </w:r>
      <w:proofErr w:type="spellEnd"/>
      <w:r w:rsidR="006E564F" w:rsidRPr="00330711">
        <w:rPr>
          <w:lang w:val="en-GB"/>
        </w:rPr>
        <w:t xml:space="preserve"> »K</w:t>
      </w:r>
      <w:r w:rsidR="00B059A3" w:rsidRPr="00330711">
        <w:rPr>
          <w:lang w:val="en-GB"/>
        </w:rPr>
        <w:t xml:space="preserve">ANVAS za </w:t>
      </w:r>
      <w:proofErr w:type="spellStart"/>
      <w:r w:rsidR="00B059A3" w:rsidRPr="00330711">
        <w:rPr>
          <w:lang w:val="en-GB"/>
        </w:rPr>
        <w:t>kurikulum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otvorenih</w:t>
      </w:r>
      <w:proofErr w:type="spellEnd"/>
      <w:r w:rsidR="00B059A3" w:rsidRPr="00330711">
        <w:rPr>
          <w:lang w:val="en-GB"/>
        </w:rPr>
        <w:t xml:space="preserve"> </w:t>
      </w:r>
      <w:proofErr w:type="spellStart"/>
      <w:r w:rsidR="00B059A3" w:rsidRPr="00330711">
        <w:rPr>
          <w:lang w:val="en-GB"/>
        </w:rPr>
        <w:t>inovacija</w:t>
      </w:r>
      <w:proofErr w:type="spellEnd"/>
      <w:r w:rsidR="00B059A3" w:rsidRPr="00330711">
        <w:rPr>
          <w:lang w:val="en-GB"/>
        </w:rPr>
        <w:t>«.</w:t>
      </w:r>
    </w:p>
    <w:p w14:paraId="0C176D2E" w14:textId="77777777" w:rsidR="006C4A5D" w:rsidRPr="00330711" w:rsidRDefault="006C4A5D" w:rsidP="006C4A5D">
      <w:pPr>
        <w:rPr>
          <w:lang w:val="en-GB"/>
        </w:rPr>
      </w:pPr>
    </w:p>
    <w:p w14:paraId="56EA4325" w14:textId="5B3D244E" w:rsidR="00050D20" w:rsidRPr="00330711" w:rsidRDefault="00B059A3" w:rsidP="006C4A5D">
      <w:pPr>
        <w:rPr>
          <w:lang w:val="en-GB"/>
        </w:rPr>
      </w:pPr>
      <w:proofErr w:type="spellStart"/>
      <w:r w:rsidRPr="00330711">
        <w:rPr>
          <w:lang w:val="en-GB"/>
        </w:rPr>
        <w:t>Nakon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radionic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udion</w:t>
      </w:r>
      <w:r w:rsidR="00465BF8" w:rsidRPr="00330711">
        <w:rPr>
          <w:lang w:val="en-GB"/>
        </w:rPr>
        <w:t>ic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su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izvršil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pregled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izradil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primjerak</w:t>
      </w:r>
      <w:proofErr w:type="spellEnd"/>
      <w:r w:rsidR="00465BF8" w:rsidRPr="00330711">
        <w:rPr>
          <w:lang w:val="en-GB"/>
        </w:rPr>
        <w:t xml:space="preserve">. </w:t>
      </w:r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redstavnic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akademskog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ektor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ripremil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u</w:t>
      </w:r>
      <w:proofErr w:type="spellEnd"/>
      <w:r w:rsidRPr="00330711">
        <w:rPr>
          <w:lang w:val="en-GB"/>
        </w:rPr>
        <w:t xml:space="preserve"> »Program </w:t>
      </w:r>
      <w:proofErr w:type="spellStart"/>
      <w:r w:rsidRPr="00330711">
        <w:rPr>
          <w:lang w:val="en-GB"/>
        </w:rPr>
        <w:t>otvorenih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novacija</w:t>
      </w:r>
      <w:proofErr w:type="spellEnd"/>
      <w:r w:rsidRPr="00330711">
        <w:rPr>
          <w:lang w:val="en-GB"/>
        </w:rPr>
        <w:t xml:space="preserve">«, koji </w:t>
      </w:r>
      <w:proofErr w:type="spellStart"/>
      <w:r w:rsidRPr="00330711">
        <w:rPr>
          <w:lang w:val="en-GB"/>
        </w:rPr>
        <w:t>ć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odobrit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rovoditi</w:t>
      </w:r>
      <w:proofErr w:type="spellEnd"/>
      <w:r w:rsidRPr="00330711">
        <w:rPr>
          <w:lang w:val="en-GB"/>
        </w:rPr>
        <w:t xml:space="preserve"> »</w:t>
      </w:r>
      <w:proofErr w:type="spellStart"/>
      <w:r w:rsidRPr="00330711">
        <w:rPr>
          <w:lang w:val="en-GB"/>
        </w:rPr>
        <w:t>Fakultet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rirodoslovno-matematičkih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odgojnih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znanost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veučilišta</w:t>
      </w:r>
      <w:proofErr w:type="spellEnd"/>
      <w:r w:rsidRPr="00330711">
        <w:rPr>
          <w:lang w:val="en-GB"/>
        </w:rPr>
        <w:t xml:space="preserve"> u </w:t>
      </w:r>
      <w:proofErr w:type="spellStart"/>
      <w:r w:rsidRPr="00330711">
        <w:rPr>
          <w:lang w:val="en-GB"/>
        </w:rPr>
        <w:t>Mostaru</w:t>
      </w:r>
      <w:proofErr w:type="spellEnd"/>
      <w:r w:rsidRPr="00330711">
        <w:rPr>
          <w:lang w:val="en-GB"/>
        </w:rPr>
        <w:t>«, »</w:t>
      </w:r>
      <w:proofErr w:type="spellStart"/>
      <w:r w:rsidRPr="00330711">
        <w:rPr>
          <w:lang w:val="en-GB"/>
        </w:rPr>
        <w:t>Fakultet</w:t>
      </w:r>
      <w:proofErr w:type="spellEnd"/>
      <w:r w:rsidRPr="00330711">
        <w:rPr>
          <w:lang w:val="en-GB"/>
        </w:rPr>
        <w:t xml:space="preserve"> za </w:t>
      </w:r>
      <w:proofErr w:type="spellStart"/>
      <w:r w:rsidRPr="00330711">
        <w:rPr>
          <w:lang w:val="en-GB"/>
        </w:rPr>
        <w:t>ekonomij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ravo</w:t>
      </w:r>
      <w:proofErr w:type="spellEnd"/>
      <w:r w:rsidRPr="00330711">
        <w:rPr>
          <w:lang w:val="en-GB"/>
        </w:rPr>
        <w:t xml:space="preserve">, Bar, </w:t>
      </w:r>
      <w:proofErr w:type="spellStart"/>
      <w:r w:rsidRPr="00330711">
        <w:rPr>
          <w:lang w:val="en-GB"/>
        </w:rPr>
        <w:t>Crna</w:t>
      </w:r>
      <w:proofErr w:type="spellEnd"/>
      <w:r w:rsidRPr="00330711">
        <w:rPr>
          <w:lang w:val="en-GB"/>
        </w:rPr>
        <w:t xml:space="preserve"> Gora« </w:t>
      </w:r>
      <w:proofErr w:type="spellStart"/>
      <w:r w:rsidRPr="00330711">
        <w:rPr>
          <w:lang w:val="en-GB"/>
        </w:rPr>
        <w:t>i</w:t>
      </w:r>
      <w:proofErr w:type="spellEnd"/>
      <w:r w:rsidRPr="00330711">
        <w:rPr>
          <w:lang w:val="en-GB"/>
        </w:rPr>
        <w:t xml:space="preserve"> »</w:t>
      </w:r>
      <w:proofErr w:type="spellStart"/>
      <w:r w:rsidRPr="00330711">
        <w:rPr>
          <w:lang w:val="en-GB"/>
        </w:rPr>
        <w:t>Fakultet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rimijenjenih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društvenih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tudija</w:t>
      </w:r>
      <w:proofErr w:type="spellEnd"/>
      <w:r w:rsidRPr="00330711">
        <w:rPr>
          <w:lang w:val="en-GB"/>
        </w:rPr>
        <w:t xml:space="preserve">, Nova Gorica«. </w:t>
      </w:r>
      <w:proofErr w:type="spellStart"/>
      <w:r w:rsidRPr="00330711">
        <w:rPr>
          <w:lang w:val="en-GB"/>
        </w:rPr>
        <w:t>Program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napisan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n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engleskom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nacionalnim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jezicima</w:t>
      </w:r>
      <w:proofErr w:type="spellEnd"/>
      <w:r w:rsidRPr="00330711">
        <w:rPr>
          <w:lang w:val="en-GB"/>
        </w:rPr>
        <w:t>.</w:t>
      </w:r>
    </w:p>
    <w:p w14:paraId="53A6ACC9" w14:textId="77777777" w:rsidR="00465BF8" w:rsidRPr="00330711" w:rsidRDefault="00465BF8" w:rsidP="006C4A5D">
      <w:pPr>
        <w:rPr>
          <w:lang w:val="en-GB"/>
        </w:rPr>
      </w:pPr>
    </w:p>
    <w:p w14:paraId="0B4BCC42" w14:textId="2A58E5CE" w:rsidR="00050D20" w:rsidRPr="00330711" w:rsidRDefault="00465BF8" w:rsidP="006C4A5D">
      <w:pPr>
        <w:rPr>
          <w:lang w:val="en-GB"/>
        </w:rPr>
      </w:pPr>
      <w:proofErr w:type="spellStart"/>
      <w:r w:rsidRPr="00330711">
        <w:rPr>
          <w:lang w:val="en-GB"/>
        </w:rPr>
        <w:t>Ovaj</w:t>
      </w:r>
      <w:proofErr w:type="spellEnd"/>
      <w:r w:rsidRPr="00330711">
        <w:rPr>
          <w:lang w:val="en-GB"/>
        </w:rPr>
        <w:t xml:space="preserve"> se </w:t>
      </w:r>
      <w:proofErr w:type="spellStart"/>
      <w:r w:rsidRPr="00330711">
        <w:rPr>
          <w:lang w:val="en-GB"/>
        </w:rPr>
        <w:t>priručnik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temelj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na</w:t>
      </w:r>
      <w:proofErr w:type="spellEnd"/>
      <w:r w:rsidRPr="00330711">
        <w:rPr>
          <w:lang w:val="en-GB"/>
        </w:rPr>
        <w:t xml:space="preserve"> „</w:t>
      </w:r>
      <w:proofErr w:type="spellStart"/>
      <w:r w:rsidRPr="00330711">
        <w:rPr>
          <w:lang w:val="en-GB"/>
        </w:rPr>
        <w:t>Pr</w:t>
      </w:r>
      <w:r w:rsidR="006E564F" w:rsidRPr="00330711">
        <w:rPr>
          <w:lang w:val="en-GB"/>
        </w:rPr>
        <w:t>ogramu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otvorenih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proofErr w:type="gramStart"/>
      <w:r w:rsidR="006E564F" w:rsidRPr="00330711">
        <w:rPr>
          <w:lang w:val="en-GB"/>
        </w:rPr>
        <w:t>inovacija</w:t>
      </w:r>
      <w:proofErr w:type="spellEnd"/>
      <w:r w:rsidR="006E564F" w:rsidRPr="00330711">
        <w:rPr>
          <w:lang w:val="en-GB"/>
        </w:rPr>
        <w:t xml:space="preserve">“ </w:t>
      </w:r>
      <w:proofErr w:type="spellStart"/>
      <w:r w:rsidR="006E564F" w:rsidRPr="00330711">
        <w:rPr>
          <w:lang w:val="en-GB"/>
        </w:rPr>
        <w:t>i</w:t>
      </w:r>
      <w:proofErr w:type="spellEnd"/>
      <w:proofErr w:type="gramEnd"/>
      <w:r w:rsidR="006E564F" w:rsidRPr="00330711">
        <w:rPr>
          <w:lang w:val="en-GB"/>
        </w:rPr>
        <w:t xml:space="preserve"> „K</w:t>
      </w:r>
      <w:r w:rsidRPr="00330711">
        <w:rPr>
          <w:lang w:val="en-GB"/>
        </w:rPr>
        <w:t xml:space="preserve">ANVAS za </w:t>
      </w:r>
      <w:proofErr w:type="spellStart"/>
      <w:r w:rsidRPr="00330711">
        <w:rPr>
          <w:lang w:val="en-GB"/>
        </w:rPr>
        <w:t>otvoren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novacije</w:t>
      </w:r>
      <w:proofErr w:type="spellEnd"/>
      <w:r w:rsidRPr="00330711">
        <w:rPr>
          <w:lang w:val="en-GB"/>
        </w:rPr>
        <w:t xml:space="preserve">“, a </w:t>
      </w:r>
      <w:proofErr w:type="spellStart"/>
      <w:r w:rsidRPr="00330711">
        <w:rPr>
          <w:lang w:val="en-GB"/>
        </w:rPr>
        <w:t>osmišljen</w:t>
      </w:r>
      <w:proofErr w:type="spellEnd"/>
      <w:r w:rsidRPr="00330711">
        <w:rPr>
          <w:lang w:val="en-GB"/>
        </w:rPr>
        <w:t xml:space="preserve"> je </w:t>
      </w:r>
      <w:proofErr w:type="spellStart"/>
      <w:r w:rsidRPr="00330711">
        <w:rPr>
          <w:lang w:val="en-GB"/>
        </w:rPr>
        <w:t>kako</w:t>
      </w:r>
      <w:proofErr w:type="spellEnd"/>
      <w:r w:rsidRPr="00330711">
        <w:rPr>
          <w:lang w:val="en-GB"/>
        </w:rPr>
        <w:t xml:space="preserve"> bi </w:t>
      </w:r>
      <w:proofErr w:type="spellStart"/>
      <w:r w:rsidRPr="00330711">
        <w:rPr>
          <w:lang w:val="en-GB"/>
        </w:rPr>
        <w:t>nastavnici</w:t>
      </w:r>
      <w:r w:rsidR="006E564F" w:rsidRPr="00330711">
        <w:rPr>
          <w:lang w:val="en-GB"/>
        </w:rPr>
        <w:t>ma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i</w:t>
      </w:r>
      <w:proofErr w:type="spellEnd"/>
      <w:r w:rsidR="006E564F" w:rsidRPr="00330711">
        <w:rPr>
          <w:lang w:val="en-GB"/>
        </w:rPr>
        <w:t xml:space="preserve"> </w:t>
      </w:r>
      <w:proofErr w:type="spellStart"/>
      <w:r w:rsidR="006E564F" w:rsidRPr="00330711">
        <w:rPr>
          <w:lang w:val="en-GB"/>
        </w:rPr>
        <w:t>studentim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omogućio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kvalitetan</w:t>
      </w:r>
      <w:proofErr w:type="spellEnd"/>
      <w:r w:rsidRPr="00330711">
        <w:rPr>
          <w:lang w:val="en-GB"/>
        </w:rPr>
        <w:t xml:space="preserve"> rad. </w:t>
      </w:r>
      <w:proofErr w:type="spellStart"/>
      <w:r w:rsidRPr="00330711">
        <w:rPr>
          <w:lang w:val="en-GB"/>
        </w:rPr>
        <w:t>Priručnik</w:t>
      </w:r>
      <w:proofErr w:type="spellEnd"/>
      <w:r w:rsidRPr="00330711">
        <w:rPr>
          <w:lang w:val="en-GB"/>
        </w:rPr>
        <w:t xml:space="preserve"> je </w:t>
      </w:r>
      <w:proofErr w:type="spellStart"/>
      <w:r w:rsidRPr="00330711">
        <w:rPr>
          <w:lang w:val="en-GB"/>
        </w:rPr>
        <w:t>dostupan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n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četir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jezika</w:t>
      </w:r>
      <w:proofErr w:type="spellEnd"/>
      <w:r w:rsidRPr="00330711">
        <w:rPr>
          <w:lang w:val="en-GB"/>
        </w:rPr>
        <w:t xml:space="preserve">. Pored </w:t>
      </w:r>
      <w:proofErr w:type="spellStart"/>
      <w:r w:rsidRPr="00330711">
        <w:rPr>
          <w:lang w:val="en-GB"/>
        </w:rPr>
        <w:t>engleske</w:t>
      </w:r>
      <w:proofErr w:type="spellEnd"/>
      <w:r w:rsidRPr="00330711">
        <w:rPr>
          <w:lang w:val="en-GB"/>
        </w:rPr>
        <w:t xml:space="preserve">, </w:t>
      </w:r>
      <w:proofErr w:type="spellStart"/>
      <w:r w:rsidRPr="00330711">
        <w:rPr>
          <w:lang w:val="en-GB"/>
        </w:rPr>
        <w:t>postoj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lovenska</w:t>
      </w:r>
      <w:proofErr w:type="spellEnd"/>
      <w:r w:rsidRPr="00330711">
        <w:rPr>
          <w:lang w:val="en-GB"/>
        </w:rPr>
        <w:t xml:space="preserve">, </w:t>
      </w:r>
      <w:proofErr w:type="spellStart"/>
      <w:r w:rsidR="006E564F" w:rsidRPr="00330711">
        <w:rPr>
          <w:lang w:val="en-GB"/>
        </w:rPr>
        <w:t>hrvatska</w:t>
      </w:r>
      <w:proofErr w:type="spellEnd"/>
      <w:r w:rsidR="006E564F" w:rsidRPr="00330711">
        <w:rPr>
          <w:lang w:val="en-GB"/>
        </w:rPr>
        <w:t>/</w:t>
      </w:r>
      <w:proofErr w:type="spellStart"/>
      <w:r w:rsidRPr="00330711">
        <w:rPr>
          <w:lang w:val="en-GB"/>
        </w:rPr>
        <w:t>bosansk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crnogorsk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verzija</w:t>
      </w:r>
      <w:proofErr w:type="spellEnd"/>
      <w:r w:rsidRPr="00330711">
        <w:rPr>
          <w:lang w:val="en-GB"/>
        </w:rPr>
        <w:t xml:space="preserve">. </w:t>
      </w:r>
      <w:proofErr w:type="spellStart"/>
      <w:r w:rsidRPr="00330711">
        <w:rPr>
          <w:lang w:val="en-GB"/>
        </w:rPr>
        <w:t>Ovaj</w:t>
      </w:r>
      <w:proofErr w:type="spellEnd"/>
      <w:r w:rsidRPr="00330711">
        <w:rPr>
          <w:lang w:val="en-GB"/>
        </w:rPr>
        <w:t xml:space="preserve"> je </w:t>
      </w:r>
      <w:proofErr w:type="spellStart"/>
      <w:r w:rsidRPr="00330711">
        <w:rPr>
          <w:lang w:val="en-GB"/>
        </w:rPr>
        <w:t>priručnik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rij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veg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namijenjen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nastavnicima</w:t>
      </w:r>
      <w:proofErr w:type="spellEnd"/>
      <w:r w:rsidRPr="00330711">
        <w:rPr>
          <w:lang w:val="en-GB"/>
        </w:rPr>
        <w:t xml:space="preserve"> koji </w:t>
      </w:r>
      <w:proofErr w:type="spellStart"/>
      <w:r w:rsidRPr="00330711">
        <w:rPr>
          <w:lang w:val="en-GB"/>
        </w:rPr>
        <w:t>pohađaj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tečaj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otvorenih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novacija</w:t>
      </w:r>
      <w:proofErr w:type="spellEnd"/>
      <w:r w:rsidRPr="00330711">
        <w:rPr>
          <w:lang w:val="en-GB"/>
        </w:rPr>
        <w:t xml:space="preserve">. </w:t>
      </w:r>
      <w:proofErr w:type="spellStart"/>
      <w:r w:rsidRPr="00330711">
        <w:rPr>
          <w:lang w:val="en-GB"/>
        </w:rPr>
        <w:t>Međutim</w:t>
      </w:r>
      <w:proofErr w:type="spellEnd"/>
      <w:r w:rsidRPr="00330711">
        <w:rPr>
          <w:lang w:val="en-GB"/>
        </w:rPr>
        <w:t xml:space="preserve">, </w:t>
      </w:r>
      <w:proofErr w:type="spellStart"/>
      <w:r w:rsidRPr="00330711">
        <w:rPr>
          <w:lang w:val="en-GB"/>
        </w:rPr>
        <w:t>budući</w:t>
      </w:r>
      <w:proofErr w:type="spellEnd"/>
      <w:r w:rsidRPr="00330711">
        <w:rPr>
          <w:lang w:val="en-GB"/>
        </w:rPr>
        <w:t xml:space="preserve"> da je </w:t>
      </w:r>
      <w:proofErr w:type="spellStart"/>
      <w:r w:rsidRPr="00330711">
        <w:rPr>
          <w:lang w:val="en-GB"/>
        </w:rPr>
        <w:t>ovaj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riručnik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lobodno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dostupan</w:t>
      </w:r>
      <w:proofErr w:type="spellEnd"/>
      <w:r w:rsidRPr="00330711">
        <w:rPr>
          <w:lang w:val="en-GB"/>
        </w:rPr>
        <w:t xml:space="preserve">, </w:t>
      </w:r>
      <w:proofErr w:type="spellStart"/>
      <w:r w:rsidRPr="00330711">
        <w:rPr>
          <w:lang w:val="en-GB"/>
        </w:rPr>
        <w:t>može</w:t>
      </w:r>
      <w:proofErr w:type="spellEnd"/>
      <w:r w:rsidRPr="00330711">
        <w:rPr>
          <w:lang w:val="en-GB"/>
        </w:rPr>
        <w:t xml:space="preserve"> ga </w:t>
      </w:r>
      <w:proofErr w:type="spellStart"/>
      <w:r w:rsidRPr="00330711">
        <w:rPr>
          <w:lang w:val="en-GB"/>
        </w:rPr>
        <w:t>koristit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vatko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kog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zanima</w:t>
      </w:r>
      <w:proofErr w:type="spellEnd"/>
      <w:r w:rsidR="006E564F" w:rsidRPr="00330711">
        <w:rPr>
          <w:lang w:val="en-GB"/>
        </w:rPr>
        <w:t xml:space="preserve"> ova</w:t>
      </w:r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tema</w:t>
      </w:r>
      <w:proofErr w:type="spellEnd"/>
      <w:r w:rsidRPr="00330711">
        <w:rPr>
          <w:lang w:val="en-GB"/>
        </w:rPr>
        <w:t xml:space="preserve">. </w:t>
      </w:r>
    </w:p>
    <w:p w14:paraId="4DB73F6C" w14:textId="1A8B97C7" w:rsidR="0058324B" w:rsidRPr="00330711" w:rsidRDefault="006E564F" w:rsidP="003528E4">
      <w:pPr>
        <w:rPr>
          <w:lang w:val="en-GB"/>
        </w:rPr>
      </w:pPr>
      <w:proofErr w:type="spellStart"/>
      <w:r w:rsidRPr="00330711">
        <w:rPr>
          <w:lang w:val="en-GB"/>
        </w:rPr>
        <w:t>P</w:t>
      </w:r>
      <w:r w:rsidR="00465BF8" w:rsidRPr="00330711">
        <w:rPr>
          <w:lang w:val="en-GB"/>
        </w:rPr>
        <w:t>riručnik</w:t>
      </w:r>
      <w:proofErr w:type="spellEnd"/>
      <w:r w:rsidR="00465BF8" w:rsidRPr="00330711">
        <w:rPr>
          <w:lang w:val="en-GB"/>
        </w:rPr>
        <w:t xml:space="preserve"> </w:t>
      </w:r>
      <w:r w:rsidRPr="00330711">
        <w:rPr>
          <w:lang w:val="en-GB"/>
        </w:rPr>
        <w:t xml:space="preserve">je </w:t>
      </w:r>
      <w:proofErr w:type="spellStart"/>
      <w:r w:rsidRPr="00330711">
        <w:rPr>
          <w:lang w:val="en-GB"/>
        </w:rPr>
        <w:t>dizajniran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slijedeć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načela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otvorenih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inovacija</w:t>
      </w:r>
      <w:proofErr w:type="spellEnd"/>
      <w:r w:rsidR="00465BF8" w:rsidRPr="00330711">
        <w:rPr>
          <w:lang w:val="en-GB"/>
        </w:rPr>
        <w:t xml:space="preserve">. </w:t>
      </w:r>
      <w:proofErr w:type="spellStart"/>
      <w:r w:rsidR="00465BF8" w:rsidRPr="00330711">
        <w:rPr>
          <w:lang w:val="en-GB"/>
        </w:rPr>
        <w:t>Posebna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zahvala</w:t>
      </w:r>
      <w:proofErr w:type="spellEnd"/>
      <w:r w:rsidR="00465BF8" w:rsidRPr="00330711">
        <w:rPr>
          <w:lang w:val="en-GB"/>
        </w:rPr>
        <w:t xml:space="preserve"> ide </w:t>
      </w:r>
      <w:proofErr w:type="spellStart"/>
      <w:r w:rsidR="00465BF8" w:rsidRPr="00330711">
        <w:rPr>
          <w:lang w:val="en-GB"/>
        </w:rPr>
        <w:t>svim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uključenim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sudionicima</w:t>
      </w:r>
      <w:proofErr w:type="spellEnd"/>
      <w:r w:rsidR="00465BF8" w:rsidRPr="00330711">
        <w:rPr>
          <w:lang w:val="en-GB"/>
        </w:rPr>
        <w:t xml:space="preserve"> koji </w:t>
      </w:r>
      <w:proofErr w:type="spellStart"/>
      <w:r w:rsidR="00465BF8" w:rsidRPr="00330711">
        <w:rPr>
          <w:lang w:val="en-GB"/>
        </w:rPr>
        <w:t>su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aktivno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pridonijel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razvoju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ovog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priručnika</w:t>
      </w:r>
      <w:proofErr w:type="spellEnd"/>
      <w:r w:rsidR="00465BF8" w:rsidRPr="00330711">
        <w:rPr>
          <w:lang w:val="en-GB"/>
        </w:rPr>
        <w:t>.</w:t>
      </w:r>
    </w:p>
    <w:p w14:paraId="4F93EC93" w14:textId="77777777" w:rsidR="00026A19" w:rsidRPr="00330711" w:rsidRDefault="00026A19">
      <w:pPr>
        <w:jc w:val="left"/>
        <w:rPr>
          <w:b/>
          <w:caps/>
          <w:sz w:val="32"/>
          <w:szCs w:val="32"/>
          <w:lang w:val="en-GB"/>
        </w:rPr>
      </w:pPr>
      <w:bookmarkStart w:id="3" w:name="_Toc480813179"/>
      <w:bookmarkStart w:id="4" w:name="_Hlk74908720"/>
      <w:bookmarkEnd w:id="2"/>
      <w:r w:rsidRPr="00330711">
        <w:br w:type="page"/>
      </w:r>
    </w:p>
    <w:p w14:paraId="6AD3CF67" w14:textId="4B7E83D2" w:rsidR="00483E06" w:rsidRPr="00330711" w:rsidRDefault="0036590F" w:rsidP="0036590F">
      <w:pPr>
        <w:pStyle w:val="1NIVO"/>
      </w:pPr>
      <w:r w:rsidRPr="00330711">
        <w:lastRenderedPageBreak/>
        <w:t>O AUTORU</w:t>
      </w:r>
    </w:p>
    <w:p w14:paraId="5AC89009" w14:textId="77777777" w:rsidR="00483E06" w:rsidRPr="00330711" w:rsidRDefault="00483E06" w:rsidP="00483E06">
      <w:pPr>
        <w:rPr>
          <w:rStyle w:val="ZnakZnak"/>
          <w:color w:val="000000" w:themeColor="text1"/>
          <w:lang w:val="en-GB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2215"/>
        <w:gridCol w:w="6867"/>
      </w:tblGrid>
      <w:tr w:rsidR="00483E06" w:rsidRPr="00330711" w14:paraId="6CD07E00" w14:textId="77777777" w:rsidTr="00C74611">
        <w:trPr>
          <w:trHeight w:val="2527"/>
        </w:trPr>
        <w:tc>
          <w:tcPr>
            <w:tcW w:w="2225" w:type="dxa"/>
            <w:hideMark/>
          </w:tcPr>
          <w:p w14:paraId="5B4A9F94" w14:textId="77777777" w:rsidR="00483E06" w:rsidRPr="00330711" w:rsidRDefault="00483E06" w:rsidP="00C74611">
            <w:pPr>
              <w:rPr>
                <w:lang w:val="en-GB"/>
              </w:rPr>
            </w:pPr>
            <w:r w:rsidRPr="00330711">
              <w:rPr>
                <w:rFonts w:cs="Times New Roman"/>
                <w:noProof/>
                <w:lang w:val="hr-HR" w:eastAsia="hr-HR"/>
              </w:rPr>
              <w:drawing>
                <wp:anchor distT="0" distB="0" distL="114300" distR="114300" simplePos="0" relativeHeight="251682816" behindDoc="0" locked="0" layoutInCell="1" allowOverlap="1" wp14:anchorId="157EC3A8" wp14:editId="3B24CF09">
                  <wp:simplePos x="0" y="0"/>
                  <wp:positionH relativeFrom="margin">
                    <wp:posOffset>5080</wp:posOffset>
                  </wp:positionH>
                  <wp:positionV relativeFrom="margin">
                    <wp:posOffset>149225</wp:posOffset>
                  </wp:positionV>
                  <wp:extent cx="1120775" cy="1352550"/>
                  <wp:effectExtent l="0" t="0" r="0" b="0"/>
                  <wp:wrapSquare wrapText="bothSides"/>
                  <wp:docPr id="27" name="Slika 27" descr="Slika, ki vsebuje besede moški, oseba, notranji&#10;&#10;Opis je samodejno ustvarjen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Slika 2" descr="Slika, ki vsebuje besede moški, oseba, notranji&#10;&#10;Opis je samodejno ustvarjen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10596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20775" cy="135255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7073" w:type="dxa"/>
          </w:tcPr>
          <w:p w14:paraId="58D8E9B3" w14:textId="77777777" w:rsidR="00483E06" w:rsidRPr="00330711" w:rsidRDefault="00483E06" w:rsidP="00C74611">
            <w:pPr>
              <w:rPr>
                <w:szCs w:val="24"/>
                <w:lang w:val="it-IT"/>
              </w:rPr>
            </w:pPr>
          </w:p>
          <w:p w14:paraId="148A5850" w14:textId="4055EBAD" w:rsidR="00483E06" w:rsidRPr="00330711" w:rsidRDefault="008761F5" w:rsidP="00C74611">
            <w:pPr>
              <w:rPr>
                <w:b/>
                <w:bCs/>
                <w:sz w:val="28"/>
                <w:szCs w:val="28"/>
                <w:lang w:val="it-IT"/>
              </w:rPr>
            </w:pPr>
            <w:r w:rsidRPr="00330711">
              <w:rPr>
                <w:b/>
                <w:bCs/>
                <w:sz w:val="28"/>
                <w:szCs w:val="28"/>
                <w:lang w:val="it-IT"/>
              </w:rPr>
              <w:t xml:space="preserve"> Prof. Dr</w:t>
            </w:r>
            <w:r w:rsidR="00483E06" w:rsidRPr="00330711">
              <w:rPr>
                <w:b/>
                <w:bCs/>
                <w:sz w:val="28"/>
                <w:szCs w:val="28"/>
                <w:lang w:val="it-IT"/>
              </w:rPr>
              <w:t xml:space="preserve">. ANDREJ RASPOR </w:t>
            </w:r>
          </w:p>
          <w:p w14:paraId="1A6AB833" w14:textId="77777777" w:rsidR="00483E06" w:rsidRPr="00330711" w:rsidRDefault="00483E06" w:rsidP="00C74611">
            <w:pPr>
              <w:rPr>
                <w:szCs w:val="24"/>
                <w:lang w:val="it-IT"/>
              </w:rPr>
            </w:pPr>
          </w:p>
          <w:p w14:paraId="0B294CC7" w14:textId="77777777" w:rsidR="00483E06" w:rsidRPr="00330711" w:rsidRDefault="00483E06" w:rsidP="00C74611">
            <w:pPr>
              <w:rPr>
                <w:lang w:val="it-IT"/>
              </w:rPr>
            </w:pPr>
            <w:r w:rsidRPr="00330711">
              <w:rPr>
                <w:lang w:val="it-IT"/>
              </w:rPr>
              <w:t>Svetovanje in izobraževanje, dr. Andrej Raspor s.p.</w:t>
            </w:r>
          </w:p>
          <w:p w14:paraId="4A733660" w14:textId="77777777" w:rsidR="00483E06" w:rsidRPr="00330711" w:rsidRDefault="00483E06" w:rsidP="00C74611">
            <w:pPr>
              <w:rPr>
                <w:lang w:val="it-IT"/>
              </w:rPr>
            </w:pPr>
            <w:r w:rsidRPr="00330711">
              <w:rPr>
                <w:lang w:val="it-IT"/>
              </w:rPr>
              <w:t xml:space="preserve">Dolga Poljana 57, 5271 Vipava, Slovenija </w:t>
            </w:r>
          </w:p>
          <w:p w14:paraId="40F9D0AD" w14:textId="77777777" w:rsidR="00483E06" w:rsidRPr="00330711" w:rsidRDefault="00483E06" w:rsidP="00C74611">
            <w:pPr>
              <w:rPr>
                <w:lang w:val="it-IT"/>
              </w:rPr>
            </w:pPr>
          </w:p>
          <w:p w14:paraId="4AC7417B" w14:textId="77777777" w:rsidR="00483E06" w:rsidRPr="00330711" w:rsidRDefault="00483E06" w:rsidP="00C74611">
            <w:pPr>
              <w:rPr>
                <w:lang w:val="it-IT"/>
              </w:rPr>
            </w:pPr>
            <w:r w:rsidRPr="00330711">
              <w:rPr>
                <w:lang w:val="it-IT"/>
              </w:rPr>
              <w:t xml:space="preserve">E-mail: </w:t>
            </w:r>
            <w:hyperlink r:id="rId21" w:history="1">
              <w:r w:rsidRPr="00330711">
                <w:rPr>
                  <w:rStyle w:val="Hyperlink"/>
                  <w:lang w:val="it-IT"/>
                </w:rPr>
                <w:t>andrej.raspor@t-2.si</w:t>
              </w:r>
            </w:hyperlink>
            <w:r w:rsidRPr="00330711">
              <w:rPr>
                <w:lang w:val="it-IT"/>
              </w:rPr>
              <w:t xml:space="preserve">  </w:t>
            </w:r>
          </w:p>
          <w:p w14:paraId="5927F435" w14:textId="77777777" w:rsidR="00483E06" w:rsidRPr="00330711" w:rsidRDefault="00483E06" w:rsidP="00C74611">
            <w:pPr>
              <w:rPr>
                <w:lang w:val="it-IT"/>
              </w:rPr>
            </w:pPr>
          </w:p>
        </w:tc>
      </w:tr>
      <w:bookmarkEnd w:id="3"/>
    </w:tbl>
    <w:p w14:paraId="5BA8B3C6" w14:textId="77777777" w:rsidR="00946262" w:rsidRPr="00330711" w:rsidRDefault="00946262" w:rsidP="003528E4">
      <w:pPr>
        <w:rPr>
          <w:rStyle w:val="ZnakZnak"/>
          <w:color w:val="000000" w:themeColor="text1"/>
          <w:lang w:val="it-IT"/>
        </w:rPr>
      </w:pPr>
    </w:p>
    <w:p w14:paraId="0541082E" w14:textId="4846534C" w:rsidR="00483E06" w:rsidRPr="00330711" w:rsidRDefault="00FC7450" w:rsidP="002876D3">
      <w:pPr>
        <w:rPr>
          <w:bCs/>
          <w:lang w:val="en-GB" w:eastAsia="sl-SI"/>
        </w:rPr>
      </w:pPr>
      <w:r w:rsidRPr="00330711">
        <w:rPr>
          <w:b/>
          <w:bCs/>
          <w:lang w:val="en-GB"/>
        </w:rPr>
        <w:t>A</w:t>
      </w:r>
      <w:r w:rsidR="00483E06" w:rsidRPr="00330711">
        <w:rPr>
          <w:b/>
          <w:bCs/>
          <w:lang w:val="en-GB"/>
        </w:rPr>
        <w:t xml:space="preserve">ssoc. </w:t>
      </w:r>
      <w:r w:rsidR="008355B5" w:rsidRPr="00330711">
        <w:rPr>
          <w:b/>
          <w:bCs/>
          <w:lang w:val="en-GB"/>
        </w:rPr>
        <w:t>P</w:t>
      </w:r>
      <w:r w:rsidR="00483E06" w:rsidRPr="00330711">
        <w:rPr>
          <w:b/>
          <w:bCs/>
          <w:lang w:val="en-GB"/>
        </w:rPr>
        <w:t>rof. Andrej Raspor</w:t>
      </w:r>
      <w:r w:rsidR="00483E06" w:rsidRPr="00330711">
        <w:rPr>
          <w:lang w:val="en-GB"/>
        </w:rPr>
        <w:t xml:space="preserve"> (1965) Ph.D. </w:t>
      </w:r>
      <w:proofErr w:type="spellStart"/>
      <w:r w:rsidR="006E564F" w:rsidRPr="00330711">
        <w:rPr>
          <w:lang w:val="en-GB"/>
        </w:rPr>
        <w:t>T</w:t>
      </w:r>
      <w:r w:rsidR="00465BF8" w:rsidRPr="00330711">
        <w:rPr>
          <w:lang w:val="en-GB"/>
        </w:rPr>
        <w:t>ehničar</w:t>
      </w:r>
      <w:proofErr w:type="spellEnd"/>
      <w:r w:rsidR="00465BF8" w:rsidRPr="00330711">
        <w:rPr>
          <w:lang w:val="en-GB"/>
        </w:rPr>
        <w:t xml:space="preserve"> je </w:t>
      </w:r>
      <w:proofErr w:type="spellStart"/>
      <w:r w:rsidR="00465BF8" w:rsidRPr="00330711">
        <w:rPr>
          <w:lang w:val="en-GB"/>
        </w:rPr>
        <w:t>strojarstva</w:t>
      </w:r>
      <w:proofErr w:type="spellEnd"/>
      <w:r w:rsidR="00465BF8" w:rsidRPr="00330711">
        <w:rPr>
          <w:lang w:val="en-GB"/>
        </w:rPr>
        <w:t xml:space="preserve">. </w:t>
      </w:r>
      <w:proofErr w:type="spellStart"/>
      <w:r w:rsidR="00465BF8" w:rsidRPr="00330711">
        <w:rPr>
          <w:lang w:val="en-GB"/>
        </w:rPr>
        <w:t>Nakon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što</w:t>
      </w:r>
      <w:proofErr w:type="spellEnd"/>
      <w:r w:rsidR="00465BF8" w:rsidRPr="00330711">
        <w:rPr>
          <w:lang w:val="en-GB"/>
        </w:rPr>
        <w:t xml:space="preserve"> je </w:t>
      </w:r>
      <w:proofErr w:type="spellStart"/>
      <w:r w:rsidR="00465BF8" w:rsidRPr="00330711">
        <w:rPr>
          <w:lang w:val="en-GB"/>
        </w:rPr>
        <w:t>diplomirao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organizaciju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rada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na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Fakultetu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organizacijskih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znanosti</w:t>
      </w:r>
      <w:proofErr w:type="spellEnd"/>
      <w:r w:rsidR="00465BF8" w:rsidRPr="00330711">
        <w:rPr>
          <w:lang w:val="en-GB"/>
        </w:rPr>
        <w:t xml:space="preserve"> u </w:t>
      </w:r>
      <w:proofErr w:type="spellStart"/>
      <w:r w:rsidR="00465BF8" w:rsidRPr="00330711">
        <w:rPr>
          <w:lang w:val="en-GB"/>
        </w:rPr>
        <w:t>Kranju</w:t>
      </w:r>
      <w:proofErr w:type="spellEnd"/>
      <w:r w:rsidR="00465BF8" w:rsidRPr="00330711">
        <w:rPr>
          <w:lang w:val="en-GB"/>
        </w:rPr>
        <w:t xml:space="preserve">, koji je </w:t>
      </w:r>
      <w:proofErr w:type="spellStart"/>
      <w:r w:rsidR="00465BF8" w:rsidRPr="00330711">
        <w:rPr>
          <w:lang w:val="en-GB"/>
        </w:rPr>
        <w:t>dio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Sveučilišta</w:t>
      </w:r>
      <w:proofErr w:type="spellEnd"/>
      <w:r w:rsidR="00465BF8" w:rsidRPr="00330711">
        <w:rPr>
          <w:lang w:val="en-GB"/>
        </w:rPr>
        <w:t xml:space="preserve"> u </w:t>
      </w:r>
      <w:proofErr w:type="spellStart"/>
      <w:r w:rsidR="00465BF8" w:rsidRPr="00330711">
        <w:rPr>
          <w:lang w:val="en-GB"/>
        </w:rPr>
        <w:t>Mariboru</w:t>
      </w:r>
      <w:proofErr w:type="spellEnd"/>
      <w:r w:rsidR="00465BF8" w:rsidRPr="00330711">
        <w:rPr>
          <w:lang w:val="en-GB"/>
        </w:rPr>
        <w:t xml:space="preserve">, </w:t>
      </w:r>
      <w:proofErr w:type="spellStart"/>
      <w:r w:rsidR="00465BF8" w:rsidRPr="00330711">
        <w:rPr>
          <w:lang w:val="en-GB"/>
        </w:rPr>
        <w:t>nastavio</w:t>
      </w:r>
      <w:proofErr w:type="spellEnd"/>
      <w:r w:rsidR="00465BF8" w:rsidRPr="00330711">
        <w:rPr>
          <w:lang w:val="en-GB"/>
        </w:rPr>
        <w:t xml:space="preserve"> je </w:t>
      </w:r>
      <w:proofErr w:type="spellStart"/>
      <w:r w:rsidR="00465BF8" w:rsidRPr="00330711">
        <w:rPr>
          <w:lang w:val="en-GB"/>
        </w:rPr>
        <w:t>postdiplomsk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studij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na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Fakultetu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društvenih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znanost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Sveučilišta</w:t>
      </w:r>
      <w:proofErr w:type="spellEnd"/>
      <w:r w:rsidR="00465BF8" w:rsidRPr="00330711">
        <w:rPr>
          <w:lang w:val="en-GB"/>
        </w:rPr>
        <w:t xml:space="preserve"> u </w:t>
      </w:r>
      <w:proofErr w:type="spellStart"/>
      <w:r w:rsidR="00465BF8" w:rsidRPr="00330711">
        <w:rPr>
          <w:lang w:val="en-GB"/>
        </w:rPr>
        <w:t>Ljubljan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te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doktorirao</w:t>
      </w:r>
      <w:proofErr w:type="spellEnd"/>
      <w:r w:rsidR="00465BF8" w:rsidRPr="00330711">
        <w:rPr>
          <w:lang w:val="en-GB"/>
        </w:rPr>
        <w:t xml:space="preserve"> 2010. </w:t>
      </w:r>
      <w:proofErr w:type="spellStart"/>
      <w:r w:rsidR="00465BF8" w:rsidRPr="00330711">
        <w:rPr>
          <w:lang w:val="en-GB"/>
        </w:rPr>
        <w:t>godine</w:t>
      </w:r>
      <w:proofErr w:type="spellEnd"/>
      <w:r w:rsidR="00465BF8" w:rsidRPr="00330711">
        <w:rPr>
          <w:lang w:val="en-GB"/>
        </w:rPr>
        <w:t xml:space="preserve">. </w:t>
      </w:r>
      <w:proofErr w:type="spellStart"/>
      <w:r w:rsidR="00465BF8" w:rsidRPr="00330711">
        <w:rPr>
          <w:lang w:val="en-GB"/>
        </w:rPr>
        <w:t>Uspješno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kombinira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poslovn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akademski</w:t>
      </w:r>
      <w:proofErr w:type="spellEnd"/>
      <w:r w:rsidR="00465BF8" w:rsidRPr="00330711">
        <w:rPr>
          <w:lang w:val="en-GB"/>
        </w:rPr>
        <w:t xml:space="preserve"> rad </w:t>
      </w:r>
      <w:proofErr w:type="spellStart"/>
      <w:r w:rsidR="00465BF8" w:rsidRPr="00330711">
        <w:rPr>
          <w:lang w:val="en-GB"/>
        </w:rPr>
        <w:t>budući</w:t>
      </w:r>
      <w:proofErr w:type="spellEnd"/>
      <w:r w:rsidR="00465BF8" w:rsidRPr="00330711">
        <w:rPr>
          <w:lang w:val="en-GB"/>
        </w:rPr>
        <w:t xml:space="preserve"> da je </w:t>
      </w:r>
      <w:proofErr w:type="spellStart"/>
      <w:r w:rsidR="00465BF8" w:rsidRPr="00330711">
        <w:rPr>
          <w:lang w:val="en-GB"/>
        </w:rPr>
        <w:t>predavač</w:t>
      </w:r>
      <w:proofErr w:type="spellEnd"/>
      <w:r w:rsidR="00465BF8" w:rsidRPr="00330711">
        <w:rPr>
          <w:lang w:val="en-GB"/>
        </w:rPr>
        <w:t xml:space="preserve">, </w:t>
      </w:r>
      <w:proofErr w:type="spellStart"/>
      <w:r w:rsidR="00465BF8" w:rsidRPr="00330711">
        <w:rPr>
          <w:lang w:val="en-GB"/>
        </w:rPr>
        <w:t>direktor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vlastite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tvrtke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poslovn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savjetnik</w:t>
      </w:r>
      <w:proofErr w:type="spellEnd"/>
      <w:r w:rsidR="00465BF8" w:rsidRPr="00330711">
        <w:rPr>
          <w:lang w:val="en-GB"/>
        </w:rPr>
        <w:t xml:space="preserve">. </w:t>
      </w:r>
      <w:proofErr w:type="spellStart"/>
      <w:r w:rsidR="00465BF8" w:rsidRPr="00330711">
        <w:rPr>
          <w:lang w:val="en-GB"/>
        </w:rPr>
        <w:t>Gospodin</w:t>
      </w:r>
      <w:proofErr w:type="spellEnd"/>
      <w:r w:rsidR="00465BF8" w:rsidRPr="00330711">
        <w:rPr>
          <w:lang w:val="en-GB"/>
        </w:rPr>
        <w:t xml:space="preserve"> Raspor </w:t>
      </w:r>
      <w:proofErr w:type="spellStart"/>
      <w:r w:rsidR="00465BF8" w:rsidRPr="00330711">
        <w:rPr>
          <w:lang w:val="en-GB"/>
        </w:rPr>
        <w:t>ima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više</w:t>
      </w:r>
      <w:proofErr w:type="spellEnd"/>
      <w:r w:rsidR="00465BF8" w:rsidRPr="00330711">
        <w:rPr>
          <w:lang w:val="en-GB"/>
        </w:rPr>
        <w:t xml:space="preserve"> od 36 </w:t>
      </w:r>
      <w:proofErr w:type="spellStart"/>
      <w:r w:rsidR="00465BF8" w:rsidRPr="00330711">
        <w:rPr>
          <w:lang w:val="en-GB"/>
        </w:rPr>
        <w:t>godina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radnog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iskustva</w:t>
      </w:r>
      <w:proofErr w:type="spellEnd"/>
      <w:r w:rsidR="00465BF8" w:rsidRPr="00330711">
        <w:rPr>
          <w:lang w:val="en-GB"/>
        </w:rPr>
        <w:t xml:space="preserve">, od </w:t>
      </w:r>
      <w:proofErr w:type="spellStart"/>
      <w:r w:rsidR="00465BF8" w:rsidRPr="00330711">
        <w:rPr>
          <w:lang w:val="en-GB"/>
        </w:rPr>
        <w:t>čega</w:t>
      </w:r>
      <w:proofErr w:type="spellEnd"/>
      <w:r w:rsidR="00465BF8" w:rsidRPr="00330711">
        <w:rPr>
          <w:lang w:val="en-GB"/>
        </w:rPr>
        <w:t xml:space="preserve"> je </w:t>
      </w:r>
      <w:proofErr w:type="spellStart"/>
      <w:r w:rsidR="00465BF8" w:rsidRPr="00330711">
        <w:rPr>
          <w:lang w:val="en-GB"/>
        </w:rPr>
        <w:t>više</w:t>
      </w:r>
      <w:proofErr w:type="spellEnd"/>
      <w:r w:rsidR="00465BF8" w:rsidRPr="00330711">
        <w:rPr>
          <w:lang w:val="en-GB"/>
        </w:rPr>
        <w:t xml:space="preserve"> od 17 </w:t>
      </w:r>
      <w:proofErr w:type="spellStart"/>
      <w:r w:rsidR="00465BF8" w:rsidRPr="00330711">
        <w:rPr>
          <w:lang w:val="en-GB"/>
        </w:rPr>
        <w:t>godina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proveo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na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raznim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čelnim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pozicijama</w:t>
      </w:r>
      <w:proofErr w:type="spellEnd"/>
      <w:r w:rsidR="00465BF8" w:rsidRPr="00330711">
        <w:rPr>
          <w:lang w:val="en-GB"/>
        </w:rPr>
        <w:t xml:space="preserve">; </w:t>
      </w:r>
      <w:proofErr w:type="spellStart"/>
      <w:r w:rsidR="00465BF8" w:rsidRPr="00330711">
        <w:rPr>
          <w:lang w:val="en-GB"/>
        </w:rPr>
        <w:t>šef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opće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uprave</w:t>
      </w:r>
      <w:proofErr w:type="spellEnd"/>
      <w:r w:rsidR="00465BF8" w:rsidRPr="00330711">
        <w:rPr>
          <w:lang w:val="en-GB"/>
        </w:rPr>
        <w:t xml:space="preserve">, </w:t>
      </w:r>
      <w:proofErr w:type="spellStart"/>
      <w:r w:rsidR="00465BF8" w:rsidRPr="00330711">
        <w:rPr>
          <w:lang w:val="en-GB"/>
        </w:rPr>
        <w:t>direktor</w:t>
      </w:r>
      <w:proofErr w:type="spellEnd"/>
      <w:r w:rsidR="00465BF8" w:rsidRPr="00330711">
        <w:rPr>
          <w:lang w:val="en-GB"/>
        </w:rPr>
        <w:t xml:space="preserve"> razvoja </w:t>
      </w:r>
      <w:proofErr w:type="spellStart"/>
      <w:r w:rsidR="00465BF8" w:rsidRPr="00330711">
        <w:rPr>
          <w:lang w:val="en-GB"/>
        </w:rPr>
        <w:t>ljudskih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potencijala</w:t>
      </w:r>
      <w:proofErr w:type="spellEnd"/>
      <w:r w:rsidR="00465BF8" w:rsidRPr="00330711">
        <w:rPr>
          <w:lang w:val="en-GB"/>
        </w:rPr>
        <w:t xml:space="preserve">, </w:t>
      </w:r>
      <w:proofErr w:type="spellStart"/>
      <w:r w:rsidR="00465BF8" w:rsidRPr="00330711">
        <w:rPr>
          <w:lang w:val="en-GB"/>
        </w:rPr>
        <w:t>direktor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strateških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projekata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voditelj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komisije</w:t>
      </w:r>
      <w:proofErr w:type="spellEnd"/>
      <w:r w:rsidR="00465BF8" w:rsidRPr="00330711">
        <w:rPr>
          <w:lang w:val="en-GB"/>
        </w:rPr>
        <w:t xml:space="preserve"> za </w:t>
      </w:r>
      <w:proofErr w:type="spellStart"/>
      <w:r w:rsidR="00465BF8" w:rsidRPr="00330711">
        <w:rPr>
          <w:lang w:val="en-GB"/>
        </w:rPr>
        <w:t>nadzor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troškova</w:t>
      </w:r>
      <w:proofErr w:type="spellEnd"/>
      <w:r w:rsidR="00465BF8" w:rsidRPr="00330711">
        <w:rPr>
          <w:lang w:val="en-GB"/>
        </w:rPr>
        <w:t xml:space="preserve">. </w:t>
      </w:r>
      <w:proofErr w:type="spellStart"/>
      <w:r w:rsidR="00465BF8" w:rsidRPr="00330711">
        <w:rPr>
          <w:lang w:val="en-GB"/>
        </w:rPr>
        <w:t>Istraživačk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radovi</w:t>
      </w:r>
      <w:proofErr w:type="spellEnd"/>
      <w:r w:rsidR="00465BF8" w:rsidRPr="00330711">
        <w:rPr>
          <w:lang w:val="en-GB"/>
        </w:rPr>
        <w:t xml:space="preserve">: </w:t>
      </w:r>
      <w:proofErr w:type="spellStart"/>
      <w:r w:rsidR="00465BF8" w:rsidRPr="00330711">
        <w:rPr>
          <w:lang w:val="en-GB"/>
        </w:rPr>
        <w:t>Radn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odnos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procesi</w:t>
      </w:r>
      <w:proofErr w:type="spellEnd"/>
      <w:r w:rsidR="00465BF8" w:rsidRPr="00330711">
        <w:rPr>
          <w:lang w:val="en-GB"/>
        </w:rPr>
        <w:t xml:space="preserve"> s </w:t>
      </w:r>
      <w:proofErr w:type="spellStart"/>
      <w:r w:rsidR="00465BF8" w:rsidRPr="00330711">
        <w:rPr>
          <w:lang w:val="en-GB"/>
        </w:rPr>
        <w:t>fokusom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na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optimizaciju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radnih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procesa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kako</w:t>
      </w:r>
      <w:proofErr w:type="spellEnd"/>
      <w:r w:rsidR="00465BF8" w:rsidRPr="00330711">
        <w:rPr>
          <w:lang w:val="en-GB"/>
        </w:rPr>
        <w:t xml:space="preserve"> u </w:t>
      </w:r>
      <w:proofErr w:type="spellStart"/>
      <w:r w:rsidR="00465BF8" w:rsidRPr="00330711">
        <w:rPr>
          <w:lang w:val="en-GB"/>
        </w:rPr>
        <w:t>smislu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troškova</w:t>
      </w:r>
      <w:proofErr w:type="spellEnd"/>
      <w:r w:rsidR="00465BF8" w:rsidRPr="00330711">
        <w:rPr>
          <w:lang w:val="en-GB"/>
        </w:rPr>
        <w:t xml:space="preserve">, </w:t>
      </w:r>
      <w:proofErr w:type="spellStart"/>
      <w:r w:rsidR="00465BF8" w:rsidRPr="00330711">
        <w:rPr>
          <w:lang w:val="en-GB"/>
        </w:rPr>
        <w:t>tako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organizacije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radnog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vremena</w:t>
      </w:r>
      <w:proofErr w:type="spellEnd"/>
      <w:r w:rsidR="00465BF8" w:rsidRPr="00330711">
        <w:rPr>
          <w:lang w:val="en-GB"/>
        </w:rPr>
        <w:t xml:space="preserve">; </w:t>
      </w:r>
      <w:proofErr w:type="spellStart"/>
      <w:r w:rsidR="00465BF8" w:rsidRPr="00330711">
        <w:rPr>
          <w:lang w:val="en-GB"/>
        </w:rPr>
        <w:t>Turizam</w:t>
      </w:r>
      <w:proofErr w:type="spellEnd"/>
      <w:r w:rsidR="00465BF8" w:rsidRPr="00330711">
        <w:rPr>
          <w:lang w:val="en-GB"/>
        </w:rPr>
        <w:t xml:space="preserve"> s </w:t>
      </w:r>
      <w:proofErr w:type="spellStart"/>
      <w:r w:rsidR="00465BF8" w:rsidRPr="00330711">
        <w:rPr>
          <w:lang w:val="en-GB"/>
        </w:rPr>
        <w:t>naglaskom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na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kinesk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inozemn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turizam</w:t>
      </w:r>
      <w:proofErr w:type="spellEnd"/>
      <w:r w:rsidR="00465BF8" w:rsidRPr="00330711">
        <w:rPr>
          <w:lang w:val="en-GB"/>
        </w:rPr>
        <w:t xml:space="preserve">, </w:t>
      </w:r>
      <w:proofErr w:type="spellStart"/>
      <w:r w:rsidR="00465BF8" w:rsidRPr="00330711">
        <w:rPr>
          <w:lang w:val="en-GB"/>
        </w:rPr>
        <w:t>Turizam</w:t>
      </w:r>
      <w:proofErr w:type="spellEnd"/>
      <w:r w:rsidR="00465BF8" w:rsidRPr="00330711">
        <w:rPr>
          <w:lang w:val="en-GB"/>
        </w:rPr>
        <w:t xml:space="preserve"> za </w:t>
      </w:r>
      <w:proofErr w:type="spellStart"/>
      <w:r w:rsidR="00465BF8" w:rsidRPr="00330711">
        <w:rPr>
          <w:lang w:val="en-GB"/>
        </w:rPr>
        <w:t>osobe</w:t>
      </w:r>
      <w:proofErr w:type="spellEnd"/>
      <w:r w:rsidR="00465BF8" w:rsidRPr="00330711">
        <w:rPr>
          <w:lang w:val="en-GB"/>
        </w:rPr>
        <w:t xml:space="preserve"> s </w:t>
      </w:r>
      <w:proofErr w:type="spellStart"/>
      <w:r w:rsidR="00465BF8" w:rsidRPr="00330711">
        <w:rPr>
          <w:lang w:val="en-GB"/>
        </w:rPr>
        <w:t>posebnim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potrebama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održiv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turizam</w:t>
      </w:r>
      <w:proofErr w:type="spellEnd"/>
      <w:r w:rsidR="00465BF8" w:rsidRPr="00330711">
        <w:rPr>
          <w:lang w:val="en-GB"/>
        </w:rPr>
        <w:t xml:space="preserve">; </w:t>
      </w:r>
      <w:proofErr w:type="spellStart"/>
      <w:r w:rsidR="00465BF8" w:rsidRPr="00330711">
        <w:rPr>
          <w:lang w:val="en-GB"/>
        </w:rPr>
        <w:t>Otvorene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inovacije</w:t>
      </w:r>
      <w:proofErr w:type="spellEnd"/>
      <w:r w:rsidR="00465BF8" w:rsidRPr="00330711">
        <w:rPr>
          <w:lang w:val="en-GB"/>
        </w:rPr>
        <w:t xml:space="preserve">; </w:t>
      </w:r>
      <w:proofErr w:type="spellStart"/>
      <w:r w:rsidR="00465BF8" w:rsidRPr="00330711">
        <w:rPr>
          <w:lang w:val="en-GB"/>
        </w:rPr>
        <w:t>Kockanje</w:t>
      </w:r>
      <w:proofErr w:type="spellEnd"/>
      <w:r w:rsidR="00465BF8" w:rsidRPr="00330711">
        <w:rPr>
          <w:lang w:val="en-GB"/>
        </w:rPr>
        <w:t xml:space="preserve">. </w:t>
      </w:r>
      <w:proofErr w:type="spellStart"/>
      <w:r w:rsidR="00465BF8" w:rsidRPr="00330711">
        <w:rPr>
          <w:lang w:val="en-GB"/>
        </w:rPr>
        <w:t>Vodio</w:t>
      </w:r>
      <w:proofErr w:type="spellEnd"/>
      <w:r w:rsidR="00465BF8" w:rsidRPr="00330711">
        <w:rPr>
          <w:lang w:val="en-GB"/>
        </w:rPr>
        <w:t xml:space="preserve"> je </w:t>
      </w:r>
      <w:proofErr w:type="spellStart"/>
      <w:r w:rsidR="00465BF8" w:rsidRPr="00330711">
        <w:rPr>
          <w:lang w:val="en-GB"/>
        </w:rPr>
        <w:t>nekoliko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bilateralnih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projekata</w:t>
      </w:r>
      <w:proofErr w:type="spellEnd"/>
      <w:r w:rsidR="00465BF8" w:rsidRPr="00330711">
        <w:rPr>
          <w:lang w:val="en-GB"/>
        </w:rPr>
        <w:t xml:space="preserve"> (u </w:t>
      </w:r>
      <w:proofErr w:type="spellStart"/>
      <w:r w:rsidR="00465BF8" w:rsidRPr="00330711">
        <w:rPr>
          <w:lang w:val="en-GB"/>
        </w:rPr>
        <w:t>smislu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Slovenske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agencije</w:t>
      </w:r>
      <w:proofErr w:type="spellEnd"/>
      <w:r w:rsidR="00465BF8" w:rsidRPr="00330711">
        <w:rPr>
          <w:lang w:val="en-GB"/>
        </w:rPr>
        <w:t xml:space="preserve"> za </w:t>
      </w:r>
      <w:proofErr w:type="spellStart"/>
      <w:r w:rsidR="00465BF8" w:rsidRPr="00330711">
        <w:rPr>
          <w:lang w:val="en-GB"/>
        </w:rPr>
        <w:t>istraživanje</w:t>
      </w:r>
      <w:proofErr w:type="spellEnd"/>
      <w:r w:rsidR="00465BF8" w:rsidRPr="00330711">
        <w:rPr>
          <w:lang w:val="en-GB"/>
        </w:rPr>
        <w:t xml:space="preserve">) </w:t>
      </w:r>
      <w:proofErr w:type="spellStart"/>
      <w:r w:rsidR="00465BF8" w:rsidRPr="00330711">
        <w:rPr>
          <w:lang w:val="en-GB"/>
        </w:rPr>
        <w:t>i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sudjeluje</w:t>
      </w:r>
      <w:proofErr w:type="spellEnd"/>
      <w:r w:rsidR="00465BF8" w:rsidRPr="00330711">
        <w:rPr>
          <w:lang w:val="en-GB"/>
        </w:rPr>
        <w:t xml:space="preserve"> u </w:t>
      </w:r>
      <w:proofErr w:type="spellStart"/>
      <w:r w:rsidR="00465BF8" w:rsidRPr="00330711">
        <w:rPr>
          <w:lang w:val="en-GB"/>
        </w:rPr>
        <w:t>projektima</w:t>
      </w:r>
      <w:proofErr w:type="spellEnd"/>
      <w:r w:rsidR="00465BF8" w:rsidRPr="00330711">
        <w:rPr>
          <w:lang w:val="en-GB"/>
        </w:rPr>
        <w:t xml:space="preserve"> </w:t>
      </w:r>
      <w:proofErr w:type="spellStart"/>
      <w:r w:rsidR="00465BF8" w:rsidRPr="00330711">
        <w:rPr>
          <w:lang w:val="en-GB"/>
        </w:rPr>
        <w:t>Intereg</w:t>
      </w:r>
      <w:proofErr w:type="spellEnd"/>
      <w:r w:rsidR="00465BF8" w:rsidRPr="00330711">
        <w:rPr>
          <w:lang w:val="en-GB"/>
        </w:rPr>
        <w:t xml:space="preserve"> Europe</w:t>
      </w:r>
    </w:p>
    <w:p w14:paraId="071BB9B4" w14:textId="77777777" w:rsidR="00483E06" w:rsidRPr="00330711" w:rsidRDefault="00483E06" w:rsidP="002876D3">
      <w:pPr>
        <w:rPr>
          <w:lang w:val="en-GB"/>
        </w:rPr>
      </w:pPr>
    </w:p>
    <w:p w14:paraId="1BCE644A" w14:textId="433A0C09" w:rsidR="006C4A5D" w:rsidRPr="00F86EF6" w:rsidRDefault="00465BF8" w:rsidP="006C4A5D">
      <w:pPr>
        <w:rPr>
          <w:lang w:val="en-GB"/>
        </w:rPr>
      </w:pPr>
      <w:proofErr w:type="spellStart"/>
      <w:r w:rsidRPr="00330711">
        <w:rPr>
          <w:lang w:val="en-GB"/>
        </w:rPr>
        <w:t>Govor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lovenski</w:t>
      </w:r>
      <w:proofErr w:type="spellEnd"/>
      <w:r w:rsidRPr="00330711">
        <w:rPr>
          <w:lang w:val="en-GB"/>
        </w:rPr>
        <w:t xml:space="preserve">, </w:t>
      </w:r>
      <w:proofErr w:type="spellStart"/>
      <w:r w:rsidRPr="00330711">
        <w:rPr>
          <w:lang w:val="en-GB"/>
        </w:rPr>
        <w:t>englesk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talijanski</w:t>
      </w:r>
      <w:proofErr w:type="spellEnd"/>
      <w:r w:rsidRPr="00330711">
        <w:rPr>
          <w:lang w:val="en-GB"/>
        </w:rPr>
        <w:t xml:space="preserve">, </w:t>
      </w:r>
      <w:proofErr w:type="spellStart"/>
      <w:r w:rsidRPr="00330711">
        <w:rPr>
          <w:lang w:val="en-GB"/>
        </w:rPr>
        <w:t>bosanski</w:t>
      </w:r>
      <w:proofErr w:type="spellEnd"/>
      <w:r w:rsidRPr="00330711">
        <w:rPr>
          <w:lang w:val="en-GB"/>
        </w:rPr>
        <w:t xml:space="preserve"> / </w:t>
      </w:r>
      <w:proofErr w:type="spellStart"/>
      <w:r w:rsidRPr="00330711">
        <w:rPr>
          <w:lang w:val="en-GB"/>
        </w:rPr>
        <w:t>hrvatski</w:t>
      </w:r>
      <w:proofErr w:type="spellEnd"/>
      <w:r w:rsidRPr="00330711">
        <w:rPr>
          <w:lang w:val="en-GB"/>
        </w:rPr>
        <w:t xml:space="preserve"> / </w:t>
      </w:r>
      <w:proofErr w:type="spellStart"/>
      <w:r w:rsidRPr="00330711">
        <w:rPr>
          <w:lang w:val="en-GB"/>
        </w:rPr>
        <w:t>srpski</w:t>
      </w:r>
      <w:proofErr w:type="spellEnd"/>
      <w:r w:rsidRPr="00330711">
        <w:rPr>
          <w:lang w:val="en-GB"/>
        </w:rPr>
        <w:t xml:space="preserve"> / </w:t>
      </w:r>
      <w:proofErr w:type="spellStart"/>
      <w:r w:rsidRPr="00330711">
        <w:rPr>
          <w:lang w:val="en-GB"/>
        </w:rPr>
        <w:t>crnogorsk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jezik</w:t>
      </w:r>
      <w:proofErr w:type="spellEnd"/>
      <w:r w:rsidRPr="00330711">
        <w:rPr>
          <w:lang w:val="en-GB"/>
        </w:rPr>
        <w:t xml:space="preserve"> (</w:t>
      </w:r>
      <w:proofErr w:type="spellStart"/>
      <w:r w:rsidRPr="00330711">
        <w:rPr>
          <w:lang w:val="en-GB"/>
        </w:rPr>
        <w:t>latinica</w:t>
      </w:r>
      <w:proofErr w:type="spellEnd"/>
      <w:r w:rsidRPr="00330711">
        <w:rPr>
          <w:lang w:val="en-GB"/>
        </w:rPr>
        <w:t>).</w:t>
      </w:r>
    </w:p>
    <w:p w14:paraId="110FDF1D" w14:textId="28EF2198" w:rsidR="00775371" w:rsidRPr="00F86EF6" w:rsidRDefault="00775371" w:rsidP="006C4A5D">
      <w:pPr>
        <w:rPr>
          <w:lang w:val="en-GB"/>
        </w:rPr>
      </w:pPr>
    </w:p>
    <w:p w14:paraId="78E897B0" w14:textId="0E10221E" w:rsidR="00775371" w:rsidRPr="00F86EF6" w:rsidRDefault="00775371" w:rsidP="006C4A5D">
      <w:pPr>
        <w:rPr>
          <w:lang w:val="en-GB"/>
        </w:rPr>
      </w:pPr>
    </w:p>
    <w:p w14:paraId="1BF99106" w14:textId="503D4887" w:rsidR="00775371" w:rsidRPr="00F86EF6" w:rsidRDefault="00775371" w:rsidP="006C4A5D">
      <w:pPr>
        <w:rPr>
          <w:lang w:val="en-GB"/>
        </w:rPr>
      </w:pPr>
    </w:p>
    <w:p w14:paraId="5A144978" w14:textId="77777777" w:rsidR="00775371" w:rsidRPr="00F86EF6" w:rsidRDefault="00775371" w:rsidP="006C4A5D">
      <w:pPr>
        <w:rPr>
          <w:lang w:val="en-GB"/>
        </w:rPr>
      </w:pPr>
    </w:p>
    <w:p w14:paraId="05429C99" w14:textId="69D8E915" w:rsidR="00775371" w:rsidRPr="00F86EF6" w:rsidRDefault="00465BF8" w:rsidP="00526521">
      <w:pPr>
        <w:rPr>
          <w:lang w:val="en-GB"/>
        </w:rPr>
      </w:pPr>
      <w:proofErr w:type="spellStart"/>
      <w:r>
        <w:rPr>
          <w:lang w:val="en-GB"/>
        </w:rPr>
        <w:t>Slijedite</w:t>
      </w:r>
      <w:proofErr w:type="spellEnd"/>
      <w:r w:rsidRPr="00465BF8">
        <w:rPr>
          <w:lang w:val="en-GB"/>
        </w:rPr>
        <w:t xml:space="preserve"> </w:t>
      </w:r>
      <w:proofErr w:type="spellStart"/>
      <w:r w:rsidR="00224508">
        <w:rPr>
          <w:lang w:val="en-GB"/>
        </w:rPr>
        <w:t>poveznice</w:t>
      </w:r>
      <w:proofErr w:type="spellEnd"/>
      <w:r w:rsidRPr="00465BF8">
        <w:rPr>
          <w:lang w:val="en-GB"/>
        </w:rPr>
        <w:t xml:space="preserve"> </w:t>
      </w:r>
      <w:proofErr w:type="spellStart"/>
      <w:r w:rsidRPr="00465BF8">
        <w:rPr>
          <w:lang w:val="en-GB"/>
        </w:rPr>
        <w:t>kako</w:t>
      </w:r>
      <w:proofErr w:type="spellEnd"/>
      <w:r w:rsidRPr="00465BF8">
        <w:rPr>
          <w:lang w:val="en-GB"/>
        </w:rPr>
        <w:t xml:space="preserve"> </w:t>
      </w:r>
      <w:proofErr w:type="spellStart"/>
      <w:r w:rsidRPr="00465BF8">
        <w:rPr>
          <w:lang w:val="en-GB"/>
        </w:rPr>
        <w:t>biste</w:t>
      </w:r>
      <w:proofErr w:type="spellEnd"/>
      <w:r w:rsidRPr="00465BF8">
        <w:rPr>
          <w:lang w:val="en-GB"/>
        </w:rPr>
        <w:t xml:space="preserve"> </w:t>
      </w:r>
      <w:proofErr w:type="spellStart"/>
      <w:r w:rsidRPr="00465BF8">
        <w:rPr>
          <w:lang w:val="en-GB"/>
        </w:rPr>
        <w:t>saznali</w:t>
      </w:r>
      <w:proofErr w:type="spellEnd"/>
      <w:r w:rsidRPr="00465BF8">
        <w:rPr>
          <w:lang w:val="en-GB"/>
        </w:rPr>
        <w:t xml:space="preserve"> </w:t>
      </w:r>
      <w:proofErr w:type="spellStart"/>
      <w:r w:rsidRPr="00465BF8">
        <w:rPr>
          <w:lang w:val="en-GB"/>
        </w:rPr>
        <w:t>više</w:t>
      </w:r>
      <w:proofErr w:type="spellEnd"/>
      <w:r w:rsidRPr="00465BF8">
        <w:rPr>
          <w:lang w:val="en-GB"/>
        </w:rPr>
        <w:t>:</w:t>
      </w:r>
    </w:p>
    <w:bookmarkEnd w:id="4"/>
    <w:p w14:paraId="7A3D9BF0" w14:textId="77777777" w:rsidR="00775371" w:rsidRPr="00F86EF6" w:rsidRDefault="00775371" w:rsidP="00775371">
      <w:pPr>
        <w:jc w:val="center"/>
        <w:rPr>
          <w:sz w:val="10"/>
          <w:szCs w:val="10"/>
          <w:lang w:val="en-GB"/>
        </w:rPr>
      </w:pPr>
      <w:r w:rsidRPr="00F86EF6">
        <w:rPr>
          <w:noProof/>
          <w:lang w:val="hr-HR" w:eastAsia="hr-HR"/>
        </w:rPr>
        <w:drawing>
          <wp:inline distT="0" distB="0" distL="0" distR="0" wp14:anchorId="7F89DD8C" wp14:editId="67053E82">
            <wp:extent cx="1007389" cy="594360"/>
            <wp:effectExtent l="0" t="0" r="2540" b="0"/>
            <wp:docPr id="3" name="Slika 3" descr="Slika, ki vsebuje besede besedilo&#10;&#10;Opis je samodejno ustvarjen">
              <a:hlinkClick xmlns:a="http://schemas.openxmlformats.org/drawingml/2006/main" r:id="rId22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Slika 52" descr="Slika, ki vsebuje besede besedilo&#10;&#10;Opis je samodejno ustvarjen">
                      <a:hlinkClick r:id="rId22"/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9845" cy="6017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F86EF6">
        <w:rPr>
          <w:sz w:val="10"/>
          <w:szCs w:val="10"/>
          <w:lang w:val="en-GB" w:eastAsia="sl-SI"/>
        </w:rPr>
        <w:t xml:space="preserve">     </w:t>
      </w:r>
      <w:r w:rsidRPr="00F86EF6">
        <w:rPr>
          <w:noProof/>
          <w:sz w:val="10"/>
          <w:szCs w:val="10"/>
          <w:lang w:val="hr-HR" w:eastAsia="hr-HR"/>
        </w:rPr>
        <w:drawing>
          <wp:inline distT="0" distB="0" distL="0" distR="0" wp14:anchorId="4F3BFE95" wp14:editId="4BA26F8C">
            <wp:extent cx="1450322" cy="554990"/>
            <wp:effectExtent l="0" t="0" r="0" b="0"/>
            <wp:docPr id="28" name="Slika 28" descr="Slika, ki vsebuje besede besedilo, izrezek&#10;&#10;Opis je samodejno ustvarjen">
              <a:hlinkClick xmlns:a="http://schemas.openxmlformats.org/drawingml/2006/main" r:id="rId24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Slika 18" descr="Slika, ki vsebuje besede besedilo, izrezek&#10;&#10;Opis je samodejno ustvarjen">
                      <a:hlinkClick r:id="rId24"/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57818" cy="5578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F86EF6">
        <w:rPr>
          <w:sz w:val="10"/>
          <w:szCs w:val="10"/>
          <w:lang w:val="en-GB" w:eastAsia="sl-SI"/>
        </w:rPr>
        <w:t xml:space="preserve">     </w:t>
      </w:r>
      <w:r w:rsidRPr="00F86EF6">
        <w:rPr>
          <w:noProof/>
          <w:sz w:val="10"/>
          <w:szCs w:val="10"/>
          <w:lang w:val="hr-HR" w:eastAsia="hr-HR"/>
        </w:rPr>
        <w:drawing>
          <wp:inline distT="0" distB="0" distL="0" distR="0" wp14:anchorId="319E2A66" wp14:editId="1BCD4B0C">
            <wp:extent cx="1310640" cy="524256"/>
            <wp:effectExtent l="0" t="0" r="3810" b="9525"/>
            <wp:docPr id="29" name="Slika 29" descr="Slika, ki vsebuje besede besedilo, izrezek&#10;&#10;Opis je samodejno ustvarjen">
              <a:hlinkClick xmlns:a="http://schemas.openxmlformats.org/drawingml/2006/main" r:id="rId26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Slika 21" descr="Slika, ki vsebuje besede besedilo, izrezek&#10;&#10;Opis je samodejno ustvarjen">
                      <a:hlinkClick r:id="rId26"/>
                    </pic:cNvPr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1388604" cy="5554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86EF6">
        <w:rPr>
          <w:lang w:val="en-GB"/>
        </w:rPr>
        <w:t xml:space="preserve">   </w:t>
      </w:r>
      <w:r w:rsidRPr="00F86EF6">
        <w:rPr>
          <w:noProof/>
          <w:lang w:val="hr-HR" w:eastAsia="hr-HR"/>
        </w:rPr>
        <w:drawing>
          <wp:inline distT="0" distB="0" distL="0" distR="0" wp14:anchorId="2DC4C37B" wp14:editId="708C2165">
            <wp:extent cx="1643743" cy="539011"/>
            <wp:effectExtent l="0" t="0" r="0" b="0"/>
            <wp:docPr id="693" name="Slika 693">
              <a:hlinkClick xmlns:a="http://schemas.openxmlformats.org/drawingml/2006/main" r:id="rId28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3" name="Slika 693">
                      <a:hlinkClick r:id="rId28"/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192" t="3003" r="17102" b="-1502"/>
                    <a:stretch/>
                  </pic:blipFill>
                  <pic:spPr bwMode="auto">
                    <a:xfrm>
                      <a:off x="0" y="0"/>
                      <a:ext cx="1656039" cy="5430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9442CC" w14:textId="77777777" w:rsidR="00775371" w:rsidRPr="00F86EF6" w:rsidRDefault="00775371" w:rsidP="00775371">
      <w:pPr>
        <w:jc w:val="center"/>
        <w:rPr>
          <w:sz w:val="10"/>
          <w:szCs w:val="10"/>
          <w:lang w:val="en-GB"/>
        </w:rPr>
      </w:pPr>
    </w:p>
    <w:p w14:paraId="5AD34248" w14:textId="77777777" w:rsidR="00775371" w:rsidRPr="00F86EF6" w:rsidRDefault="00775371" w:rsidP="00775371">
      <w:pPr>
        <w:jc w:val="center"/>
        <w:rPr>
          <w:sz w:val="10"/>
          <w:szCs w:val="10"/>
          <w:lang w:val="en-GB"/>
        </w:rPr>
      </w:pPr>
    </w:p>
    <w:p w14:paraId="75A2AA81" w14:textId="77777777" w:rsidR="00775371" w:rsidRPr="00F86EF6" w:rsidRDefault="00775371" w:rsidP="00775371">
      <w:pPr>
        <w:jc w:val="center"/>
        <w:rPr>
          <w:sz w:val="10"/>
          <w:szCs w:val="10"/>
          <w:lang w:val="en-GB"/>
        </w:rPr>
      </w:pPr>
    </w:p>
    <w:p w14:paraId="7C741BB5" w14:textId="77777777" w:rsidR="00775371" w:rsidRPr="00F86EF6" w:rsidRDefault="00775371" w:rsidP="00775371">
      <w:pPr>
        <w:jc w:val="center"/>
        <w:rPr>
          <w:sz w:val="10"/>
          <w:szCs w:val="10"/>
          <w:lang w:val="en-GB"/>
        </w:rPr>
      </w:pPr>
    </w:p>
    <w:p w14:paraId="0D57F0E8" w14:textId="77777777" w:rsidR="00775371" w:rsidRPr="00F86EF6" w:rsidRDefault="00775371" w:rsidP="00775371">
      <w:pPr>
        <w:jc w:val="center"/>
        <w:rPr>
          <w:sz w:val="10"/>
          <w:szCs w:val="10"/>
          <w:lang w:val="en-GB"/>
        </w:rPr>
      </w:pPr>
    </w:p>
    <w:p w14:paraId="01C1BB64" w14:textId="77777777" w:rsidR="00775371" w:rsidRPr="00F86EF6" w:rsidRDefault="00775371" w:rsidP="00775371">
      <w:pPr>
        <w:jc w:val="center"/>
        <w:rPr>
          <w:sz w:val="10"/>
          <w:szCs w:val="10"/>
          <w:lang w:val="en-GB"/>
        </w:rPr>
      </w:pPr>
    </w:p>
    <w:p w14:paraId="003EAD45" w14:textId="77777777" w:rsidR="00775371" w:rsidRPr="00F86EF6" w:rsidRDefault="00775371" w:rsidP="00775371">
      <w:pPr>
        <w:jc w:val="center"/>
        <w:rPr>
          <w:sz w:val="12"/>
          <w:szCs w:val="12"/>
          <w:lang w:val="en-GB"/>
        </w:rPr>
      </w:pPr>
      <w:r w:rsidRPr="00F86EF6">
        <w:rPr>
          <w:noProof/>
          <w:sz w:val="10"/>
          <w:szCs w:val="10"/>
          <w:lang w:val="hr-HR" w:eastAsia="hr-HR"/>
        </w:rPr>
        <w:drawing>
          <wp:inline distT="0" distB="0" distL="0" distR="0" wp14:anchorId="4AEA061E" wp14:editId="0EF9926E">
            <wp:extent cx="2400300" cy="484505"/>
            <wp:effectExtent l="0" t="0" r="0" b="0"/>
            <wp:docPr id="30" name="Slika 30" descr="http://home.izum.si/cobiss/oz/2013_1-4/html/clanek_01-9.jpg">
              <a:hlinkClick xmlns:a="http://schemas.openxmlformats.org/drawingml/2006/main" r:id="rId30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Slika 19" descr="http://home.izum.si/cobiss/oz/2013_1-4/html/clanek_01-9.jpg">
                      <a:hlinkClick r:id="rId30"/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505" t="80258" r="43676" b="6065"/>
                    <a:stretch/>
                  </pic:blipFill>
                  <pic:spPr bwMode="auto">
                    <a:xfrm>
                      <a:off x="0" y="0"/>
                      <a:ext cx="2542976" cy="5133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F86EF6">
        <w:rPr>
          <w:sz w:val="10"/>
          <w:szCs w:val="10"/>
          <w:lang w:val="en-GB" w:eastAsia="sl-SI"/>
        </w:rPr>
        <w:t xml:space="preserve">    </w:t>
      </w:r>
      <w:r w:rsidRPr="00F86EF6">
        <w:rPr>
          <w:noProof/>
          <w:sz w:val="10"/>
          <w:szCs w:val="10"/>
          <w:lang w:val="hr-HR" w:eastAsia="hr-HR"/>
        </w:rPr>
        <w:drawing>
          <wp:inline distT="0" distB="0" distL="0" distR="0" wp14:anchorId="17733E29" wp14:editId="3B246736">
            <wp:extent cx="480060" cy="480060"/>
            <wp:effectExtent l="0" t="0" r="0" b="0"/>
            <wp:docPr id="37" name="Slika 37">
              <a:hlinkClick xmlns:a="http://schemas.openxmlformats.org/drawingml/2006/main" r:id="rId32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060" cy="480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F86EF6">
        <w:rPr>
          <w:sz w:val="10"/>
          <w:szCs w:val="10"/>
          <w:lang w:val="en-GB" w:eastAsia="sl-SI"/>
        </w:rPr>
        <w:t xml:space="preserve">     </w:t>
      </w:r>
      <w:r w:rsidRPr="00F86EF6">
        <w:rPr>
          <w:noProof/>
          <w:sz w:val="10"/>
          <w:szCs w:val="10"/>
          <w:lang w:val="hr-HR" w:eastAsia="hr-HR"/>
        </w:rPr>
        <w:drawing>
          <wp:inline distT="0" distB="0" distL="0" distR="0" wp14:anchorId="7E9864EB" wp14:editId="37649790">
            <wp:extent cx="1561677" cy="468503"/>
            <wp:effectExtent l="0" t="0" r="635" b="8255"/>
            <wp:docPr id="2072" name="Slika 2072" descr="Slika, ki vsebuje besede besedilo, izrezek&#10;&#10;Opis je samodejno ustvarjen">
              <a:hlinkClick xmlns:a="http://schemas.openxmlformats.org/drawingml/2006/main" r:id="rId34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Slika 24" descr="Slika, ki vsebuje besede besedilo, izrezek&#10;&#10;Opis je samodejno ustvarjen">
                      <a:hlinkClick r:id="rId34"/>
                    </pic:cNvPr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1568665" cy="4705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86EF6">
        <w:rPr>
          <w:sz w:val="10"/>
          <w:szCs w:val="10"/>
          <w:lang w:val="en-GB" w:eastAsia="sl-SI"/>
        </w:rPr>
        <w:t xml:space="preserve">     </w:t>
      </w:r>
      <w:r w:rsidRPr="00F86EF6">
        <w:rPr>
          <w:noProof/>
          <w:sz w:val="10"/>
          <w:szCs w:val="10"/>
          <w:lang w:val="hr-HR" w:eastAsia="hr-HR"/>
        </w:rPr>
        <w:drawing>
          <wp:inline distT="0" distB="0" distL="0" distR="0" wp14:anchorId="29174375" wp14:editId="7C83B8AA">
            <wp:extent cx="480060" cy="480060"/>
            <wp:effectExtent l="0" t="0" r="0" b="0"/>
            <wp:docPr id="2079" name="Slika 2" descr="Pridružite se nam na LinkedIn">
              <a:hlinkClick xmlns:a="http://schemas.openxmlformats.org/drawingml/2006/main" r:id="rId36" tgtFrame="_blank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Pridružite se nam na LinkedIn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060" cy="480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E8ACE4" w14:textId="77777777" w:rsidR="00775371" w:rsidRPr="00F86EF6" w:rsidRDefault="00775371" w:rsidP="00526521">
      <w:pPr>
        <w:rPr>
          <w:sz w:val="10"/>
          <w:szCs w:val="10"/>
          <w:lang w:val="en-GB"/>
        </w:rPr>
      </w:pPr>
    </w:p>
    <w:p w14:paraId="2F80903E" w14:textId="77777777" w:rsidR="0040172B" w:rsidRPr="00F86EF6" w:rsidRDefault="0040172B" w:rsidP="0040172B">
      <w:pPr>
        <w:rPr>
          <w:lang w:val="en-GB"/>
        </w:rPr>
      </w:pPr>
    </w:p>
    <w:p w14:paraId="56B1EF74" w14:textId="77777777" w:rsidR="00775371" w:rsidRPr="00F86EF6" w:rsidRDefault="00775371">
      <w:pPr>
        <w:jc w:val="left"/>
        <w:rPr>
          <w:b/>
          <w:caps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21B5B53B" w14:textId="669D1CF8" w:rsidR="00946262" w:rsidRPr="00F86EF6" w:rsidRDefault="0036590F" w:rsidP="00AC4A37">
      <w:pPr>
        <w:pStyle w:val="1NIVO"/>
        <w:ind w:firstLine="0"/>
      </w:pPr>
      <w:bookmarkStart w:id="5" w:name="_Hlk74919499"/>
      <w:r>
        <w:lastRenderedPageBreak/>
        <w:t>SADRŽAJ</w:t>
      </w:r>
    </w:p>
    <w:bookmarkEnd w:id="5"/>
    <w:p w14:paraId="52F663E3" w14:textId="77777777" w:rsidR="00946262" w:rsidRPr="00F86EF6" w:rsidRDefault="00946262" w:rsidP="00BF403D">
      <w:pPr>
        <w:rPr>
          <w:lang w:val="en-GB"/>
        </w:rPr>
      </w:pPr>
    </w:p>
    <w:p w14:paraId="5162D1EE" w14:textId="4B7FE618" w:rsidR="00946262" w:rsidRPr="00F86EF6" w:rsidRDefault="0036590F" w:rsidP="00AC4A37">
      <w:pPr>
        <w:pStyle w:val="Obrobavsebinekazal"/>
      </w:pPr>
      <w:bookmarkStart w:id="6" w:name="_Hlk74919518"/>
      <w:r>
        <w:t>Tablica sadržaja</w:t>
      </w:r>
      <w:r>
        <w:tab/>
      </w:r>
      <w:r>
        <w:tab/>
      </w:r>
      <w:r>
        <w:tab/>
      </w:r>
      <w:r>
        <w:tab/>
        <w:t xml:space="preserve">    </w:t>
      </w:r>
      <w:r>
        <w:tab/>
        <w:t xml:space="preserve">         stranica</w:t>
      </w:r>
    </w:p>
    <w:bookmarkEnd w:id="6"/>
    <w:p w14:paraId="64C06CB2" w14:textId="77777777" w:rsidR="00AC4A37" w:rsidRDefault="00AC4A37">
      <w:pPr>
        <w:pStyle w:val="TOC1"/>
        <w:rPr>
          <w:rFonts w:ascii="Times New Roman" w:hAnsi="Times New Roman"/>
          <w:noProof w:val="0"/>
          <w:lang w:val="en-GB"/>
        </w:rPr>
      </w:pPr>
    </w:p>
    <w:p w14:paraId="134DB2C1" w14:textId="3A82BA91" w:rsidR="00AE3C28" w:rsidRDefault="00946262">
      <w:pPr>
        <w:pStyle w:val="TOC1"/>
        <w:rPr>
          <w:rStyle w:val="Hyperlink"/>
        </w:rPr>
      </w:pPr>
      <w:r w:rsidRPr="00F86EF6">
        <w:rPr>
          <w:rFonts w:ascii="Times New Roman" w:hAnsi="Times New Roman"/>
          <w:noProof w:val="0"/>
          <w:lang w:val="en-GB"/>
        </w:rPr>
        <w:fldChar w:fldCharType="begin"/>
      </w:r>
      <w:r w:rsidRPr="00F86EF6">
        <w:rPr>
          <w:rFonts w:ascii="Times New Roman" w:hAnsi="Times New Roman"/>
          <w:noProof w:val="0"/>
          <w:lang w:val="en-GB"/>
        </w:rPr>
        <w:instrText xml:space="preserve"> TOC \o "4-4" \h \z \t "Naslov 1;1;Naslov 2;2;Naslov 3;3;Naslov;1" </w:instrText>
      </w:r>
      <w:r w:rsidRPr="00F86EF6">
        <w:rPr>
          <w:rFonts w:ascii="Times New Roman" w:hAnsi="Times New Roman"/>
          <w:noProof w:val="0"/>
          <w:lang w:val="en-GB"/>
        </w:rPr>
        <w:fldChar w:fldCharType="separate"/>
      </w:r>
      <w:hyperlink w:anchor="_Toc75162168" w:history="1">
        <w:r w:rsidR="00AE3C28" w:rsidRPr="00EB1479">
          <w:rPr>
            <w:rStyle w:val="Hyperlink"/>
            <w:lang w:val="it-IT" w:eastAsia="sl-SI"/>
          </w:rPr>
          <w:t>UVOD U KURIKULUM ZA OTVORENE INOVACIJE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68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1</w:t>
        </w:r>
        <w:r w:rsidR="00AE3C28">
          <w:rPr>
            <w:webHidden/>
          </w:rPr>
          <w:fldChar w:fldCharType="end"/>
        </w:r>
      </w:hyperlink>
    </w:p>
    <w:p w14:paraId="61F22F01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26CF42D9" w14:textId="315EB5A0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169" w:history="1">
        <w:r w:rsidR="00AE3C28" w:rsidRPr="00EB1479">
          <w:rPr>
            <w:rStyle w:val="Hyperlink"/>
          </w:rPr>
          <w:t>1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KAKO KORISTITI OVAJ PRIRUČNIK?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69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2</w:t>
        </w:r>
        <w:r w:rsidR="00AE3C28">
          <w:rPr>
            <w:webHidden/>
          </w:rPr>
          <w:fldChar w:fldCharType="end"/>
        </w:r>
      </w:hyperlink>
    </w:p>
    <w:p w14:paraId="7844432A" w14:textId="25F91AE6" w:rsidR="00AE3C28" w:rsidRDefault="007F3AC9">
      <w:pPr>
        <w:pStyle w:val="TOC2"/>
        <w:rPr>
          <w:rFonts w:asciiTheme="minorHAnsi" w:eastAsiaTheme="minorEastAsia" w:hAnsiTheme="minorHAnsi" w:cstheme="minorBidi"/>
          <w:smallCaps w:val="0"/>
          <w:noProof/>
          <w:sz w:val="22"/>
          <w:szCs w:val="22"/>
        </w:rPr>
      </w:pPr>
      <w:hyperlink w:anchor="_Toc75162170" w:history="1">
        <w:r w:rsidR="00AE3C28" w:rsidRPr="00EB1479">
          <w:rPr>
            <w:rStyle w:val="Hyperlink"/>
            <w:noProof/>
            <w:lang w:val="en-GB"/>
          </w:rPr>
          <w:t>1.1</w:t>
        </w:r>
        <w:r w:rsidR="00AE3C28">
          <w:rPr>
            <w:rFonts w:asciiTheme="minorHAnsi" w:eastAsiaTheme="minorEastAsia" w:hAnsiTheme="minorHAnsi" w:cstheme="minorBidi"/>
            <w:smallCaps w:val="0"/>
            <w:noProof/>
            <w:sz w:val="22"/>
            <w:szCs w:val="22"/>
          </w:rPr>
          <w:tab/>
        </w:r>
        <w:r w:rsidR="00AE3C28" w:rsidRPr="00EB1479">
          <w:rPr>
            <w:rStyle w:val="Hyperlink"/>
            <w:noProof/>
            <w:lang w:val="en-GB"/>
          </w:rPr>
          <w:t>Ikone korištene u ovom priručniku</w:t>
        </w:r>
        <w:r w:rsidR="00AE3C28">
          <w:rPr>
            <w:noProof/>
            <w:webHidden/>
          </w:rPr>
          <w:tab/>
        </w:r>
        <w:r w:rsidR="00AE3C28">
          <w:rPr>
            <w:noProof/>
            <w:webHidden/>
          </w:rPr>
          <w:fldChar w:fldCharType="begin"/>
        </w:r>
        <w:r w:rsidR="00AE3C28">
          <w:rPr>
            <w:noProof/>
            <w:webHidden/>
          </w:rPr>
          <w:instrText xml:space="preserve"> PAGEREF _Toc75162170 \h </w:instrText>
        </w:r>
        <w:r w:rsidR="00AE3C28">
          <w:rPr>
            <w:noProof/>
            <w:webHidden/>
          </w:rPr>
        </w:r>
        <w:r w:rsidR="00AE3C28">
          <w:rPr>
            <w:noProof/>
            <w:webHidden/>
          </w:rPr>
          <w:fldChar w:fldCharType="separate"/>
        </w:r>
        <w:r w:rsidR="00111079">
          <w:rPr>
            <w:noProof/>
            <w:webHidden/>
          </w:rPr>
          <w:t>2</w:t>
        </w:r>
        <w:r w:rsidR="00AE3C28">
          <w:rPr>
            <w:noProof/>
            <w:webHidden/>
          </w:rPr>
          <w:fldChar w:fldCharType="end"/>
        </w:r>
      </w:hyperlink>
    </w:p>
    <w:p w14:paraId="6DD19545" w14:textId="1F02F7E9" w:rsidR="00AE3C28" w:rsidRDefault="007F3AC9">
      <w:pPr>
        <w:pStyle w:val="TOC2"/>
        <w:rPr>
          <w:rFonts w:asciiTheme="minorHAnsi" w:eastAsiaTheme="minorEastAsia" w:hAnsiTheme="minorHAnsi" w:cstheme="minorBidi"/>
          <w:smallCaps w:val="0"/>
          <w:noProof/>
          <w:sz w:val="22"/>
          <w:szCs w:val="22"/>
        </w:rPr>
      </w:pPr>
      <w:hyperlink w:anchor="_Toc75162171" w:history="1">
        <w:r w:rsidR="00AE3C28" w:rsidRPr="00EB1479">
          <w:rPr>
            <w:rStyle w:val="Hyperlink"/>
            <w:noProof/>
            <w:lang w:val="en-GB"/>
          </w:rPr>
          <w:t>1.2</w:t>
        </w:r>
        <w:r w:rsidR="00AE3C28">
          <w:rPr>
            <w:rFonts w:asciiTheme="minorHAnsi" w:eastAsiaTheme="minorEastAsia" w:hAnsiTheme="minorHAnsi" w:cstheme="minorBidi"/>
            <w:smallCaps w:val="0"/>
            <w:noProof/>
            <w:sz w:val="22"/>
            <w:szCs w:val="22"/>
          </w:rPr>
          <w:tab/>
        </w:r>
        <w:r w:rsidR="00AE3C28" w:rsidRPr="00EB1479">
          <w:rPr>
            <w:rStyle w:val="Hyperlink"/>
            <w:noProof/>
            <w:lang w:val="en-GB"/>
          </w:rPr>
          <w:t>Kome je namijenjen ovaj priručnik?</w:t>
        </w:r>
        <w:r w:rsidR="00AE3C28">
          <w:rPr>
            <w:noProof/>
            <w:webHidden/>
          </w:rPr>
          <w:tab/>
        </w:r>
        <w:r w:rsidR="00AE3C28">
          <w:rPr>
            <w:noProof/>
            <w:webHidden/>
          </w:rPr>
          <w:fldChar w:fldCharType="begin"/>
        </w:r>
        <w:r w:rsidR="00AE3C28">
          <w:rPr>
            <w:noProof/>
            <w:webHidden/>
          </w:rPr>
          <w:instrText xml:space="preserve"> PAGEREF _Toc75162171 \h </w:instrText>
        </w:r>
        <w:r w:rsidR="00AE3C28">
          <w:rPr>
            <w:noProof/>
            <w:webHidden/>
          </w:rPr>
        </w:r>
        <w:r w:rsidR="00AE3C28">
          <w:rPr>
            <w:noProof/>
            <w:webHidden/>
          </w:rPr>
          <w:fldChar w:fldCharType="separate"/>
        </w:r>
        <w:r w:rsidR="00111079">
          <w:rPr>
            <w:noProof/>
            <w:webHidden/>
          </w:rPr>
          <w:t>3</w:t>
        </w:r>
        <w:r w:rsidR="00AE3C28">
          <w:rPr>
            <w:noProof/>
            <w:webHidden/>
          </w:rPr>
          <w:fldChar w:fldCharType="end"/>
        </w:r>
      </w:hyperlink>
    </w:p>
    <w:p w14:paraId="1C587161" w14:textId="61D990E7" w:rsidR="00AE3C28" w:rsidRDefault="007F3AC9">
      <w:pPr>
        <w:pStyle w:val="TOC2"/>
        <w:rPr>
          <w:rFonts w:asciiTheme="minorHAnsi" w:eastAsiaTheme="minorEastAsia" w:hAnsiTheme="minorHAnsi" w:cstheme="minorBidi"/>
          <w:smallCaps w:val="0"/>
          <w:noProof/>
          <w:sz w:val="22"/>
          <w:szCs w:val="22"/>
        </w:rPr>
      </w:pPr>
      <w:hyperlink w:anchor="_Toc75162172" w:history="1">
        <w:r w:rsidR="00AE3C28" w:rsidRPr="00EB1479">
          <w:rPr>
            <w:rStyle w:val="Hyperlink"/>
            <w:noProof/>
            <w:lang w:val="en-GB"/>
          </w:rPr>
          <w:t>1.3</w:t>
        </w:r>
        <w:r w:rsidR="00AE3C28">
          <w:rPr>
            <w:rFonts w:asciiTheme="minorHAnsi" w:eastAsiaTheme="minorEastAsia" w:hAnsiTheme="minorHAnsi" w:cstheme="minorBidi"/>
            <w:smallCaps w:val="0"/>
            <w:noProof/>
            <w:sz w:val="22"/>
            <w:szCs w:val="22"/>
          </w:rPr>
          <w:tab/>
        </w:r>
        <w:r w:rsidR="00AE3C28" w:rsidRPr="00EB1479">
          <w:rPr>
            <w:rStyle w:val="Hyperlink"/>
            <w:noProof/>
            <w:lang w:val="en-GB"/>
          </w:rPr>
          <w:t>Kojim ciljevima se treba težiti?</w:t>
        </w:r>
        <w:r w:rsidR="00AE3C28">
          <w:rPr>
            <w:noProof/>
            <w:webHidden/>
          </w:rPr>
          <w:tab/>
        </w:r>
        <w:r w:rsidR="00AE3C28">
          <w:rPr>
            <w:noProof/>
            <w:webHidden/>
          </w:rPr>
          <w:fldChar w:fldCharType="begin"/>
        </w:r>
        <w:r w:rsidR="00AE3C28">
          <w:rPr>
            <w:noProof/>
            <w:webHidden/>
          </w:rPr>
          <w:instrText xml:space="preserve"> PAGEREF _Toc75162172 \h </w:instrText>
        </w:r>
        <w:r w:rsidR="00AE3C28">
          <w:rPr>
            <w:noProof/>
            <w:webHidden/>
          </w:rPr>
        </w:r>
        <w:r w:rsidR="00AE3C28">
          <w:rPr>
            <w:noProof/>
            <w:webHidden/>
          </w:rPr>
          <w:fldChar w:fldCharType="separate"/>
        </w:r>
        <w:r w:rsidR="00111079">
          <w:rPr>
            <w:noProof/>
            <w:webHidden/>
          </w:rPr>
          <w:t>3</w:t>
        </w:r>
        <w:r w:rsidR="00AE3C28">
          <w:rPr>
            <w:noProof/>
            <w:webHidden/>
          </w:rPr>
          <w:fldChar w:fldCharType="end"/>
        </w:r>
      </w:hyperlink>
    </w:p>
    <w:p w14:paraId="08024CB7" w14:textId="6D4AAB95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173" w:history="1">
        <w:r w:rsidR="00AE3C28" w:rsidRPr="00EB1479">
          <w:rPr>
            <w:rStyle w:val="Hyperlink"/>
          </w:rPr>
          <w:t>2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CILJEVI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73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7</w:t>
        </w:r>
        <w:r w:rsidR="00AE3C28">
          <w:rPr>
            <w:webHidden/>
          </w:rPr>
          <w:fldChar w:fldCharType="end"/>
        </w:r>
      </w:hyperlink>
    </w:p>
    <w:p w14:paraId="5B45BDFA" w14:textId="371BBA19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174" w:history="1">
        <w:r w:rsidR="00AE3C28" w:rsidRPr="00EB1479">
          <w:rPr>
            <w:rStyle w:val="Hyperlink"/>
          </w:rPr>
          <w:t>3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ISHODI UČENJ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74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7</w:t>
        </w:r>
        <w:r w:rsidR="00AE3C28">
          <w:rPr>
            <w:webHidden/>
          </w:rPr>
          <w:fldChar w:fldCharType="end"/>
        </w:r>
      </w:hyperlink>
    </w:p>
    <w:p w14:paraId="1D961430" w14:textId="66C7F4F8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175" w:history="1">
        <w:r w:rsidR="00AE3C28" w:rsidRPr="00EB1479">
          <w:rPr>
            <w:rStyle w:val="Hyperlink"/>
          </w:rPr>
          <w:t>4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KOMPETENCIJE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75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7</w:t>
        </w:r>
        <w:r w:rsidR="00AE3C28">
          <w:rPr>
            <w:webHidden/>
          </w:rPr>
          <w:fldChar w:fldCharType="end"/>
        </w:r>
      </w:hyperlink>
    </w:p>
    <w:p w14:paraId="21912C4A" w14:textId="49FB4A73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176" w:history="1">
        <w:r w:rsidR="00AE3C28" w:rsidRPr="00EB1479">
          <w:rPr>
            <w:rStyle w:val="Hyperlink"/>
          </w:rPr>
          <w:t>5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ZNANJE I RAZUMIJEVANJE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76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8</w:t>
        </w:r>
        <w:r w:rsidR="00AE3C28">
          <w:rPr>
            <w:webHidden/>
          </w:rPr>
          <w:fldChar w:fldCharType="end"/>
        </w:r>
      </w:hyperlink>
    </w:p>
    <w:p w14:paraId="595CC4DC" w14:textId="3D6A2238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177" w:history="1">
        <w:r w:rsidR="00AE3C28" w:rsidRPr="00EB1479">
          <w:rPr>
            <w:rStyle w:val="Hyperlink"/>
          </w:rPr>
          <w:t>6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AKTIVNOSTI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77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9</w:t>
        </w:r>
        <w:r w:rsidR="00AE3C28">
          <w:rPr>
            <w:webHidden/>
          </w:rPr>
          <w:fldChar w:fldCharType="end"/>
        </w:r>
      </w:hyperlink>
    </w:p>
    <w:p w14:paraId="56F90BAE" w14:textId="0906C4EA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178" w:history="1">
        <w:r w:rsidR="00AE3C28" w:rsidRPr="00EB1479">
          <w:rPr>
            <w:rStyle w:val="Hyperlink"/>
          </w:rPr>
          <w:t>7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TEHNOLOGIJE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78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9</w:t>
        </w:r>
        <w:r w:rsidR="00AE3C28">
          <w:rPr>
            <w:webHidden/>
          </w:rPr>
          <w:fldChar w:fldCharType="end"/>
        </w:r>
      </w:hyperlink>
    </w:p>
    <w:p w14:paraId="2B41F14C" w14:textId="65F9C32C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179" w:history="1">
        <w:r w:rsidR="00AE3C28" w:rsidRPr="00EB1479">
          <w:rPr>
            <w:rStyle w:val="Hyperlink"/>
          </w:rPr>
          <w:t>8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POSTUPCI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79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10</w:t>
        </w:r>
        <w:r w:rsidR="00AE3C28">
          <w:rPr>
            <w:webHidden/>
          </w:rPr>
          <w:fldChar w:fldCharType="end"/>
        </w:r>
      </w:hyperlink>
    </w:p>
    <w:p w14:paraId="1BD2B758" w14:textId="47B1B136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180" w:history="1">
        <w:r w:rsidR="00AE3C28" w:rsidRPr="00EB1479">
          <w:rPr>
            <w:rStyle w:val="Hyperlink"/>
          </w:rPr>
          <w:t>9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ograničenj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80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10</w:t>
        </w:r>
        <w:r w:rsidR="00AE3C28">
          <w:rPr>
            <w:webHidden/>
          </w:rPr>
          <w:fldChar w:fldCharType="end"/>
        </w:r>
      </w:hyperlink>
    </w:p>
    <w:p w14:paraId="7DD0706D" w14:textId="1726BAE0" w:rsidR="00AE3C28" w:rsidRDefault="007F3AC9">
      <w:pPr>
        <w:pStyle w:val="TOC1"/>
        <w:rPr>
          <w:rStyle w:val="Hyperlink"/>
        </w:rPr>
      </w:pPr>
      <w:hyperlink w:anchor="_Toc75162181" w:history="1">
        <w:r w:rsidR="00AE3C28" w:rsidRPr="00EB1479">
          <w:rPr>
            <w:rStyle w:val="Hyperlink"/>
          </w:rPr>
          <w:t>10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METODE OCJENJIVANJ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81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11</w:t>
        </w:r>
        <w:r w:rsidR="00AE3C28">
          <w:rPr>
            <w:webHidden/>
          </w:rPr>
          <w:fldChar w:fldCharType="end"/>
        </w:r>
      </w:hyperlink>
    </w:p>
    <w:p w14:paraId="2B22711A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4075EE0C" w14:textId="6729B432" w:rsidR="00AE3C28" w:rsidRDefault="007F3AC9">
      <w:pPr>
        <w:pStyle w:val="TOC1"/>
        <w:rPr>
          <w:rStyle w:val="Hyperlink"/>
        </w:rPr>
      </w:pPr>
      <w:hyperlink w:anchor="_Toc75162182" w:history="1">
        <w:r w:rsidR="00AE3C28" w:rsidRPr="00EB1479">
          <w:rPr>
            <w:rStyle w:val="Hyperlink"/>
            <w:lang w:val="it-IT" w:eastAsia="sl-SI"/>
          </w:rPr>
          <w:t>I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val="it-IT" w:eastAsia="sl-SI"/>
          </w:rPr>
          <w:t>MENADŽMENT I TEORIJE UPRAVLJANJA  KVALITETOM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82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13</w:t>
        </w:r>
        <w:r w:rsidR="00AE3C28">
          <w:rPr>
            <w:webHidden/>
          </w:rPr>
          <w:fldChar w:fldCharType="end"/>
        </w:r>
      </w:hyperlink>
    </w:p>
    <w:p w14:paraId="04FC5558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073A244B" w14:textId="11226A7D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183" w:history="1">
        <w:r w:rsidR="00AE3C28" w:rsidRPr="00EB1479">
          <w:rPr>
            <w:rStyle w:val="Hyperlink"/>
          </w:rPr>
          <w:t>1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eastAsia="sl-SI"/>
          </w:rPr>
          <w:t>RAZVOJ MENADŽMENT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83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14</w:t>
        </w:r>
        <w:r w:rsidR="00AE3C28">
          <w:rPr>
            <w:webHidden/>
          </w:rPr>
          <w:fldChar w:fldCharType="end"/>
        </w:r>
      </w:hyperlink>
    </w:p>
    <w:p w14:paraId="5C8F143B" w14:textId="134619DB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184" w:history="1">
        <w:r w:rsidR="00AE3C28" w:rsidRPr="00EB1479">
          <w:rPr>
            <w:rStyle w:val="Hyperlink"/>
          </w:rPr>
          <w:t>2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TEORIJE UPRAVLJANJ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84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15</w:t>
        </w:r>
        <w:r w:rsidR="00AE3C28">
          <w:rPr>
            <w:webHidden/>
          </w:rPr>
          <w:fldChar w:fldCharType="end"/>
        </w:r>
      </w:hyperlink>
    </w:p>
    <w:p w14:paraId="7808041B" w14:textId="4497EB2B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185" w:history="1">
        <w:r w:rsidR="00AE3C28" w:rsidRPr="00EB1479">
          <w:rPr>
            <w:rStyle w:val="Hyperlink"/>
            <w:lang w:eastAsia="sl-SI"/>
          </w:rPr>
          <w:t>3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eastAsia="sl-SI"/>
          </w:rPr>
          <w:t>UPRAVLJANJE ZNANJEM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85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17</w:t>
        </w:r>
        <w:r w:rsidR="00AE3C28">
          <w:rPr>
            <w:webHidden/>
          </w:rPr>
          <w:fldChar w:fldCharType="end"/>
        </w:r>
      </w:hyperlink>
    </w:p>
    <w:p w14:paraId="6692767E" w14:textId="25E9CF79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186" w:history="1">
        <w:r w:rsidR="00AE3C28" w:rsidRPr="00EB1479">
          <w:rPr>
            <w:rStyle w:val="Hyperlink"/>
            <w:lang w:eastAsia="sl-SI"/>
          </w:rPr>
          <w:t>4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eastAsia="sl-SI"/>
          </w:rPr>
          <w:t>POSLOVNI MENADŽMENT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86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18</w:t>
        </w:r>
        <w:r w:rsidR="00AE3C28">
          <w:rPr>
            <w:webHidden/>
          </w:rPr>
          <w:fldChar w:fldCharType="end"/>
        </w:r>
      </w:hyperlink>
    </w:p>
    <w:p w14:paraId="1BD8B530" w14:textId="60886BA0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187" w:history="1">
        <w:r w:rsidR="00AE3C28" w:rsidRPr="00EB1479">
          <w:rPr>
            <w:rStyle w:val="Hyperlink"/>
            <w:lang w:eastAsia="sl-SI"/>
          </w:rPr>
          <w:t>5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eastAsia="sl-SI"/>
          </w:rPr>
          <w:t>STRATEŠKI ASPEKTI TEHNOLOŠKOG RAZVOJ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87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19</w:t>
        </w:r>
        <w:r w:rsidR="00AE3C28">
          <w:rPr>
            <w:webHidden/>
          </w:rPr>
          <w:fldChar w:fldCharType="end"/>
        </w:r>
      </w:hyperlink>
    </w:p>
    <w:p w14:paraId="63ABBE1D" w14:textId="4AAB499A" w:rsidR="00AE3C28" w:rsidRDefault="007F3AC9">
      <w:pPr>
        <w:pStyle w:val="TOC1"/>
        <w:rPr>
          <w:rStyle w:val="Hyperlink"/>
        </w:rPr>
      </w:pPr>
      <w:hyperlink w:anchor="_Toc75162188" w:history="1">
        <w:r w:rsidR="00AE3C28" w:rsidRPr="00EB1479">
          <w:rPr>
            <w:rStyle w:val="Hyperlink"/>
            <w:lang w:eastAsia="sl-SI"/>
          </w:rPr>
          <w:t>6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eastAsia="sl-SI"/>
          </w:rPr>
          <w:t>UPRAVLJANJE KVALITETOM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88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20</w:t>
        </w:r>
        <w:r w:rsidR="00AE3C28">
          <w:rPr>
            <w:webHidden/>
          </w:rPr>
          <w:fldChar w:fldCharType="end"/>
        </w:r>
      </w:hyperlink>
    </w:p>
    <w:p w14:paraId="6BC12777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4EA949E8" w14:textId="5A87C684" w:rsidR="00AE3C28" w:rsidRDefault="007F3AC9">
      <w:pPr>
        <w:pStyle w:val="TOC1"/>
        <w:rPr>
          <w:rStyle w:val="Hyperlink"/>
        </w:rPr>
      </w:pPr>
      <w:hyperlink w:anchor="_Toc75162189" w:history="1">
        <w:r w:rsidR="00AE3C28" w:rsidRPr="00EB1479">
          <w:rPr>
            <w:rStyle w:val="Hyperlink"/>
            <w:lang w:val="en-GB"/>
          </w:rPr>
          <w:t>II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val="en-GB" w:eastAsia="sl-SI"/>
          </w:rPr>
          <w:t>TEORIJE INOVACIJ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89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21</w:t>
        </w:r>
        <w:r w:rsidR="00AE3C28">
          <w:rPr>
            <w:webHidden/>
          </w:rPr>
          <w:fldChar w:fldCharType="end"/>
        </w:r>
      </w:hyperlink>
    </w:p>
    <w:p w14:paraId="55E8B980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4F852E49" w14:textId="5B076128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190" w:history="1">
        <w:r w:rsidR="00AE3C28" w:rsidRPr="00EB1479">
          <w:rPr>
            <w:rStyle w:val="Hyperlink"/>
            <w:lang w:eastAsia="sl-SI"/>
          </w:rPr>
          <w:t>1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eastAsia="sl-SI"/>
          </w:rPr>
          <w:t>UVOD U INOVACIJE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90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22</w:t>
        </w:r>
        <w:r w:rsidR="00AE3C28">
          <w:rPr>
            <w:webHidden/>
          </w:rPr>
          <w:fldChar w:fldCharType="end"/>
        </w:r>
      </w:hyperlink>
    </w:p>
    <w:p w14:paraId="434D7AAA" w14:textId="09379A7F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191" w:history="1">
        <w:r w:rsidR="00AE3C28" w:rsidRPr="00EB1479">
          <w:rPr>
            <w:rStyle w:val="Hyperlink"/>
            <w:lang w:val="it-IT" w:eastAsia="sl-SI"/>
          </w:rPr>
          <w:t>2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val="it-IT" w:eastAsia="sl-SI"/>
          </w:rPr>
          <w:t>DEFINIRANJE POJMOVA INOVACIJA (NOVA IDEJA, INOVACIJA, IZUM …)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91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23</w:t>
        </w:r>
        <w:r w:rsidR="00AE3C28">
          <w:rPr>
            <w:webHidden/>
          </w:rPr>
          <w:fldChar w:fldCharType="end"/>
        </w:r>
      </w:hyperlink>
    </w:p>
    <w:p w14:paraId="0E67A4ED" w14:textId="59A1FEE6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192" w:history="1">
        <w:r w:rsidR="00AE3C28" w:rsidRPr="00EB1479">
          <w:rPr>
            <w:rStyle w:val="Hyperlink"/>
            <w:lang w:eastAsia="sl-SI"/>
          </w:rPr>
          <w:t>3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eastAsia="sl-SI"/>
          </w:rPr>
          <w:t>OSNOVNE KARAKTERISTIKE INOVACIJ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92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24</w:t>
        </w:r>
        <w:r w:rsidR="00AE3C28">
          <w:rPr>
            <w:webHidden/>
          </w:rPr>
          <w:fldChar w:fldCharType="end"/>
        </w:r>
      </w:hyperlink>
    </w:p>
    <w:p w14:paraId="392ED16B" w14:textId="7BB852FB" w:rsidR="00AE3C28" w:rsidRDefault="007F3AC9">
      <w:pPr>
        <w:pStyle w:val="TOC1"/>
        <w:rPr>
          <w:rStyle w:val="Hyperlink"/>
        </w:rPr>
      </w:pPr>
      <w:hyperlink w:anchor="_Toc75162193" w:history="1">
        <w:r w:rsidR="00AE3C28" w:rsidRPr="00EB1479">
          <w:rPr>
            <w:rStyle w:val="Hyperlink"/>
            <w:lang w:val="it-IT" w:eastAsia="sl-SI"/>
          </w:rPr>
          <w:t>4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val="it-IT" w:eastAsia="sl-SI"/>
          </w:rPr>
          <w:t>OTVORENI I ZATVORENI SUSTAVI INOVACIJ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93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25</w:t>
        </w:r>
        <w:r w:rsidR="00AE3C28">
          <w:rPr>
            <w:webHidden/>
          </w:rPr>
          <w:fldChar w:fldCharType="end"/>
        </w:r>
      </w:hyperlink>
    </w:p>
    <w:p w14:paraId="6C562CBA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5424CDFC" w14:textId="660952F8" w:rsidR="00AE3C28" w:rsidRDefault="007F3AC9">
      <w:pPr>
        <w:pStyle w:val="TOC1"/>
        <w:rPr>
          <w:rStyle w:val="Hyperlink"/>
        </w:rPr>
      </w:pPr>
      <w:hyperlink w:anchor="_Toc75162194" w:history="1">
        <w:r w:rsidR="00AE3C28" w:rsidRPr="00EB1479">
          <w:rPr>
            <w:rStyle w:val="Hyperlink"/>
            <w:lang w:val="en-GB"/>
          </w:rPr>
          <w:t>III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val="en-GB" w:eastAsia="sl-SI"/>
          </w:rPr>
          <w:t>KULTURA INOVACIJ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94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27</w:t>
        </w:r>
        <w:r w:rsidR="00AE3C28">
          <w:rPr>
            <w:webHidden/>
          </w:rPr>
          <w:fldChar w:fldCharType="end"/>
        </w:r>
      </w:hyperlink>
    </w:p>
    <w:p w14:paraId="0CA0E856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22FF2DC4" w14:textId="17DF6206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195" w:history="1">
        <w:r w:rsidR="00AE3C28" w:rsidRPr="00EB1479">
          <w:rPr>
            <w:rStyle w:val="Hyperlink"/>
            <w:lang w:eastAsia="sl-SI"/>
          </w:rPr>
          <w:t>1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eastAsia="sl-SI"/>
          </w:rPr>
          <w:t>VIZIJA, MISIJA, VRIJEDNOST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95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28</w:t>
        </w:r>
        <w:r w:rsidR="00AE3C28">
          <w:rPr>
            <w:webHidden/>
          </w:rPr>
          <w:fldChar w:fldCharType="end"/>
        </w:r>
      </w:hyperlink>
    </w:p>
    <w:p w14:paraId="328B7D4A" w14:textId="3A8AB137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196" w:history="1">
        <w:r w:rsidR="00AE3C28" w:rsidRPr="00EB1479">
          <w:rPr>
            <w:rStyle w:val="Hyperlink"/>
            <w:lang w:eastAsia="sl-SI"/>
          </w:rPr>
          <w:t>2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eastAsia="sl-SI"/>
          </w:rPr>
          <w:t>ORGANIZACIJSKA KULTUR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96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29</w:t>
        </w:r>
        <w:r w:rsidR="00AE3C28">
          <w:rPr>
            <w:webHidden/>
          </w:rPr>
          <w:fldChar w:fldCharType="end"/>
        </w:r>
      </w:hyperlink>
    </w:p>
    <w:p w14:paraId="2C52457E" w14:textId="7B3C7BB4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197" w:history="1">
        <w:r w:rsidR="00AE3C28" w:rsidRPr="00EB1479">
          <w:rPr>
            <w:rStyle w:val="Hyperlink"/>
            <w:lang w:eastAsia="sl-SI"/>
          </w:rPr>
          <w:t>5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eastAsia="sl-SI"/>
          </w:rPr>
          <w:t>ORGANIZACIJA KOJA UČI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97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30</w:t>
        </w:r>
        <w:r w:rsidR="00AE3C28">
          <w:rPr>
            <w:webHidden/>
          </w:rPr>
          <w:fldChar w:fldCharType="end"/>
        </w:r>
      </w:hyperlink>
    </w:p>
    <w:p w14:paraId="6B40C2CB" w14:textId="142A3525" w:rsidR="00AE3C28" w:rsidRDefault="007F3AC9">
      <w:pPr>
        <w:pStyle w:val="TOC1"/>
        <w:rPr>
          <w:rStyle w:val="Hyperlink"/>
        </w:rPr>
      </w:pPr>
      <w:hyperlink w:anchor="_Toc75162198" w:history="1">
        <w:r w:rsidR="00AE3C28" w:rsidRPr="00EB1479">
          <w:rPr>
            <w:rStyle w:val="Hyperlink"/>
            <w:lang w:eastAsia="sl-SI"/>
          </w:rPr>
          <w:t>6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eastAsia="sl-SI"/>
          </w:rPr>
          <w:t>ZNANSTVENO – TEHNOLOŠKA REVOLUCIJA, EKSPLOZIJA ZNANJA I INOVACIJ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98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31</w:t>
        </w:r>
        <w:r w:rsidR="00AE3C28">
          <w:rPr>
            <w:webHidden/>
          </w:rPr>
          <w:fldChar w:fldCharType="end"/>
        </w:r>
      </w:hyperlink>
    </w:p>
    <w:p w14:paraId="0FE28D29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2E7DE5A6" w14:textId="2EDED0D4" w:rsidR="00AE3C28" w:rsidRDefault="007F3AC9">
      <w:pPr>
        <w:pStyle w:val="TOC1"/>
        <w:rPr>
          <w:rStyle w:val="Hyperlink"/>
        </w:rPr>
      </w:pPr>
      <w:hyperlink w:anchor="_Toc75162199" w:history="1">
        <w:r w:rsidR="00AE3C28" w:rsidRPr="00EB1479">
          <w:rPr>
            <w:rStyle w:val="Hyperlink"/>
            <w:lang w:val="en-GB"/>
          </w:rPr>
          <w:t>IV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val="en-GB" w:eastAsia="sl-SI"/>
          </w:rPr>
          <w:t>ANALIZA SUSTAVA INOVACIJ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199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33</w:t>
        </w:r>
        <w:r w:rsidR="00AE3C28">
          <w:rPr>
            <w:webHidden/>
          </w:rPr>
          <w:fldChar w:fldCharType="end"/>
        </w:r>
      </w:hyperlink>
    </w:p>
    <w:p w14:paraId="2E757339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2EDFED8B" w14:textId="1621BBB1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00" w:history="1">
        <w:r w:rsidR="00AE3C28" w:rsidRPr="00EB1479">
          <w:rPr>
            <w:rStyle w:val="Hyperlink"/>
          </w:rPr>
          <w:t>1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ANALIZA PROCESA INOVACIJ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00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34</w:t>
        </w:r>
        <w:r w:rsidR="00AE3C28">
          <w:rPr>
            <w:webHidden/>
          </w:rPr>
          <w:fldChar w:fldCharType="end"/>
        </w:r>
      </w:hyperlink>
    </w:p>
    <w:p w14:paraId="5FA8B7F9" w14:textId="17964A07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01" w:history="1">
        <w:r w:rsidR="00AE3C28" w:rsidRPr="00EB1479">
          <w:rPr>
            <w:rStyle w:val="Hyperlink"/>
          </w:rPr>
          <w:t>2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SADRŽAJNE VRSTE INOVACIJ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01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35</w:t>
        </w:r>
        <w:r w:rsidR="00AE3C28">
          <w:rPr>
            <w:webHidden/>
          </w:rPr>
          <w:fldChar w:fldCharType="end"/>
        </w:r>
      </w:hyperlink>
    </w:p>
    <w:p w14:paraId="66A6BA6C" w14:textId="2B593288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02" w:history="1">
        <w:r w:rsidR="00AE3C28" w:rsidRPr="00EB1479">
          <w:rPr>
            <w:rStyle w:val="Hyperlink"/>
          </w:rPr>
          <w:t>3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VRSTE INOVACIJA U SMISLU UTJECAJA I TEHNOLOGIJE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02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36</w:t>
        </w:r>
        <w:r w:rsidR="00AE3C28">
          <w:rPr>
            <w:webHidden/>
          </w:rPr>
          <w:fldChar w:fldCharType="end"/>
        </w:r>
      </w:hyperlink>
    </w:p>
    <w:p w14:paraId="254AC1D0" w14:textId="1198A4B5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03" w:history="1">
        <w:r w:rsidR="00AE3C28" w:rsidRPr="00EB1479">
          <w:rPr>
            <w:rStyle w:val="Hyperlink"/>
          </w:rPr>
          <w:t>4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VRSTE INOVACIJA PREMA PORIJEKLU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03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37</w:t>
        </w:r>
        <w:r w:rsidR="00AE3C28">
          <w:rPr>
            <w:webHidden/>
          </w:rPr>
          <w:fldChar w:fldCharType="end"/>
        </w:r>
      </w:hyperlink>
    </w:p>
    <w:p w14:paraId="3FFA16B7" w14:textId="3EB260C8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04" w:history="1">
        <w:r w:rsidR="00AE3C28" w:rsidRPr="00EB1479">
          <w:rPr>
            <w:rStyle w:val="Hyperlink"/>
          </w:rPr>
          <w:t>5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VRSTE IZUM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04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38</w:t>
        </w:r>
        <w:r w:rsidR="00AE3C28">
          <w:rPr>
            <w:webHidden/>
          </w:rPr>
          <w:fldChar w:fldCharType="end"/>
        </w:r>
      </w:hyperlink>
    </w:p>
    <w:p w14:paraId="78462F43" w14:textId="5CFEA3E1" w:rsidR="00AE3C28" w:rsidRDefault="007F3AC9">
      <w:pPr>
        <w:pStyle w:val="TOC1"/>
        <w:rPr>
          <w:rStyle w:val="Hyperlink"/>
        </w:rPr>
      </w:pPr>
      <w:hyperlink w:anchor="_Toc75162205" w:history="1">
        <w:r w:rsidR="00AE3C28" w:rsidRPr="00EB1479">
          <w:rPr>
            <w:rStyle w:val="Hyperlink"/>
          </w:rPr>
          <w:t>6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ZAŠTITA INTELEKTUALNOG VLASNIŠTV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05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39</w:t>
        </w:r>
        <w:r w:rsidR="00AE3C28">
          <w:rPr>
            <w:webHidden/>
          </w:rPr>
          <w:fldChar w:fldCharType="end"/>
        </w:r>
      </w:hyperlink>
    </w:p>
    <w:p w14:paraId="1AAFA49D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379013CD" w14:textId="07763DCC" w:rsidR="00AE3C28" w:rsidRDefault="007F3AC9">
      <w:pPr>
        <w:pStyle w:val="TOC1"/>
        <w:rPr>
          <w:rStyle w:val="Hyperlink"/>
        </w:rPr>
      </w:pPr>
      <w:hyperlink w:anchor="_Toc75162206" w:history="1">
        <w:r w:rsidR="00AE3C28" w:rsidRPr="00EB1479">
          <w:rPr>
            <w:rStyle w:val="Hyperlink"/>
            <w:lang w:val="en-GB"/>
          </w:rPr>
          <w:t>V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val="en-GB" w:eastAsia="sl-SI"/>
          </w:rPr>
          <w:t>INOVATIVNE PROMJENE I UČENJE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06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41</w:t>
        </w:r>
        <w:r w:rsidR="00AE3C28">
          <w:rPr>
            <w:webHidden/>
          </w:rPr>
          <w:fldChar w:fldCharType="end"/>
        </w:r>
      </w:hyperlink>
    </w:p>
    <w:p w14:paraId="57A15E11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2D54800F" w14:textId="1242A7C9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07" w:history="1">
        <w:r w:rsidR="00AE3C28" w:rsidRPr="00EB1479">
          <w:rPr>
            <w:rStyle w:val="Hyperlink"/>
          </w:rPr>
          <w:t>1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UTVRĐIVANJE SVAKODNEVNIH PROBLEMA I IZAZOV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07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42</w:t>
        </w:r>
        <w:r w:rsidR="00AE3C28">
          <w:rPr>
            <w:webHidden/>
          </w:rPr>
          <w:fldChar w:fldCharType="end"/>
        </w:r>
      </w:hyperlink>
    </w:p>
    <w:p w14:paraId="1DC17819" w14:textId="79E77DE4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08" w:history="1">
        <w:r w:rsidR="00AE3C28" w:rsidRPr="00EB1479">
          <w:rPr>
            <w:rStyle w:val="Hyperlink"/>
          </w:rPr>
          <w:t>2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TIMSKI PRISTUP INOVACIJAM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08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43</w:t>
        </w:r>
        <w:r w:rsidR="00AE3C28">
          <w:rPr>
            <w:webHidden/>
          </w:rPr>
          <w:fldChar w:fldCharType="end"/>
        </w:r>
      </w:hyperlink>
    </w:p>
    <w:p w14:paraId="222916D9" w14:textId="5C12CEDC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09" w:history="1">
        <w:r w:rsidR="00AE3C28" w:rsidRPr="00EB1479">
          <w:rPr>
            <w:rStyle w:val="Hyperlink"/>
          </w:rPr>
          <w:t>3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PROJEKTNI PRISTUP INOVACIJAM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09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44</w:t>
        </w:r>
        <w:r w:rsidR="00AE3C28">
          <w:rPr>
            <w:webHidden/>
          </w:rPr>
          <w:fldChar w:fldCharType="end"/>
        </w:r>
      </w:hyperlink>
    </w:p>
    <w:p w14:paraId="1D5E4C6A" w14:textId="288EBFEB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10" w:history="1">
        <w:r w:rsidR="00AE3C28" w:rsidRPr="00EB1479">
          <w:rPr>
            <w:rStyle w:val="Hyperlink"/>
          </w:rPr>
          <w:t>4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INOVACIJSKI TRENING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10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45</w:t>
        </w:r>
        <w:r w:rsidR="00AE3C28">
          <w:rPr>
            <w:webHidden/>
          </w:rPr>
          <w:fldChar w:fldCharType="end"/>
        </w:r>
      </w:hyperlink>
    </w:p>
    <w:p w14:paraId="45A64038" w14:textId="54B02C45" w:rsidR="00AE3C28" w:rsidRDefault="007F3AC9">
      <w:pPr>
        <w:pStyle w:val="TOC1"/>
        <w:rPr>
          <w:rStyle w:val="Hyperlink"/>
        </w:rPr>
      </w:pPr>
      <w:hyperlink w:anchor="_Toc75162211" w:history="1">
        <w:r w:rsidR="00AE3C28" w:rsidRPr="00EB1479">
          <w:rPr>
            <w:rStyle w:val="Hyperlink"/>
          </w:rPr>
          <w:t>5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NAGRAĐIVANJE INOVATOR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11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46</w:t>
        </w:r>
        <w:r w:rsidR="00AE3C28">
          <w:rPr>
            <w:webHidden/>
          </w:rPr>
          <w:fldChar w:fldCharType="end"/>
        </w:r>
      </w:hyperlink>
    </w:p>
    <w:p w14:paraId="4B833FE2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15FA89A6" w14:textId="48481DE8" w:rsidR="00AE3C28" w:rsidRDefault="007F3AC9">
      <w:pPr>
        <w:pStyle w:val="TOC1"/>
        <w:rPr>
          <w:rStyle w:val="Hyperlink"/>
        </w:rPr>
      </w:pPr>
      <w:hyperlink w:anchor="_Toc75162212" w:history="1">
        <w:r w:rsidR="00AE3C28" w:rsidRPr="00EB1479">
          <w:rPr>
            <w:rStyle w:val="Hyperlink"/>
            <w:lang w:val="en-GB"/>
          </w:rPr>
          <w:t>VI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val="en-GB" w:eastAsia="sl-SI"/>
          </w:rPr>
          <w:t>KONCEPT OTVORENIH INOVACIJ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12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47</w:t>
        </w:r>
        <w:r w:rsidR="00AE3C28">
          <w:rPr>
            <w:webHidden/>
          </w:rPr>
          <w:fldChar w:fldCharType="end"/>
        </w:r>
      </w:hyperlink>
    </w:p>
    <w:p w14:paraId="1ABAA309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477F6EF6" w14:textId="2FCAEB90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13" w:history="1">
        <w:r w:rsidR="00AE3C28" w:rsidRPr="00EB1479">
          <w:rPr>
            <w:rStyle w:val="Hyperlink"/>
          </w:rPr>
          <w:t>1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UVOD U OTVORENE INOVACIJE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13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48</w:t>
        </w:r>
        <w:r w:rsidR="00AE3C28">
          <w:rPr>
            <w:webHidden/>
          </w:rPr>
          <w:fldChar w:fldCharType="end"/>
        </w:r>
      </w:hyperlink>
    </w:p>
    <w:p w14:paraId="7ED09C0B" w14:textId="3A4D6A49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14" w:history="1">
        <w:r w:rsidR="00AE3C28" w:rsidRPr="00EB1479">
          <w:rPr>
            <w:rStyle w:val="Hyperlink"/>
          </w:rPr>
          <w:t>2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PARADIGMA OTVORENIH INOVACIJ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14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49</w:t>
        </w:r>
        <w:r w:rsidR="00AE3C28">
          <w:rPr>
            <w:webHidden/>
          </w:rPr>
          <w:fldChar w:fldCharType="end"/>
        </w:r>
      </w:hyperlink>
    </w:p>
    <w:p w14:paraId="23FF598B" w14:textId="7D582784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15" w:history="1">
        <w:r w:rsidR="00AE3C28" w:rsidRPr="00EB1479">
          <w:rPr>
            <w:rStyle w:val="Hyperlink"/>
          </w:rPr>
          <w:t>3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TRIPLE HELIX, QUADRUPLE HELIX I QUINTUPLE HELIX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15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50</w:t>
        </w:r>
        <w:r w:rsidR="00AE3C28">
          <w:rPr>
            <w:webHidden/>
          </w:rPr>
          <w:fldChar w:fldCharType="end"/>
        </w:r>
      </w:hyperlink>
    </w:p>
    <w:p w14:paraId="161AF39A" w14:textId="698DCFCB" w:rsidR="00AE3C28" w:rsidRDefault="007F3AC9">
      <w:pPr>
        <w:pStyle w:val="TOC1"/>
        <w:rPr>
          <w:rStyle w:val="Hyperlink"/>
        </w:rPr>
      </w:pPr>
      <w:hyperlink w:anchor="_Toc75162216" w:history="1">
        <w:r w:rsidR="00AE3C28" w:rsidRPr="00EB1479">
          <w:rPr>
            <w:rStyle w:val="Hyperlink"/>
          </w:rPr>
          <w:t>4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CILJEVI TVRTKE ZA SURADNJU I OTVORENI INOVATIVNI MODELI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16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51</w:t>
        </w:r>
        <w:r w:rsidR="00AE3C28">
          <w:rPr>
            <w:webHidden/>
          </w:rPr>
          <w:fldChar w:fldCharType="end"/>
        </w:r>
      </w:hyperlink>
    </w:p>
    <w:p w14:paraId="06291704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23002713" w14:textId="6D06D8D6" w:rsidR="00AE3C28" w:rsidRDefault="007F3AC9">
      <w:pPr>
        <w:pStyle w:val="TOC1"/>
        <w:rPr>
          <w:rStyle w:val="Hyperlink"/>
        </w:rPr>
      </w:pPr>
      <w:hyperlink w:anchor="_Toc75162217" w:history="1">
        <w:r w:rsidR="00AE3C28" w:rsidRPr="00EB1479">
          <w:rPr>
            <w:rStyle w:val="Hyperlink"/>
            <w:lang w:val="it-IT"/>
          </w:rPr>
          <w:t>VII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val="it-IT" w:eastAsia="sl-SI"/>
          </w:rPr>
          <w:t>METODE I ALATI OTVORENIH INOVACIJ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17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52</w:t>
        </w:r>
        <w:r w:rsidR="00AE3C28">
          <w:rPr>
            <w:webHidden/>
          </w:rPr>
          <w:fldChar w:fldCharType="end"/>
        </w:r>
      </w:hyperlink>
    </w:p>
    <w:p w14:paraId="3FCA0D45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57E7CC5B" w14:textId="7AF0C8D7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18" w:history="1">
        <w:r w:rsidR="00AE3C28" w:rsidRPr="00EB1479">
          <w:rPr>
            <w:rStyle w:val="Hyperlink"/>
          </w:rPr>
          <w:t>1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OTVORENI IZVOR I VODEĆI KORISNICI U INOVACIJAM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18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53</w:t>
        </w:r>
        <w:r w:rsidR="00AE3C28">
          <w:rPr>
            <w:webHidden/>
          </w:rPr>
          <w:fldChar w:fldCharType="end"/>
        </w:r>
      </w:hyperlink>
    </w:p>
    <w:p w14:paraId="7297B1B2" w14:textId="3223B8B0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19" w:history="1">
        <w:r w:rsidR="00AE3C28" w:rsidRPr="00EB1479">
          <w:rPr>
            <w:rStyle w:val="Hyperlink"/>
          </w:rPr>
          <w:t>2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TEORIJA I PRAKSA KRAUDSOURCING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19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54</w:t>
        </w:r>
        <w:r w:rsidR="00AE3C28">
          <w:rPr>
            <w:webHidden/>
          </w:rPr>
          <w:fldChar w:fldCharType="end"/>
        </w:r>
      </w:hyperlink>
    </w:p>
    <w:p w14:paraId="4088F66C" w14:textId="4E7F1695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20" w:history="1">
        <w:r w:rsidR="00AE3C28" w:rsidRPr="00EB1479">
          <w:rPr>
            <w:rStyle w:val="Hyperlink"/>
          </w:rPr>
          <w:t>3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ODABIR PRAVOG ALATA ZA OTVORENE INOVACIJE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20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55</w:t>
        </w:r>
        <w:r w:rsidR="00AE3C28">
          <w:rPr>
            <w:webHidden/>
          </w:rPr>
          <w:fldChar w:fldCharType="end"/>
        </w:r>
      </w:hyperlink>
    </w:p>
    <w:p w14:paraId="61625158" w14:textId="0E0CA203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21" w:history="1">
        <w:r w:rsidR="00AE3C28" w:rsidRPr="00EB1479">
          <w:rPr>
            <w:rStyle w:val="Hyperlink"/>
          </w:rPr>
          <w:t>4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POSLOVNI MODELI I OTVORENE INOVACIJE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21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55</w:t>
        </w:r>
        <w:r w:rsidR="00AE3C28">
          <w:rPr>
            <w:webHidden/>
          </w:rPr>
          <w:fldChar w:fldCharType="end"/>
        </w:r>
      </w:hyperlink>
    </w:p>
    <w:p w14:paraId="13D77B15" w14:textId="1C1E0BD5" w:rsidR="00AE3C28" w:rsidRDefault="007F3AC9">
      <w:pPr>
        <w:pStyle w:val="TOC1"/>
        <w:rPr>
          <w:rStyle w:val="Hyperlink"/>
        </w:rPr>
      </w:pPr>
      <w:hyperlink w:anchor="_Toc75162222" w:history="1">
        <w:r w:rsidR="00AE3C28" w:rsidRPr="00EB1479">
          <w:rPr>
            <w:rStyle w:val="Hyperlink"/>
          </w:rPr>
          <w:t>5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ZAJEDNIČKO STVARANJE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22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57</w:t>
        </w:r>
        <w:r w:rsidR="00AE3C28">
          <w:rPr>
            <w:webHidden/>
          </w:rPr>
          <w:fldChar w:fldCharType="end"/>
        </w:r>
      </w:hyperlink>
    </w:p>
    <w:p w14:paraId="5524DB8B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4C998D80" w14:textId="13C2C73F" w:rsidR="00AE3C28" w:rsidRDefault="007F3AC9">
      <w:pPr>
        <w:pStyle w:val="TOC1"/>
        <w:rPr>
          <w:rStyle w:val="Hyperlink"/>
        </w:rPr>
      </w:pPr>
      <w:hyperlink w:anchor="_Toc75162223" w:history="1">
        <w:r w:rsidR="00AE3C28" w:rsidRPr="00EB1479">
          <w:rPr>
            <w:rStyle w:val="Hyperlink"/>
            <w:lang w:val="en-GB"/>
          </w:rPr>
          <w:t>VIII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val="en-GB" w:eastAsia="sl-SI"/>
          </w:rPr>
          <w:t>BUDUĆI RAZVOJ KONCEPTA OTVORENI</w:t>
        </w:r>
        <w:r w:rsidR="00AE3C28" w:rsidRPr="00EB1479">
          <w:rPr>
            <w:rStyle w:val="Hyperlink"/>
            <w:lang w:val="en-GB" w:eastAsia="sl-SI"/>
          </w:rPr>
          <w:t>H</w:t>
        </w:r>
        <w:r w:rsidR="00AE3C28" w:rsidRPr="00EB1479">
          <w:rPr>
            <w:rStyle w:val="Hyperlink"/>
            <w:lang w:val="en-GB" w:eastAsia="sl-SI"/>
          </w:rPr>
          <w:t xml:space="preserve"> INOVACIJ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23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59</w:t>
        </w:r>
        <w:r w:rsidR="00AE3C28">
          <w:rPr>
            <w:webHidden/>
          </w:rPr>
          <w:fldChar w:fldCharType="end"/>
        </w:r>
      </w:hyperlink>
    </w:p>
    <w:p w14:paraId="6B1F1A08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39D63C2B" w14:textId="06DE02DF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24" w:history="1">
        <w:r w:rsidR="00AE3C28" w:rsidRPr="00EB1479">
          <w:rPr>
            <w:rStyle w:val="Hyperlink"/>
          </w:rPr>
          <w:t>1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ODRAZ GLOBALIZACIJE U INOVACIJAM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24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59</w:t>
        </w:r>
        <w:r w:rsidR="00AE3C28">
          <w:rPr>
            <w:webHidden/>
          </w:rPr>
          <w:fldChar w:fldCharType="end"/>
        </w:r>
      </w:hyperlink>
    </w:p>
    <w:p w14:paraId="6ACF2133" w14:textId="1F4BABFF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25" w:history="1">
        <w:r w:rsidR="00AE3C28" w:rsidRPr="00EB1479">
          <w:rPr>
            <w:rStyle w:val="Hyperlink"/>
          </w:rPr>
          <w:t>2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DONOŠENJE BRZIH STRATEŠKIH ODLUKA U OKROŽENJU KOJE SE BRZO MIJENJ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25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61</w:t>
        </w:r>
        <w:r w:rsidR="00AE3C28">
          <w:rPr>
            <w:webHidden/>
          </w:rPr>
          <w:fldChar w:fldCharType="end"/>
        </w:r>
      </w:hyperlink>
    </w:p>
    <w:p w14:paraId="27398ABA" w14:textId="10CEE562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26" w:history="1">
        <w:r w:rsidR="00AE3C28" w:rsidRPr="00EB1479">
          <w:rPr>
            <w:rStyle w:val="Hyperlink"/>
          </w:rPr>
          <w:t>3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OTVORENE INOVACIJE NA OSOBNOJ RAZINI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26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62</w:t>
        </w:r>
        <w:r w:rsidR="00AE3C28">
          <w:rPr>
            <w:webHidden/>
          </w:rPr>
          <w:fldChar w:fldCharType="end"/>
        </w:r>
      </w:hyperlink>
    </w:p>
    <w:p w14:paraId="658BDC4E" w14:textId="5034E093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27" w:history="1">
        <w:r w:rsidR="00AE3C28" w:rsidRPr="00EB1479">
          <w:rPr>
            <w:rStyle w:val="Hyperlink"/>
          </w:rPr>
          <w:t>4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OTVORENE INOVACIJE I MALA I SREDNJA PREDUZEĆ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27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63</w:t>
        </w:r>
        <w:r w:rsidR="00AE3C28">
          <w:rPr>
            <w:webHidden/>
          </w:rPr>
          <w:fldChar w:fldCharType="end"/>
        </w:r>
      </w:hyperlink>
    </w:p>
    <w:p w14:paraId="418F9B44" w14:textId="4AD18DBE" w:rsidR="00AE3C28" w:rsidRDefault="007F3AC9">
      <w:pPr>
        <w:pStyle w:val="TOC1"/>
        <w:rPr>
          <w:rStyle w:val="Hyperlink"/>
        </w:rPr>
      </w:pPr>
      <w:hyperlink w:anchor="_Toc75162228" w:history="1">
        <w:r w:rsidR="00AE3C28" w:rsidRPr="00EB1479">
          <w:rPr>
            <w:rStyle w:val="Hyperlink"/>
          </w:rPr>
          <w:t>5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OTVORENE INOVACIJE I VELIKE KAMPANIJE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28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64</w:t>
        </w:r>
        <w:r w:rsidR="00AE3C28">
          <w:rPr>
            <w:webHidden/>
          </w:rPr>
          <w:fldChar w:fldCharType="end"/>
        </w:r>
      </w:hyperlink>
    </w:p>
    <w:p w14:paraId="01101B5F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3D444E01" w14:textId="416235F1" w:rsidR="00AE3C28" w:rsidRDefault="007F3AC9">
      <w:pPr>
        <w:pStyle w:val="TOC1"/>
        <w:rPr>
          <w:rStyle w:val="Hyperlink"/>
        </w:rPr>
      </w:pPr>
      <w:hyperlink w:anchor="_Toc75162229" w:history="1">
        <w:r w:rsidR="00AE3C28" w:rsidRPr="00EB1479">
          <w:rPr>
            <w:rStyle w:val="Hyperlink"/>
            <w:lang w:val="en-GB"/>
          </w:rPr>
          <w:t>IX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val="en-GB" w:eastAsia="sl-SI"/>
          </w:rPr>
          <w:t>PRIMJERI DOBRE PRAKSE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29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65</w:t>
        </w:r>
        <w:r w:rsidR="00AE3C28">
          <w:rPr>
            <w:webHidden/>
          </w:rPr>
          <w:fldChar w:fldCharType="end"/>
        </w:r>
      </w:hyperlink>
    </w:p>
    <w:p w14:paraId="4FFBB940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00714F17" w14:textId="2195B3F8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30" w:history="1">
        <w:r w:rsidR="00AE3C28" w:rsidRPr="00EB1479">
          <w:rPr>
            <w:rStyle w:val="Hyperlink"/>
          </w:rPr>
          <w:t>1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USLUGE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30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65</w:t>
        </w:r>
        <w:r w:rsidR="00AE3C28">
          <w:rPr>
            <w:webHidden/>
          </w:rPr>
          <w:fldChar w:fldCharType="end"/>
        </w:r>
      </w:hyperlink>
    </w:p>
    <w:p w14:paraId="15F3C6DA" w14:textId="57285F65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31" w:history="1">
        <w:r w:rsidR="00AE3C28" w:rsidRPr="00EB1479">
          <w:rPr>
            <w:rStyle w:val="Hyperlink"/>
          </w:rPr>
          <w:t>2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PROIZVODNJ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31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69</w:t>
        </w:r>
        <w:r w:rsidR="00AE3C28">
          <w:rPr>
            <w:webHidden/>
          </w:rPr>
          <w:fldChar w:fldCharType="end"/>
        </w:r>
      </w:hyperlink>
    </w:p>
    <w:p w14:paraId="44205417" w14:textId="3B720018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32" w:history="1">
        <w:r w:rsidR="00AE3C28" w:rsidRPr="00EB1479">
          <w:rPr>
            <w:rStyle w:val="Hyperlink"/>
          </w:rPr>
          <w:t>3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TURIZAM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32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74</w:t>
        </w:r>
        <w:r w:rsidR="00AE3C28">
          <w:rPr>
            <w:webHidden/>
          </w:rPr>
          <w:fldChar w:fldCharType="end"/>
        </w:r>
      </w:hyperlink>
    </w:p>
    <w:p w14:paraId="2746D2DB" w14:textId="35F73BBA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33" w:history="1">
        <w:r w:rsidR="00AE3C28" w:rsidRPr="00EB1479">
          <w:rPr>
            <w:rStyle w:val="Hyperlink"/>
          </w:rPr>
          <w:t>4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OBRAZOVANJE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33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77</w:t>
        </w:r>
        <w:r w:rsidR="00AE3C28">
          <w:rPr>
            <w:webHidden/>
          </w:rPr>
          <w:fldChar w:fldCharType="end"/>
        </w:r>
      </w:hyperlink>
    </w:p>
    <w:p w14:paraId="6313EB48" w14:textId="6F325401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34" w:history="1">
        <w:r w:rsidR="00AE3C28" w:rsidRPr="00EB1479">
          <w:rPr>
            <w:rStyle w:val="Hyperlink"/>
          </w:rPr>
          <w:t>5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IT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34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80</w:t>
        </w:r>
        <w:r w:rsidR="00AE3C28">
          <w:rPr>
            <w:webHidden/>
          </w:rPr>
          <w:fldChar w:fldCharType="end"/>
        </w:r>
      </w:hyperlink>
    </w:p>
    <w:p w14:paraId="0E360D30" w14:textId="021E7092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35" w:history="1">
        <w:r w:rsidR="00AE3C28" w:rsidRPr="00EB1479">
          <w:rPr>
            <w:rStyle w:val="Hyperlink"/>
          </w:rPr>
          <w:t>6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STUDIJA SLUČAJA IZ DOMAĆE PRAKSE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35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83</w:t>
        </w:r>
        <w:r w:rsidR="00AE3C28">
          <w:rPr>
            <w:webHidden/>
          </w:rPr>
          <w:fldChar w:fldCharType="end"/>
        </w:r>
      </w:hyperlink>
    </w:p>
    <w:p w14:paraId="4AA4B0B8" w14:textId="488C6CAA" w:rsidR="00AE3C28" w:rsidRDefault="007F3AC9">
      <w:pPr>
        <w:pStyle w:val="TOC1"/>
        <w:rPr>
          <w:rStyle w:val="Hyperlink"/>
        </w:rPr>
      </w:pPr>
      <w:hyperlink w:anchor="_Toc75162236" w:history="1">
        <w:r w:rsidR="00AE3C28" w:rsidRPr="00EB1479">
          <w:rPr>
            <w:rStyle w:val="Hyperlink"/>
          </w:rPr>
          <w:t>7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PRAKSE EU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36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84</w:t>
        </w:r>
        <w:r w:rsidR="00AE3C28">
          <w:rPr>
            <w:webHidden/>
          </w:rPr>
          <w:fldChar w:fldCharType="end"/>
        </w:r>
      </w:hyperlink>
    </w:p>
    <w:p w14:paraId="71E615A5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2B1C6B38" w14:textId="607DF9CF" w:rsidR="00AE3C28" w:rsidRDefault="007F3AC9">
      <w:pPr>
        <w:pStyle w:val="TOC1"/>
        <w:rPr>
          <w:rStyle w:val="Hyperlink"/>
        </w:rPr>
      </w:pPr>
      <w:hyperlink w:anchor="_Toc75162237" w:history="1">
        <w:r w:rsidR="00AE3C28" w:rsidRPr="00EB1479">
          <w:rPr>
            <w:rStyle w:val="Hyperlink"/>
            <w:lang w:val="en-GB"/>
          </w:rPr>
          <w:t>X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  <w:lang w:val="en-GB" w:eastAsia="sl-SI"/>
          </w:rPr>
          <w:t>STRUČNA PRAKS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37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85</w:t>
        </w:r>
        <w:r w:rsidR="00AE3C28">
          <w:rPr>
            <w:webHidden/>
          </w:rPr>
          <w:fldChar w:fldCharType="end"/>
        </w:r>
      </w:hyperlink>
    </w:p>
    <w:p w14:paraId="0784AC73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7C4A1E27" w14:textId="0BC6C7EA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38" w:history="1">
        <w:r w:rsidR="00AE3C28" w:rsidRPr="00EB1479">
          <w:rPr>
            <w:rStyle w:val="Hyperlink"/>
          </w:rPr>
          <w:t>1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UPOZNAVANJE SA ALATIMA ZA SURADNJU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38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86</w:t>
        </w:r>
        <w:r w:rsidR="00AE3C28">
          <w:rPr>
            <w:webHidden/>
          </w:rPr>
          <w:fldChar w:fldCharType="end"/>
        </w:r>
      </w:hyperlink>
    </w:p>
    <w:p w14:paraId="4273C411" w14:textId="0D2FA6F8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39" w:history="1">
        <w:r w:rsidR="00AE3C28" w:rsidRPr="00EB1479">
          <w:rPr>
            <w:rStyle w:val="Hyperlink"/>
          </w:rPr>
          <w:t>2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PROJEKTNI TIMSKI RAD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39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89</w:t>
        </w:r>
        <w:r w:rsidR="00AE3C28">
          <w:rPr>
            <w:webHidden/>
          </w:rPr>
          <w:fldChar w:fldCharType="end"/>
        </w:r>
      </w:hyperlink>
    </w:p>
    <w:p w14:paraId="6E358A6D" w14:textId="4763D66C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40" w:history="1">
        <w:r w:rsidR="00AE3C28" w:rsidRPr="00EB1479">
          <w:rPr>
            <w:rStyle w:val="Hyperlink"/>
          </w:rPr>
          <w:t>3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POVEZANOST SA TVRTKAM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40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91</w:t>
        </w:r>
        <w:r w:rsidR="00AE3C28">
          <w:rPr>
            <w:webHidden/>
          </w:rPr>
          <w:fldChar w:fldCharType="end"/>
        </w:r>
      </w:hyperlink>
    </w:p>
    <w:p w14:paraId="170C7807" w14:textId="3230201B" w:rsidR="00AE3C28" w:rsidRDefault="007F3AC9">
      <w:pPr>
        <w:pStyle w:val="TOC1"/>
        <w:rPr>
          <w:rStyle w:val="Hyperlink"/>
        </w:rPr>
      </w:pPr>
      <w:hyperlink w:anchor="_Toc75162241" w:history="1">
        <w:r w:rsidR="00AE3C28" w:rsidRPr="00EB1479">
          <w:rPr>
            <w:rStyle w:val="Hyperlink"/>
          </w:rPr>
          <w:t>4.</w:t>
        </w:r>
        <w:r w:rsidR="00AE3C28">
          <w:rPr>
            <w:rFonts w:asciiTheme="minorHAnsi" w:eastAsiaTheme="minorEastAsia" w:hAnsiTheme="minorHAnsi" w:cstheme="minorBidi"/>
            <w:b w:val="0"/>
            <w:bCs w:val="0"/>
            <w:caps w:val="0"/>
            <w:szCs w:val="22"/>
          </w:rPr>
          <w:tab/>
        </w:r>
        <w:r w:rsidR="00AE3C28" w:rsidRPr="00EB1479">
          <w:rPr>
            <w:rStyle w:val="Hyperlink"/>
          </w:rPr>
          <w:t>RAD NA RAZVOJU KONKRETNIH OTVORENIH INOVACIJA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41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93</w:t>
        </w:r>
        <w:r w:rsidR="00AE3C28">
          <w:rPr>
            <w:webHidden/>
          </w:rPr>
          <w:fldChar w:fldCharType="end"/>
        </w:r>
      </w:hyperlink>
    </w:p>
    <w:p w14:paraId="16CDB4D0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546564E8" w14:textId="4295F8A1" w:rsidR="00AE3C28" w:rsidRDefault="007F3AC9">
      <w:pPr>
        <w:pStyle w:val="TOC1"/>
        <w:rPr>
          <w:rStyle w:val="Hyperlink"/>
        </w:rPr>
      </w:pPr>
      <w:hyperlink w:anchor="_Toc75162242" w:history="1">
        <w:r w:rsidR="00AE3C28" w:rsidRPr="00EB1479">
          <w:rPr>
            <w:rStyle w:val="Hyperlink"/>
          </w:rPr>
          <w:t>IZVORI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42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95</w:t>
        </w:r>
        <w:r w:rsidR="00AE3C28">
          <w:rPr>
            <w:webHidden/>
          </w:rPr>
          <w:fldChar w:fldCharType="end"/>
        </w:r>
      </w:hyperlink>
    </w:p>
    <w:p w14:paraId="0D7ED3D1" w14:textId="77777777" w:rsidR="00AE3C28" w:rsidRPr="00AE3C28" w:rsidRDefault="00AE3C28" w:rsidP="00AE3C28">
      <w:pPr>
        <w:rPr>
          <w:rFonts w:eastAsiaTheme="minorEastAsia"/>
          <w:noProof/>
        </w:rPr>
      </w:pPr>
    </w:p>
    <w:p w14:paraId="50DCF33E" w14:textId="7EC657CD" w:rsidR="00AE3C28" w:rsidRDefault="007F3AC9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  <w:hyperlink w:anchor="_Toc75162243" w:history="1">
        <w:r w:rsidR="00AE3C28" w:rsidRPr="00EB1479">
          <w:rPr>
            <w:rStyle w:val="Hyperlink"/>
          </w:rPr>
          <w:t>DODACI</w:t>
        </w:r>
        <w:r w:rsidR="00AE3C28">
          <w:rPr>
            <w:webHidden/>
          </w:rPr>
          <w:tab/>
        </w:r>
        <w:r w:rsidR="00AE3C28">
          <w:rPr>
            <w:webHidden/>
          </w:rPr>
          <w:fldChar w:fldCharType="begin"/>
        </w:r>
        <w:r w:rsidR="00AE3C28">
          <w:rPr>
            <w:webHidden/>
          </w:rPr>
          <w:instrText xml:space="preserve"> PAGEREF _Toc75162243 \h </w:instrText>
        </w:r>
        <w:r w:rsidR="00AE3C28">
          <w:rPr>
            <w:webHidden/>
          </w:rPr>
        </w:r>
        <w:r w:rsidR="00AE3C28">
          <w:rPr>
            <w:webHidden/>
          </w:rPr>
          <w:fldChar w:fldCharType="separate"/>
        </w:r>
        <w:r w:rsidR="00111079">
          <w:rPr>
            <w:webHidden/>
          </w:rPr>
          <w:t>96</w:t>
        </w:r>
        <w:r w:rsidR="00AE3C28">
          <w:rPr>
            <w:webHidden/>
          </w:rPr>
          <w:fldChar w:fldCharType="end"/>
        </w:r>
      </w:hyperlink>
    </w:p>
    <w:p w14:paraId="476C7EFE" w14:textId="0BEC6864" w:rsidR="00AE3C28" w:rsidRDefault="00AE3C28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Cs w:val="22"/>
        </w:rPr>
      </w:pPr>
    </w:p>
    <w:p w14:paraId="442679D6" w14:textId="2850BE93" w:rsidR="00946262" w:rsidRPr="00F86EF6" w:rsidRDefault="00946262" w:rsidP="00AE3C28">
      <w:pPr>
        <w:pStyle w:val="TableofFigures"/>
        <w:rPr>
          <w:lang w:val="en-GB"/>
        </w:rPr>
      </w:pPr>
      <w:r w:rsidRPr="00F86EF6">
        <w:rPr>
          <w:lang w:val="en-GB"/>
        </w:rPr>
        <w:fldChar w:fldCharType="end"/>
      </w:r>
    </w:p>
    <w:p w14:paraId="131CDC3D" w14:textId="31C755AD" w:rsidR="00946262" w:rsidRPr="00F86EF6" w:rsidRDefault="00946262">
      <w:pPr>
        <w:jc w:val="left"/>
        <w:rPr>
          <w:iCs/>
          <w:szCs w:val="20"/>
          <w:lang w:val="en-GB"/>
        </w:rPr>
      </w:pPr>
    </w:p>
    <w:p w14:paraId="5539CD4D" w14:textId="77777777" w:rsidR="00946262" w:rsidRPr="00F86EF6" w:rsidRDefault="00946262" w:rsidP="00AE3C28">
      <w:pPr>
        <w:pStyle w:val="TableofFigures"/>
        <w:rPr>
          <w:lang w:val="en-GB"/>
        </w:rPr>
      </w:pPr>
    </w:p>
    <w:p w14:paraId="2585E535" w14:textId="62668D55" w:rsidR="00946262" w:rsidRPr="00F86EF6" w:rsidRDefault="00BB1F80" w:rsidP="00AC4A37">
      <w:pPr>
        <w:pStyle w:val="Obrobavsebinekazal"/>
      </w:pPr>
      <w:r>
        <w:t>tablica slika</w:t>
      </w:r>
      <w:r w:rsidR="00946262" w:rsidRPr="00F86EF6">
        <w:tab/>
      </w:r>
      <w:r>
        <w:tab/>
      </w:r>
      <w:r w:rsidR="00946262" w:rsidRPr="00F86EF6">
        <w:tab/>
      </w:r>
      <w:r w:rsidR="00946262" w:rsidRPr="00F86EF6">
        <w:tab/>
      </w:r>
      <w:r w:rsidR="00946262" w:rsidRPr="00F86EF6">
        <w:tab/>
      </w:r>
      <w:r w:rsidR="00946262" w:rsidRPr="00F86EF6">
        <w:tab/>
      </w:r>
      <w:proofErr w:type="gramStart"/>
      <w:r w:rsidR="00946262" w:rsidRPr="00F86EF6">
        <w:tab/>
      </w:r>
      <w:r>
        <w:t xml:space="preserve">  stranica</w:t>
      </w:r>
      <w:proofErr w:type="gramEnd"/>
    </w:p>
    <w:p w14:paraId="0A71F6AD" w14:textId="77777777" w:rsidR="00E64DD8" w:rsidRDefault="00E64DD8" w:rsidP="00AE3C28">
      <w:pPr>
        <w:pStyle w:val="TableofFigures"/>
        <w:rPr>
          <w:lang w:val="en-GB"/>
        </w:rPr>
      </w:pPr>
    </w:p>
    <w:p w14:paraId="78754994" w14:textId="13E83E22" w:rsidR="00AE3C28" w:rsidRPr="00C52EC6" w:rsidRDefault="00E64DD8" w:rsidP="00AE3C28">
      <w:pPr>
        <w:pStyle w:val="TableofFigures"/>
        <w:rPr>
          <w:rFonts w:asciiTheme="minorHAnsi" w:eastAsiaTheme="minorEastAsia" w:hAnsiTheme="minorHAnsi" w:cstheme="minorBidi"/>
          <w:b/>
          <w:bCs/>
          <w:noProof/>
          <w:szCs w:val="22"/>
        </w:rPr>
      </w:pPr>
      <w:r w:rsidRPr="00C52EC6">
        <w:rPr>
          <w:b/>
          <w:bCs/>
          <w:lang w:val="en-GB"/>
        </w:rPr>
        <w:fldChar w:fldCharType="begin"/>
      </w:r>
      <w:r w:rsidRPr="00C52EC6">
        <w:rPr>
          <w:b/>
          <w:bCs/>
          <w:lang w:val="en-GB"/>
        </w:rPr>
        <w:instrText xml:space="preserve"> TOC \h \z \c "Slika" </w:instrText>
      </w:r>
      <w:r w:rsidRPr="00C52EC6">
        <w:rPr>
          <w:b/>
          <w:bCs/>
          <w:lang w:val="en-GB"/>
        </w:rPr>
        <w:fldChar w:fldCharType="separate"/>
      </w:r>
      <w:hyperlink w:anchor="_Toc75162245" w:history="1">
        <w:r w:rsidR="00AE3C28" w:rsidRPr="00C52EC6">
          <w:rPr>
            <w:rStyle w:val="Hyperlink"/>
            <w:b/>
            <w:bCs/>
            <w:noProof/>
          </w:rPr>
          <w:t>Slika 1</w:t>
        </w:r>
        <w:r w:rsidR="00AE3C28" w:rsidRPr="00C52EC6">
          <w:rPr>
            <w:rStyle w:val="Hyperlink"/>
            <w:b/>
            <w:bCs/>
            <w:noProof/>
            <w:lang w:val="en-GB"/>
          </w:rPr>
          <w:t>: Studenti uče on line</w:t>
        </w:r>
        <w:r w:rsidR="00AE3C28" w:rsidRPr="00C52EC6">
          <w:rPr>
            <w:b/>
            <w:bCs/>
            <w:noProof/>
            <w:webHidden/>
          </w:rPr>
          <w:tab/>
        </w:r>
        <w:r w:rsidR="00AE3C28" w:rsidRPr="00C52EC6">
          <w:rPr>
            <w:b/>
            <w:bCs/>
            <w:noProof/>
            <w:webHidden/>
          </w:rPr>
          <w:fldChar w:fldCharType="begin"/>
        </w:r>
        <w:r w:rsidR="00AE3C28" w:rsidRPr="00C52EC6">
          <w:rPr>
            <w:b/>
            <w:bCs/>
            <w:noProof/>
            <w:webHidden/>
          </w:rPr>
          <w:instrText xml:space="preserve"> PAGEREF _Toc75162245 \h </w:instrText>
        </w:r>
        <w:r w:rsidR="00AE3C28" w:rsidRPr="00C52EC6">
          <w:rPr>
            <w:b/>
            <w:bCs/>
            <w:noProof/>
            <w:webHidden/>
          </w:rPr>
        </w:r>
        <w:r w:rsidR="00AE3C28" w:rsidRPr="00C52EC6">
          <w:rPr>
            <w:b/>
            <w:bCs/>
            <w:noProof/>
            <w:webHidden/>
          </w:rPr>
          <w:fldChar w:fldCharType="separate"/>
        </w:r>
        <w:r w:rsidR="00111079">
          <w:rPr>
            <w:b/>
            <w:bCs/>
            <w:noProof/>
            <w:webHidden/>
          </w:rPr>
          <w:t>1</w:t>
        </w:r>
        <w:r w:rsidR="00AE3C28" w:rsidRPr="00C52EC6">
          <w:rPr>
            <w:b/>
            <w:bCs/>
            <w:noProof/>
            <w:webHidden/>
          </w:rPr>
          <w:fldChar w:fldCharType="end"/>
        </w:r>
      </w:hyperlink>
    </w:p>
    <w:p w14:paraId="4694B91D" w14:textId="6D1DAC9C" w:rsidR="00AE3C28" w:rsidRPr="00C52EC6" w:rsidRDefault="007F3AC9" w:rsidP="00AE3C28">
      <w:pPr>
        <w:pStyle w:val="TableofFigures"/>
        <w:rPr>
          <w:rFonts w:asciiTheme="minorHAnsi" w:eastAsiaTheme="minorEastAsia" w:hAnsiTheme="minorHAnsi" w:cstheme="minorBidi"/>
          <w:b/>
          <w:bCs/>
          <w:noProof/>
          <w:szCs w:val="22"/>
        </w:rPr>
      </w:pPr>
      <w:hyperlink w:anchor="_Toc75162246" w:history="1">
        <w:r w:rsidR="00AE3C28" w:rsidRPr="00C52EC6">
          <w:rPr>
            <w:rStyle w:val="Hyperlink"/>
            <w:b/>
            <w:bCs/>
            <w:noProof/>
          </w:rPr>
          <w:t>Slika 2</w:t>
        </w:r>
        <w:r w:rsidR="00AE3C28" w:rsidRPr="00C52EC6">
          <w:rPr>
            <w:rStyle w:val="Hyperlink"/>
            <w:b/>
            <w:bCs/>
            <w:noProof/>
            <w:lang w:val="en-GB"/>
          </w:rPr>
          <w:t>: Bloomova taksonomija</w:t>
        </w:r>
        <w:r w:rsidR="00AE3C28" w:rsidRPr="00C52EC6">
          <w:rPr>
            <w:b/>
            <w:bCs/>
            <w:noProof/>
            <w:webHidden/>
          </w:rPr>
          <w:tab/>
        </w:r>
        <w:r w:rsidR="00AE3C28" w:rsidRPr="00C52EC6">
          <w:rPr>
            <w:b/>
            <w:bCs/>
            <w:noProof/>
            <w:webHidden/>
          </w:rPr>
          <w:fldChar w:fldCharType="begin"/>
        </w:r>
        <w:r w:rsidR="00AE3C28" w:rsidRPr="00C52EC6">
          <w:rPr>
            <w:b/>
            <w:bCs/>
            <w:noProof/>
            <w:webHidden/>
          </w:rPr>
          <w:instrText xml:space="preserve"> PAGEREF _Toc75162246 \h </w:instrText>
        </w:r>
        <w:r w:rsidR="00AE3C28" w:rsidRPr="00C52EC6">
          <w:rPr>
            <w:b/>
            <w:bCs/>
            <w:noProof/>
            <w:webHidden/>
          </w:rPr>
        </w:r>
        <w:r w:rsidR="00AE3C28" w:rsidRPr="00C52EC6">
          <w:rPr>
            <w:b/>
            <w:bCs/>
            <w:noProof/>
            <w:webHidden/>
          </w:rPr>
          <w:fldChar w:fldCharType="separate"/>
        </w:r>
        <w:r w:rsidR="00111079">
          <w:rPr>
            <w:b/>
            <w:bCs/>
            <w:noProof/>
            <w:webHidden/>
          </w:rPr>
          <w:t>4</w:t>
        </w:r>
        <w:r w:rsidR="00AE3C28" w:rsidRPr="00C52EC6">
          <w:rPr>
            <w:b/>
            <w:bCs/>
            <w:noProof/>
            <w:webHidden/>
          </w:rPr>
          <w:fldChar w:fldCharType="end"/>
        </w:r>
      </w:hyperlink>
    </w:p>
    <w:p w14:paraId="528E5B3C" w14:textId="427AD6C0" w:rsidR="00AE3C28" w:rsidRPr="00C52EC6" w:rsidRDefault="007F3AC9" w:rsidP="00AE3C28">
      <w:pPr>
        <w:pStyle w:val="TableofFigures"/>
        <w:rPr>
          <w:rFonts w:asciiTheme="minorHAnsi" w:eastAsiaTheme="minorEastAsia" w:hAnsiTheme="minorHAnsi" w:cstheme="minorBidi"/>
          <w:b/>
          <w:bCs/>
          <w:noProof/>
          <w:szCs w:val="22"/>
        </w:rPr>
      </w:pPr>
      <w:hyperlink w:anchor="_Toc75162247" w:history="1">
        <w:r w:rsidR="00AE3C28" w:rsidRPr="00C52EC6">
          <w:rPr>
            <w:rStyle w:val="Hyperlink"/>
            <w:b/>
            <w:bCs/>
            <w:noProof/>
          </w:rPr>
          <w:t>Slika 3</w:t>
        </w:r>
        <w:r w:rsidR="00AE3C28" w:rsidRPr="00C52EC6">
          <w:rPr>
            <w:rStyle w:val="Hyperlink"/>
            <w:b/>
            <w:bCs/>
            <w:noProof/>
            <w:lang w:val="en-GB"/>
          </w:rPr>
          <w:t>: Bloomva digitalna taksonomija</w:t>
        </w:r>
        <w:r w:rsidR="00AE3C28" w:rsidRPr="00C52EC6">
          <w:rPr>
            <w:b/>
            <w:bCs/>
            <w:noProof/>
            <w:webHidden/>
          </w:rPr>
          <w:tab/>
        </w:r>
        <w:r w:rsidR="00AE3C28" w:rsidRPr="00C52EC6">
          <w:rPr>
            <w:b/>
            <w:bCs/>
            <w:noProof/>
            <w:webHidden/>
          </w:rPr>
          <w:fldChar w:fldCharType="begin"/>
        </w:r>
        <w:r w:rsidR="00AE3C28" w:rsidRPr="00C52EC6">
          <w:rPr>
            <w:b/>
            <w:bCs/>
            <w:noProof/>
            <w:webHidden/>
          </w:rPr>
          <w:instrText xml:space="preserve"> PAGEREF _Toc75162247 \h </w:instrText>
        </w:r>
        <w:r w:rsidR="00AE3C28" w:rsidRPr="00C52EC6">
          <w:rPr>
            <w:b/>
            <w:bCs/>
            <w:noProof/>
            <w:webHidden/>
          </w:rPr>
        </w:r>
        <w:r w:rsidR="00AE3C28" w:rsidRPr="00C52EC6">
          <w:rPr>
            <w:b/>
            <w:bCs/>
            <w:noProof/>
            <w:webHidden/>
          </w:rPr>
          <w:fldChar w:fldCharType="separate"/>
        </w:r>
        <w:r w:rsidR="00111079">
          <w:rPr>
            <w:b/>
            <w:bCs/>
            <w:noProof/>
            <w:webHidden/>
          </w:rPr>
          <w:t>5</w:t>
        </w:r>
        <w:r w:rsidR="00AE3C28" w:rsidRPr="00C52EC6">
          <w:rPr>
            <w:b/>
            <w:bCs/>
            <w:noProof/>
            <w:webHidden/>
          </w:rPr>
          <w:fldChar w:fldCharType="end"/>
        </w:r>
      </w:hyperlink>
    </w:p>
    <w:p w14:paraId="3A4EF480" w14:textId="331B5DBA" w:rsidR="00AE3C28" w:rsidRPr="00C52EC6" w:rsidRDefault="007F3AC9" w:rsidP="00AE3C28">
      <w:pPr>
        <w:pStyle w:val="TableofFigures"/>
        <w:rPr>
          <w:rFonts w:asciiTheme="minorHAnsi" w:eastAsiaTheme="minorEastAsia" w:hAnsiTheme="minorHAnsi" w:cstheme="minorBidi"/>
          <w:b/>
          <w:bCs/>
          <w:noProof/>
          <w:szCs w:val="22"/>
        </w:rPr>
      </w:pPr>
      <w:hyperlink w:anchor="_Toc75162248" w:history="1">
        <w:r w:rsidR="00AE3C28" w:rsidRPr="00C52EC6">
          <w:rPr>
            <w:rStyle w:val="Hyperlink"/>
            <w:b/>
            <w:bCs/>
            <w:noProof/>
          </w:rPr>
          <w:t>Slika 4</w:t>
        </w:r>
        <w:r w:rsidR="00AE3C28" w:rsidRPr="00C52EC6">
          <w:rPr>
            <w:rStyle w:val="Hyperlink"/>
            <w:b/>
            <w:bCs/>
            <w:noProof/>
            <w:lang w:val="en-GB"/>
          </w:rPr>
          <w:t>: Bloomova digitalna taksonomija</w:t>
        </w:r>
        <w:r w:rsidR="00AE3C28" w:rsidRPr="00C52EC6">
          <w:rPr>
            <w:b/>
            <w:bCs/>
            <w:noProof/>
            <w:webHidden/>
          </w:rPr>
          <w:tab/>
        </w:r>
        <w:r w:rsidR="00AE3C28" w:rsidRPr="00C52EC6">
          <w:rPr>
            <w:b/>
            <w:bCs/>
            <w:noProof/>
            <w:webHidden/>
          </w:rPr>
          <w:fldChar w:fldCharType="begin"/>
        </w:r>
        <w:r w:rsidR="00AE3C28" w:rsidRPr="00C52EC6">
          <w:rPr>
            <w:b/>
            <w:bCs/>
            <w:noProof/>
            <w:webHidden/>
          </w:rPr>
          <w:instrText xml:space="preserve"> PAGEREF _Toc75162248 \h </w:instrText>
        </w:r>
        <w:r w:rsidR="00AE3C28" w:rsidRPr="00C52EC6">
          <w:rPr>
            <w:b/>
            <w:bCs/>
            <w:noProof/>
            <w:webHidden/>
          </w:rPr>
        </w:r>
        <w:r w:rsidR="00AE3C28" w:rsidRPr="00C52EC6">
          <w:rPr>
            <w:b/>
            <w:bCs/>
            <w:noProof/>
            <w:webHidden/>
          </w:rPr>
          <w:fldChar w:fldCharType="separate"/>
        </w:r>
        <w:r w:rsidR="00111079">
          <w:rPr>
            <w:b/>
            <w:bCs/>
            <w:noProof/>
            <w:webHidden/>
          </w:rPr>
          <w:t>6</w:t>
        </w:r>
        <w:r w:rsidR="00AE3C28" w:rsidRPr="00C52EC6">
          <w:rPr>
            <w:b/>
            <w:bCs/>
            <w:noProof/>
            <w:webHidden/>
          </w:rPr>
          <w:fldChar w:fldCharType="end"/>
        </w:r>
      </w:hyperlink>
    </w:p>
    <w:p w14:paraId="020694F7" w14:textId="3A7493F9" w:rsidR="00AE3C28" w:rsidRPr="00C52EC6" w:rsidRDefault="007F3AC9" w:rsidP="00AE3C28">
      <w:pPr>
        <w:pStyle w:val="TableofFigures"/>
        <w:rPr>
          <w:rFonts w:asciiTheme="minorHAnsi" w:eastAsiaTheme="minorEastAsia" w:hAnsiTheme="minorHAnsi" w:cstheme="minorBidi"/>
          <w:b/>
          <w:bCs/>
          <w:noProof/>
          <w:szCs w:val="22"/>
        </w:rPr>
      </w:pPr>
      <w:hyperlink w:anchor="_Toc75162249" w:history="1">
        <w:r w:rsidR="00AE3C28" w:rsidRPr="00C52EC6">
          <w:rPr>
            <w:rStyle w:val="Hyperlink"/>
            <w:b/>
            <w:bCs/>
            <w:noProof/>
          </w:rPr>
          <w:t>Slika 5</w:t>
        </w:r>
        <w:r w:rsidR="00AE3C28" w:rsidRPr="00C52EC6">
          <w:rPr>
            <w:rStyle w:val="Hyperlink"/>
            <w:b/>
            <w:bCs/>
            <w:noProof/>
            <w:lang w:val="en-GB"/>
          </w:rPr>
          <w:t>: Šah</w:t>
        </w:r>
        <w:r w:rsidR="00AE3C28" w:rsidRPr="00C52EC6">
          <w:rPr>
            <w:b/>
            <w:bCs/>
            <w:noProof/>
            <w:webHidden/>
          </w:rPr>
          <w:tab/>
        </w:r>
        <w:r w:rsidR="00AE3C28" w:rsidRPr="00C52EC6">
          <w:rPr>
            <w:b/>
            <w:bCs/>
            <w:noProof/>
            <w:webHidden/>
          </w:rPr>
          <w:fldChar w:fldCharType="begin"/>
        </w:r>
        <w:r w:rsidR="00AE3C28" w:rsidRPr="00C52EC6">
          <w:rPr>
            <w:b/>
            <w:bCs/>
            <w:noProof/>
            <w:webHidden/>
          </w:rPr>
          <w:instrText xml:space="preserve"> PAGEREF _Toc75162249 \h </w:instrText>
        </w:r>
        <w:r w:rsidR="00AE3C28" w:rsidRPr="00C52EC6">
          <w:rPr>
            <w:b/>
            <w:bCs/>
            <w:noProof/>
            <w:webHidden/>
          </w:rPr>
        </w:r>
        <w:r w:rsidR="00AE3C28" w:rsidRPr="00C52EC6">
          <w:rPr>
            <w:b/>
            <w:bCs/>
            <w:noProof/>
            <w:webHidden/>
          </w:rPr>
          <w:fldChar w:fldCharType="separate"/>
        </w:r>
        <w:r w:rsidR="00111079">
          <w:rPr>
            <w:b/>
            <w:bCs/>
            <w:noProof/>
            <w:webHidden/>
          </w:rPr>
          <w:t>13</w:t>
        </w:r>
        <w:r w:rsidR="00AE3C28" w:rsidRPr="00C52EC6">
          <w:rPr>
            <w:b/>
            <w:bCs/>
            <w:noProof/>
            <w:webHidden/>
          </w:rPr>
          <w:fldChar w:fldCharType="end"/>
        </w:r>
      </w:hyperlink>
    </w:p>
    <w:p w14:paraId="518D7FA0" w14:textId="121A5C98" w:rsidR="00AE3C28" w:rsidRPr="00C52EC6" w:rsidRDefault="007F3AC9" w:rsidP="00AE3C28">
      <w:pPr>
        <w:pStyle w:val="TableofFigures"/>
        <w:rPr>
          <w:rFonts w:asciiTheme="minorHAnsi" w:eastAsiaTheme="minorEastAsia" w:hAnsiTheme="minorHAnsi" w:cstheme="minorBidi"/>
          <w:b/>
          <w:bCs/>
          <w:noProof/>
          <w:szCs w:val="22"/>
        </w:rPr>
      </w:pPr>
      <w:hyperlink w:anchor="_Toc75162250" w:history="1">
        <w:r w:rsidR="00AE3C28" w:rsidRPr="00C52EC6">
          <w:rPr>
            <w:rStyle w:val="Hyperlink"/>
            <w:b/>
            <w:bCs/>
            <w:noProof/>
          </w:rPr>
          <w:t>Slika 6</w:t>
        </w:r>
        <w:r w:rsidR="00AE3C28" w:rsidRPr="00C52EC6">
          <w:rPr>
            <w:rStyle w:val="Hyperlink"/>
            <w:b/>
            <w:bCs/>
            <w:noProof/>
            <w:lang w:val="en-GB"/>
          </w:rPr>
          <w:t>: Marker</w:t>
        </w:r>
        <w:r w:rsidR="00AE3C28" w:rsidRPr="00C52EC6">
          <w:rPr>
            <w:b/>
            <w:bCs/>
            <w:noProof/>
            <w:webHidden/>
          </w:rPr>
          <w:tab/>
        </w:r>
        <w:r w:rsidR="00AE3C28" w:rsidRPr="00C52EC6">
          <w:rPr>
            <w:b/>
            <w:bCs/>
            <w:noProof/>
            <w:webHidden/>
          </w:rPr>
          <w:fldChar w:fldCharType="begin"/>
        </w:r>
        <w:r w:rsidR="00AE3C28" w:rsidRPr="00C52EC6">
          <w:rPr>
            <w:b/>
            <w:bCs/>
            <w:noProof/>
            <w:webHidden/>
          </w:rPr>
          <w:instrText xml:space="preserve"> PAGEREF _Toc75162250 \h </w:instrText>
        </w:r>
        <w:r w:rsidR="00AE3C28" w:rsidRPr="00C52EC6">
          <w:rPr>
            <w:b/>
            <w:bCs/>
            <w:noProof/>
            <w:webHidden/>
          </w:rPr>
        </w:r>
        <w:r w:rsidR="00AE3C28" w:rsidRPr="00C52EC6">
          <w:rPr>
            <w:b/>
            <w:bCs/>
            <w:noProof/>
            <w:webHidden/>
          </w:rPr>
          <w:fldChar w:fldCharType="separate"/>
        </w:r>
        <w:r w:rsidR="00111079">
          <w:rPr>
            <w:b/>
            <w:bCs/>
            <w:noProof/>
            <w:webHidden/>
          </w:rPr>
          <w:t>21</w:t>
        </w:r>
        <w:r w:rsidR="00AE3C28" w:rsidRPr="00C52EC6">
          <w:rPr>
            <w:b/>
            <w:bCs/>
            <w:noProof/>
            <w:webHidden/>
          </w:rPr>
          <w:fldChar w:fldCharType="end"/>
        </w:r>
      </w:hyperlink>
    </w:p>
    <w:p w14:paraId="3C660A4C" w14:textId="0D463B02" w:rsidR="00AE3C28" w:rsidRPr="00C52EC6" w:rsidRDefault="007F3AC9" w:rsidP="00AE3C28">
      <w:pPr>
        <w:pStyle w:val="TableofFigures"/>
        <w:rPr>
          <w:rFonts w:asciiTheme="minorHAnsi" w:eastAsiaTheme="minorEastAsia" w:hAnsiTheme="minorHAnsi" w:cstheme="minorBidi"/>
          <w:b/>
          <w:bCs/>
          <w:noProof/>
          <w:szCs w:val="22"/>
        </w:rPr>
      </w:pPr>
      <w:hyperlink w:anchor="_Toc75162251" w:history="1">
        <w:r w:rsidR="00AE3C28" w:rsidRPr="00C52EC6">
          <w:rPr>
            <w:rStyle w:val="Hyperlink"/>
            <w:b/>
            <w:bCs/>
            <w:noProof/>
          </w:rPr>
          <w:t>Slika 7</w:t>
        </w:r>
        <w:r w:rsidR="00AE3C28" w:rsidRPr="00C52EC6">
          <w:rPr>
            <w:rStyle w:val="Hyperlink"/>
            <w:b/>
            <w:bCs/>
            <w:noProof/>
            <w:lang w:val="en-GB"/>
          </w:rPr>
          <w:t>: Ruke</w:t>
        </w:r>
        <w:r w:rsidR="00AE3C28" w:rsidRPr="00C52EC6">
          <w:rPr>
            <w:b/>
            <w:bCs/>
            <w:noProof/>
            <w:webHidden/>
          </w:rPr>
          <w:tab/>
        </w:r>
        <w:r w:rsidR="00AE3C28" w:rsidRPr="00C52EC6">
          <w:rPr>
            <w:b/>
            <w:bCs/>
            <w:noProof/>
            <w:webHidden/>
          </w:rPr>
          <w:fldChar w:fldCharType="begin"/>
        </w:r>
        <w:r w:rsidR="00AE3C28" w:rsidRPr="00C52EC6">
          <w:rPr>
            <w:b/>
            <w:bCs/>
            <w:noProof/>
            <w:webHidden/>
          </w:rPr>
          <w:instrText xml:space="preserve"> PAGEREF _Toc75162251 \h </w:instrText>
        </w:r>
        <w:r w:rsidR="00AE3C28" w:rsidRPr="00C52EC6">
          <w:rPr>
            <w:b/>
            <w:bCs/>
            <w:noProof/>
            <w:webHidden/>
          </w:rPr>
        </w:r>
        <w:r w:rsidR="00AE3C28" w:rsidRPr="00C52EC6">
          <w:rPr>
            <w:b/>
            <w:bCs/>
            <w:noProof/>
            <w:webHidden/>
          </w:rPr>
          <w:fldChar w:fldCharType="separate"/>
        </w:r>
        <w:r w:rsidR="00111079">
          <w:rPr>
            <w:b/>
            <w:bCs/>
            <w:noProof/>
            <w:webHidden/>
          </w:rPr>
          <w:t>27</w:t>
        </w:r>
        <w:r w:rsidR="00AE3C28" w:rsidRPr="00C52EC6">
          <w:rPr>
            <w:b/>
            <w:bCs/>
            <w:noProof/>
            <w:webHidden/>
          </w:rPr>
          <w:fldChar w:fldCharType="end"/>
        </w:r>
      </w:hyperlink>
    </w:p>
    <w:p w14:paraId="31A5E90A" w14:textId="2AEAC840" w:rsidR="00AE3C28" w:rsidRPr="00C52EC6" w:rsidRDefault="007F3AC9" w:rsidP="00AE3C28">
      <w:pPr>
        <w:pStyle w:val="TableofFigures"/>
        <w:rPr>
          <w:rFonts w:asciiTheme="minorHAnsi" w:eastAsiaTheme="minorEastAsia" w:hAnsiTheme="minorHAnsi" w:cstheme="minorBidi"/>
          <w:b/>
          <w:bCs/>
          <w:noProof/>
          <w:szCs w:val="22"/>
        </w:rPr>
      </w:pPr>
      <w:hyperlink w:anchor="_Toc75162252" w:history="1">
        <w:r w:rsidR="00AE3C28" w:rsidRPr="00C52EC6">
          <w:rPr>
            <w:rStyle w:val="Hyperlink"/>
            <w:b/>
            <w:bCs/>
            <w:noProof/>
          </w:rPr>
          <w:t>Slika 8</w:t>
        </w:r>
        <w:r w:rsidR="00AE3C28" w:rsidRPr="00C52EC6">
          <w:rPr>
            <w:rStyle w:val="Hyperlink"/>
            <w:b/>
            <w:bCs/>
            <w:noProof/>
            <w:lang w:val="en-GB"/>
          </w:rPr>
          <w:t>: Timski rad</w:t>
        </w:r>
        <w:r w:rsidR="00AE3C28" w:rsidRPr="00C52EC6">
          <w:rPr>
            <w:b/>
            <w:bCs/>
            <w:noProof/>
            <w:webHidden/>
          </w:rPr>
          <w:tab/>
        </w:r>
        <w:r w:rsidR="00AE3C28" w:rsidRPr="00C52EC6">
          <w:rPr>
            <w:b/>
            <w:bCs/>
            <w:noProof/>
            <w:webHidden/>
          </w:rPr>
          <w:fldChar w:fldCharType="begin"/>
        </w:r>
        <w:r w:rsidR="00AE3C28" w:rsidRPr="00C52EC6">
          <w:rPr>
            <w:b/>
            <w:bCs/>
            <w:noProof/>
            <w:webHidden/>
          </w:rPr>
          <w:instrText xml:space="preserve"> PAGEREF _Toc75162252 \h </w:instrText>
        </w:r>
        <w:r w:rsidR="00AE3C28" w:rsidRPr="00C52EC6">
          <w:rPr>
            <w:b/>
            <w:bCs/>
            <w:noProof/>
            <w:webHidden/>
          </w:rPr>
        </w:r>
        <w:r w:rsidR="00AE3C28" w:rsidRPr="00C52EC6">
          <w:rPr>
            <w:b/>
            <w:bCs/>
            <w:noProof/>
            <w:webHidden/>
          </w:rPr>
          <w:fldChar w:fldCharType="separate"/>
        </w:r>
        <w:r w:rsidR="00111079">
          <w:rPr>
            <w:b/>
            <w:bCs/>
            <w:noProof/>
            <w:webHidden/>
          </w:rPr>
          <w:t>33</w:t>
        </w:r>
        <w:r w:rsidR="00AE3C28" w:rsidRPr="00C52EC6">
          <w:rPr>
            <w:b/>
            <w:bCs/>
            <w:noProof/>
            <w:webHidden/>
          </w:rPr>
          <w:fldChar w:fldCharType="end"/>
        </w:r>
      </w:hyperlink>
    </w:p>
    <w:p w14:paraId="44E9FFE5" w14:textId="03254543" w:rsidR="00AE3C28" w:rsidRPr="00C52EC6" w:rsidRDefault="007F3AC9" w:rsidP="00AE3C28">
      <w:pPr>
        <w:pStyle w:val="TableofFigures"/>
        <w:rPr>
          <w:rFonts w:asciiTheme="minorHAnsi" w:eastAsiaTheme="minorEastAsia" w:hAnsiTheme="minorHAnsi" w:cstheme="minorBidi"/>
          <w:b/>
          <w:bCs/>
          <w:noProof/>
          <w:szCs w:val="22"/>
        </w:rPr>
      </w:pPr>
      <w:hyperlink w:anchor="_Toc75162253" w:history="1">
        <w:r w:rsidR="00AE3C28" w:rsidRPr="00C52EC6">
          <w:rPr>
            <w:rStyle w:val="Hyperlink"/>
            <w:b/>
            <w:bCs/>
            <w:noProof/>
          </w:rPr>
          <w:t>Slika 9</w:t>
        </w:r>
        <w:r w:rsidR="00AE3C28" w:rsidRPr="00C52EC6">
          <w:rPr>
            <w:rStyle w:val="Hyperlink"/>
            <w:b/>
            <w:bCs/>
            <w:noProof/>
            <w:lang w:val="en-GB"/>
          </w:rPr>
          <w:t>: Kreativne ideje</w:t>
        </w:r>
        <w:r w:rsidR="00AE3C28" w:rsidRPr="00C52EC6">
          <w:rPr>
            <w:b/>
            <w:bCs/>
            <w:noProof/>
            <w:webHidden/>
          </w:rPr>
          <w:tab/>
        </w:r>
        <w:r w:rsidR="00AE3C28" w:rsidRPr="00C52EC6">
          <w:rPr>
            <w:b/>
            <w:bCs/>
            <w:noProof/>
            <w:webHidden/>
          </w:rPr>
          <w:fldChar w:fldCharType="begin"/>
        </w:r>
        <w:r w:rsidR="00AE3C28" w:rsidRPr="00C52EC6">
          <w:rPr>
            <w:b/>
            <w:bCs/>
            <w:noProof/>
            <w:webHidden/>
          </w:rPr>
          <w:instrText xml:space="preserve"> PAGEREF _Toc75162253 \h </w:instrText>
        </w:r>
        <w:r w:rsidR="00AE3C28" w:rsidRPr="00C52EC6">
          <w:rPr>
            <w:b/>
            <w:bCs/>
            <w:noProof/>
            <w:webHidden/>
          </w:rPr>
        </w:r>
        <w:r w:rsidR="00AE3C28" w:rsidRPr="00C52EC6">
          <w:rPr>
            <w:b/>
            <w:bCs/>
            <w:noProof/>
            <w:webHidden/>
          </w:rPr>
          <w:fldChar w:fldCharType="separate"/>
        </w:r>
        <w:r w:rsidR="00111079">
          <w:rPr>
            <w:b/>
            <w:bCs/>
            <w:noProof/>
            <w:webHidden/>
          </w:rPr>
          <w:t>41</w:t>
        </w:r>
        <w:r w:rsidR="00AE3C28" w:rsidRPr="00C52EC6">
          <w:rPr>
            <w:b/>
            <w:bCs/>
            <w:noProof/>
            <w:webHidden/>
          </w:rPr>
          <w:fldChar w:fldCharType="end"/>
        </w:r>
      </w:hyperlink>
    </w:p>
    <w:p w14:paraId="600AD72C" w14:textId="481E8BB5" w:rsidR="00AE3C28" w:rsidRPr="00C52EC6" w:rsidRDefault="007F3AC9" w:rsidP="00AE3C28">
      <w:pPr>
        <w:pStyle w:val="TableofFigures"/>
        <w:rPr>
          <w:rFonts w:asciiTheme="minorHAnsi" w:eastAsiaTheme="minorEastAsia" w:hAnsiTheme="minorHAnsi" w:cstheme="minorBidi"/>
          <w:b/>
          <w:bCs/>
          <w:noProof/>
          <w:szCs w:val="22"/>
        </w:rPr>
      </w:pPr>
      <w:hyperlink w:anchor="_Toc75162254" w:history="1">
        <w:r w:rsidR="00AE3C28" w:rsidRPr="00C52EC6">
          <w:rPr>
            <w:rStyle w:val="Hyperlink"/>
            <w:b/>
            <w:bCs/>
            <w:noProof/>
          </w:rPr>
          <w:t>Slika 10</w:t>
        </w:r>
        <w:r w:rsidR="00AE3C28" w:rsidRPr="00C52EC6">
          <w:rPr>
            <w:rStyle w:val="Hyperlink"/>
            <w:b/>
            <w:bCs/>
            <w:noProof/>
            <w:lang w:val="en-GB"/>
          </w:rPr>
          <w:t>: Koncept tehnološke ekologije</w:t>
        </w:r>
        <w:r w:rsidR="00AE3C28" w:rsidRPr="00C52EC6">
          <w:rPr>
            <w:b/>
            <w:bCs/>
            <w:noProof/>
            <w:webHidden/>
          </w:rPr>
          <w:tab/>
        </w:r>
        <w:r w:rsidR="00AE3C28" w:rsidRPr="00C52EC6">
          <w:rPr>
            <w:b/>
            <w:bCs/>
            <w:noProof/>
            <w:webHidden/>
          </w:rPr>
          <w:fldChar w:fldCharType="begin"/>
        </w:r>
        <w:r w:rsidR="00AE3C28" w:rsidRPr="00C52EC6">
          <w:rPr>
            <w:b/>
            <w:bCs/>
            <w:noProof/>
            <w:webHidden/>
          </w:rPr>
          <w:instrText xml:space="preserve"> PAGEREF _Toc75162254 \h </w:instrText>
        </w:r>
        <w:r w:rsidR="00AE3C28" w:rsidRPr="00C52EC6">
          <w:rPr>
            <w:b/>
            <w:bCs/>
            <w:noProof/>
            <w:webHidden/>
          </w:rPr>
        </w:r>
        <w:r w:rsidR="00AE3C28" w:rsidRPr="00C52EC6">
          <w:rPr>
            <w:b/>
            <w:bCs/>
            <w:noProof/>
            <w:webHidden/>
          </w:rPr>
          <w:fldChar w:fldCharType="separate"/>
        </w:r>
        <w:r w:rsidR="00111079">
          <w:rPr>
            <w:b/>
            <w:bCs/>
            <w:noProof/>
            <w:webHidden/>
          </w:rPr>
          <w:t>47</w:t>
        </w:r>
        <w:r w:rsidR="00AE3C28" w:rsidRPr="00C52EC6">
          <w:rPr>
            <w:b/>
            <w:bCs/>
            <w:noProof/>
            <w:webHidden/>
          </w:rPr>
          <w:fldChar w:fldCharType="end"/>
        </w:r>
      </w:hyperlink>
    </w:p>
    <w:p w14:paraId="1AED8ACE" w14:textId="47142997" w:rsidR="00AE3C28" w:rsidRPr="00C52EC6" w:rsidRDefault="007F3AC9" w:rsidP="00AE3C28">
      <w:pPr>
        <w:pStyle w:val="TableofFigures"/>
        <w:rPr>
          <w:rFonts w:asciiTheme="minorHAnsi" w:eastAsiaTheme="minorEastAsia" w:hAnsiTheme="minorHAnsi" w:cstheme="minorBidi"/>
          <w:b/>
          <w:bCs/>
          <w:noProof/>
          <w:szCs w:val="22"/>
        </w:rPr>
      </w:pPr>
      <w:hyperlink w:anchor="_Toc75162255" w:history="1">
        <w:r w:rsidR="00AE3C28" w:rsidRPr="00C52EC6">
          <w:rPr>
            <w:rStyle w:val="Hyperlink"/>
            <w:b/>
            <w:bCs/>
            <w:noProof/>
          </w:rPr>
          <w:t>Slika 11</w:t>
        </w:r>
        <w:r w:rsidR="00AE3C28" w:rsidRPr="00C52EC6">
          <w:rPr>
            <w:rStyle w:val="Hyperlink"/>
            <w:b/>
            <w:bCs/>
            <w:noProof/>
            <w:lang w:val="en-GB"/>
          </w:rPr>
          <w:t>: Mreže</w:t>
        </w:r>
        <w:r w:rsidR="00AE3C28" w:rsidRPr="00C52EC6">
          <w:rPr>
            <w:b/>
            <w:bCs/>
            <w:noProof/>
            <w:webHidden/>
          </w:rPr>
          <w:tab/>
        </w:r>
        <w:r w:rsidR="00AE3C28" w:rsidRPr="00C52EC6">
          <w:rPr>
            <w:b/>
            <w:bCs/>
            <w:noProof/>
            <w:webHidden/>
          </w:rPr>
          <w:fldChar w:fldCharType="begin"/>
        </w:r>
        <w:r w:rsidR="00AE3C28" w:rsidRPr="00C52EC6">
          <w:rPr>
            <w:b/>
            <w:bCs/>
            <w:noProof/>
            <w:webHidden/>
          </w:rPr>
          <w:instrText xml:space="preserve"> PAGEREF _Toc75162255 \h </w:instrText>
        </w:r>
        <w:r w:rsidR="00AE3C28" w:rsidRPr="00C52EC6">
          <w:rPr>
            <w:b/>
            <w:bCs/>
            <w:noProof/>
            <w:webHidden/>
          </w:rPr>
        </w:r>
        <w:r w:rsidR="00AE3C28" w:rsidRPr="00C52EC6">
          <w:rPr>
            <w:b/>
            <w:bCs/>
            <w:noProof/>
            <w:webHidden/>
          </w:rPr>
          <w:fldChar w:fldCharType="separate"/>
        </w:r>
        <w:r w:rsidR="00111079">
          <w:rPr>
            <w:b/>
            <w:bCs/>
            <w:noProof/>
            <w:webHidden/>
          </w:rPr>
          <w:t>52</w:t>
        </w:r>
        <w:r w:rsidR="00AE3C28" w:rsidRPr="00C52EC6">
          <w:rPr>
            <w:b/>
            <w:bCs/>
            <w:noProof/>
            <w:webHidden/>
          </w:rPr>
          <w:fldChar w:fldCharType="end"/>
        </w:r>
      </w:hyperlink>
    </w:p>
    <w:p w14:paraId="25F2AFD1" w14:textId="06287FD8" w:rsidR="00AE3C28" w:rsidRPr="00C52EC6" w:rsidRDefault="007F3AC9" w:rsidP="00AE3C28">
      <w:pPr>
        <w:pStyle w:val="TableofFigures"/>
        <w:rPr>
          <w:rFonts w:asciiTheme="minorHAnsi" w:eastAsiaTheme="minorEastAsia" w:hAnsiTheme="minorHAnsi" w:cstheme="minorBidi"/>
          <w:b/>
          <w:bCs/>
          <w:noProof/>
          <w:szCs w:val="22"/>
        </w:rPr>
      </w:pPr>
      <w:hyperlink w:anchor="_Toc75162256" w:history="1">
        <w:r w:rsidR="00AE3C28" w:rsidRPr="00C52EC6">
          <w:rPr>
            <w:rStyle w:val="Hyperlink"/>
            <w:b/>
            <w:bCs/>
            <w:noProof/>
          </w:rPr>
          <w:t>Slika 12</w:t>
        </w:r>
        <w:r w:rsidR="00AE3C28" w:rsidRPr="00C52EC6">
          <w:rPr>
            <w:rStyle w:val="Hyperlink"/>
            <w:b/>
            <w:bCs/>
            <w:noProof/>
            <w:lang w:val="en-GB"/>
          </w:rPr>
          <w:t>: Virtualni svijet</w:t>
        </w:r>
        <w:r w:rsidR="00AE3C28" w:rsidRPr="00C52EC6">
          <w:rPr>
            <w:b/>
            <w:bCs/>
            <w:noProof/>
            <w:webHidden/>
          </w:rPr>
          <w:tab/>
        </w:r>
        <w:r w:rsidR="00AE3C28" w:rsidRPr="00C52EC6">
          <w:rPr>
            <w:b/>
            <w:bCs/>
            <w:noProof/>
            <w:webHidden/>
          </w:rPr>
          <w:fldChar w:fldCharType="begin"/>
        </w:r>
        <w:r w:rsidR="00AE3C28" w:rsidRPr="00C52EC6">
          <w:rPr>
            <w:b/>
            <w:bCs/>
            <w:noProof/>
            <w:webHidden/>
          </w:rPr>
          <w:instrText xml:space="preserve"> PAGEREF _Toc75162256 \h </w:instrText>
        </w:r>
        <w:r w:rsidR="00AE3C28" w:rsidRPr="00C52EC6">
          <w:rPr>
            <w:b/>
            <w:bCs/>
            <w:noProof/>
            <w:webHidden/>
          </w:rPr>
        </w:r>
        <w:r w:rsidR="00AE3C28" w:rsidRPr="00C52EC6">
          <w:rPr>
            <w:b/>
            <w:bCs/>
            <w:noProof/>
            <w:webHidden/>
          </w:rPr>
          <w:fldChar w:fldCharType="separate"/>
        </w:r>
        <w:r w:rsidR="00111079">
          <w:rPr>
            <w:b/>
            <w:bCs/>
            <w:noProof/>
            <w:webHidden/>
          </w:rPr>
          <w:t>59</w:t>
        </w:r>
        <w:r w:rsidR="00AE3C28" w:rsidRPr="00C52EC6">
          <w:rPr>
            <w:b/>
            <w:bCs/>
            <w:noProof/>
            <w:webHidden/>
          </w:rPr>
          <w:fldChar w:fldCharType="end"/>
        </w:r>
      </w:hyperlink>
    </w:p>
    <w:p w14:paraId="6A4FBA7E" w14:textId="289C2E77" w:rsidR="00AE3C28" w:rsidRPr="00C52EC6" w:rsidRDefault="007F3AC9" w:rsidP="00AE3C28">
      <w:pPr>
        <w:pStyle w:val="TableofFigures"/>
        <w:rPr>
          <w:rFonts w:asciiTheme="minorHAnsi" w:eastAsiaTheme="minorEastAsia" w:hAnsiTheme="minorHAnsi" w:cstheme="minorBidi"/>
          <w:b/>
          <w:bCs/>
          <w:noProof/>
          <w:szCs w:val="22"/>
        </w:rPr>
      </w:pPr>
      <w:hyperlink w:anchor="_Toc75162257" w:history="1">
        <w:r w:rsidR="00AE3C28" w:rsidRPr="00C52EC6">
          <w:rPr>
            <w:rStyle w:val="Hyperlink"/>
            <w:b/>
            <w:bCs/>
            <w:noProof/>
          </w:rPr>
          <w:t>Slika 13</w:t>
        </w:r>
        <w:r w:rsidR="00AE3C28" w:rsidRPr="00C52EC6">
          <w:rPr>
            <w:rStyle w:val="Hyperlink"/>
            <w:b/>
            <w:bCs/>
            <w:noProof/>
            <w:lang w:val="en-GB"/>
          </w:rPr>
          <w:t>: Timski rad</w:t>
        </w:r>
        <w:r w:rsidR="00AE3C28" w:rsidRPr="00C52EC6">
          <w:rPr>
            <w:b/>
            <w:bCs/>
            <w:noProof/>
            <w:webHidden/>
          </w:rPr>
          <w:tab/>
        </w:r>
        <w:r w:rsidR="00AE3C28" w:rsidRPr="00C52EC6">
          <w:rPr>
            <w:b/>
            <w:bCs/>
            <w:noProof/>
            <w:webHidden/>
          </w:rPr>
          <w:fldChar w:fldCharType="begin"/>
        </w:r>
        <w:r w:rsidR="00AE3C28" w:rsidRPr="00C52EC6">
          <w:rPr>
            <w:b/>
            <w:bCs/>
            <w:noProof/>
            <w:webHidden/>
          </w:rPr>
          <w:instrText xml:space="preserve"> PAGEREF _Toc75162257 \h </w:instrText>
        </w:r>
        <w:r w:rsidR="00AE3C28" w:rsidRPr="00C52EC6">
          <w:rPr>
            <w:b/>
            <w:bCs/>
            <w:noProof/>
            <w:webHidden/>
          </w:rPr>
        </w:r>
        <w:r w:rsidR="00AE3C28" w:rsidRPr="00C52EC6">
          <w:rPr>
            <w:b/>
            <w:bCs/>
            <w:noProof/>
            <w:webHidden/>
          </w:rPr>
          <w:fldChar w:fldCharType="separate"/>
        </w:r>
        <w:r w:rsidR="00111079">
          <w:rPr>
            <w:b/>
            <w:bCs/>
            <w:noProof/>
            <w:webHidden/>
          </w:rPr>
          <w:t>65</w:t>
        </w:r>
        <w:r w:rsidR="00AE3C28" w:rsidRPr="00C52EC6">
          <w:rPr>
            <w:b/>
            <w:bCs/>
            <w:noProof/>
            <w:webHidden/>
          </w:rPr>
          <w:fldChar w:fldCharType="end"/>
        </w:r>
      </w:hyperlink>
    </w:p>
    <w:p w14:paraId="0FB25E40" w14:textId="045545C5" w:rsidR="00AE3C28" w:rsidRPr="00C52EC6" w:rsidRDefault="007F3AC9" w:rsidP="00AE3C28">
      <w:pPr>
        <w:pStyle w:val="TableofFigures"/>
        <w:rPr>
          <w:rFonts w:asciiTheme="minorHAnsi" w:eastAsiaTheme="minorEastAsia" w:hAnsiTheme="minorHAnsi" w:cstheme="minorBidi"/>
          <w:b/>
          <w:bCs/>
          <w:noProof/>
          <w:szCs w:val="22"/>
        </w:rPr>
      </w:pPr>
      <w:hyperlink w:anchor="_Toc75162258" w:history="1">
        <w:r w:rsidR="00AE3C28" w:rsidRPr="00C52EC6">
          <w:rPr>
            <w:rStyle w:val="Hyperlink"/>
            <w:b/>
            <w:bCs/>
            <w:noProof/>
          </w:rPr>
          <w:t>Slika 14</w:t>
        </w:r>
        <w:r w:rsidR="00AE3C28" w:rsidRPr="00C52EC6">
          <w:rPr>
            <w:rStyle w:val="Hyperlink"/>
            <w:b/>
            <w:bCs/>
            <w:noProof/>
            <w:lang w:val="en-GB"/>
          </w:rPr>
          <w:t>: Poslovni ljudi</w:t>
        </w:r>
        <w:r w:rsidR="00AE3C28" w:rsidRPr="00C52EC6">
          <w:rPr>
            <w:b/>
            <w:bCs/>
            <w:noProof/>
            <w:webHidden/>
          </w:rPr>
          <w:tab/>
        </w:r>
        <w:r w:rsidR="00AE3C28" w:rsidRPr="00C52EC6">
          <w:rPr>
            <w:b/>
            <w:bCs/>
            <w:noProof/>
            <w:webHidden/>
          </w:rPr>
          <w:fldChar w:fldCharType="begin"/>
        </w:r>
        <w:r w:rsidR="00AE3C28" w:rsidRPr="00C52EC6">
          <w:rPr>
            <w:b/>
            <w:bCs/>
            <w:noProof/>
            <w:webHidden/>
          </w:rPr>
          <w:instrText xml:space="preserve"> PAGEREF _Toc75162258 \h </w:instrText>
        </w:r>
        <w:r w:rsidR="00AE3C28" w:rsidRPr="00C52EC6">
          <w:rPr>
            <w:b/>
            <w:bCs/>
            <w:noProof/>
            <w:webHidden/>
          </w:rPr>
        </w:r>
        <w:r w:rsidR="00AE3C28" w:rsidRPr="00C52EC6">
          <w:rPr>
            <w:b/>
            <w:bCs/>
            <w:noProof/>
            <w:webHidden/>
          </w:rPr>
          <w:fldChar w:fldCharType="separate"/>
        </w:r>
        <w:r w:rsidR="00111079">
          <w:rPr>
            <w:b/>
            <w:bCs/>
            <w:noProof/>
            <w:webHidden/>
          </w:rPr>
          <w:t>85</w:t>
        </w:r>
        <w:r w:rsidR="00AE3C28" w:rsidRPr="00C52EC6">
          <w:rPr>
            <w:b/>
            <w:bCs/>
            <w:noProof/>
            <w:webHidden/>
          </w:rPr>
          <w:fldChar w:fldCharType="end"/>
        </w:r>
      </w:hyperlink>
    </w:p>
    <w:p w14:paraId="5720225F" w14:textId="48D674FF" w:rsidR="00946262" w:rsidRPr="00F86EF6" w:rsidRDefault="00E64DD8" w:rsidP="00AC4A37">
      <w:pPr>
        <w:tabs>
          <w:tab w:val="right" w:leader="underscore" w:pos="9072"/>
        </w:tabs>
        <w:spacing w:line="276" w:lineRule="auto"/>
        <w:rPr>
          <w:lang w:val="en-GB"/>
        </w:rPr>
      </w:pPr>
      <w:r w:rsidRPr="00C52EC6">
        <w:rPr>
          <w:b/>
          <w:bCs/>
          <w:lang w:val="en-GB"/>
        </w:rPr>
        <w:fldChar w:fldCharType="end"/>
      </w:r>
    </w:p>
    <w:p w14:paraId="2E75734E" w14:textId="0CA3F289" w:rsidR="00946262" w:rsidRPr="00F86EF6" w:rsidRDefault="00946262" w:rsidP="003528E4">
      <w:pPr>
        <w:rPr>
          <w:lang w:val="en-GB"/>
        </w:rPr>
      </w:pPr>
    </w:p>
    <w:p w14:paraId="6AD55512" w14:textId="77777777" w:rsidR="00946262" w:rsidRPr="00F86EF6" w:rsidRDefault="00946262" w:rsidP="003528E4">
      <w:pPr>
        <w:rPr>
          <w:lang w:val="en-GB"/>
        </w:rPr>
      </w:pPr>
    </w:p>
    <w:p w14:paraId="152D764C" w14:textId="77020561" w:rsidR="00946262" w:rsidRPr="00F86EF6" w:rsidRDefault="00BB1F80" w:rsidP="00AC4A37">
      <w:pPr>
        <w:pStyle w:val="Obrobavsebinekazal"/>
      </w:pPr>
      <w:r>
        <w:t>tablica</w:t>
      </w:r>
      <w:r w:rsidR="00D008B3">
        <w:t xml:space="preserve"> </w:t>
      </w:r>
      <w:r w:rsidR="002B5945">
        <w:t>DODACI</w:t>
      </w:r>
      <w:r w:rsidR="00D008B3">
        <w:t xml:space="preserve"> </w:t>
      </w:r>
      <w:r w:rsidR="00946262" w:rsidRPr="00F86EF6">
        <w:tab/>
        <w:t xml:space="preserve">               </w:t>
      </w:r>
      <w:r w:rsidR="00946262" w:rsidRPr="00F86EF6">
        <w:tab/>
      </w:r>
      <w:r w:rsidR="00946262" w:rsidRPr="00F86EF6">
        <w:tab/>
      </w:r>
      <w:r w:rsidR="00946262" w:rsidRPr="00F86EF6">
        <w:tab/>
      </w:r>
      <w:r w:rsidR="00C60B4E" w:rsidRPr="00F86EF6">
        <w:tab/>
      </w:r>
      <w:r w:rsidR="00D008B3">
        <w:t xml:space="preserve">      </w:t>
      </w:r>
      <w:r>
        <w:t xml:space="preserve">    </w:t>
      </w:r>
      <w:r w:rsidR="00D008B3">
        <w:t>STRANICA</w:t>
      </w:r>
    </w:p>
    <w:p w14:paraId="7A69E4E6" w14:textId="77777777" w:rsidR="00AC4A37" w:rsidRDefault="00AC4A37" w:rsidP="00AE3C28">
      <w:pPr>
        <w:pStyle w:val="TableofFigures"/>
        <w:rPr>
          <w:lang w:val="en-GB"/>
        </w:rPr>
      </w:pPr>
    </w:p>
    <w:p w14:paraId="7C7925F1" w14:textId="123E2B00" w:rsidR="00C52EC6" w:rsidRPr="00C52EC6" w:rsidRDefault="00946262">
      <w:pPr>
        <w:pStyle w:val="TableofFigures"/>
        <w:rPr>
          <w:rFonts w:asciiTheme="minorHAnsi" w:eastAsiaTheme="minorEastAsia" w:hAnsiTheme="minorHAnsi" w:cstheme="minorBidi"/>
          <w:b/>
          <w:bCs/>
          <w:iCs w:val="0"/>
          <w:noProof/>
          <w:szCs w:val="22"/>
        </w:rPr>
      </w:pPr>
      <w:r w:rsidRPr="00C52EC6">
        <w:rPr>
          <w:b/>
          <w:bCs/>
          <w:sz w:val="20"/>
          <w:lang w:val="en-GB"/>
        </w:rPr>
        <w:fldChar w:fldCharType="begin"/>
      </w:r>
      <w:r w:rsidRPr="00C52EC6">
        <w:rPr>
          <w:b/>
          <w:bCs/>
          <w:sz w:val="20"/>
          <w:lang w:val="en-GB"/>
        </w:rPr>
        <w:instrText xml:space="preserve"> TOC \h \z \c "Priloga" </w:instrText>
      </w:r>
      <w:r w:rsidRPr="00C52EC6">
        <w:rPr>
          <w:b/>
          <w:bCs/>
          <w:sz w:val="20"/>
          <w:lang w:val="en-GB"/>
        </w:rPr>
        <w:fldChar w:fldCharType="separate"/>
      </w:r>
      <w:hyperlink w:anchor="_Toc75163109" w:history="1">
        <w:r w:rsidR="00C52EC6" w:rsidRPr="00C52EC6">
          <w:rPr>
            <w:rStyle w:val="Hyperlink"/>
            <w:b/>
            <w:bCs/>
            <w:noProof/>
            <w:lang w:val="en-GB"/>
          </w:rPr>
          <w:t>Dodatak 1: Tablica procjene uzorka</w:t>
        </w:r>
        <w:r w:rsidR="00C52EC6" w:rsidRPr="00C52EC6">
          <w:rPr>
            <w:b/>
            <w:bCs/>
            <w:noProof/>
            <w:webHidden/>
          </w:rPr>
          <w:tab/>
        </w:r>
        <w:r w:rsidR="00C52EC6" w:rsidRPr="00C52EC6">
          <w:rPr>
            <w:b/>
            <w:bCs/>
            <w:noProof/>
            <w:webHidden/>
          </w:rPr>
          <w:fldChar w:fldCharType="begin"/>
        </w:r>
        <w:r w:rsidR="00C52EC6" w:rsidRPr="00C52EC6">
          <w:rPr>
            <w:b/>
            <w:bCs/>
            <w:noProof/>
            <w:webHidden/>
          </w:rPr>
          <w:instrText xml:space="preserve"> PAGEREF _Toc75163109 \h </w:instrText>
        </w:r>
        <w:r w:rsidR="00C52EC6" w:rsidRPr="00C52EC6">
          <w:rPr>
            <w:b/>
            <w:bCs/>
            <w:noProof/>
            <w:webHidden/>
          </w:rPr>
        </w:r>
        <w:r w:rsidR="00C52EC6" w:rsidRPr="00C52EC6">
          <w:rPr>
            <w:b/>
            <w:bCs/>
            <w:noProof/>
            <w:webHidden/>
          </w:rPr>
          <w:fldChar w:fldCharType="separate"/>
        </w:r>
        <w:r w:rsidR="00111079">
          <w:rPr>
            <w:b/>
            <w:bCs/>
            <w:noProof/>
            <w:webHidden/>
          </w:rPr>
          <w:t>96</w:t>
        </w:r>
        <w:r w:rsidR="00C52EC6" w:rsidRPr="00C52EC6">
          <w:rPr>
            <w:b/>
            <w:bCs/>
            <w:noProof/>
            <w:webHidden/>
          </w:rPr>
          <w:fldChar w:fldCharType="end"/>
        </w:r>
      </w:hyperlink>
    </w:p>
    <w:p w14:paraId="4EB17700" w14:textId="21104AA6" w:rsidR="00C52EC6" w:rsidRPr="00C52EC6" w:rsidRDefault="007F3AC9">
      <w:pPr>
        <w:pStyle w:val="TableofFigures"/>
        <w:rPr>
          <w:rFonts w:asciiTheme="minorHAnsi" w:eastAsiaTheme="minorEastAsia" w:hAnsiTheme="minorHAnsi" w:cstheme="minorBidi"/>
          <w:b/>
          <w:bCs/>
          <w:iCs w:val="0"/>
          <w:noProof/>
          <w:szCs w:val="22"/>
        </w:rPr>
      </w:pPr>
      <w:hyperlink w:anchor="_Toc75163110" w:history="1">
        <w:r w:rsidR="00C52EC6" w:rsidRPr="00C52EC6">
          <w:rPr>
            <w:rStyle w:val="Hyperlink"/>
            <w:b/>
            <w:bCs/>
            <w:noProof/>
            <w:lang w:val="en-GB"/>
          </w:rPr>
          <w:t>Dodatak 2: Zahtjev za inovativne ideje</w:t>
        </w:r>
        <w:r w:rsidR="00C52EC6" w:rsidRPr="00C52EC6">
          <w:rPr>
            <w:b/>
            <w:bCs/>
            <w:noProof/>
            <w:webHidden/>
          </w:rPr>
          <w:tab/>
        </w:r>
        <w:r w:rsidR="00C52EC6" w:rsidRPr="00C52EC6">
          <w:rPr>
            <w:b/>
            <w:bCs/>
            <w:noProof/>
            <w:webHidden/>
          </w:rPr>
          <w:fldChar w:fldCharType="begin"/>
        </w:r>
        <w:r w:rsidR="00C52EC6" w:rsidRPr="00C52EC6">
          <w:rPr>
            <w:b/>
            <w:bCs/>
            <w:noProof/>
            <w:webHidden/>
          </w:rPr>
          <w:instrText xml:space="preserve"> PAGEREF _Toc75163110 \h </w:instrText>
        </w:r>
        <w:r w:rsidR="00C52EC6" w:rsidRPr="00C52EC6">
          <w:rPr>
            <w:b/>
            <w:bCs/>
            <w:noProof/>
            <w:webHidden/>
          </w:rPr>
        </w:r>
        <w:r w:rsidR="00C52EC6" w:rsidRPr="00C52EC6">
          <w:rPr>
            <w:b/>
            <w:bCs/>
            <w:noProof/>
            <w:webHidden/>
          </w:rPr>
          <w:fldChar w:fldCharType="separate"/>
        </w:r>
        <w:r w:rsidR="00111079">
          <w:rPr>
            <w:b/>
            <w:bCs/>
            <w:noProof/>
            <w:webHidden/>
          </w:rPr>
          <w:t>103</w:t>
        </w:r>
        <w:r w:rsidR="00C52EC6" w:rsidRPr="00C52EC6">
          <w:rPr>
            <w:b/>
            <w:bCs/>
            <w:noProof/>
            <w:webHidden/>
          </w:rPr>
          <w:fldChar w:fldCharType="end"/>
        </w:r>
      </w:hyperlink>
    </w:p>
    <w:p w14:paraId="436003C4" w14:textId="092F1CEF" w:rsidR="00946262" w:rsidRPr="00F86EF6" w:rsidRDefault="00946262" w:rsidP="00AC4A37">
      <w:pPr>
        <w:tabs>
          <w:tab w:val="right" w:leader="underscore" w:pos="9072"/>
        </w:tabs>
        <w:spacing w:line="276" w:lineRule="auto"/>
        <w:rPr>
          <w:lang w:val="en-GB"/>
        </w:rPr>
      </w:pPr>
      <w:r w:rsidRPr="00C52EC6">
        <w:rPr>
          <w:b/>
          <w:bCs/>
          <w:lang w:val="en-GB"/>
        </w:rPr>
        <w:fldChar w:fldCharType="end"/>
      </w:r>
    </w:p>
    <w:p w14:paraId="557D4267" w14:textId="41ED2E98" w:rsidR="00946262" w:rsidRPr="00F86EF6" w:rsidRDefault="00946262" w:rsidP="003528E4">
      <w:pPr>
        <w:rPr>
          <w:rStyle w:val="Slog3-imeinpriimekavtorjevZnakZnak"/>
          <w:lang w:val="en-GB"/>
        </w:rPr>
      </w:pPr>
    </w:p>
    <w:p w14:paraId="4C65B63E" w14:textId="0FFF2150" w:rsidR="00AE3C28" w:rsidRDefault="00AC4A37">
      <w:pPr>
        <w:jc w:val="left"/>
        <w:rPr>
          <w:lang w:val="en-GB"/>
        </w:rPr>
      </w:pPr>
      <w:r>
        <w:rPr>
          <w:lang w:val="en-GB"/>
        </w:rPr>
        <w:br w:type="page"/>
      </w:r>
      <w:r w:rsidR="00AE3C28">
        <w:rPr>
          <w:lang w:val="en-GB"/>
        </w:rPr>
        <w:lastRenderedPageBreak/>
        <w:br w:type="page"/>
      </w:r>
    </w:p>
    <w:p w14:paraId="49ADB7BA" w14:textId="77777777" w:rsidR="00D049AE" w:rsidRDefault="00D049AE">
      <w:pPr>
        <w:jc w:val="left"/>
        <w:rPr>
          <w:lang w:val="en-GB"/>
        </w:rPr>
        <w:sectPr w:rsidR="00D049AE" w:rsidSect="00D049AE">
          <w:footerReference w:type="default" r:id="rId38"/>
          <w:pgSz w:w="11906" w:h="16838" w:code="9"/>
          <w:pgMar w:top="1412" w:right="1412" w:bottom="1701" w:left="1412" w:header="567" w:footer="283" w:gutter="0"/>
          <w:pgNumType w:fmt="lowerRoman" w:start="2"/>
          <w:cols w:space="708"/>
          <w:docGrid w:linePitch="360"/>
        </w:sectPr>
      </w:pPr>
    </w:p>
    <w:p w14:paraId="69DD432E" w14:textId="3170B893" w:rsidR="00AC4A37" w:rsidRDefault="00AC4A37">
      <w:pPr>
        <w:jc w:val="left"/>
        <w:rPr>
          <w:lang w:val="en-GB"/>
        </w:rPr>
      </w:pPr>
    </w:p>
    <w:p w14:paraId="34495878" w14:textId="4F0037B8" w:rsidR="00AC4A37" w:rsidRDefault="00AC4A37">
      <w:pPr>
        <w:jc w:val="left"/>
        <w:rPr>
          <w:lang w:val="en-GB"/>
        </w:rPr>
      </w:pPr>
    </w:p>
    <w:p w14:paraId="3F43C3CA" w14:textId="459DBA48" w:rsidR="00026A19" w:rsidRDefault="00026A19">
      <w:pPr>
        <w:jc w:val="left"/>
        <w:rPr>
          <w:lang w:val="en-GB"/>
        </w:rPr>
      </w:pPr>
    </w:p>
    <w:p w14:paraId="4F823547" w14:textId="25BAE238" w:rsidR="00026A19" w:rsidRDefault="00026A19">
      <w:pPr>
        <w:jc w:val="left"/>
        <w:rPr>
          <w:lang w:val="en-GB"/>
        </w:rPr>
      </w:pPr>
    </w:p>
    <w:p w14:paraId="2A66C8E0" w14:textId="286E4738" w:rsidR="0081650E" w:rsidRDefault="0081650E">
      <w:pPr>
        <w:jc w:val="left"/>
        <w:rPr>
          <w:lang w:val="en-GB"/>
        </w:rPr>
      </w:pPr>
    </w:p>
    <w:p w14:paraId="29AEF15B" w14:textId="376E0ADF" w:rsidR="00AE3C28" w:rsidRDefault="00AE3C28">
      <w:pPr>
        <w:jc w:val="left"/>
        <w:rPr>
          <w:lang w:val="en-GB"/>
        </w:rPr>
      </w:pPr>
    </w:p>
    <w:p w14:paraId="13A3EC8C" w14:textId="12B6810B" w:rsidR="00AE3C28" w:rsidRDefault="00AE3C28">
      <w:pPr>
        <w:jc w:val="left"/>
        <w:rPr>
          <w:lang w:val="en-GB"/>
        </w:rPr>
      </w:pPr>
    </w:p>
    <w:p w14:paraId="7E812FBA" w14:textId="3D10DD45" w:rsidR="00AE3C28" w:rsidRDefault="00AE3C28">
      <w:pPr>
        <w:jc w:val="left"/>
        <w:rPr>
          <w:lang w:val="en-GB"/>
        </w:rPr>
      </w:pPr>
    </w:p>
    <w:p w14:paraId="4B056CB8" w14:textId="2A28A1B7" w:rsidR="00AE3C28" w:rsidRDefault="00AE3C28">
      <w:pPr>
        <w:jc w:val="left"/>
        <w:rPr>
          <w:lang w:val="en-GB"/>
        </w:rPr>
      </w:pPr>
    </w:p>
    <w:p w14:paraId="73D0BF45" w14:textId="2A46B972" w:rsidR="00AE3C28" w:rsidRDefault="00AE3C28">
      <w:pPr>
        <w:jc w:val="left"/>
        <w:rPr>
          <w:lang w:val="en-GB"/>
        </w:rPr>
      </w:pPr>
    </w:p>
    <w:p w14:paraId="76451C28" w14:textId="54563140" w:rsidR="00AE3C28" w:rsidRDefault="00AE3C28">
      <w:pPr>
        <w:jc w:val="left"/>
        <w:rPr>
          <w:lang w:val="en-GB"/>
        </w:rPr>
      </w:pPr>
    </w:p>
    <w:p w14:paraId="09AC54DF" w14:textId="3340A2B7" w:rsidR="00AE3C28" w:rsidRDefault="00AE3C28">
      <w:pPr>
        <w:jc w:val="left"/>
        <w:rPr>
          <w:lang w:val="en-GB"/>
        </w:rPr>
      </w:pPr>
    </w:p>
    <w:p w14:paraId="51AF06B1" w14:textId="42A0A7B1" w:rsidR="00AE3C28" w:rsidRDefault="00AE3C28">
      <w:pPr>
        <w:jc w:val="left"/>
        <w:rPr>
          <w:lang w:val="en-GB"/>
        </w:rPr>
      </w:pPr>
    </w:p>
    <w:p w14:paraId="284E00A7" w14:textId="537BC7DB" w:rsidR="00AE3C28" w:rsidRDefault="00AE3C28">
      <w:pPr>
        <w:jc w:val="left"/>
        <w:rPr>
          <w:lang w:val="en-GB"/>
        </w:rPr>
      </w:pPr>
    </w:p>
    <w:p w14:paraId="4EAEF772" w14:textId="2957B6EB" w:rsidR="00AE3C28" w:rsidRDefault="00AE3C28">
      <w:pPr>
        <w:jc w:val="left"/>
        <w:rPr>
          <w:lang w:val="en-GB"/>
        </w:rPr>
      </w:pPr>
    </w:p>
    <w:p w14:paraId="25111B6E" w14:textId="1C561E6F" w:rsidR="00AE3C28" w:rsidRDefault="00AE3C28">
      <w:pPr>
        <w:jc w:val="left"/>
        <w:rPr>
          <w:lang w:val="en-GB"/>
        </w:rPr>
      </w:pPr>
    </w:p>
    <w:p w14:paraId="2EDA4923" w14:textId="0734A221" w:rsidR="00AE3C28" w:rsidRDefault="00AE3C28">
      <w:pPr>
        <w:jc w:val="left"/>
        <w:rPr>
          <w:lang w:val="en-GB"/>
        </w:rPr>
      </w:pPr>
    </w:p>
    <w:p w14:paraId="11AAEAA2" w14:textId="77777777" w:rsidR="00AE3C28" w:rsidRDefault="00AE3C28">
      <w:pPr>
        <w:jc w:val="left"/>
        <w:rPr>
          <w:lang w:val="en-GB"/>
        </w:rPr>
      </w:pPr>
    </w:p>
    <w:p w14:paraId="4B04A21C" w14:textId="702E4E3B" w:rsidR="000577B1" w:rsidRDefault="000577B1">
      <w:pPr>
        <w:jc w:val="left"/>
        <w:rPr>
          <w:lang w:val="en-GB"/>
        </w:rPr>
      </w:pPr>
    </w:p>
    <w:p w14:paraId="3B7C2B9D" w14:textId="6B8E024F" w:rsidR="000577B1" w:rsidRDefault="000577B1">
      <w:pPr>
        <w:jc w:val="left"/>
        <w:rPr>
          <w:lang w:val="en-GB"/>
        </w:rPr>
      </w:pPr>
    </w:p>
    <w:p w14:paraId="41FB6ECF" w14:textId="0F0DFBDB" w:rsidR="000577B1" w:rsidRDefault="000577B1">
      <w:pPr>
        <w:jc w:val="left"/>
        <w:rPr>
          <w:lang w:val="en-GB"/>
        </w:rPr>
      </w:pPr>
    </w:p>
    <w:p w14:paraId="2683C379" w14:textId="723A518B" w:rsidR="000577B1" w:rsidRDefault="000577B1">
      <w:pPr>
        <w:jc w:val="left"/>
        <w:rPr>
          <w:lang w:val="en-GB"/>
        </w:rPr>
      </w:pPr>
    </w:p>
    <w:p w14:paraId="4257370F" w14:textId="77777777" w:rsidR="000577B1" w:rsidRPr="00F86EF6" w:rsidRDefault="000577B1">
      <w:pPr>
        <w:jc w:val="left"/>
        <w:rPr>
          <w:lang w:val="en-GB"/>
        </w:rPr>
      </w:pPr>
    </w:p>
    <w:p w14:paraId="311B179E" w14:textId="2FF8ACEC" w:rsidR="003F4C61" w:rsidRPr="007B458C" w:rsidRDefault="007B458C" w:rsidP="003F4C61">
      <w:pPr>
        <w:pStyle w:val="Title"/>
        <w:rPr>
          <w:rStyle w:val="Slog1-glavninasloviZnakZnak"/>
          <w:color w:val="auto"/>
          <w:lang w:val="it-IT"/>
        </w:rPr>
      </w:pPr>
      <w:bookmarkStart w:id="7" w:name="_Toc75162168"/>
      <w:bookmarkStart w:id="8" w:name="_Hlk74908836"/>
      <w:r w:rsidRPr="007B458C">
        <w:rPr>
          <w:rStyle w:val="Slog1-glavninasloviZnakZnak"/>
          <w:color w:val="auto"/>
          <w:lang w:val="it-IT"/>
        </w:rPr>
        <w:t>UVOD U KURIKULUM ZA OTVORENE INOVACIJE</w:t>
      </w:r>
      <w:bookmarkEnd w:id="7"/>
    </w:p>
    <w:bookmarkEnd w:id="8"/>
    <w:p w14:paraId="70987262" w14:textId="77777777" w:rsidR="0081650E" w:rsidRPr="007B458C" w:rsidRDefault="0081650E" w:rsidP="0081650E">
      <w:pPr>
        <w:rPr>
          <w:lang w:val="it-IT"/>
        </w:rPr>
      </w:pPr>
    </w:p>
    <w:p w14:paraId="74FC23A3" w14:textId="77777777" w:rsidR="004636A9" w:rsidRPr="00F86EF6" w:rsidRDefault="0081650E" w:rsidP="004636A9">
      <w:pPr>
        <w:keepNext/>
        <w:jc w:val="left"/>
        <w:rPr>
          <w:lang w:val="en-GB"/>
        </w:rPr>
      </w:pPr>
      <w:r w:rsidRPr="00F86EF6">
        <w:rPr>
          <w:noProof/>
          <w:lang w:val="hr-HR" w:eastAsia="hr-HR"/>
        </w:rPr>
        <w:lastRenderedPageBreak/>
        <w:drawing>
          <wp:inline distT="0" distB="0" distL="0" distR="0" wp14:anchorId="65030573" wp14:editId="2F8A490E">
            <wp:extent cx="5767070" cy="3841750"/>
            <wp:effectExtent l="0" t="0" r="0" b="0"/>
            <wp:docPr id="38" name="Slika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767070" cy="3841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51EBAB" w14:textId="49BDC205" w:rsidR="003F4C61" w:rsidRPr="00F86EF6" w:rsidRDefault="00E64DD8" w:rsidP="00E64DD8">
      <w:pPr>
        <w:pStyle w:val="Caption"/>
        <w:rPr>
          <w:lang w:val="en-GB"/>
        </w:rPr>
      </w:pPr>
      <w:bookmarkStart w:id="9" w:name="_Toc74925928"/>
      <w:bookmarkStart w:id="10" w:name="_Toc74926379"/>
      <w:bookmarkStart w:id="11" w:name="_Toc75162245"/>
      <w:r>
        <w:t xml:space="preserve">Slika </w:t>
      </w:r>
      <w:r>
        <w:fldChar w:fldCharType="begin"/>
      </w:r>
      <w:r>
        <w:instrText xml:space="preserve"> SEQ Slika \* ARABIC </w:instrText>
      </w:r>
      <w:r>
        <w:fldChar w:fldCharType="separate"/>
      </w:r>
      <w:r w:rsidR="00111079">
        <w:rPr>
          <w:noProof/>
        </w:rPr>
        <w:t>1</w:t>
      </w:r>
      <w:r>
        <w:fldChar w:fldCharType="end"/>
      </w:r>
      <w:r w:rsidR="00FC3742" w:rsidRPr="00F86EF6">
        <w:rPr>
          <w:lang w:val="en-GB"/>
        </w:rPr>
        <w:t xml:space="preserve">: </w:t>
      </w:r>
      <w:bookmarkStart w:id="12" w:name="_Hlk74908907"/>
      <w:r w:rsidR="00FC3742" w:rsidRPr="00F86EF6">
        <w:rPr>
          <w:lang w:val="en-GB"/>
        </w:rPr>
        <w:t>Student</w:t>
      </w:r>
      <w:r w:rsidR="00D008B3">
        <w:rPr>
          <w:lang w:val="en-GB"/>
        </w:rPr>
        <w:t xml:space="preserve">i </w:t>
      </w:r>
      <w:proofErr w:type="spellStart"/>
      <w:r w:rsidR="00D008B3">
        <w:rPr>
          <w:lang w:val="en-GB"/>
        </w:rPr>
        <w:t>uče</w:t>
      </w:r>
      <w:proofErr w:type="spellEnd"/>
      <w:r w:rsidR="00D008B3">
        <w:rPr>
          <w:lang w:val="en-GB"/>
        </w:rPr>
        <w:t xml:space="preserve"> on line</w:t>
      </w:r>
      <w:bookmarkEnd w:id="9"/>
      <w:bookmarkEnd w:id="10"/>
      <w:bookmarkEnd w:id="11"/>
      <w:r w:rsidR="00D008B3">
        <w:rPr>
          <w:lang w:val="en-GB"/>
        </w:rPr>
        <w:t xml:space="preserve"> </w:t>
      </w:r>
      <w:bookmarkEnd w:id="12"/>
    </w:p>
    <w:p w14:paraId="083942CB" w14:textId="0717227F" w:rsidR="0081650E" w:rsidRPr="00F86EF6" w:rsidRDefault="0081650E">
      <w:pPr>
        <w:jc w:val="left"/>
        <w:rPr>
          <w:lang w:val="en-GB"/>
        </w:rPr>
      </w:pPr>
    </w:p>
    <w:p w14:paraId="75CDCA48" w14:textId="01803E0B" w:rsidR="006C4A5D" w:rsidRDefault="009D5FF9" w:rsidP="00AC4A37">
      <w:pPr>
        <w:pStyle w:val="Heading1"/>
      </w:pPr>
      <w:bookmarkStart w:id="13" w:name="_Toc75162169"/>
      <w:r>
        <w:t>KAKO KORISTITI OVAJ PRIRUČNIK?</w:t>
      </w:r>
      <w:bookmarkEnd w:id="13"/>
      <w:r>
        <w:t xml:space="preserve"> </w:t>
      </w:r>
    </w:p>
    <w:p w14:paraId="3E199A7A" w14:textId="77777777" w:rsidR="00AC4A37" w:rsidRPr="00AC4A37" w:rsidRDefault="00AC4A37" w:rsidP="00AC4A37">
      <w:pPr>
        <w:rPr>
          <w:lang w:val="en-GB"/>
        </w:rPr>
      </w:pPr>
    </w:p>
    <w:p w14:paraId="72D611C2" w14:textId="5D492A9B" w:rsidR="006C4A5D" w:rsidRPr="00F86EF6" w:rsidRDefault="00042289" w:rsidP="006C4A5D">
      <w:pPr>
        <w:pStyle w:val="Heading2"/>
        <w:rPr>
          <w:lang w:val="en-GB"/>
        </w:rPr>
      </w:pPr>
      <w:bookmarkStart w:id="14" w:name="_Toc75162170"/>
      <w:bookmarkStart w:id="15" w:name="_Hlk70696495"/>
      <w:proofErr w:type="spellStart"/>
      <w:r w:rsidRPr="00F86EF6">
        <w:rPr>
          <w:lang w:val="en-GB"/>
        </w:rPr>
        <w:t>I</w:t>
      </w:r>
      <w:r w:rsidR="009D5FF9">
        <w:rPr>
          <w:lang w:val="en-GB"/>
        </w:rPr>
        <w:t>kone</w:t>
      </w:r>
      <w:proofErr w:type="spellEnd"/>
      <w:r w:rsidR="009D5FF9">
        <w:rPr>
          <w:lang w:val="en-GB"/>
        </w:rPr>
        <w:t xml:space="preserve"> </w:t>
      </w:r>
      <w:proofErr w:type="spellStart"/>
      <w:r w:rsidR="009D5FF9">
        <w:rPr>
          <w:lang w:val="en-GB"/>
        </w:rPr>
        <w:t>korištene</w:t>
      </w:r>
      <w:proofErr w:type="spellEnd"/>
      <w:r w:rsidR="009D5FF9">
        <w:rPr>
          <w:lang w:val="en-GB"/>
        </w:rPr>
        <w:t xml:space="preserve"> u </w:t>
      </w:r>
      <w:proofErr w:type="spellStart"/>
      <w:r w:rsidR="009D5FF9">
        <w:rPr>
          <w:lang w:val="en-GB"/>
        </w:rPr>
        <w:t>ovom</w:t>
      </w:r>
      <w:proofErr w:type="spellEnd"/>
      <w:r w:rsidR="009D5FF9">
        <w:rPr>
          <w:lang w:val="en-GB"/>
        </w:rPr>
        <w:t xml:space="preserve"> </w:t>
      </w:r>
      <w:proofErr w:type="spellStart"/>
      <w:r w:rsidR="009D5FF9">
        <w:rPr>
          <w:lang w:val="en-GB"/>
        </w:rPr>
        <w:t>priručniku</w:t>
      </w:r>
      <w:bookmarkEnd w:id="14"/>
      <w:proofErr w:type="spellEnd"/>
    </w:p>
    <w:p w14:paraId="19742502" w14:textId="77777777" w:rsidR="006C4A5D" w:rsidRPr="00F86EF6" w:rsidRDefault="006C4A5D" w:rsidP="006C4A5D">
      <w:pPr>
        <w:rPr>
          <w:lang w:val="en-GB"/>
        </w:rPr>
      </w:pPr>
    </w:p>
    <w:p w14:paraId="17BC7600" w14:textId="77777777" w:rsidR="006C4A5D" w:rsidRPr="00F86EF6" w:rsidRDefault="006C4A5D" w:rsidP="006C4A5D">
      <w:pPr>
        <w:rPr>
          <w:lang w:val="en-GB"/>
        </w:rPr>
      </w:pPr>
    </w:p>
    <w:p w14:paraId="3407A149" w14:textId="62B092EC" w:rsidR="006C4A5D" w:rsidRPr="00F86EF6" w:rsidRDefault="009D5FF9" w:rsidP="006C4A5D">
      <w:pPr>
        <w:rPr>
          <w:lang w:val="en-GB"/>
        </w:rPr>
      </w:pPr>
      <w:bookmarkStart w:id="16" w:name="_Hlk74909086"/>
      <w:proofErr w:type="spellStart"/>
      <w:r>
        <w:rPr>
          <w:lang w:val="en-GB"/>
        </w:rPr>
        <w:t>Koristeći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priručnik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upoznati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ćete</w:t>
      </w:r>
      <w:proofErr w:type="spellEnd"/>
      <w:r>
        <w:rPr>
          <w:lang w:val="en-GB"/>
        </w:rPr>
        <w:t xml:space="preserve"> se </w:t>
      </w:r>
      <w:proofErr w:type="spellStart"/>
      <w:r>
        <w:rPr>
          <w:lang w:val="en-GB"/>
        </w:rPr>
        <w:t>sa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sljedećim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ikonama</w:t>
      </w:r>
      <w:proofErr w:type="spellEnd"/>
    </w:p>
    <w:bookmarkEnd w:id="16"/>
    <w:p w14:paraId="23C34BB5" w14:textId="77777777" w:rsidR="006C4A5D" w:rsidRPr="00F86EF6" w:rsidRDefault="006C4A5D" w:rsidP="006C4A5D">
      <w:pPr>
        <w:rPr>
          <w:lang w:val="en-GB"/>
        </w:rPr>
      </w:pPr>
    </w:p>
    <w:p w14:paraId="163C1E98" w14:textId="77777777" w:rsidR="006C4A5D" w:rsidRPr="00F86EF6" w:rsidRDefault="006C4A5D" w:rsidP="006C4A5D">
      <w:pPr>
        <w:rPr>
          <w:lang w:val="en-GB"/>
        </w:rPr>
      </w:pPr>
    </w:p>
    <w:tbl>
      <w:tblPr>
        <w:tblW w:w="9212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6C4A5D" w:rsidRPr="00F86EF6" w14:paraId="1E686036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1B6E7DC5" w14:textId="77777777" w:rsidR="006C4A5D" w:rsidRPr="00F86EF6" w:rsidRDefault="006C4A5D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2DF8D8F3" wp14:editId="3EA7BF1D">
                  <wp:extent cx="675640" cy="675640"/>
                  <wp:effectExtent l="0" t="0" r="0" b="0"/>
                  <wp:docPr id="23" name="Grafika 23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FFFF00"/>
            <w:vAlign w:val="center"/>
          </w:tcPr>
          <w:p w14:paraId="78DBAC28" w14:textId="4B1DDE0F" w:rsidR="006C4A5D" w:rsidRPr="00F86EF6" w:rsidRDefault="009D5FF9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</w:tbl>
    <w:p w14:paraId="253FBDD4" w14:textId="77777777" w:rsidR="006C4A5D" w:rsidRPr="00F86EF6" w:rsidRDefault="006C4A5D" w:rsidP="006C4A5D">
      <w:pPr>
        <w:rPr>
          <w:lang w:val="en-GB"/>
        </w:rPr>
      </w:pPr>
    </w:p>
    <w:p w14:paraId="19622910" w14:textId="77777777" w:rsidR="006C4A5D" w:rsidRPr="00F86EF6" w:rsidRDefault="006C4A5D" w:rsidP="006C4A5D">
      <w:pPr>
        <w:rPr>
          <w:lang w:val="en-GB"/>
        </w:rPr>
      </w:pPr>
    </w:p>
    <w:p w14:paraId="65CE0362" w14:textId="77777777" w:rsidR="006C4A5D" w:rsidRPr="00F86EF6" w:rsidRDefault="006C4A5D" w:rsidP="006C4A5D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6C4A5D" w:rsidRPr="00F86EF6" w14:paraId="312050D6" w14:textId="77777777" w:rsidTr="00C74611">
        <w:tc>
          <w:tcPr>
            <w:tcW w:w="1261" w:type="dxa"/>
            <w:vAlign w:val="center"/>
          </w:tcPr>
          <w:p w14:paraId="2B64A5C3" w14:textId="77777777" w:rsidR="006C4A5D" w:rsidRPr="00F86EF6" w:rsidRDefault="006C4A5D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445B9766" wp14:editId="08CBF20F">
                  <wp:extent cx="664028" cy="664028"/>
                  <wp:effectExtent l="0" t="0" r="0" b="0"/>
                  <wp:docPr id="684" name="Grafika 684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4F37F78A" w14:textId="39C84FDD" w:rsidR="006C4A5D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6C4A5D" w:rsidRPr="00F86EF6" w14:paraId="198D2B38" w14:textId="77777777" w:rsidTr="00C74611">
        <w:tc>
          <w:tcPr>
            <w:tcW w:w="1261" w:type="dxa"/>
            <w:shd w:val="clear" w:color="auto" w:fill="E2EFD9" w:themeFill="accent6" w:themeFillTint="33"/>
            <w:vAlign w:val="center"/>
          </w:tcPr>
          <w:p w14:paraId="3FC9E434" w14:textId="77777777" w:rsidR="006C4A5D" w:rsidRPr="00F86EF6" w:rsidRDefault="006C4A5D" w:rsidP="00C74611">
            <w:pPr>
              <w:jc w:val="center"/>
              <w:rPr>
                <w:b/>
                <w:bCs/>
                <w:lang w:val="en-GB" w:eastAsia="sl-SI"/>
              </w:rPr>
            </w:pPr>
            <w:r w:rsidRPr="00F86EF6">
              <w:rPr>
                <w:b/>
                <w:bCs/>
                <w:lang w:val="en-GB" w:eastAsia="sl-SI"/>
              </w:rPr>
              <w:t>(A)</w:t>
            </w:r>
          </w:p>
        </w:tc>
        <w:tc>
          <w:tcPr>
            <w:tcW w:w="7948" w:type="dxa"/>
            <w:shd w:val="clear" w:color="auto" w:fill="E2EFD9" w:themeFill="accent6" w:themeFillTint="33"/>
            <w:vAlign w:val="center"/>
          </w:tcPr>
          <w:p w14:paraId="3F447D27" w14:textId="77777777" w:rsidR="006C4A5D" w:rsidRPr="00F86EF6" w:rsidRDefault="006C4A5D" w:rsidP="00C74611">
            <w:pPr>
              <w:pStyle w:val="NoSpacing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092A8775" w14:textId="77777777" w:rsidR="002A517F" w:rsidRDefault="00D008B3" w:rsidP="00D008B3">
            <w:pPr>
              <w:pStyle w:val="NoSpacing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Ova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kon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se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korist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za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eorijsku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literaturu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. Svi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zvor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veden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su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u APA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stilu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koji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omaž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studentim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da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jednostavni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onađu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članak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svojoj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knjižnic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. </w:t>
            </w:r>
          </w:p>
          <w:p w14:paraId="3478CE40" w14:textId="376718AD" w:rsidR="00B46DB2" w:rsidRPr="00F86EF6" w:rsidRDefault="00B46DB2" w:rsidP="00D008B3">
            <w:pPr>
              <w:pStyle w:val="NoSpacing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  <w:tr w:rsidR="006C4A5D" w:rsidRPr="00F86EF6" w14:paraId="3964701A" w14:textId="77777777" w:rsidTr="00C74611">
        <w:tc>
          <w:tcPr>
            <w:tcW w:w="1261" w:type="dxa"/>
            <w:shd w:val="clear" w:color="auto" w:fill="E2EFD9" w:themeFill="accent6" w:themeFillTint="33"/>
            <w:vAlign w:val="center"/>
          </w:tcPr>
          <w:p w14:paraId="57BFBF23" w14:textId="77777777" w:rsidR="006C4A5D" w:rsidRPr="00F86EF6" w:rsidRDefault="006C4A5D" w:rsidP="00C74611">
            <w:pPr>
              <w:jc w:val="center"/>
              <w:rPr>
                <w:b/>
                <w:bCs/>
                <w:lang w:val="en-GB" w:eastAsia="sl-SI"/>
              </w:rPr>
            </w:pPr>
            <w:r w:rsidRPr="00F86EF6">
              <w:rPr>
                <w:b/>
                <w:bCs/>
                <w:lang w:val="en-GB" w:eastAsia="sl-SI"/>
              </w:rPr>
              <w:lastRenderedPageBreak/>
              <w:t>(B)</w:t>
            </w:r>
          </w:p>
        </w:tc>
        <w:tc>
          <w:tcPr>
            <w:tcW w:w="7948" w:type="dxa"/>
            <w:shd w:val="clear" w:color="auto" w:fill="E2EFD9" w:themeFill="accent6" w:themeFillTint="33"/>
            <w:vAlign w:val="center"/>
          </w:tcPr>
          <w:p w14:paraId="7214799A" w14:textId="77777777" w:rsidR="006C4A5D" w:rsidRPr="00F86EF6" w:rsidRDefault="006C4A5D" w:rsidP="00C74611">
            <w:pPr>
              <w:pStyle w:val="NoSpacing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43385A45" w14:textId="77777777" w:rsidR="006C4A5D" w:rsidRDefault="00D008B3" w:rsidP="00D008B3">
            <w:pPr>
              <w:pStyle w:val="NoSpacing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Ova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ikon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ć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se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koristiti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za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mrežne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izvore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. Radi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lakšeg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snalaženja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transparentnosti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veden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je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oveznica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web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mjesto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s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je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članak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uzet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. U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slučaju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da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veza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ne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radi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,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pronađite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povezani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izvor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prema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naslovu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teme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48ECA435" w14:textId="3F9B487B" w:rsidR="00B46DB2" w:rsidRPr="00F86EF6" w:rsidRDefault="00B46DB2" w:rsidP="00D008B3">
            <w:pPr>
              <w:pStyle w:val="NoSpacing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  <w:tr w:rsidR="006C4A5D" w:rsidRPr="00F86EF6" w14:paraId="221AF1FD" w14:textId="77777777" w:rsidTr="00C74611">
        <w:tc>
          <w:tcPr>
            <w:tcW w:w="1261" w:type="dxa"/>
            <w:shd w:val="clear" w:color="auto" w:fill="E2EFD9" w:themeFill="accent6" w:themeFillTint="33"/>
            <w:vAlign w:val="center"/>
          </w:tcPr>
          <w:p w14:paraId="5D2D7008" w14:textId="77777777" w:rsidR="006C4A5D" w:rsidRPr="00F86EF6" w:rsidRDefault="006C4A5D" w:rsidP="00C74611">
            <w:pPr>
              <w:jc w:val="center"/>
              <w:rPr>
                <w:b/>
                <w:bCs/>
                <w:lang w:val="en-GB" w:eastAsia="sl-SI"/>
              </w:rPr>
            </w:pPr>
            <w:r w:rsidRPr="00F86EF6">
              <w:rPr>
                <w:b/>
                <w:bCs/>
                <w:lang w:val="en-GB" w:eastAsia="sl-SI"/>
              </w:rPr>
              <w:t>(C)</w:t>
            </w:r>
          </w:p>
        </w:tc>
        <w:tc>
          <w:tcPr>
            <w:tcW w:w="7948" w:type="dxa"/>
            <w:shd w:val="clear" w:color="auto" w:fill="E2EFD9" w:themeFill="accent6" w:themeFillTint="33"/>
            <w:vAlign w:val="center"/>
          </w:tcPr>
          <w:p w14:paraId="332FD3E6" w14:textId="77777777" w:rsidR="006C4A5D" w:rsidRPr="00F86EF6" w:rsidRDefault="006C4A5D" w:rsidP="00C74611">
            <w:pPr>
              <w:pStyle w:val="NoSpacing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6A80FA8E" w14:textId="0A53B734" w:rsidR="006C4A5D" w:rsidRDefault="00D008B3" w:rsidP="00D008B3">
            <w:pPr>
              <w:pStyle w:val="NoSpacing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Ova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će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se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ikona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koristiti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za video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materijal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uključujuć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vezu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videozapisa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duljine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videozapisa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. U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slučaju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d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a je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videozapis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uklonjen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(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vrlo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čest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problem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YouTubeu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),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možet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ga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onać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po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naslov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>u</w:t>
            </w:r>
            <w:proofErr w:type="spellEnd"/>
            <w:r w:rsidR="00B46DB2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D27920D" w14:textId="63EBDCC2" w:rsidR="00B46DB2" w:rsidRPr="00F86EF6" w:rsidRDefault="00B46DB2" w:rsidP="00D008B3">
            <w:pPr>
              <w:pStyle w:val="NoSpacing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  <w:tr w:rsidR="006C4A5D" w:rsidRPr="00F86EF6" w14:paraId="147DB751" w14:textId="77777777" w:rsidTr="00C74611">
        <w:tc>
          <w:tcPr>
            <w:tcW w:w="1261" w:type="dxa"/>
            <w:shd w:val="clear" w:color="auto" w:fill="E2EFD9" w:themeFill="accent6" w:themeFillTint="33"/>
            <w:vAlign w:val="center"/>
          </w:tcPr>
          <w:p w14:paraId="7EC234B9" w14:textId="77777777" w:rsidR="006C4A5D" w:rsidRPr="00F86EF6" w:rsidRDefault="006C4A5D" w:rsidP="00C74611">
            <w:pPr>
              <w:jc w:val="center"/>
              <w:rPr>
                <w:b/>
                <w:bCs/>
                <w:lang w:val="en-GB" w:eastAsia="sl-SI"/>
              </w:rPr>
            </w:pPr>
            <w:r w:rsidRPr="00F86EF6">
              <w:rPr>
                <w:b/>
                <w:bCs/>
                <w:lang w:val="en-GB" w:eastAsia="sl-SI"/>
              </w:rPr>
              <w:t>(D)</w:t>
            </w:r>
          </w:p>
        </w:tc>
        <w:tc>
          <w:tcPr>
            <w:tcW w:w="7948" w:type="dxa"/>
            <w:shd w:val="clear" w:color="auto" w:fill="E2EFD9" w:themeFill="accent6" w:themeFillTint="33"/>
            <w:vAlign w:val="center"/>
          </w:tcPr>
          <w:p w14:paraId="7B6D97C9" w14:textId="77777777" w:rsidR="006C4A5D" w:rsidRPr="00F86EF6" w:rsidRDefault="006C4A5D" w:rsidP="00C74611">
            <w:pPr>
              <w:pStyle w:val="NoSpacing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69D43981" w14:textId="77777777" w:rsidR="006C4A5D" w:rsidRDefault="00D008B3" w:rsidP="00D008B3">
            <w:pPr>
              <w:pStyle w:val="NoSpacing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Ova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kon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ć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se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koristiti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za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gostujuće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predavanje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BD1A397" w14:textId="711911FE" w:rsidR="00B46DB2" w:rsidRPr="00F86EF6" w:rsidRDefault="00B46DB2" w:rsidP="00D008B3">
            <w:pPr>
              <w:pStyle w:val="NoSpacing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  <w:tr w:rsidR="006C4A5D" w:rsidRPr="00F86EF6" w14:paraId="5329C8C7" w14:textId="77777777" w:rsidTr="00C74611">
        <w:tc>
          <w:tcPr>
            <w:tcW w:w="1261" w:type="dxa"/>
            <w:shd w:val="clear" w:color="auto" w:fill="E2EFD9" w:themeFill="accent6" w:themeFillTint="33"/>
            <w:vAlign w:val="center"/>
          </w:tcPr>
          <w:p w14:paraId="35EE61A3" w14:textId="77777777" w:rsidR="006C4A5D" w:rsidRPr="00F86EF6" w:rsidRDefault="006C4A5D" w:rsidP="00C74611">
            <w:pPr>
              <w:jc w:val="center"/>
              <w:rPr>
                <w:b/>
                <w:bCs/>
                <w:lang w:val="en-GB" w:eastAsia="sl-SI"/>
              </w:rPr>
            </w:pPr>
            <w:r w:rsidRPr="00F86EF6">
              <w:rPr>
                <w:b/>
                <w:bCs/>
                <w:lang w:val="en-GB" w:eastAsia="sl-SI"/>
              </w:rPr>
              <w:t>(E)</w:t>
            </w:r>
          </w:p>
        </w:tc>
        <w:tc>
          <w:tcPr>
            <w:tcW w:w="7948" w:type="dxa"/>
            <w:shd w:val="clear" w:color="auto" w:fill="E2EFD9" w:themeFill="accent6" w:themeFillTint="33"/>
            <w:vAlign w:val="center"/>
          </w:tcPr>
          <w:p w14:paraId="1524816F" w14:textId="77777777" w:rsidR="006C4A5D" w:rsidRPr="00F86EF6" w:rsidRDefault="006C4A5D" w:rsidP="00C74611">
            <w:pPr>
              <w:pStyle w:val="NoSpacing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37CF8413" w14:textId="0DAEEA00" w:rsidR="006C4A5D" w:rsidRPr="00F86EF6" w:rsidRDefault="00D008B3" w:rsidP="005A6FFF">
            <w:pPr>
              <w:pStyle w:val="NoSpacing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Ova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ikon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ć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se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koristiti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za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internetske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izvore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koje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studenti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samostalno</w:t>
            </w:r>
            <w:proofErr w:type="spellEnd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D008B3">
              <w:rPr>
                <w:rFonts w:ascii="Arial" w:hAnsi="Arial" w:cs="Arial"/>
                <w:sz w:val="22"/>
                <w:szCs w:val="22"/>
                <w:lang w:val="en-GB"/>
              </w:rPr>
              <w:t>pronalaze</w:t>
            </w:r>
            <w:proofErr w:type="spellEnd"/>
            <w:r w:rsidR="005A6FFF" w:rsidRPr="00F86EF6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DD017B2" w14:textId="452F0494" w:rsidR="009C2713" w:rsidRPr="00F86EF6" w:rsidRDefault="009C2713" w:rsidP="005A6FFF">
            <w:pPr>
              <w:pStyle w:val="NoSpacing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05084E37" w14:textId="77777777" w:rsidR="006C4A5D" w:rsidRPr="00F86EF6" w:rsidRDefault="006C4A5D" w:rsidP="006C4A5D">
      <w:pPr>
        <w:rPr>
          <w:lang w:val="en-GB"/>
        </w:rPr>
      </w:pPr>
    </w:p>
    <w:p w14:paraId="2AAD583E" w14:textId="77777777" w:rsidR="006C4A5D" w:rsidRPr="00F86EF6" w:rsidRDefault="006C4A5D" w:rsidP="006C4A5D">
      <w:pPr>
        <w:rPr>
          <w:lang w:val="en-GB"/>
        </w:rPr>
      </w:pPr>
    </w:p>
    <w:p w14:paraId="571F0835" w14:textId="77777777" w:rsidR="006C4A5D" w:rsidRPr="00F86EF6" w:rsidRDefault="006C4A5D" w:rsidP="006C4A5D">
      <w:pPr>
        <w:jc w:val="left"/>
        <w:rPr>
          <w:lang w:val="en-GB"/>
        </w:rPr>
      </w:pPr>
      <w:r w:rsidRPr="00F86EF6">
        <w:rPr>
          <w:lang w:val="en-GB"/>
        </w:rPr>
        <w:br w:type="page"/>
      </w:r>
    </w:p>
    <w:p w14:paraId="5C8AB03F" w14:textId="77777777" w:rsidR="006C4A5D" w:rsidRPr="00F86EF6" w:rsidRDefault="006C4A5D" w:rsidP="006C4A5D">
      <w:pPr>
        <w:rPr>
          <w:lang w:val="en-GB"/>
        </w:rPr>
      </w:pPr>
    </w:p>
    <w:tbl>
      <w:tblPr>
        <w:tblW w:w="9212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6C4A5D" w:rsidRPr="00F86EF6" w14:paraId="4041935D" w14:textId="77777777" w:rsidTr="00C74611">
        <w:tc>
          <w:tcPr>
            <w:tcW w:w="1204" w:type="dxa"/>
          </w:tcPr>
          <w:p w14:paraId="4F98364E" w14:textId="77777777" w:rsidR="006C4A5D" w:rsidRPr="00F86EF6" w:rsidRDefault="006C4A5D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 w:eastAsia="sl-SI"/>
              </w:rPr>
            </w:pPr>
            <w:r w:rsidRPr="00F86EF6">
              <w:rPr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1311E04D" wp14:editId="2FD69BF3">
                  <wp:extent cx="743447" cy="743447"/>
                  <wp:effectExtent l="0" t="0" r="0" b="0"/>
                  <wp:docPr id="2063" name="Grafika 2063" descr="Group of people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5" name="Grafika 35" descr="Group of people outline"/>
                          <pic:cNvPicPr/>
                        </pic:nvPicPr>
                        <pic:blipFill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5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47807" cy="74780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496B0" w:themeFill="text2" w:themeFillTint="99"/>
            <w:vAlign w:val="center"/>
          </w:tcPr>
          <w:p w14:paraId="1D682AE0" w14:textId="225BC546" w:rsidR="006C4A5D" w:rsidRPr="00F86EF6" w:rsidRDefault="009D5FF9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rad</w:t>
            </w:r>
          </w:p>
        </w:tc>
      </w:tr>
    </w:tbl>
    <w:p w14:paraId="2EBF3545" w14:textId="77777777" w:rsidR="006C4A5D" w:rsidRPr="00F86EF6" w:rsidRDefault="006C4A5D" w:rsidP="006C4A5D">
      <w:pPr>
        <w:rPr>
          <w:lang w:val="en-GB"/>
        </w:rPr>
      </w:pPr>
    </w:p>
    <w:p w14:paraId="786B73C7" w14:textId="77777777" w:rsidR="006C4A5D" w:rsidRPr="00F86EF6" w:rsidRDefault="006C4A5D" w:rsidP="006C4A5D">
      <w:pPr>
        <w:rPr>
          <w:lang w:val="en-GB"/>
        </w:rPr>
      </w:pPr>
    </w:p>
    <w:tbl>
      <w:tblPr>
        <w:tblW w:w="9212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6C4A5D" w:rsidRPr="00F86EF6" w14:paraId="35F26A12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4D457FB8" w14:textId="77777777" w:rsidR="006C4A5D" w:rsidRPr="00F86EF6" w:rsidRDefault="006C4A5D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57299909" wp14:editId="71E0CD5A">
                  <wp:extent cx="675640" cy="675640"/>
                  <wp:effectExtent l="0" t="0" r="0" b="0"/>
                  <wp:docPr id="2064" name="Grafika 2064" descr="Blog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Grafika 29" descr="Blog outline"/>
                          <pic:cNvPicPr/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7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FFFFFF"/>
            <w:vAlign w:val="center"/>
          </w:tcPr>
          <w:p w14:paraId="7E419B5E" w14:textId="09BCC4E9" w:rsidR="006C4A5D" w:rsidRPr="00F86EF6" w:rsidRDefault="009D5FF9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ndividual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rad</w:t>
            </w:r>
          </w:p>
        </w:tc>
      </w:tr>
    </w:tbl>
    <w:p w14:paraId="2FDC175F" w14:textId="77777777" w:rsidR="006C4A5D" w:rsidRPr="00F86EF6" w:rsidRDefault="006C4A5D" w:rsidP="006C4A5D">
      <w:pPr>
        <w:rPr>
          <w:lang w:val="en-GB"/>
        </w:rPr>
      </w:pPr>
    </w:p>
    <w:p w14:paraId="29796165" w14:textId="77777777" w:rsidR="006C4A5D" w:rsidRPr="00F86EF6" w:rsidRDefault="006C4A5D" w:rsidP="006C4A5D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41"/>
        <w:gridCol w:w="7968"/>
      </w:tblGrid>
      <w:tr w:rsidR="006C4A5D" w:rsidRPr="00F86EF6" w14:paraId="6CCA072B" w14:textId="77777777" w:rsidTr="00C74611">
        <w:tc>
          <w:tcPr>
            <w:tcW w:w="1241" w:type="dxa"/>
            <w:vAlign w:val="center"/>
          </w:tcPr>
          <w:p w14:paraId="309A16EA" w14:textId="77777777" w:rsidR="006C4A5D" w:rsidRPr="00F86EF6" w:rsidRDefault="006C4A5D" w:rsidP="00C74611">
            <w:pPr>
              <w:jc w:val="left"/>
              <w:rPr>
                <w:lang w:val="en-GB"/>
              </w:rPr>
            </w:pPr>
            <w:r w:rsidRPr="00F86EF6">
              <w:rPr>
                <w:noProof/>
                <w:lang w:val="hr-HR" w:eastAsia="hr-HR"/>
              </w:rPr>
              <w:drawing>
                <wp:inline distT="0" distB="0" distL="0" distR="0" wp14:anchorId="5832E2CA" wp14:editId="33334B35">
                  <wp:extent cx="631372" cy="631372"/>
                  <wp:effectExtent l="0" t="0" r="0" b="0"/>
                  <wp:docPr id="2065" name="Grafika 2065" descr="Good Idea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0" name="Grafika 60" descr="Good Idea outline"/>
                          <pic:cNvPicPr/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38924" cy="63892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68" w:type="dxa"/>
            <w:shd w:val="clear" w:color="auto" w:fill="BFBFBF" w:themeFill="background1" w:themeFillShade="BF"/>
            <w:vAlign w:val="center"/>
          </w:tcPr>
          <w:p w14:paraId="226DE3D4" w14:textId="297D97CE" w:rsidR="006C4A5D" w:rsidRPr="00F86EF6" w:rsidRDefault="00C74D5E" w:rsidP="00C74611">
            <w:pPr>
              <w:jc w:val="center"/>
              <w:rPr>
                <w:b/>
                <w:bCs/>
                <w:sz w:val="24"/>
                <w:szCs w:val="24"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Studije</w:t>
            </w:r>
            <w:proofErr w:type="spellEnd"/>
            <w:r w:rsidR="009D5FF9"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  <w:proofErr w:type="spellStart"/>
            <w:r w:rsidR="009D5FF9">
              <w:rPr>
                <w:b/>
                <w:bCs/>
                <w:sz w:val="24"/>
                <w:szCs w:val="24"/>
                <w:lang w:val="en-GB"/>
              </w:rPr>
              <w:t>slučaja</w:t>
            </w:r>
            <w:proofErr w:type="spellEnd"/>
          </w:p>
        </w:tc>
      </w:tr>
    </w:tbl>
    <w:p w14:paraId="1D81DD95" w14:textId="77777777" w:rsidR="006C4A5D" w:rsidRPr="00F86EF6" w:rsidRDefault="006C4A5D" w:rsidP="006C4A5D">
      <w:pPr>
        <w:rPr>
          <w:lang w:val="en-GB"/>
        </w:rPr>
      </w:pPr>
    </w:p>
    <w:tbl>
      <w:tblPr>
        <w:tblpPr w:leftFromText="180" w:rightFromText="180" w:vertAnchor="text" w:horzAnchor="margin" w:tblpY="182"/>
        <w:tblW w:w="9212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6C4A5D" w:rsidRPr="00F86EF6" w14:paraId="3A6332F3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1A1E5268" w14:textId="77777777" w:rsidR="006C4A5D" w:rsidRPr="00F86EF6" w:rsidRDefault="006C4A5D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51D8F257" wp14:editId="0AD5D564">
                  <wp:extent cx="675640" cy="675640"/>
                  <wp:effectExtent l="0" t="0" r="0" b="0"/>
                  <wp:docPr id="55" name="Grafika 55" descr="Factory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37" name="Grafika 1037" descr="Factory outline"/>
                          <pic:cNvPicPr/>
                        </pic:nvPicPr>
                        <pic:blipFill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0066FF"/>
            <w:vAlign w:val="center"/>
          </w:tcPr>
          <w:p w14:paraId="184C18E1" w14:textId="2A375F28" w:rsidR="006C4A5D" w:rsidRPr="00F86EF6" w:rsidRDefault="009D5FF9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Stručna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praksa</w:t>
            </w:r>
            <w:proofErr w:type="spellEnd"/>
          </w:p>
        </w:tc>
      </w:tr>
    </w:tbl>
    <w:p w14:paraId="0AA66B7F" w14:textId="77777777" w:rsidR="006C4A5D" w:rsidRPr="00F86EF6" w:rsidRDefault="006C4A5D" w:rsidP="006C4A5D">
      <w:pPr>
        <w:rPr>
          <w:lang w:val="en-GB"/>
        </w:rPr>
      </w:pPr>
    </w:p>
    <w:p w14:paraId="2D76AB19" w14:textId="77777777" w:rsidR="006C4A5D" w:rsidRPr="00F86EF6" w:rsidRDefault="006C4A5D" w:rsidP="006C4A5D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6C4A5D" w:rsidRPr="00F86EF6" w14:paraId="02B6C90F" w14:textId="77777777" w:rsidTr="00C74611">
        <w:tc>
          <w:tcPr>
            <w:tcW w:w="1204" w:type="dxa"/>
          </w:tcPr>
          <w:p w14:paraId="3C8EAE41" w14:textId="77777777" w:rsidR="006C4A5D" w:rsidRPr="00F86EF6" w:rsidRDefault="006C4A5D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48BFDB17" w14:textId="77777777" w:rsidR="006C4A5D" w:rsidRPr="00F86EF6" w:rsidRDefault="006C4A5D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48681261" wp14:editId="5B95DDCA">
                  <wp:extent cx="675640" cy="675640"/>
                  <wp:effectExtent l="0" t="0" r="0" b="0"/>
                  <wp:docPr id="56" name="Grafika 56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7C80"/>
            <w:vAlign w:val="center"/>
          </w:tcPr>
          <w:p w14:paraId="0344D547" w14:textId="0E41722C" w:rsidR="006C4A5D" w:rsidRPr="00F86EF6" w:rsidRDefault="009D5FF9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Provjer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znanja</w:t>
            </w:r>
            <w:proofErr w:type="spellEnd"/>
          </w:p>
        </w:tc>
      </w:tr>
    </w:tbl>
    <w:p w14:paraId="394BE3C6" w14:textId="77777777" w:rsidR="006C4A5D" w:rsidRPr="00F86EF6" w:rsidRDefault="006C4A5D" w:rsidP="006C4A5D">
      <w:pPr>
        <w:rPr>
          <w:lang w:val="en-GB"/>
        </w:rPr>
      </w:pPr>
    </w:p>
    <w:p w14:paraId="2F6DEA8F" w14:textId="77777777" w:rsidR="006C4A5D" w:rsidRPr="00F86EF6" w:rsidRDefault="006C4A5D" w:rsidP="006C4A5D">
      <w:pPr>
        <w:rPr>
          <w:lang w:val="en-GB"/>
        </w:rPr>
      </w:pPr>
    </w:p>
    <w:p w14:paraId="26CC34A9" w14:textId="724FC5E2" w:rsidR="006C4A5D" w:rsidRPr="00F86EF6" w:rsidRDefault="00D2609B" w:rsidP="006C4A5D">
      <w:pPr>
        <w:pStyle w:val="Heading2"/>
        <w:rPr>
          <w:lang w:val="en-GB"/>
        </w:rPr>
      </w:pPr>
      <w:bookmarkStart w:id="17" w:name="_Hlk74909329"/>
      <w:bookmarkStart w:id="18" w:name="_Toc72518841"/>
      <w:bookmarkStart w:id="19" w:name="_Toc75162171"/>
      <w:bookmarkStart w:id="20" w:name="_Hlk74909295"/>
      <w:bookmarkStart w:id="21" w:name="_Toc49673234"/>
      <w:bookmarkStart w:id="22" w:name="_Hlk37839635"/>
      <w:r>
        <w:rPr>
          <w:lang w:val="en-GB"/>
        </w:rPr>
        <w:t xml:space="preserve">Kome je </w:t>
      </w:r>
      <w:proofErr w:type="spellStart"/>
      <w:r>
        <w:rPr>
          <w:lang w:val="en-GB"/>
        </w:rPr>
        <w:t>namijenje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ovaj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priručnik</w:t>
      </w:r>
      <w:bookmarkEnd w:id="17"/>
      <w:proofErr w:type="spellEnd"/>
      <w:r w:rsidR="006C4A5D" w:rsidRPr="00F86EF6">
        <w:rPr>
          <w:lang w:val="en-GB"/>
        </w:rPr>
        <w:t>?</w:t>
      </w:r>
      <w:bookmarkEnd w:id="18"/>
      <w:bookmarkEnd w:id="19"/>
    </w:p>
    <w:bookmarkEnd w:id="20"/>
    <w:p w14:paraId="030D0087" w14:textId="77777777" w:rsidR="006C4A5D" w:rsidRPr="00F86EF6" w:rsidRDefault="006C4A5D" w:rsidP="006C4A5D">
      <w:pPr>
        <w:rPr>
          <w:lang w:val="en-GB"/>
        </w:rPr>
      </w:pPr>
    </w:p>
    <w:p w14:paraId="46E4CA81" w14:textId="58A15900" w:rsidR="00431195" w:rsidRPr="00F86EF6" w:rsidRDefault="00D2609B" w:rsidP="006C4A5D">
      <w:pPr>
        <w:rPr>
          <w:lang w:val="en-GB"/>
        </w:rPr>
      </w:pPr>
      <w:bookmarkStart w:id="23" w:name="_Hlk74909351"/>
      <w:proofErr w:type="spellStart"/>
      <w:r>
        <w:rPr>
          <w:lang w:val="en-GB"/>
        </w:rPr>
        <w:t>Kurikulum</w:t>
      </w:r>
      <w:proofErr w:type="spellEnd"/>
      <w:r>
        <w:rPr>
          <w:lang w:val="en-GB"/>
        </w:rPr>
        <w:t xml:space="preserve"> je </w:t>
      </w:r>
      <w:proofErr w:type="spellStart"/>
      <w:r>
        <w:rPr>
          <w:lang w:val="en-GB"/>
        </w:rPr>
        <w:t>namijenjen</w:t>
      </w:r>
      <w:proofErr w:type="spellEnd"/>
      <w:r>
        <w:rPr>
          <w:lang w:val="en-GB"/>
        </w:rPr>
        <w:t xml:space="preserve"> </w:t>
      </w:r>
      <w:proofErr w:type="spellStart"/>
      <w:r w:rsidR="005134A2">
        <w:rPr>
          <w:lang w:val="en-GB"/>
        </w:rPr>
        <w:t>nastavnici</w:t>
      </w:r>
      <w:r>
        <w:rPr>
          <w:lang w:val="en-GB"/>
        </w:rPr>
        <w:t>ma</w:t>
      </w:r>
      <w:proofErr w:type="spellEnd"/>
      <w:r>
        <w:rPr>
          <w:lang w:val="en-GB"/>
        </w:rPr>
        <w:t xml:space="preserve"> koji </w:t>
      </w:r>
      <w:proofErr w:type="spellStart"/>
      <w:r>
        <w:rPr>
          <w:lang w:val="en-GB"/>
        </w:rPr>
        <w:t>izvode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kolegij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otvorenih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inovacija</w:t>
      </w:r>
      <w:proofErr w:type="spellEnd"/>
      <w:r w:rsidR="002D4445" w:rsidRPr="00F86EF6">
        <w:rPr>
          <w:lang w:val="en-GB"/>
        </w:rPr>
        <w:t>.</w:t>
      </w:r>
      <w:r>
        <w:rPr>
          <w:lang w:val="en-GB"/>
        </w:rPr>
        <w:t xml:space="preserve"> </w:t>
      </w:r>
      <w:proofErr w:type="spellStart"/>
      <w:r>
        <w:rPr>
          <w:lang w:val="en-GB"/>
        </w:rPr>
        <w:t>Također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priručnik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može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koristiti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svatko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k</w:t>
      </w:r>
      <w:r w:rsidR="00431195">
        <w:rPr>
          <w:lang w:val="en-GB"/>
        </w:rPr>
        <w:t>oga</w:t>
      </w:r>
      <w:proofErr w:type="spellEnd"/>
      <w:r w:rsidR="00431195">
        <w:rPr>
          <w:lang w:val="en-GB"/>
        </w:rPr>
        <w:t xml:space="preserve"> </w:t>
      </w:r>
      <w:proofErr w:type="spellStart"/>
      <w:r w:rsidR="00431195">
        <w:rPr>
          <w:lang w:val="en-GB"/>
        </w:rPr>
        <w:t>zanimaju</w:t>
      </w:r>
      <w:proofErr w:type="spellEnd"/>
      <w:r w:rsidR="00431195">
        <w:rPr>
          <w:lang w:val="en-GB"/>
        </w:rPr>
        <w:t xml:space="preserve"> </w:t>
      </w:r>
      <w:proofErr w:type="spellStart"/>
      <w:r w:rsidR="00431195">
        <w:rPr>
          <w:lang w:val="en-GB"/>
        </w:rPr>
        <w:t>otvorene</w:t>
      </w:r>
      <w:proofErr w:type="spellEnd"/>
      <w:r w:rsidR="00431195">
        <w:rPr>
          <w:lang w:val="en-GB"/>
        </w:rPr>
        <w:t xml:space="preserve"> </w:t>
      </w:r>
      <w:proofErr w:type="spellStart"/>
      <w:r w:rsidR="00431195">
        <w:rPr>
          <w:lang w:val="en-GB"/>
        </w:rPr>
        <w:t>inovacije</w:t>
      </w:r>
      <w:proofErr w:type="spellEnd"/>
      <w:r w:rsidR="006C4A5D" w:rsidRPr="00F86EF6">
        <w:rPr>
          <w:lang w:val="en-GB"/>
        </w:rPr>
        <w:t>.</w:t>
      </w:r>
      <w:r w:rsidR="00431195">
        <w:rPr>
          <w:lang w:val="en-GB"/>
        </w:rPr>
        <w:t xml:space="preserve"> </w:t>
      </w:r>
      <w:proofErr w:type="spellStart"/>
      <w:r w:rsidR="00431195">
        <w:rPr>
          <w:lang w:val="en-GB"/>
        </w:rPr>
        <w:t>Izradi</w:t>
      </w:r>
      <w:proofErr w:type="spellEnd"/>
      <w:r w:rsidR="00431195">
        <w:rPr>
          <w:lang w:val="en-GB"/>
        </w:rPr>
        <w:t xml:space="preserve"> </w:t>
      </w:r>
      <w:proofErr w:type="spellStart"/>
      <w:r w:rsidR="00431195">
        <w:rPr>
          <w:lang w:val="en-GB"/>
        </w:rPr>
        <w:t>priručnika</w:t>
      </w:r>
      <w:proofErr w:type="spellEnd"/>
      <w:r w:rsidR="00431195">
        <w:rPr>
          <w:lang w:val="en-GB"/>
        </w:rPr>
        <w:t xml:space="preserve"> se </w:t>
      </w:r>
      <w:proofErr w:type="spellStart"/>
      <w:r w:rsidR="00431195">
        <w:rPr>
          <w:lang w:val="en-GB"/>
        </w:rPr>
        <w:t>pristupilo</w:t>
      </w:r>
      <w:proofErr w:type="spellEnd"/>
      <w:r w:rsidR="00431195">
        <w:rPr>
          <w:lang w:val="en-GB"/>
        </w:rPr>
        <w:t xml:space="preserve"> </w:t>
      </w:r>
      <w:proofErr w:type="spellStart"/>
      <w:r w:rsidR="00431195">
        <w:rPr>
          <w:lang w:val="en-GB"/>
        </w:rPr>
        <w:t>vrlo</w:t>
      </w:r>
      <w:proofErr w:type="spellEnd"/>
      <w:r w:rsidR="00431195">
        <w:rPr>
          <w:lang w:val="en-GB"/>
        </w:rPr>
        <w:t xml:space="preserve"> </w:t>
      </w:r>
      <w:proofErr w:type="spellStart"/>
      <w:r w:rsidR="00431195">
        <w:rPr>
          <w:lang w:val="en-GB"/>
        </w:rPr>
        <w:t>ambiciozno</w:t>
      </w:r>
      <w:proofErr w:type="spellEnd"/>
      <w:r w:rsidR="00431195">
        <w:rPr>
          <w:lang w:val="en-GB"/>
        </w:rPr>
        <w:t xml:space="preserve">. </w:t>
      </w:r>
      <w:proofErr w:type="spellStart"/>
      <w:r w:rsidR="005134A2">
        <w:rPr>
          <w:lang w:val="en-GB"/>
        </w:rPr>
        <w:t>Nastavnici</w:t>
      </w:r>
      <w:proofErr w:type="spellEnd"/>
      <w:r w:rsidR="00431195">
        <w:rPr>
          <w:lang w:val="en-GB"/>
        </w:rPr>
        <w:t xml:space="preserve"> </w:t>
      </w:r>
      <w:proofErr w:type="spellStart"/>
      <w:r w:rsidR="00431195">
        <w:rPr>
          <w:lang w:val="en-GB"/>
        </w:rPr>
        <w:t>sami</w:t>
      </w:r>
      <w:proofErr w:type="spellEnd"/>
      <w:r w:rsidR="00431195">
        <w:rPr>
          <w:lang w:val="en-GB"/>
        </w:rPr>
        <w:t xml:space="preserve"> </w:t>
      </w:r>
      <w:proofErr w:type="spellStart"/>
      <w:r w:rsidR="00431195">
        <w:rPr>
          <w:lang w:val="en-GB"/>
        </w:rPr>
        <w:t>odlučuju</w:t>
      </w:r>
      <w:proofErr w:type="spellEnd"/>
      <w:r w:rsidR="00431195">
        <w:rPr>
          <w:lang w:val="en-GB"/>
        </w:rPr>
        <w:t xml:space="preserve">, </w:t>
      </w:r>
      <w:proofErr w:type="spellStart"/>
      <w:r w:rsidR="00431195">
        <w:rPr>
          <w:lang w:val="en-GB"/>
        </w:rPr>
        <w:t>na</w:t>
      </w:r>
      <w:r w:rsidR="00C74D5E">
        <w:rPr>
          <w:lang w:val="en-GB"/>
        </w:rPr>
        <w:t>ravno</w:t>
      </w:r>
      <w:proofErr w:type="spellEnd"/>
      <w:r w:rsidR="00C74D5E">
        <w:rPr>
          <w:lang w:val="en-GB"/>
        </w:rPr>
        <w:t xml:space="preserve"> </w:t>
      </w:r>
      <w:proofErr w:type="spellStart"/>
      <w:r w:rsidR="00C74D5E">
        <w:rPr>
          <w:lang w:val="en-GB"/>
        </w:rPr>
        <w:t>ovisno</w:t>
      </w:r>
      <w:proofErr w:type="spellEnd"/>
      <w:r w:rsidR="00C74D5E">
        <w:rPr>
          <w:lang w:val="en-GB"/>
        </w:rPr>
        <w:t xml:space="preserve"> o </w:t>
      </w:r>
      <w:proofErr w:type="spellStart"/>
      <w:r w:rsidR="00C74D5E">
        <w:rPr>
          <w:lang w:val="en-GB"/>
        </w:rPr>
        <w:t>razini</w:t>
      </w:r>
      <w:proofErr w:type="spellEnd"/>
      <w:r w:rsidR="00C74D5E">
        <w:rPr>
          <w:lang w:val="en-GB"/>
        </w:rPr>
        <w:t xml:space="preserve"> </w:t>
      </w:r>
      <w:proofErr w:type="spellStart"/>
      <w:r w:rsidR="00C74D5E">
        <w:rPr>
          <w:lang w:val="en-GB"/>
        </w:rPr>
        <w:t>studija</w:t>
      </w:r>
      <w:proofErr w:type="spellEnd"/>
      <w:r w:rsidR="00C74D5E">
        <w:rPr>
          <w:lang w:val="en-GB"/>
        </w:rPr>
        <w:t xml:space="preserve">, </w:t>
      </w:r>
      <w:proofErr w:type="spellStart"/>
      <w:r w:rsidR="00431195">
        <w:rPr>
          <w:lang w:val="en-GB"/>
        </w:rPr>
        <w:t>koliko</w:t>
      </w:r>
      <w:proofErr w:type="spellEnd"/>
      <w:r w:rsidR="00431195">
        <w:rPr>
          <w:lang w:val="en-GB"/>
        </w:rPr>
        <w:t xml:space="preserve"> </w:t>
      </w:r>
      <w:proofErr w:type="spellStart"/>
      <w:r w:rsidR="00431195">
        <w:rPr>
          <w:lang w:val="en-GB"/>
        </w:rPr>
        <w:t>će</w:t>
      </w:r>
      <w:proofErr w:type="spellEnd"/>
      <w:r w:rsidR="00431195">
        <w:rPr>
          <w:lang w:val="en-GB"/>
        </w:rPr>
        <w:t xml:space="preserve"> </w:t>
      </w:r>
      <w:proofErr w:type="spellStart"/>
      <w:r w:rsidR="00431195">
        <w:rPr>
          <w:lang w:val="en-GB"/>
        </w:rPr>
        <w:t>detaljno</w:t>
      </w:r>
      <w:proofErr w:type="spellEnd"/>
      <w:r w:rsidR="00431195">
        <w:rPr>
          <w:lang w:val="en-GB"/>
        </w:rPr>
        <w:t xml:space="preserve"> </w:t>
      </w:r>
      <w:proofErr w:type="spellStart"/>
      <w:r w:rsidR="00431195">
        <w:rPr>
          <w:lang w:val="en-GB"/>
        </w:rPr>
        <w:t>proučavati</w:t>
      </w:r>
      <w:proofErr w:type="spellEnd"/>
      <w:r w:rsidR="00431195">
        <w:rPr>
          <w:lang w:val="en-GB"/>
        </w:rPr>
        <w:t xml:space="preserve"> </w:t>
      </w:r>
      <w:proofErr w:type="spellStart"/>
      <w:r w:rsidR="00431195">
        <w:rPr>
          <w:lang w:val="en-GB"/>
        </w:rPr>
        <w:t>pojedine</w:t>
      </w:r>
      <w:proofErr w:type="spellEnd"/>
      <w:r w:rsidR="00431195">
        <w:rPr>
          <w:lang w:val="en-GB"/>
        </w:rPr>
        <w:t xml:space="preserve"> </w:t>
      </w:r>
      <w:proofErr w:type="spellStart"/>
      <w:r w:rsidR="00431195">
        <w:rPr>
          <w:lang w:val="en-GB"/>
        </w:rPr>
        <w:t>sadržaje</w:t>
      </w:r>
      <w:proofErr w:type="spellEnd"/>
      <w:r w:rsidR="00431195">
        <w:rPr>
          <w:lang w:val="en-GB"/>
        </w:rPr>
        <w:t xml:space="preserve"> </w:t>
      </w:r>
      <w:proofErr w:type="spellStart"/>
      <w:r w:rsidR="00431195">
        <w:rPr>
          <w:lang w:val="en-GB"/>
        </w:rPr>
        <w:t>i</w:t>
      </w:r>
      <w:proofErr w:type="spellEnd"/>
      <w:r w:rsidR="00431195">
        <w:rPr>
          <w:lang w:val="en-GB"/>
        </w:rPr>
        <w:t xml:space="preserve"> </w:t>
      </w:r>
      <w:proofErr w:type="spellStart"/>
      <w:r w:rsidR="00431195">
        <w:rPr>
          <w:lang w:val="en-GB"/>
        </w:rPr>
        <w:t>teme</w:t>
      </w:r>
      <w:proofErr w:type="spellEnd"/>
      <w:r w:rsidR="00431195">
        <w:rPr>
          <w:lang w:val="en-GB"/>
        </w:rPr>
        <w:t xml:space="preserve"> </w:t>
      </w:r>
      <w:proofErr w:type="spellStart"/>
      <w:r w:rsidR="00431195">
        <w:rPr>
          <w:lang w:val="en-GB"/>
        </w:rPr>
        <w:t>koje</w:t>
      </w:r>
      <w:proofErr w:type="spellEnd"/>
      <w:r w:rsidR="00431195">
        <w:rPr>
          <w:lang w:val="en-GB"/>
        </w:rPr>
        <w:t xml:space="preserve"> </w:t>
      </w:r>
      <w:proofErr w:type="spellStart"/>
      <w:r w:rsidR="00431195">
        <w:rPr>
          <w:lang w:val="en-GB"/>
        </w:rPr>
        <w:t>studenti</w:t>
      </w:r>
      <w:proofErr w:type="spellEnd"/>
      <w:r w:rsidR="00431195">
        <w:rPr>
          <w:lang w:val="en-GB"/>
        </w:rPr>
        <w:t xml:space="preserve"> </w:t>
      </w:r>
      <w:proofErr w:type="spellStart"/>
      <w:r w:rsidR="00431195">
        <w:rPr>
          <w:lang w:val="en-GB"/>
        </w:rPr>
        <w:t>trebaju</w:t>
      </w:r>
      <w:proofErr w:type="spellEnd"/>
      <w:r w:rsidR="00431195">
        <w:rPr>
          <w:lang w:val="en-GB"/>
        </w:rPr>
        <w:t xml:space="preserve"> </w:t>
      </w:r>
      <w:proofErr w:type="spellStart"/>
      <w:r w:rsidR="00431195">
        <w:rPr>
          <w:lang w:val="en-GB"/>
        </w:rPr>
        <w:t>samostalno</w:t>
      </w:r>
      <w:proofErr w:type="spellEnd"/>
      <w:r w:rsidR="00431195">
        <w:rPr>
          <w:lang w:val="en-GB"/>
        </w:rPr>
        <w:t xml:space="preserve"> </w:t>
      </w:r>
      <w:proofErr w:type="spellStart"/>
      <w:r w:rsidR="00431195">
        <w:rPr>
          <w:lang w:val="en-GB"/>
        </w:rPr>
        <w:t>obrađivati</w:t>
      </w:r>
      <w:proofErr w:type="spellEnd"/>
      <w:r w:rsidR="00431195">
        <w:rPr>
          <w:lang w:val="en-GB"/>
        </w:rPr>
        <w:t xml:space="preserve">. </w:t>
      </w:r>
    </w:p>
    <w:bookmarkEnd w:id="23"/>
    <w:p w14:paraId="5C5AA9C9" w14:textId="77777777" w:rsidR="003213AA" w:rsidRPr="00F86EF6" w:rsidRDefault="003213AA" w:rsidP="006C4A5D">
      <w:pPr>
        <w:rPr>
          <w:lang w:val="en-GB"/>
        </w:rPr>
      </w:pPr>
    </w:p>
    <w:p w14:paraId="3FDFAB8F" w14:textId="2F1645C5" w:rsidR="006C4A5D" w:rsidRPr="00F86EF6" w:rsidRDefault="00431195" w:rsidP="006C4A5D">
      <w:pPr>
        <w:pStyle w:val="Heading2"/>
        <w:rPr>
          <w:lang w:val="en-GB"/>
        </w:rPr>
      </w:pPr>
      <w:bookmarkStart w:id="24" w:name="_Hlk74909363"/>
      <w:bookmarkStart w:id="25" w:name="_Toc75162172"/>
      <w:bookmarkEnd w:id="21"/>
      <w:proofErr w:type="spellStart"/>
      <w:r>
        <w:rPr>
          <w:lang w:val="en-GB"/>
        </w:rPr>
        <w:t>Kojim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ciljevima</w:t>
      </w:r>
      <w:proofErr w:type="spellEnd"/>
      <w:r>
        <w:rPr>
          <w:lang w:val="en-GB"/>
        </w:rPr>
        <w:t xml:space="preserve"> se </w:t>
      </w:r>
      <w:proofErr w:type="spellStart"/>
      <w:r>
        <w:rPr>
          <w:lang w:val="en-GB"/>
        </w:rPr>
        <w:t>treba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ežiti</w:t>
      </w:r>
      <w:bookmarkEnd w:id="24"/>
      <w:proofErr w:type="spellEnd"/>
      <w:r>
        <w:rPr>
          <w:lang w:val="en-GB"/>
        </w:rPr>
        <w:t>?</w:t>
      </w:r>
      <w:bookmarkEnd w:id="25"/>
      <w:r>
        <w:rPr>
          <w:lang w:val="en-GB"/>
        </w:rPr>
        <w:t xml:space="preserve"> </w:t>
      </w:r>
    </w:p>
    <w:bookmarkEnd w:id="22"/>
    <w:p w14:paraId="02C561B2" w14:textId="77777777" w:rsidR="006C4A5D" w:rsidRPr="00F86EF6" w:rsidRDefault="006C4A5D" w:rsidP="006C4A5D">
      <w:pPr>
        <w:rPr>
          <w:lang w:val="en-GB"/>
        </w:rPr>
      </w:pPr>
    </w:p>
    <w:p w14:paraId="6D3A232F" w14:textId="7CCE6482" w:rsidR="002C5381" w:rsidRPr="00F86EF6" w:rsidRDefault="00431195" w:rsidP="006C4A5D">
      <w:pPr>
        <w:rPr>
          <w:lang w:val="en-GB"/>
        </w:rPr>
      </w:pPr>
      <w:bookmarkStart w:id="26" w:name="_Hlk74909412"/>
      <w:proofErr w:type="spellStart"/>
      <w:r>
        <w:rPr>
          <w:lang w:val="en-GB"/>
        </w:rPr>
        <w:t>Priručnik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ima</w:t>
      </w:r>
      <w:proofErr w:type="spellEnd"/>
      <w:r>
        <w:rPr>
          <w:lang w:val="en-GB"/>
        </w:rPr>
        <w:t xml:space="preserve"> za </w:t>
      </w:r>
      <w:proofErr w:type="spellStart"/>
      <w:r>
        <w:rPr>
          <w:lang w:val="en-GB"/>
        </w:rPr>
        <w:t>cilj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potaknuti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studente</w:t>
      </w:r>
      <w:proofErr w:type="spellEnd"/>
      <w:r>
        <w:rPr>
          <w:lang w:val="en-GB"/>
        </w:rPr>
        <w:t xml:space="preserve"> ka </w:t>
      </w:r>
      <w:proofErr w:type="spellStart"/>
      <w:r>
        <w:rPr>
          <w:lang w:val="en-GB"/>
        </w:rPr>
        <w:t>postizanju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obrazovnih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cilje</w:t>
      </w:r>
      <w:r w:rsidR="00C74D5E">
        <w:rPr>
          <w:lang w:val="en-GB"/>
        </w:rPr>
        <w:t>va</w:t>
      </w:r>
      <w:proofErr w:type="spellEnd"/>
      <w:r w:rsidR="00C74D5E">
        <w:rPr>
          <w:lang w:val="en-GB"/>
        </w:rPr>
        <w:t xml:space="preserve">, </w:t>
      </w:r>
      <w:r>
        <w:rPr>
          <w:lang w:val="en-GB"/>
        </w:rPr>
        <w:t>(</w:t>
      </w:r>
      <w:proofErr w:type="spellStart"/>
      <w:r>
        <w:rPr>
          <w:lang w:val="en-GB"/>
        </w:rPr>
        <w:t>Očekivanja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od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učenja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na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svakoj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godini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studija</w:t>
      </w:r>
      <w:proofErr w:type="spellEnd"/>
      <w:r>
        <w:rPr>
          <w:lang w:val="en-GB"/>
        </w:rPr>
        <w:t xml:space="preserve"> se </w:t>
      </w:r>
      <w:proofErr w:type="spellStart"/>
      <w:r>
        <w:rPr>
          <w:lang w:val="en-GB"/>
        </w:rPr>
        <w:t>povećavaju</w:t>
      </w:r>
      <w:proofErr w:type="spellEnd"/>
      <w:r>
        <w:rPr>
          <w:lang w:val="en-GB"/>
        </w:rPr>
        <w:t>,</w:t>
      </w:r>
      <w:r w:rsidR="005C16F2">
        <w:rPr>
          <w:lang w:val="en-GB"/>
        </w:rPr>
        <w:t xml:space="preserve"> </w:t>
      </w:r>
      <w:proofErr w:type="spellStart"/>
      <w:r w:rsidR="005C16F2">
        <w:rPr>
          <w:lang w:val="en-GB"/>
        </w:rPr>
        <w:t>te</w:t>
      </w:r>
      <w:proofErr w:type="spellEnd"/>
      <w:r w:rsidR="005C16F2">
        <w:rPr>
          <w:lang w:val="en-GB"/>
        </w:rPr>
        <w:t xml:space="preserve"> </w:t>
      </w:r>
      <w:proofErr w:type="spellStart"/>
      <w:r w:rsidR="005C16F2">
        <w:rPr>
          <w:lang w:val="en-GB"/>
        </w:rPr>
        <w:t>nadgrađuju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na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prethodna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znanja</w:t>
      </w:r>
      <w:proofErr w:type="spellEnd"/>
      <w:r w:rsidR="000B4C36" w:rsidRPr="00F86EF6">
        <w:rPr>
          <w:lang w:val="en-GB"/>
        </w:rPr>
        <w:t>.)</w:t>
      </w:r>
      <w:r w:rsidR="00484232" w:rsidRPr="00F86EF6">
        <w:rPr>
          <w:lang w:val="en-GB"/>
        </w:rPr>
        <w:t xml:space="preserve"> </w:t>
      </w:r>
      <w:proofErr w:type="spellStart"/>
      <w:r w:rsidR="005C16F2">
        <w:rPr>
          <w:lang w:val="en-GB"/>
        </w:rPr>
        <w:t>Također</w:t>
      </w:r>
      <w:proofErr w:type="spellEnd"/>
      <w:r w:rsidR="005C16F2">
        <w:rPr>
          <w:lang w:val="en-GB"/>
        </w:rPr>
        <w:t xml:space="preserve"> </w:t>
      </w:r>
      <w:proofErr w:type="spellStart"/>
      <w:r w:rsidR="005C16F2">
        <w:rPr>
          <w:lang w:val="en-GB"/>
        </w:rPr>
        <w:t>ciljevi</w:t>
      </w:r>
      <w:proofErr w:type="spellEnd"/>
      <w:r w:rsidR="005C16F2">
        <w:rPr>
          <w:lang w:val="en-GB"/>
        </w:rPr>
        <w:t xml:space="preserve"> </w:t>
      </w:r>
      <w:proofErr w:type="spellStart"/>
      <w:r w:rsidR="005C16F2">
        <w:rPr>
          <w:lang w:val="en-GB"/>
        </w:rPr>
        <w:t>priručnika</w:t>
      </w:r>
      <w:proofErr w:type="spellEnd"/>
      <w:r w:rsidR="005C16F2">
        <w:rPr>
          <w:lang w:val="en-GB"/>
        </w:rPr>
        <w:t xml:space="preserve"> </w:t>
      </w:r>
      <w:proofErr w:type="spellStart"/>
      <w:r w:rsidR="005C16F2">
        <w:rPr>
          <w:lang w:val="en-GB"/>
        </w:rPr>
        <w:t>su</w:t>
      </w:r>
      <w:proofErr w:type="spellEnd"/>
      <w:r w:rsidR="005C16F2">
        <w:rPr>
          <w:lang w:val="en-GB"/>
        </w:rPr>
        <w:t xml:space="preserve"> da </w:t>
      </w:r>
      <w:proofErr w:type="spellStart"/>
      <w:r w:rsidR="005C16F2">
        <w:rPr>
          <w:lang w:val="en-GB"/>
        </w:rPr>
        <w:t>student</w:t>
      </w:r>
      <w:r w:rsidR="00C74D5E">
        <w:rPr>
          <w:lang w:val="en-GB"/>
        </w:rPr>
        <w:t>i</w:t>
      </w:r>
      <w:proofErr w:type="spellEnd"/>
      <w:r w:rsidR="005C16F2">
        <w:rPr>
          <w:lang w:val="en-GB"/>
        </w:rPr>
        <w:t xml:space="preserve"> </w:t>
      </w:r>
      <w:proofErr w:type="spellStart"/>
      <w:r w:rsidR="005C16F2">
        <w:rPr>
          <w:lang w:val="en-GB"/>
        </w:rPr>
        <w:t>postignu</w:t>
      </w:r>
      <w:proofErr w:type="spellEnd"/>
      <w:r w:rsidR="005C16F2">
        <w:rPr>
          <w:lang w:val="en-GB"/>
        </w:rPr>
        <w:t xml:space="preserve"> </w:t>
      </w:r>
      <w:proofErr w:type="spellStart"/>
      <w:r w:rsidR="005C16F2">
        <w:rPr>
          <w:lang w:val="en-GB"/>
        </w:rPr>
        <w:t>sljedeće</w:t>
      </w:r>
      <w:proofErr w:type="spellEnd"/>
      <w:r w:rsidR="005C16F2">
        <w:rPr>
          <w:lang w:val="en-GB"/>
        </w:rPr>
        <w:t xml:space="preserve"> </w:t>
      </w:r>
      <w:proofErr w:type="spellStart"/>
      <w:r w:rsidR="005C16F2">
        <w:rPr>
          <w:lang w:val="en-GB"/>
        </w:rPr>
        <w:t>kompetencije</w:t>
      </w:r>
      <w:proofErr w:type="spellEnd"/>
      <w:r w:rsidR="005C16F2">
        <w:rPr>
          <w:lang w:val="en-GB"/>
        </w:rPr>
        <w:t xml:space="preserve">: </w:t>
      </w:r>
    </w:p>
    <w:p w14:paraId="2941362C" w14:textId="77777777" w:rsidR="00FA39C3" w:rsidRPr="00F86EF6" w:rsidRDefault="00FA39C3" w:rsidP="006C4A5D">
      <w:pPr>
        <w:rPr>
          <w:lang w:val="en-GB"/>
        </w:rPr>
      </w:pPr>
    </w:p>
    <w:p w14:paraId="17B742EA" w14:textId="6EBA20A6" w:rsidR="006C4A5D" w:rsidRPr="00F86EF6" w:rsidRDefault="000C6A3E" w:rsidP="009058CB">
      <w:pPr>
        <w:pStyle w:val="ListParagraph"/>
        <w:numPr>
          <w:ilvl w:val="0"/>
          <w:numId w:val="19"/>
        </w:numPr>
        <w:rPr>
          <w:lang w:val="en-GB"/>
        </w:rPr>
      </w:pPr>
      <w:proofErr w:type="spellStart"/>
      <w:r>
        <w:rPr>
          <w:b/>
          <w:lang w:val="en-GB"/>
        </w:rPr>
        <w:t>kognitivne</w:t>
      </w:r>
      <w:proofErr w:type="spellEnd"/>
      <w:r>
        <w:rPr>
          <w:b/>
          <w:lang w:val="en-GB"/>
        </w:rPr>
        <w:t>/</w:t>
      </w:r>
      <w:r w:rsidR="005C16F2">
        <w:rPr>
          <w:b/>
          <w:lang w:val="en-GB"/>
        </w:rPr>
        <w:t xml:space="preserve"> </w:t>
      </w:r>
      <w:proofErr w:type="spellStart"/>
      <w:r>
        <w:rPr>
          <w:b/>
          <w:lang w:val="en-GB"/>
        </w:rPr>
        <w:t>spoznajn</w:t>
      </w:r>
      <w:r w:rsidR="005C16F2">
        <w:rPr>
          <w:b/>
          <w:lang w:val="en-GB"/>
        </w:rPr>
        <w:t>e</w:t>
      </w:r>
      <w:proofErr w:type="spellEnd"/>
      <w:r w:rsidR="006C4A5D" w:rsidRPr="00F86EF6">
        <w:rPr>
          <w:lang w:val="en-GB"/>
        </w:rPr>
        <w:t xml:space="preserve"> –</w:t>
      </w:r>
      <w:r w:rsidR="00366AA4" w:rsidRPr="00F86EF6">
        <w:rPr>
          <w:lang w:val="en-GB"/>
        </w:rPr>
        <w:t xml:space="preserve"> </w:t>
      </w:r>
      <w:proofErr w:type="spellStart"/>
      <w:r w:rsidR="005C16F2">
        <w:rPr>
          <w:lang w:val="en-GB"/>
        </w:rPr>
        <w:t>sposobnost</w:t>
      </w:r>
      <w:proofErr w:type="spellEnd"/>
      <w:r w:rsidR="005C16F2">
        <w:rPr>
          <w:lang w:val="en-GB"/>
        </w:rPr>
        <w:t xml:space="preserve"> </w:t>
      </w:r>
      <w:proofErr w:type="spellStart"/>
      <w:r w:rsidR="005C16F2">
        <w:rPr>
          <w:lang w:val="en-GB"/>
        </w:rPr>
        <w:t>obrade</w:t>
      </w:r>
      <w:proofErr w:type="spellEnd"/>
      <w:r w:rsidR="005C16F2">
        <w:rPr>
          <w:lang w:val="en-GB"/>
        </w:rPr>
        <w:t xml:space="preserve"> </w:t>
      </w:r>
      <w:proofErr w:type="spellStart"/>
      <w:r w:rsidR="005C16F2">
        <w:rPr>
          <w:lang w:val="en-GB"/>
        </w:rPr>
        <w:t>i</w:t>
      </w:r>
      <w:proofErr w:type="spellEnd"/>
      <w:r w:rsidR="005C16F2">
        <w:rPr>
          <w:lang w:val="en-GB"/>
        </w:rPr>
        <w:t xml:space="preserve"> </w:t>
      </w:r>
      <w:proofErr w:type="spellStart"/>
      <w:r w:rsidR="005C16F2">
        <w:rPr>
          <w:lang w:val="en-GB"/>
        </w:rPr>
        <w:t>stjecanja</w:t>
      </w:r>
      <w:proofErr w:type="spellEnd"/>
      <w:r w:rsidR="005C16F2">
        <w:rPr>
          <w:lang w:val="en-GB"/>
        </w:rPr>
        <w:t xml:space="preserve"> </w:t>
      </w:r>
      <w:proofErr w:type="spellStart"/>
      <w:r w:rsidR="005C16F2">
        <w:rPr>
          <w:lang w:val="en-GB"/>
        </w:rPr>
        <w:t>znanja</w:t>
      </w:r>
      <w:proofErr w:type="spellEnd"/>
      <w:r w:rsidR="005C16F2">
        <w:rPr>
          <w:lang w:val="en-GB"/>
        </w:rPr>
        <w:t xml:space="preserve">, </w:t>
      </w:r>
      <w:proofErr w:type="spellStart"/>
      <w:r w:rsidR="005C16F2">
        <w:rPr>
          <w:lang w:val="en-GB"/>
        </w:rPr>
        <w:t>razvijanje</w:t>
      </w:r>
      <w:proofErr w:type="spellEnd"/>
      <w:r w:rsidR="005C16F2">
        <w:rPr>
          <w:lang w:val="en-GB"/>
        </w:rPr>
        <w:t xml:space="preserve"> </w:t>
      </w:r>
      <w:proofErr w:type="spellStart"/>
      <w:r w:rsidR="005C16F2">
        <w:rPr>
          <w:lang w:val="en-GB"/>
        </w:rPr>
        <w:t>kritičkog</w:t>
      </w:r>
      <w:proofErr w:type="spellEnd"/>
      <w:r w:rsidR="005C16F2">
        <w:rPr>
          <w:lang w:val="en-GB"/>
        </w:rPr>
        <w:t xml:space="preserve"> </w:t>
      </w:r>
      <w:proofErr w:type="spellStart"/>
      <w:r w:rsidR="005C16F2">
        <w:rPr>
          <w:lang w:val="en-GB"/>
        </w:rPr>
        <w:t>stava</w:t>
      </w:r>
      <w:proofErr w:type="spellEnd"/>
      <w:r w:rsidR="005C16F2">
        <w:rPr>
          <w:lang w:val="en-GB"/>
        </w:rPr>
        <w:t xml:space="preserve">, </w:t>
      </w:r>
      <w:proofErr w:type="spellStart"/>
      <w:r w:rsidR="005C16F2">
        <w:rPr>
          <w:lang w:val="en-GB"/>
        </w:rPr>
        <w:t>sposobnost</w:t>
      </w:r>
      <w:proofErr w:type="spellEnd"/>
      <w:r w:rsidR="005C16F2">
        <w:rPr>
          <w:lang w:val="en-GB"/>
        </w:rPr>
        <w:t xml:space="preserve"> </w:t>
      </w:r>
      <w:proofErr w:type="spellStart"/>
      <w:r w:rsidR="005C16F2">
        <w:rPr>
          <w:lang w:val="en-GB"/>
        </w:rPr>
        <w:t>zaključivanja</w:t>
      </w:r>
      <w:proofErr w:type="spellEnd"/>
      <w:r w:rsidR="005C16F2">
        <w:rPr>
          <w:lang w:val="en-GB"/>
        </w:rPr>
        <w:t xml:space="preserve">, </w:t>
      </w:r>
      <w:proofErr w:type="spellStart"/>
      <w:r w:rsidR="005C16F2">
        <w:rPr>
          <w:lang w:val="en-GB"/>
        </w:rPr>
        <w:t>stjecanje</w:t>
      </w:r>
      <w:proofErr w:type="spellEnd"/>
      <w:r w:rsidR="005C16F2">
        <w:rPr>
          <w:lang w:val="en-GB"/>
        </w:rPr>
        <w:t xml:space="preserve"> </w:t>
      </w:r>
      <w:proofErr w:type="spellStart"/>
      <w:r w:rsidR="005C16F2">
        <w:rPr>
          <w:lang w:val="en-GB"/>
        </w:rPr>
        <w:t>iskustva</w:t>
      </w:r>
      <w:proofErr w:type="spellEnd"/>
      <w:r w:rsidR="005C16F2">
        <w:rPr>
          <w:lang w:val="en-GB"/>
        </w:rPr>
        <w:t xml:space="preserve">, </w:t>
      </w:r>
    </w:p>
    <w:p w14:paraId="1A003742" w14:textId="2F4D95D6" w:rsidR="000C6A3E" w:rsidRPr="000C6A3E" w:rsidRDefault="000C6A3E" w:rsidP="000C6A3E">
      <w:pPr>
        <w:pStyle w:val="ListParagraph"/>
        <w:numPr>
          <w:ilvl w:val="0"/>
          <w:numId w:val="19"/>
        </w:numPr>
        <w:rPr>
          <w:bCs/>
          <w:lang w:val="en-GB"/>
        </w:rPr>
      </w:pPr>
      <w:proofErr w:type="spellStart"/>
      <w:r>
        <w:rPr>
          <w:b/>
          <w:lang w:val="en-GB"/>
        </w:rPr>
        <w:lastRenderedPageBreak/>
        <w:t>funkcionalne</w:t>
      </w:r>
      <w:proofErr w:type="spellEnd"/>
      <w:r w:rsidR="006C4A5D" w:rsidRPr="00F86EF6">
        <w:rPr>
          <w:b/>
          <w:lang w:val="en-GB"/>
        </w:rPr>
        <w:t xml:space="preserve">– </w:t>
      </w:r>
      <w:proofErr w:type="spellStart"/>
      <w:r w:rsidR="005C16F2">
        <w:rPr>
          <w:bCs/>
          <w:lang w:val="en-GB"/>
        </w:rPr>
        <w:t>sposobnost</w:t>
      </w:r>
      <w:proofErr w:type="spellEnd"/>
      <w:r w:rsidR="005C16F2">
        <w:rPr>
          <w:bCs/>
          <w:lang w:val="en-GB"/>
        </w:rPr>
        <w:t xml:space="preserve"> </w:t>
      </w:r>
      <w:proofErr w:type="spellStart"/>
      <w:r w:rsidR="005C16F2">
        <w:rPr>
          <w:bCs/>
          <w:lang w:val="en-GB"/>
        </w:rPr>
        <w:t>korištenja</w:t>
      </w:r>
      <w:proofErr w:type="spellEnd"/>
      <w:r>
        <w:rPr>
          <w:bCs/>
          <w:lang w:val="en-GB"/>
        </w:rPr>
        <w:t>/</w:t>
      </w:r>
      <w:proofErr w:type="spellStart"/>
      <w:r>
        <w:rPr>
          <w:bCs/>
          <w:lang w:val="en-GB"/>
        </w:rPr>
        <w:t>primjene</w:t>
      </w:r>
      <w:proofErr w:type="spellEnd"/>
      <w:r>
        <w:rPr>
          <w:bCs/>
          <w:lang w:val="en-GB"/>
        </w:rPr>
        <w:t xml:space="preserve"> </w:t>
      </w:r>
      <w:proofErr w:type="spellStart"/>
      <w:r w:rsidR="005C16F2">
        <w:rPr>
          <w:bCs/>
          <w:lang w:val="en-GB"/>
        </w:rPr>
        <w:t>pojednih</w:t>
      </w:r>
      <w:proofErr w:type="spellEnd"/>
      <w:r w:rsidR="005C16F2">
        <w:rPr>
          <w:bCs/>
          <w:lang w:val="en-GB"/>
        </w:rPr>
        <w:t xml:space="preserve"> </w:t>
      </w:r>
      <w:proofErr w:type="spellStart"/>
      <w:r w:rsidR="005C16F2">
        <w:rPr>
          <w:bCs/>
          <w:lang w:val="en-GB"/>
        </w:rPr>
        <w:t>programa</w:t>
      </w:r>
      <w:proofErr w:type="spellEnd"/>
      <w:r w:rsidR="005C16F2">
        <w:rPr>
          <w:bCs/>
          <w:lang w:val="en-GB"/>
        </w:rPr>
        <w:t>,</w:t>
      </w:r>
      <w:r>
        <w:rPr>
          <w:bCs/>
          <w:lang w:val="en-GB"/>
        </w:rPr>
        <w:t xml:space="preserve"> </w:t>
      </w:r>
      <w:proofErr w:type="spellStart"/>
      <w:r>
        <w:rPr>
          <w:bCs/>
          <w:lang w:val="en-GB"/>
        </w:rPr>
        <w:t>metoda</w:t>
      </w:r>
      <w:proofErr w:type="spellEnd"/>
      <w:r>
        <w:rPr>
          <w:bCs/>
          <w:lang w:val="en-GB"/>
        </w:rPr>
        <w:t xml:space="preserve">, </w:t>
      </w:r>
      <w:proofErr w:type="spellStart"/>
      <w:r>
        <w:rPr>
          <w:bCs/>
          <w:lang w:val="en-GB"/>
        </w:rPr>
        <w:t>alata</w:t>
      </w:r>
      <w:proofErr w:type="spellEnd"/>
      <w:r>
        <w:rPr>
          <w:bCs/>
          <w:lang w:val="en-GB"/>
        </w:rPr>
        <w:t xml:space="preserve"> (</w:t>
      </w:r>
      <w:proofErr w:type="spellStart"/>
      <w:r w:rsidR="002B5945">
        <w:rPr>
          <w:bCs/>
          <w:lang w:val="en-GB"/>
        </w:rPr>
        <w:t>i</w:t>
      </w:r>
      <w:r>
        <w:rPr>
          <w:bCs/>
          <w:lang w:val="en-GB"/>
        </w:rPr>
        <w:t>ntelektualnih</w:t>
      </w:r>
      <w:proofErr w:type="spellEnd"/>
      <w:r>
        <w:rPr>
          <w:bCs/>
          <w:lang w:val="en-GB"/>
        </w:rPr>
        <w:t xml:space="preserve">, </w:t>
      </w:r>
      <w:proofErr w:type="spellStart"/>
      <w:r>
        <w:rPr>
          <w:bCs/>
          <w:lang w:val="en-GB"/>
        </w:rPr>
        <w:t>jezičnih</w:t>
      </w:r>
      <w:proofErr w:type="spellEnd"/>
      <w:r>
        <w:rPr>
          <w:bCs/>
          <w:lang w:val="en-GB"/>
        </w:rPr>
        <w:t xml:space="preserve">, </w:t>
      </w:r>
      <w:proofErr w:type="spellStart"/>
      <w:r>
        <w:rPr>
          <w:bCs/>
          <w:lang w:val="en-GB"/>
        </w:rPr>
        <w:t>komunikacijskih</w:t>
      </w:r>
      <w:proofErr w:type="spellEnd"/>
      <w:r>
        <w:rPr>
          <w:bCs/>
          <w:lang w:val="en-GB"/>
        </w:rPr>
        <w:t xml:space="preserve">, </w:t>
      </w:r>
      <w:proofErr w:type="spellStart"/>
      <w:r>
        <w:rPr>
          <w:bCs/>
          <w:lang w:val="en-GB"/>
        </w:rPr>
        <w:t>sposobnost</w:t>
      </w:r>
      <w:proofErr w:type="spellEnd"/>
      <w:r>
        <w:rPr>
          <w:bCs/>
          <w:lang w:val="en-GB"/>
        </w:rPr>
        <w:t xml:space="preserve"> </w:t>
      </w:r>
      <w:proofErr w:type="spellStart"/>
      <w:r>
        <w:rPr>
          <w:bCs/>
          <w:lang w:val="en-GB"/>
        </w:rPr>
        <w:t>rješavanja</w:t>
      </w:r>
      <w:proofErr w:type="spellEnd"/>
      <w:r>
        <w:rPr>
          <w:bCs/>
          <w:lang w:val="en-GB"/>
        </w:rPr>
        <w:t xml:space="preserve"> </w:t>
      </w:r>
      <w:proofErr w:type="spellStart"/>
      <w:r>
        <w:rPr>
          <w:bCs/>
          <w:lang w:val="en-GB"/>
        </w:rPr>
        <w:t>konkretnih</w:t>
      </w:r>
      <w:proofErr w:type="spellEnd"/>
      <w:r>
        <w:rPr>
          <w:bCs/>
          <w:lang w:val="en-GB"/>
        </w:rPr>
        <w:t xml:space="preserve"> </w:t>
      </w:r>
      <w:proofErr w:type="spellStart"/>
      <w:r>
        <w:rPr>
          <w:bCs/>
          <w:lang w:val="en-GB"/>
        </w:rPr>
        <w:t>problema</w:t>
      </w:r>
      <w:proofErr w:type="spellEnd"/>
      <w:r>
        <w:rPr>
          <w:bCs/>
          <w:lang w:val="en-GB"/>
        </w:rPr>
        <w:t xml:space="preserve"> u </w:t>
      </w:r>
      <w:proofErr w:type="spellStart"/>
      <w:r>
        <w:rPr>
          <w:bCs/>
          <w:lang w:val="en-GB"/>
        </w:rPr>
        <w:t>privatnom</w:t>
      </w:r>
      <w:proofErr w:type="spellEnd"/>
      <w:r>
        <w:rPr>
          <w:bCs/>
          <w:lang w:val="en-GB"/>
        </w:rPr>
        <w:t xml:space="preserve"> </w:t>
      </w:r>
      <w:proofErr w:type="spellStart"/>
      <w:r>
        <w:rPr>
          <w:bCs/>
          <w:lang w:val="en-GB"/>
        </w:rPr>
        <w:t>i</w:t>
      </w:r>
      <w:proofErr w:type="spellEnd"/>
      <w:r>
        <w:rPr>
          <w:bCs/>
          <w:lang w:val="en-GB"/>
        </w:rPr>
        <w:t xml:space="preserve"> </w:t>
      </w:r>
      <w:proofErr w:type="spellStart"/>
      <w:r>
        <w:rPr>
          <w:bCs/>
          <w:lang w:val="en-GB"/>
        </w:rPr>
        <w:t>poslovnom</w:t>
      </w:r>
      <w:proofErr w:type="spellEnd"/>
      <w:r>
        <w:rPr>
          <w:bCs/>
          <w:lang w:val="en-GB"/>
        </w:rPr>
        <w:t xml:space="preserve"> </w:t>
      </w:r>
      <w:proofErr w:type="spellStart"/>
      <w:r>
        <w:rPr>
          <w:bCs/>
          <w:lang w:val="en-GB"/>
        </w:rPr>
        <w:t>okruženju</w:t>
      </w:r>
      <w:proofErr w:type="spellEnd"/>
      <w:r>
        <w:rPr>
          <w:bCs/>
          <w:lang w:val="en-GB"/>
        </w:rPr>
        <w:t>)</w:t>
      </w:r>
    </w:p>
    <w:p w14:paraId="3ED1C2D1" w14:textId="570B4D46" w:rsidR="006C4A5D" w:rsidRPr="00F86EF6" w:rsidRDefault="000C6A3E" w:rsidP="009058CB">
      <w:pPr>
        <w:pStyle w:val="ListParagraph"/>
        <w:numPr>
          <w:ilvl w:val="0"/>
          <w:numId w:val="19"/>
        </w:numPr>
        <w:rPr>
          <w:lang w:val="en-GB"/>
        </w:rPr>
      </w:pPr>
      <w:proofErr w:type="spellStart"/>
      <w:r>
        <w:rPr>
          <w:b/>
          <w:lang w:val="en-GB"/>
        </w:rPr>
        <w:t>osobne</w:t>
      </w:r>
      <w:proofErr w:type="spellEnd"/>
      <w:r>
        <w:rPr>
          <w:b/>
          <w:lang w:val="en-GB"/>
        </w:rPr>
        <w:t xml:space="preserve">, </w:t>
      </w:r>
      <w:proofErr w:type="spellStart"/>
      <w:r>
        <w:rPr>
          <w:b/>
          <w:lang w:val="en-GB"/>
        </w:rPr>
        <w:t>društvene</w:t>
      </w:r>
      <w:proofErr w:type="spellEnd"/>
      <w:r>
        <w:rPr>
          <w:b/>
          <w:lang w:val="en-GB"/>
        </w:rPr>
        <w:t xml:space="preserve"> </w:t>
      </w:r>
      <w:proofErr w:type="spellStart"/>
      <w:r>
        <w:rPr>
          <w:b/>
          <w:lang w:val="en-GB"/>
        </w:rPr>
        <w:t>i</w:t>
      </w:r>
      <w:proofErr w:type="spellEnd"/>
      <w:r>
        <w:rPr>
          <w:b/>
          <w:lang w:val="en-GB"/>
        </w:rPr>
        <w:t xml:space="preserve"> </w:t>
      </w:r>
      <w:proofErr w:type="spellStart"/>
      <w:r>
        <w:rPr>
          <w:b/>
          <w:lang w:val="en-GB"/>
        </w:rPr>
        <w:t>etičke</w:t>
      </w:r>
      <w:proofErr w:type="spellEnd"/>
      <w:r w:rsidR="006C4A5D" w:rsidRPr="00F86EF6">
        <w:rPr>
          <w:lang w:val="en-GB"/>
        </w:rPr>
        <w:t xml:space="preserve"> – </w:t>
      </w:r>
      <w:proofErr w:type="spellStart"/>
      <w:r w:rsidR="00EE126B">
        <w:rPr>
          <w:lang w:val="en-GB"/>
        </w:rPr>
        <w:t>sposobnost</w:t>
      </w:r>
      <w:proofErr w:type="spellEnd"/>
      <w:r w:rsidR="00EE126B">
        <w:rPr>
          <w:lang w:val="en-GB"/>
        </w:rPr>
        <w:t xml:space="preserve"> </w:t>
      </w:r>
      <w:proofErr w:type="spellStart"/>
      <w:r w:rsidR="00EE126B">
        <w:rPr>
          <w:lang w:val="en-GB"/>
        </w:rPr>
        <w:t>razumijevanja</w:t>
      </w:r>
      <w:proofErr w:type="spellEnd"/>
      <w:r w:rsidR="00EE126B">
        <w:rPr>
          <w:lang w:val="en-GB"/>
        </w:rPr>
        <w:t xml:space="preserve">, </w:t>
      </w:r>
      <w:proofErr w:type="spellStart"/>
      <w:r w:rsidR="00EE126B">
        <w:rPr>
          <w:lang w:val="en-GB"/>
        </w:rPr>
        <w:t>reguliranja</w:t>
      </w:r>
      <w:proofErr w:type="spellEnd"/>
      <w:r w:rsidR="00EE126B">
        <w:rPr>
          <w:lang w:val="en-GB"/>
        </w:rPr>
        <w:t xml:space="preserve"> </w:t>
      </w:r>
      <w:proofErr w:type="spellStart"/>
      <w:r w:rsidR="00EE126B">
        <w:rPr>
          <w:lang w:val="en-GB"/>
        </w:rPr>
        <w:t>te</w:t>
      </w:r>
      <w:proofErr w:type="spellEnd"/>
      <w:r w:rsidR="00EE126B">
        <w:rPr>
          <w:lang w:val="en-GB"/>
        </w:rPr>
        <w:t xml:space="preserve"> </w:t>
      </w:r>
      <w:proofErr w:type="spellStart"/>
      <w:r w:rsidR="004C61AB">
        <w:rPr>
          <w:lang w:val="en-GB"/>
        </w:rPr>
        <w:t>primjene</w:t>
      </w:r>
      <w:proofErr w:type="spellEnd"/>
      <w:r w:rsidR="00EE126B">
        <w:rPr>
          <w:lang w:val="en-GB"/>
        </w:rPr>
        <w:t xml:space="preserve"> </w:t>
      </w:r>
      <w:proofErr w:type="spellStart"/>
      <w:r w:rsidR="00EE126B">
        <w:rPr>
          <w:lang w:val="en-GB"/>
        </w:rPr>
        <w:t>znanja</w:t>
      </w:r>
      <w:proofErr w:type="spellEnd"/>
      <w:r w:rsidR="00EE126B">
        <w:rPr>
          <w:lang w:val="en-GB"/>
        </w:rPr>
        <w:t xml:space="preserve"> u </w:t>
      </w:r>
      <w:proofErr w:type="spellStart"/>
      <w:r w:rsidR="00EE126B">
        <w:rPr>
          <w:lang w:val="en-GB"/>
        </w:rPr>
        <w:t>konkretnim</w:t>
      </w:r>
      <w:proofErr w:type="spellEnd"/>
      <w:r w:rsidR="00EE126B">
        <w:rPr>
          <w:lang w:val="en-GB"/>
        </w:rPr>
        <w:t xml:space="preserve"> </w:t>
      </w:r>
      <w:proofErr w:type="spellStart"/>
      <w:r w:rsidR="00EE126B">
        <w:rPr>
          <w:lang w:val="en-GB"/>
        </w:rPr>
        <w:t>situacijama</w:t>
      </w:r>
      <w:proofErr w:type="spellEnd"/>
      <w:r w:rsidR="00EE126B">
        <w:rPr>
          <w:lang w:val="en-GB"/>
        </w:rPr>
        <w:t xml:space="preserve"> </w:t>
      </w:r>
      <w:r w:rsidR="006C4A5D" w:rsidRPr="00F86EF6">
        <w:rPr>
          <w:lang w:val="en-GB"/>
        </w:rPr>
        <w:t>(</w:t>
      </w:r>
      <w:proofErr w:type="spellStart"/>
      <w:r w:rsidR="00C74D5E">
        <w:rPr>
          <w:lang w:val="en-GB"/>
        </w:rPr>
        <w:t>procjena</w:t>
      </w:r>
      <w:proofErr w:type="spellEnd"/>
      <w:r w:rsidR="00C74D5E">
        <w:rPr>
          <w:lang w:val="en-GB"/>
        </w:rPr>
        <w:t xml:space="preserve"> </w:t>
      </w:r>
      <w:proofErr w:type="spellStart"/>
      <w:r w:rsidR="00C74D5E">
        <w:rPr>
          <w:lang w:val="en-GB"/>
        </w:rPr>
        <w:t>i</w:t>
      </w:r>
      <w:proofErr w:type="spellEnd"/>
      <w:r w:rsidR="00C74D5E">
        <w:rPr>
          <w:lang w:val="en-GB"/>
        </w:rPr>
        <w:t xml:space="preserve"> </w:t>
      </w:r>
      <w:proofErr w:type="spellStart"/>
      <w:r w:rsidR="00EE126B">
        <w:rPr>
          <w:lang w:val="en-GB"/>
        </w:rPr>
        <w:t>razumijevanje</w:t>
      </w:r>
      <w:proofErr w:type="spellEnd"/>
      <w:r w:rsidR="00EE126B">
        <w:rPr>
          <w:lang w:val="en-GB"/>
        </w:rPr>
        <w:t xml:space="preserve"> </w:t>
      </w:r>
      <w:proofErr w:type="spellStart"/>
      <w:r w:rsidR="00EE126B">
        <w:rPr>
          <w:lang w:val="en-GB"/>
        </w:rPr>
        <w:t>pojedinih</w:t>
      </w:r>
      <w:proofErr w:type="spellEnd"/>
      <w:r w:rsidR="00EE126B">
        <w:rPr>
          <w:lang w:val="en-GB"/>
        </w:rPr>
        <w:t xml:space="preserve"> </w:t>
      </w:r>
      <w:proofErr w:type="spellStart"/>
      <w:r w:rsidR="00EE126B">
        <w:rPr>
          <w:lang w:val="en-GB"/>
        </w:rPr>
        <w:t>situacija</w:t>
      </w:r>
      <w:proofErr w:type="spellEnd"/>
      <w:r w:rsidR="00EE126B">
        <w:rPr>
          <w:lang w:val="en-GB"/>
        </w:rPr>
        <w:t xml:space="preserve">, </w:t>
      </w:r>
      <w:proofErr w:type="spellStart"/>
      <w:r w:rsidR="00EE126B">
        <w:rPr>
          <w:lang w:val="en-GB"/>
        </w:rPr>
        <w:t>sposobnosti</w:t>
      </w:r>
      <w:proofErr w:type="spellEnd"/>
      <w:r w:rsidR="00EE126B">
        <w:rPr>
          <w:lang w:val="en-GB"/>
        </w:rPr>
        <w:t xml:space="preserve"> </w:t>
      </w:r>
      <w:proofErr w:type="spellStart"/>
      <w:r w:rsidR="00EE126B">
        <w:rPr>
          <w:lang w:val="en-GB"/>
        </w:rPr>
        <w:t>rješavanja</w:t>
      </w:r>
      <w:proofErr w:type="spellEnd"/>
      <w:r w:rsidR="00EE126B">
        <w:rPr>
          <w:lang w:val="en-GB"/>
        </w:rPr>
        <w:t xml:space="preserve"> </w:t>
      </w:r>
      <w:proofErr w:type="spellStart"/>
      <w:r w:rsidR="00EE126B">
        <w:rPr>
          <w:lang w:val="en-GB"/>
        </w:rPr>
        <w:t>nesuglasica</w:t>
      </w:r>
      <w:proofErr w:type="spellEnd"/>
      <w:r w:rsidR="00EE126B">
        <w:rPr>
          <w:lang w:val="en-GB"/>
        </w:rPr>
        <w:t xml:space="preserve"> </w:t>
      </w:r>
      <w:proofErr w:type="spellStart"/>
      <w:r w:rsidR="00EE126B">
        <w:rPr>
          <w:lang w:val="en-GB"/>
        </w:rPr>
        <w:t>poštivajući</w:t>
      </w:r>
      <w:proofErr w:type="spellEnd"/>
      <w:r w:rsidR="00EE126B">
        <w:rPr>
          <w:lang w:val="en-GB"/>
        </w:rPr>
        <w:t xml:space="preserve"> </w:t>
      </w:r>
      <w:proofErr w:type="spellStart"/>
      <w:r w:rsidR="00EE126B">
        <w:rPr>
          <w:lang w:val="en-GB"/>
        </w:rPr>
        <w:t>moralne</w:t>
      </w:r>
      <w:proofErr w:type="spellEnd"/>
      <w:r w:rsidR="00EE126B">
        <w:rPr>
          <w:lang w:val="en-GB"/>
        </w:rPr>
        <w:t xml:space="preserve"> </w:t>
      </w:r>
      <w:proofErr w:type="spellStart"/>
      <w:r w:rsidR="00EE126B">
        <w:rPr>
          <w:lang w:val="en-GB"/>
        </w:rPr>
        <w:t>vrijednosti</w:t>
      </w:r>
      <w:proofErr w:type="spellEnd"/>
      <w:r w:rsidR="00EE126B">
        <w:rPr>
          <w:lang w:val="en-GB"/>
        </w:rPr>
        <w:t xml:space="preserve">, </w:t>
      </w:r>
      <w:proofErr w:type="spellStart"/>
      <w:r w:rsidR="00EE126B">
        <w:rPr>
          <w:lang w:val="en-GB"/>
        </w:rPr>
        <w:t>kao</w:t>
      </w:r>
      <w:proofErr w:type="spellEnd"/>
      <w:r w:rsidR="00EE126B">
        <w:rPr>
          <w:lang w:val="en-GB"/>
        </w:rPr>
        <w:t xml:space="preserve"> </w:t>
      </w:r>
      <w:proofErr w:type="spellStart"/>
      <w:r w:rsidR="00EE126B">
        <w:rPr>
          <w:lang w:val="en-GB"/>
        </w:rPr>
        <w:t>na</w:t>
      </w:r>
      <w:proofErr w:type="spellEnd"/>
      <w:r w:rsidR="00EE126B">
        <w:rPr>
          <w:lang w:val="en-GB"/>
        </w:rPr>
        <w:t xml:space="preserve"> </w:t>
      </w:r>
      <w:proofErr w:type="spellStart"/>
      <w:r w:rsidR="00EE126B">
        <w:rPr>
          <w:lang w:val="en-GB"/>
        </w:rPr>
        <w:t>primjer</w:t>
      </w:r>
      <w:proofErr w:type="spellEnd"/>
      <w:r w:rsidR="00EE126B">
        <w:rPr>
          <w:lang w:val="en-GB"/>
        </w:rPr>
        <w:t xml:space="preserve"> </w:t>
      </w:r>
      <w:proofErr w:type="spellStart"/>
      <w:r w:rsidR="00EE126B">
        <w:rPr>
          <w:lang w:val="en-GB"/>
        </w:rPr>
        <w:t>ponašanje</w:t>
      </w:r>
      <w:proofErr w:type="spellEnd"/>
      <w:r w:rsidR="00EE126B">
        <w:rPr>
          <w:lang w:val="en-GB"/>
        </w:rPr>
        <w:t xml:space="preserve"> </w:t>
      </w:r>
      <w:proofErr w:type="spellStart"/>
      <w:r w:rsidR="00EE126B">
        <w:rPr>
          <w:lang w:val="en-GB"/>
        </w:rPr>
        <w:t>prema</w:t>
      </w:r>
      <w:proofErr w:type="spellEnd"/>
      <w:r w:rsidR="00EE126B">
        <w:rPr>
          <w:lang w:val="en-GB"/>
        </w:rPr>
        <w:t xml:space="preserve"> </w:t>
      </w:r>
      <w:proofErr w:type="spellStart"/>
      <w:r w:rsidR="00EE126B">
        <w:rPr>
          <w:lang w:val="en-GB"/>
        </w:rPr>
        <w:t>kolegama</w:t>
      </w:r>
      <w:proofErr w:type="spellEnd"/>
      <w:r w:rsidR="00EE126B">
        <w:rPr>
          <w:lang w:val="en-GB"/>
        </w:rPr>
        <w:t xml:space="preserve"> u </w:t>
      </w:r>
      <w:proofErr w:type="spellStart"/>
      <w:r w:rsidR="00EE126B">
        <w:rPr>
          <w:lang w:val="en-GB"/>
        </w:rPr>
        <w:t>poslovnom</w:t>
      </w:r>
      <w:proofErr w:type="spellEnd"/>
      <w:r w:rsidR="00EE126B">
        <w:rPr>
          <w:lang w:val="en-GB"/>
        </w:rPr>
        <w:t xml:space="preserve"> </w:t>
      </w:r>
      <w:proofErr w:type="spellStart"/>
      <w:r w:rsidR="00EE126B">
        <w:rPr>
          <w:lang w:val="en-GB"/>
        </w:rPr>
        <w:t>okruženju</w:t>
      </w:r>
      <w:proofErr w:type="spellEnd"/>
      <w:r w:rsidR="006C4A5D" w:rsidRPr="00F86EF6">
        <w:rPr>
          <w:lang w:val="en-GB"/>
        </w:rPr>
        <w:t>).</w:t>
      </w:r>
    </w:p>
    <w:p w14:paraId="102BACF6" w14:textId="77777777" w:rsidR="006C4A5D" w:rsidRPr="00F86EF6" w:rsidRDefault="006C4A5D" w:rsidP="006C4A5D">
      <w:pPr>
        <w:rPr>
          <w:lang w:val="en-GB"/>
        </w:rPr>
      </w:pPr>
    </w:p>
    <w:p w14:paraId="1D1F1D45" w14:textId="07144821" w:rsidR="006C4A5D" w:rsidRPr="00F86EF6" w:rsidRDefault="00EE126B" w:rsidP="006C4A5D">
      <w:pPr>
        <w:rPr>
          <w:lang w:val="en-GB"/>
        </w:rPr>
      </w:pPr>
      <w:r>
        <w:rPr>
          <w:lang w:val="en-GB"/>
        </w:rPr>
        <w:t xml:space="preserve">Kako bi se </w:t>
      </w:r>
      <w:proofErr w:type="spellStart"/>
      <w:r>
        <w:rPr>
          <w:lang w:val="en-GB"/>
        </w:rPr>
        <w:t>bolje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objasnio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proces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učenja</w:t>
      </w:r>
      <w:proofErr w:type="spellEnd"/>
      <w:r>
        <w:rPr>
          <w:lang w:val="en-GB"/>
        </w:rPr>
        <w:t xml:space="preserve">, </w:t>
      </w:r>
      <w:proofErr w:type="spellStart"/>
      <w:r>
        <w:rPr>
          <w:lang w:val="en-GB"/>
        </w:rPr>
        <w:t>kao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ogledni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primjer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koristit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će</w:t>
      </w:r>
      <w:proofErr w:type="spellEnd"/>
      <w:r>
        <w:rPr>
          <w:lang w:val="en-GB"/>
        </w:rPr>
        <w:t xml:space="preserve"> se </w:t>
      </w:r>
      <w:proofErr w:type="spellStart"/>
      <w:r>
        <w:rPr>
          <w:lang w:val="en-GB"/>
        </w:rPr>
        <w:t>Bloomova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digitalna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aksonomija</w:t>
      </w:r>
      <w:bookmarkEnd w:id="26"/>
      <w:proofErr w:type="spellEnd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41"/>
        <w:gridCol w:w="7831"/>
      </w:tblGrid>
      <w:tr w:rsidR="006C4A5D" w:rsidRPr="00F86EF6" w14:paraId="182DF279" w14:textId="77777777" w:rsidTr="00C74611">
        <w:tc>
          <w:tcPr>
            <w:tcW w:w="1242" w:type="dxa"/>
            <w:vAlign w:val="center"/>
          </w:tcPr>
          <w:p w14:paraId="4DB2ABF8" w14:textId="77777777" w:rsidR="006C4A5D" w:rsidRPr="00F86EF6" w:rsidRDefault="006C4A5D" w:rsidP="00C74611">
            <w:pPr>
              <w:rPr>
                <w:b/>
                <w:bCs/>
                <w:sz w:val="2"/>
                <w:szCs w:val="2"/>
                <w:lang w:val="en-GB"/>
              </w:rPr>
            </w:pPr>
            <w:bookmarkStart w:id="27" w:name="_Hlk74909455"/>
            <w:r w:rsidRPr="00F86EF6">
              <w:rPr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1F6A8452" wp14:editId="546313E1">
                  <wp:extent cx="615390" cy="631372"/>
                  <wp:effectExtent l="0" t="0" r="0" b="0"/>
                  <wp:docPr id="2052" name="Picture 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81938E9-B905-42B3-ABD5-AA6067B5CFB8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52" name="Picture 4">
                            <a:extLst>
                              <a:ext uri="{FF2B5EF4-FFF2-40B4-BE49-F238E27FC236}">
                                <a16:creationId xmlns:a16="http://schemas.microsoft.com/office/drawing/2014/main" id="{C81938E9-B905-42B3-ABD5-AA6067B5CFB8}"/>
                              </a:ext>
                            </a:extLst>
                          </pic:cNvPr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1" t="26095" r="83750" b="66114"/>
                          <a:stretch/>
                        </pic:blipFill>
                        <pic:spPr bwMode="auto">
                          <a:xfrm>
                            <a:off x="0" y="0"/>
                            <a:ext cx="636939" cy="65348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5A7C2302" w14:textId="77777777" w:rsidR="006C4A5D" w:rsidRPr="00F86EF6" w:rsidRDefault="006C4A5D" w:rsidP="00C74611">
            <w:pPr>
              <w:rPr>
                <w:b/>
                <w:bCs/>
                <w:sz w:val="2"/>
                <w:szCs w:val="2"/>
                <w:lang w:val="en-GB"/>
              </w:rPr>
            </w:pPr>
          </w:p>
          <w:p w14:paraId="6757DC5D" w14:textId="77777777" w:rsidR="006C4A5D" w:rsidRPr="00F86EF6" w:rsidRDefault="006C4A5D" w:rsidP="00C74611">
            <w:pPr>
              <w:rPr>
                <w:b/>
                <w:bCs/>
                <w:sz w:val="2"/>
                <w:szCs w:val="2"/>
                <w:lang w:val="en-GB"/>
              </w:rPr>
            </w:pPr>
          </w:p>
        </w:tc>
        <w:tc>
          <w:tcPr>
            <w:tcW w:w="7976" w:type="dxa"/>
            <w:vAlign w:val="center"/>
          </w:tcPr>
          <w:p w14:paraId="30ADD76B" w14:textId="37E048BB" w:rsidR="006C4A5D" w:rsidRPr="00F86EF6" w:rsidRDefault="00EE126B" w:rsidP="00EE126B">
            <w:pPr>
              <w:rPr>
                <w:b/>
                <w:bCs/>
                <w:lang w:val="en-GB"/>
              </w:rPr>
            </w:pPr>
            <w:proofErr w:type="spellStart"/>
            <w:r>
              <w:rPr>
                <w:b/>
                <w:bCs/>
                <w:lang w:val="en-GB"/>
              </w:rPr>
              <w:t>Zapamtiti</w:t>
            </w:r>
            <w:proofErr w:type="spellEnd"/>
            <w:r w:rsidR="006C4A5D" w:rsidRPr="00F86EF6">
              <w:rPr>
                <w:b/>
                <w:bCs/>
                <w:lang w:val="en-GB"/>
              </w:rPr>
              <w:t xml:space="preserve">: </w:t>
            </w:r>
            <w:r w:rsidRPr="00C74D5E">
              <w:rPr>
                <w:bCs/>
                <w:lang w:val="en-GB"/>
              </w:rPr>
              <w:t>S</w:t>
            </w:r>
            <w:r w:rsidR="00A85D8D" w:rsidRPr="00C74D5E">
              <w:rPr>
                <w:bCs/>
                <w:lang w:val="en-GB"/>
              </w:rPr>
              <w:t xml:space="preserve">tudent bi </w:t>
            </w:r>
            <w:proofErr w:type="spellStart"/>
            <w:r w:rsidR="00A85D8D" w:rsidRPr="00C74D5E">
              <w:rPr>
                <w:bCs/>
                <w:lang w:val="en-GB"/>
              </w:rPr>
              <w:t>trebo</w:t>
            </w:r>
            <w:proofErr w:type="spellEnd"/>
            <w:r w:rsidRPr="00C74D5E">
              <w:rPr>
                <w:bCs/>
                <w:lang w:val="en-GB"/>
              </w:rPr>
              <w:t xml:space="preserve"> </w:t>
            </w:r>
            <w:proofErr w:type="spellStart"/>
            <w:r w:rsidRPr="00C74D5E">
              <w:rPr>
                <w:bCs/>
                <w:lang w:val="en-GB"/>
              </w:rPr>
              <w:t>biti</w:t>
            </w:r>
            <w:proofErr w:type="spellEnd"/>
            <w:r w:rsidRPr="00C74D5E">
              <w:rPr>
                <w:bCs/>
                <w:lang w:val="en-GB"/>
              </w:rPr>
              <w:t xml:space="preserve"> </w:t>
            </w:r>
            <w:proofErr w:type="spellStart"/>
            <w:r w:rsidRPr="00C74D5E">
              <w:rPr>
                <w:bCs/>
                <w:lang w:val="en-GB"/>
              </w:rPr>
              <w:t>sposoban</w:t>
            </w:r>
            <w:proofErr w:type="spellEnd"/>
            <w:r w:rsidRPr="00C74D5E">
              <w:rPr>
                <w:bCs/>
                <w:lang w:val="en-GB"/>
              </w:rPr>
              <w:t xml:space="preserve"> </w:t>
            </w:r>
            <w:proofErr w:type="spellStart"/>
            <w:r w:rsidRPr="00C74D5E">
              <w:rPr>
                <w:bCs/>
                <w:lang w:val="en-GB"/>
              </w:rPr>
              <w:t>definirati</w:t>
            </w:r>
            <w:proofErr w:type="spellEnd"/>
            <w:r w:rsidRPr="00C74D5E">
              <w:rPr>
                <w:bCs/>
                <w:lang w:val="en-GB"/>
              </w:rPr>
              <w:t xml:space="preserve">, </w:t>
            </w:r>
            <w:proofErr w:type="spellStart"/>
            <w:r w:rsidRPr="00C74D5E">
              <w:rPr>
                <w:bCs/>
                <w:lang w:val="en-GB"/>
              </w:rPr>
              <w:t>zapamtiti</w:t>
            </w:r>
            <w:proofErr w:type="spellEnd"/>
            <w:r w:rsidRPr="00C74D5E">
              <w:rPr>
                <w:bCs/>
                <w:lang w:val="en-GB"/>
              </w:rPr>
              <w:t xml:space="preserve"> </w:t>
            </w:r>
            <w:proofErr w:type="spellStart"/>
            <w:r w:rsidRPr="00C74D5E">
              <w:rPr>
                <w:bCs/>
                <w:lang w:val="en-GB"/>
              </w:rPr>
              <w:t>pojedine</w:t>
            </w:r>
            <w:proofErr w:type="spellEnd"/>
            <w:r w:rsidRPr="00C74D5E">
              <w:rPr>
                <w:bCs/>
                <w:lang w:val="en-GB"/>
              </w:rPr>
              <w:t xml:space="preserve"> </w:t>
            </w:r>
            <w:proofErr w:type="spellStart"/>
            <w:r w:rsidRPr="00C74D5E">
              <w:rPr>
                <w:bCs/>
                <w:lang w:val="en-GB"/>
              </w:rPr>
              <w:t>činjenice</w:t>
            </w:r>
            <w:proofErr w:type="spellEnd"/>
            <w:r w:rsidRPr="00C74D5E">
              <w:rPr>
                <w:bCs/>
                <w:lang w:val="en-GB"/>
              </w:rPr>
              <w:t xml:space="preserve"> </w:t>
            </w:r>
            <w:proofErr w:type="spellStart"/>
            <w:r w:rsidRPr="00C74D5E">
              <w:rPr>
                <w:bCs/>
                <w:lang w:val="en-GB"/>
              </w:rPr>
              <w:t>i</w:t>
            </w:r>
            <w:proofErr w:type="spellEnd"/>
            <w:r w:rsidRPr="00C74D5E">
              <w:rPr>
                <w:bCs/>
                <w:lang w:val="en-GB"/>
              </w:rPr>
              <w:t xml:space="preserve"> </w:t>
            </w:r>
            <w:proofErr w:type="spellStart"/>
            <w:r w:rsidRPr="00C74D5E">
              <w:rPr>
                <w:bCs/>
                <w:lang w:val="en-GB"/>
              </w:rPr>
              <w:t>pojmove</w:t>
            </w:r>
            <w:proofErr w:type="spellEnd"/>
          </w:p>
        </w:tc>
      </w:tr>
      <w:bookmarkEnd w:id="27"/>
    </w:tbl>
    <w:p w14:paraId="35BBD430" w14:textId="77777777" w:rsidR="006C4A5D" w:rsidRPr="00F86EF6" w:rsidRDefault="006C4A5D" w:rsidP="006C4A5D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41"/>
        <w:gridCol w:w="7831"/>
      </w:tblGrid>
      <w:tr w:rsidR="006C4A5D" w:rsidRPr="00F86EF6" w14:paraId="234C9026" w14:textId="77777777" w:rsidTr="00C74611">
        <w:tc>
          <w:tcPr>
            <w:tcW w:w="1242" w:type="dxa"/>
            <w:vAlign w:val="center"/>
          </w:tcPr>
          <w:p w14:paraId="01C8132D" w14:textId="77777777" w:rsidR="006C4A5D" w:rsidRPr="00F86EF6" w:rsidRDefault="006C4A5D" w:rsidP="00C74611">
            <w:pPr>
              <w:rPr>
                <w:b/>
                <w:bCs/>
                <w:sz w:val="2"/>
                <w:szCs w:val="2"/>
                <w:lang w:val="en-GB"/>
              </w:rPr>
            </w:pPr>
            <w:bookmarkStart w:id="28" w:name="_Hlk74909514"/>
            <w:r w:rsidRPr="00F86EF6">
              <w:rPr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7FE93A0" wp14:editId="7C7248BF">
                  <wp:extent cx="615315" cy="596440"/>
                  <wp:effectExtent l="0" t="0" r="0" b="0"/>
                  <wp:docPr id="1025" name="Picture 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B682557-D0C0-4586-83D4-7CA03D6CD204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Picture 4">
                            <a:extLst>
                              <a:ext uri="{FF2B5EF4-FFF2-40B4-BE49-F238E27FC236}">
                                <a16:creationId xmlns:a16="http://schemas.microsoft.com/office/drawing/2014/main" id="{9B682557-D0C0-4586-83D4-7CA03D6CD204}"/>
                              </a:ext>
                            </a:extLst>
                          </pic:cNvPr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250" t="26095" r="66647" b="66114"/>
                          <a:stretch/>
                        </pic:blipFill>
                        <pic:spPr bwMode="auto">
                          <a:xfrm>
                            <a:off x="0" y="0"/>
                            <a:ext cx="615315" cy="596440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739461BD" w14:textId="77777777" w:rsidR="006C4A5D" w:rsidRPr="00F86EF6" w:rsidRDefault="006C4A5D" w:rsidP="00C74611">
            <w:pPr>
              <w:rPr>
                <w:b/>
                <w:bCs/>
                <w:sz w:val="2"/>
                <w:szCs w:val="2"/>
                <w:lang w:val="en-GB"/>
              </w:rPr>
            </w:pPr>
          </w:p>
          <w:p w14:paraId="1E7678F0" w14:textId="77777777" w:rsidR="006C4A5D" w:rsidRPr="00F86EF6" w:rsidRDefault="006C4A5D" w:rsidP="00C74611">
            <w:pPr>
              <w:rPr>
                <w:b/>
                <w:bCs/>
                <w:sz w:val="2"/>
                <w:szCs w:val="2"/>
                <w:lang w:val="en-GB"/>
              </w:rPr>
            </w:pPr>
          </w:p>
        </w:tc>
        <w:tc>
          <w:tcPr>
            <w:tcW w:w="7976" w:type="dxa"/>
            <w:vAlign w:val="center"/>
          </w:tcPr>
          <w:p w14:paraId="420A6189" w14:textId="53C075B7" w:rsidR="006C4A5D" w:rsidRPr="00F86EF6" w:rsidRDefault="00EE126B" w:rsidP="004C61AB">
            <w:pPr>
              <w:pStyle w:val="Natevanje-normal"/>
              <w:ind w:left="0" w:firstLine="0"/>
              <w:rPr>
                <w:b/>
                <w:bCs/>
                <w:lang w:val="en-GB"/>
              </w:rPr>
            </w:pPr>
            <w:proofErr w:type="spellStart"/>
            <w:r>
              <w:rPr>
                <w:b/>
                <w:bCs/>
                <w:lang w:val="en-GB"/>
              </w:rPr>
              <w:t>Razumijeti</w:t>
            </w:r>
            <w:proofErr w:type="spellEnd"/>
            <w:r w:rsidR="006C4A5D" w:rsidRPr="00F86EF6">
              <w:rPr>
                <w:b/>
                <w:bCs/>
                <w:lang w:val="en-GB"/>
              </w:rPr>
              <w:t>:</w:t>
            </w:r>
            <w:r>
              <w:rPr>
                <w:lang w:val="en-GB"/>
              </w:rPr>
              <w:t xml:space="preserve"> S</w:t>
            </w:r>
            <w:r w:rsidR="004C61AB">
              <w:rPr>
                <w:lang w:val="en-GB"/>
              </w:rPr>
              <w:t xml:space="preserve">tudent </w:t>
            </w:r>
            <w:r w:rsidR="00A85D8D">
              <w:rPr>
                <w:lang w:val="en-GB"/>
              </w:rPr>
              <w:t xml:space="preserve">bit </w:t>
            </w:r>
            <w:proofErr w:type="spellStart"/>
            <w:r w:rsidR="00A85D8D">
              <w:rPr>
                <w:lang w:val="en-GB"/>
              </w:rPr>
              <w:t>trebao</w:t>
            </w:r>
            <w:proofErr w:type="spellEnd"/>
            <w:r w:rsidR="00A85D8D">
              <w:rPr>
                <w:lang w:val="en-GB"/>
              </w:rPr>
              <w:t xml:space="preserve"> </w:t>
            </w:r>
            <w:proofErr w:type="spellStart"/>
            <w:r w:rsidR="004C61AB" w:rsidRPr="004C61AB">
              <w:rPr>
                <w:lang w:val="en-GB"/>
              </w:rPr>
              <w:t>stječeno</w:t>
            </w:r>
            <w:proofErr w:type="spellEnd"/>
            <w:r w:rsidR="004C61AB" w:rsidRPr="004C61AB">
              <w:rPr>
                <w:lang w:val="en-GB"/>
              </w:rPr>
              <w:t xml:space="preserve"> </w:t>
            </w:r>
            <w:proofErr w:type="spellStart"/>
            <w:r w:rsidR="004C61AB" w:rsidRPr="004C61AB">
              <w:rPr>
                <w:lang w:val="en-GB"/>
              </w:rPr>
              <w:t>znanje</w:t>
            </w:r>
            <w:proofErr w:type="spellEnd"/>
            <w:r w:rsidR="004C61AB" w:rsidRPr="004C61AB">
              <w:rPr>
                <w:lang w:val="en-GB"/>
              </w:rPr>
              <w:t xml:space="preserve"> </w:t>
            </w:r>
            <w:proofErr w:type="spellStart"/>
            <w:r w:rsidR="004C61AB" w:rsidRPr="004C61AB">
              <w:rPr>
                <w:lang w:val="en-GB"/>
              </w:rPr>
              <w:t>znati</w:t>
            </w:r>
            <w:proofErr w:type="spellEnd"/>
            <w:r w:rsidR="004C61AB" w:rsidRPr="004C61AB">
              <w:rPr>
                <w:lang w:val="en-GB"/>
              </w:rPr>
              <w:t xml:space="preserve"> </w:t>
            </w:r>
            <w:proofErr w:type="spellStart"/>
            <w:r w:rsidR="004C61AB" w:rsidRPr="004C61AB">
              <w:rPr>
                <w:lang w:val="en-GB"/>
              </w:rPr>
              <w:t>primjeniti</w:t>
            </w:r>
            <w:proofErr w:type="spellEnd"/>
            <w:r w:rsidR="004C61AB" w:rsidRPr="004C61AB">
              <w:rPr>
                <w:lang w:val="en-GB"/>
              </w:rPr>
              <w:t xml:space="preserve"> </w:t>
            </w:r>
            <w:proofErr w:type="spellStart"/>
            <w:r w:rsidR="004C61AB" w:rsidRPr="004C61AB">
              <w:rPr>
                <w:lang w:val="en-GB"/>
              </w:rPr>
              <w:t>na</w:t>
            </w:r>
            <w:proofErr w:type="spellEnd"/>
            <w:r w:rsidR="004C61AB" w:rsidRPr="004C61AB">
              <w:rPr>
                <w:lang w:val="en-GB"/>
              </w:rPr>
              <w:t xml:space="preserve"> </w:t>
            </w:r>
            <w:proofErr w:type="spellStart"/>
            <w:r w:rsidR="004C61AB" w:rsidRPr="004C61AB">
              <w:rPr>
                <w:lang w:val="en-GB"/>
              </w:rPr>
              <w:t>konkretnim</w:t>
            </w:r>
            <w:proofErr w:type="spellEnd"/>
            <w:r w:rsidR="004C61AB" w:rsidRPr="004C61AB">
              <w:rPr>
                <w:lang w:val="en-GB"/>
              </w:rPr>
              <w:t xml:space="preserve"> </w:t>
            </w:r>
            <w:proofErr w:type="spellStart"/>
            <w:r w:rsidR="004C61AB" w:rsidRPr="004C61AB">
              <w:rPr>
                <w:lang w:val="en-GB"/>
              </w:rPr>
              <w:t>primjerima</w:t>
            </w:r>
            <w:proofErr w:type="spellEnd"/>
          </w:p>
        </w:tc>
      </w:tr>
      <w:bookmarkEnd w:id="28"/>
    </w:tbl>
    <w:p w14:paraId="4B42D14E" w14:textId="77777777" w:rsidR="006C4A5D" w:rsidRPr="00F86EF6" w:rsidRDefault="006C4A5D" w:rsidP="006C4A5D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41"/>
        <w:gridCol w:w="7831"/>
      </w:tblGrid>
      <w:tr w:rsidR="006C4A5D" w:rsidRPr="00F86EF6" w14:paraId="4B9A2769" w14:textId="77777777" w:rsidTr="00C74611">
        <w:tc>
          <w:tcPr>
            <w:tcW w:w="1242" w:type="dxa"/>
            <w:vAlign w:val="center"/>
          </w:tcPr>
          <w:p w14:paraId="5D646C75" w14:textId="77777777" w:rsidR="006C4A5D" w:rsidRPr="00F86EF6" w:rsidRDefault="006C4A5D" w:rsidP="00C74611">
            <w:pPr>
              <w:rPr>
                <w:b/>
                <w:bCs/>
                <w:sz w:val="2"/>
                <w:szCs w:val="2"/>
                <w:lang w:val="en-GB"/>
              </w:rPr>
            </w:pPr>
            <w:bookmarkStart w:id="29" w:name="_Hlk74909527"/>
            <w:r w:rsidRPr="00F86EF6">
              <w:rPr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475DCFAE" wp14:editId="74F52FA2">
                  <wp:extent cx="615315" cy="596440"/>
                  <wp:effectExtent l="0" t="0" r="0" b="0"/>
                  <wp:docPr id="1027" name="Picture 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3D8B4DDB-3CD5-4E82-9F4B-D69A598ED79F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Picture 4">
                            <a:extLst>
                              <a:ext uri="{FF2B5EF4-FFF2-40B4-BE49-F238E27FC236}">
                                <a16:creationId xmlns:a16="http://schemas.microsoft.com/office/drawing/2014/main" id="{3D8B4DDB-3CD5-4E82-9F4B-D69A598ED79F}"/>
                              </a:ext>
                            </a:extLst>
                          </pic:cNvPr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2934" t="26095" r="49963" b="66114"/>
                          <a:stretch/>
                        </pic:blipFill>
                        <pic:spPr bwMode="auto">
                          <a:xfrm>
                            <a:off x="0" y="0"/>
                            <a:ext cx="615315" cy="596440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70A1BD83" w14:textId="77777777" w:rsidR="006C4A5D" w:rsidRPr="00F86EF6" w:rsidRDefault="006C4A5D" w:rsidP="00C74611">
            <w:pPr>
              <w:rPr>
                <w:b/>
                <w:bCs/>
                <w:sz w:val="2"/>
                <w:szCs w:val="2"/>
                <w:lang w:val="en-GB"/>
              </w:rPr>
            </w:pPr>
          </w:p>
          <w:p w14:paraId="07F031D8" w14:textId="77777777" w:rsidR="006C4A5D" w:rsidRPr="00F86EF6" w:rsidRDefault="006C4A5D" w:rsidP="00C74611">
            <w:pPr>
              <w:rPr>
                <w:b/>
                <w:bCs/>
                <w:sz w:val="2"/>
                <w:szCs w:val="2"/>
                <w:lang w:val="en-GB"/>
              </w:rPr>
            </w:pPr>
          </w:p>
        </w:tc>
        <w:tc>
          <w:tcPr>
            <w:tcW w:w="7976" w:type="dxa"/>
            <w:vAlign w:val="center"/>
          </w:tcPr>
          <w:p w14:paraId="24B4EAA3" w14:textId="59E6DEC6" w:rsidR="006C4A5D" w:rsidRPr="00F86EF6" w:rsidRDefault="00034D6A" w:rsidP="004C61AB">
            <w:pPr>
              <w:rPr>
                <w:b/>
                <w:bCs/>
                <w:lang w:val="en-GB"/>
              </w:rPr>
            </w:pPr>
            <w:proofErr w:type="spellStart"/>
            <w:r>
              <w:rPr>
                <w:b/>
                <w:bCs/>
                <w:lang w:val="en-GB"/>
              </w:rPr>
              <w:t>Primjeniti</w:t>
            </w:r>
            <w:proofErr w:type="spellEnd"/>
            <w:r w:rsidR="006C4A5D" w:rsidRPr="00F86EF6">
              <w:rPr>
                <w:b/>
                <w:bCs/>
                <w:lang w:val="en-GB"/>
              </w:rPr>
              <w:t xml:space="preserve">: </w:t>
            </w:r>
            <w:r w:rsidR="004C61AB">
              <w:rPr>
                <w:lang w:val="en-GB"/>
              </w:rPr>
              <w:t xml:space="preserve">Student bi </w:t>
            </w:r>
            <w:proofErr w:type="spellStart"/>
            <w:r w:rsidR="004C61AB">
              <w:rPr>
                <w:lang w:val="en-GB"/>
              </w:rPr>
              <w:t>trebao</w:t>
            </w:r>
            <w:proofErr w:type="spellEnd"/>
            <w:r w:rsidR="004C61AB">
              <w:rPr>
                <w:lang w:val="en-GB"/>
              </w:rPr>
              <w:t xml:space="preserve"> </w:t>
            </w:r>
            <w:proofErr w:type="spellStart"/>
            <w:r w:rsidR="004C61AB">
              <w:rPr>
                <w:lang w:val="en-GB"/>
              </w:rPr>
              <w:t>na</w:t>
            </w:r>
            <w:proofErr w:type="spellEnd"/>
            <w:r w:rsidR="004C61AB">
              <w:rPr>
                <w:lang w:val="en-GB"/>
              </w:rPr>
              <w:t xml:space="preserve"> </w:t>
            </w:r>
            <w:proofErr w:type="spellStart"/>
            <w:r w:rsidR="004C61AB">
              <w:rPr>
                <w:lang w:val="en-GB"/>
              </w:rPr>
              <w:t>osnovu</w:t>
            </w:r>
            <w:proofErr w:type="spellEnd"/>
            <w:r w:rsidR="004C61AB">
              <w:rPr>
                <w:lang w:val="en-GB"/>
              </w:rPr>
              <w:t xml:space="preserve"> </w:t>
            </w:r>
            <w:proofErr w:type="spellStart"/>
            <w:r w:rsidR="004C61AB">
              <w:rPr>
                <w:lang w:val="en-GB"/>
              </w:rPr>
              <w:t>stečenoga</w:t>
            </w:r>
            <w:proofErr w:type="spellEnd"/>
            <w:r w:rsidR="004C61AB">
              <w:rPr>
                <w:lang w:val="en-GB"/>
              </w:rPr>
              <w:t xml:space="preserve"> </w:t>
            </w:r>
            <w:proofErr w:type="spellStart"/>
            <w:r w:rsidR="004C61AB">
              <w:rPr>
                <w:lang w:val="en-GB"/>
              </w:rPr>
              <w:t>znanja</w:t>
            </w:r>
            <w:proofErr w:type="spellEnd"/>
            <w:r w:rsidR="004C61AB">
              <w:rPr>
                <w:lang w:val="en-GB"/>
              </w:rPr>
              <w:t xml:space="preserve">, </w:t>
            </w:r>
            <w:proofErr w:type="spellStart"/>
            <w:r w:rsidR="004C61AB">
              <w:rPr>
                <w:lang w:val="en-GB"/>
              </w:rPr>
              <w:t>znati</w:t>
            </w:r>
            <w:proofErr w:type="spellEnd"/>
            <w:r w:rsidR="004C61AB">
              <w:rPr>
                <w:lang w:val="en-GB"/>
              </w:rPr>
              <w:t xml:space="preserve"> </w:t>
            </w:r>
            <w:proofErr w:type="spellStart"/>
            <w:r w:rsidR="004C61AB">
              <w:rPr>
                <w:lang w:val="en-GB"/>
              </w:rPr>
              <w:t>riješiti</w:t>
            </w:r>
            <w:proofErr w:type="spellEnd"/>
            <w:r w:rsidR="004C61AB">
              <w:rPr>
                <w:lang w:val="en-GB"/>
              </w:rPr>
              <w:t xml:space="preserve"> </w:t>
            </w:r>
            <w:proofErr w:type="spellStart"/>
            <w:r w:rsidR="004C61AB">
              <w:rPr>
                <w:lang w:val="en-GB"/>
              </w:rPr>
              <w:t>konkretan</w:t>
            </w:r>
            <w:proofErr w:type="spellEnd"/>
            <w:r w:rsidR="004C61AB">
              <w:rPr>
                <w:lang w:val="en-GB"/>
              </w:rPr>
              <w:t xml:space="preserve"> problem, </w:t>
            </w:r>
            <w:proofErr w:type="spellStart"/>
            <w:r w:rsidR="004C61AB" w:rsidRPr="004C61AB">
              <w:rPr>
                <w:lang w:val="en-GB"/>
              </w:rPr>
              <w:t>primjerice</w:t>
            </w:r>
            <w:proofErr w:type="spellEnd"/>
            <w:r w:rsidR="004C61AB" w:rsidRPr="004C61AB">
              <w:rPr>
                <w:lang w:val="en-GB"/>
              </w:rPr>
              <w:t xml:space="preserve"> </w:t>
            </w:r>
            <w:proofErr w:type="spellStart"/>
            <w:r w:rsidR="004C61AB">
              <w:rPr>
                <w:lang w:val="en-GB"/>
              </w:rPr>
              <w:t>znati</w:t>
            </w:r>
            <w:proofErr w:type="spellEnd"/>
            <w:r w:rsidR="004C61AB">
              <w:rPr>
                <w:lang w:val="en-GB"/>
              </w:rPr>
              <w:t xml:space="preserve"> </w:t>
            </w:r>
            <w:proofErr w:type="spellStart"/>
            <w:r w:rsidR="004C61AB">
              <w:rPr>
                <w:lang w:val="en-GB"/>
              </w:rPr>
              <w:t>odabrati</w:t>
            </w:r>
            <w:proofErr w:type="spellEnd"/>
            <w:r w:rsidR="004C61AB">
              <w:rPr>
                <w:lang w:val="en-GB"/>
              </w:rPr>
              <w:t xml:space="preserve"> </w:t>
            </w:r>
            <w:proofErr w:type="spellStart"/>
            <w:r w:rsidR="004C61AB">
              <w:rPr>
                <w:lang w:val="en-GB"/>
              </w:rPr>
              <w:t>alat</w:t>
            </w:r>
            <w:proofErr w:type="spellEnd"/>
            <w:r w:rsidR="004C61AB">
              <w:rPr>
                <w:lang w:val="en-GB"/>
              </w:rPr>
              <w:t xml:space="preserve"> u </w:t>
            </w:r>
            <w:proofErr w:type="spellStart"/>
            <w:r w:rsidR="004C61AB">
              <w:rPr>
                <w:lang w:val="en-GB"/>
              </w:rPr>
              <w:t>kojim</w:t>
            </w:r>
            <w:proofErr w:type="spellEnd"/>
            <w:r w:rsidR="004C61AB">
              <w:rPr>
                <w:lang w:val="en-GB"/>
              </w:rPr>
              <w:t xml:space="preserve"> </w:t>
            </w:r>
            <w:proofErr w:type="spellStart"/>
            <w:r w:rsidR="004C61AB">
              <w:rPr>
                <w:lang w:val="en-GB"/>
              </w:rPr>
              <w:t>će</w:t>
            </w:r>
            <w:proofErr w:type="spellEnd"/>
            <w:r w:rsidR="004C61AB">
              <w:rPr>
                <w:lang w:val="en-GB"/>
              </w:rPr>
              <w:t xml:space="preserve"> </w:t>
            </w:r>
            <w:proofErr w:type="spellStart"/>
            <w:r w:rsidR="004C61AB">
              <w:rPr>
                <w:lang w:val="en-GB"/>
              </w:rPr>
              <w:t>kreirati</w:t>
            </w:r>
            <w:proofErr w:type="spellEnd"/>
            <w:r w:rsidR="004C61AB">
              <w:rPr>
                <w:lang w:val="en-GB"/>
              </w:rPr>
              <w:t xml:space="preserve"> </w:t>
            </w:r>
            <w:proofErr w:type="spellStart"/>
            <w:r w:rsidR="004C61AB">
              <w:rPr>
                <w:lang w:val="en-GB"/>
              </w:rPr>
              <w:t>upitnik</w:t>
            </w:r>
            <w:proofErr w:type="spellEnd"/>
            <w:r w:rsidR="004C61AB">
              <w:rPr>
                <w:lang w:val="en-GB"/>
              </w:rPr>
              <w:t xml:space="preserve"> za </w:t>
            </w:r>
            <w:proofErr w:type="spellStart"/>
            <w:r w:rsidR="004C61AB">
              <w:rPr>
                <w:lang w:val="en-GB"/>
              </w:rPr>
              <w:t>svoje</w:t>
            </w:r>
            <w:proofErr w:type="spellEnd"/>
            <w:r w:rsidR="004C61AB">
              <w:rPr>
                <w:lang w:val="en-GB"/>
              </w:rPr>
              <w:t xml:space="preserve"> </w:t>
            </w:r>
            <w:proofErr w:type="spellStart"/>
            <w:r w:rsidR="004C61AB">
              <w:rPr>
                <w:lang w:val="en-GB"/>
              </w:rPr>
              <w:t>istraživanje</w:t>
            </w:r>
            <w:proofErr w:type="spellEnd"/>
          </w:p>
        </w:tc>
      </w:tr>
      <w:bookmarkEnd w:id="29"/>
    </w:tbl>
    <w:p w14:paraId="73E6C9D2" w14:textId="77777777" w:rsidR="006C4A5D" w:rsidRPr="00F86EF6" w:rsidRDefault="006C4A5D" w:rsidP="006C4A5D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41"/>
        <w:gridCol w:w="7831"/>
      </w:tblGrid>
      <w:tr w:rsidR="006C4A5D" w:rsidRPr="00F86EF6" w14:paraId="1469CF07" w14:textId="77777777" w:rsidTr="00C74611">
        <w:tc>
          <w:tcPr>
            <w:tcW w:w="1242" w:type="dxa"/>
            <w:vAlign w:val="center"/>
          </w:tcPr>
          <w:p w14:paraId="77D985F5" w14:textId="77777777" w:rsidR="006C4A5D" w:rsidRPr="00F86EF6" w:rsidRDefault="006C4A5D" w:rsidP="00C74611">
            <w:pPr>
              <w:rPr>
                <w:b/>
                <w:bCs/>
                <w:sz w:val="2"/>
                <w:szCs w:val="2"/>
                <w:lang w:val="en-GB"/>
              </w:rPr>
            </w:pPr>
            <w:bookmarkStart w:id="30" w:name="_Hlk74909538"/>
            <w:r w:rsidRPr="00F86EF6">
              <w:rPr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D31497E" wp14:editId="66DD597D">
                  <wp:extent cx="615315" cy="596440"/>
                  <wp:effectExtent l="0" t="0" r="0" b="0"/>
                  <wp:docPr id="1028" name="Picture 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74D49BE1-16D5-4A62-8403-1CCDBA02808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Picture 4">
                            <a:extLst>
                              <a:ext uri="{FF2B5EF4-FFF2-40B4-BE49-F238E27FC236}">
                                <a16:creationId xmlns:a16="http://schemas.microsoft.com/office/drawing/2014/main" id="{74D49BE1-16D5-4A62-8403-1CCDBA02808C}"/>
                              </a:ext>
                            </a:extLst>
                          </pic:cNvPr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0037" t="26095" r="32860" b="66114"/>
                          <a:stretch/>
                        </pic:blipFill>
                        <pic:spPr bwMode="auto">
                          <a:xfrm>
                            <a:off x="0" y="0"/>
                            <a:ext cx="615315" cy="596440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6EF4EDD4" w14:textId="77777777" w:rsidR="006C4A5D" w:rsidRPr="00F86EF6" w:rsidRDefault="006C4A5D" w:rsidP="00C74611">
            <w:pPr>
              <w:rPr>
                <w:b/>
                <w:bCs/>
                <w:sz w:val="2"/>
                <w:szCs w:val="2"/>
                <w:lang w:val="en-GB"/>
              </w:rPr>
            </w:pPr>
          </w:p>
          <w:p w14:paraId="4554D886" w14:textId="77777777" w:rsidR="006C4A5D" w:rsidRPr="00F86EF6" w:rsidRDefault="006C4A5D" w:rsidP="00C74611">
            <w:pPr>
              <w:rPr>
                <w:b/>
                <w:bCs/>
                <w:sz w:val="2"/>
                <w:szCs w:val="2"/>
                <w:lang w:val="en-GB"/>
              </w:rPr>
            </w:pPr>
          </w:p>
        </w:tc>
        <w:tc>
          <w:tcPr>
            <w:tcW w:w="7976" w:type="dxa"/>
            <w:vAlign w:val="center"/>
          </w:tcPr>
          <w:p w14:paraId="630365EB" w14:textId="3BF3B2A0" w:rsidR="006C4A5D" w:rsidRPr="00F86EF6" w:rsidRDefault="004C61AB" w:rsidP="00034D6A">
            <w:pPr>
              <w:pStyle w:val="Natevanje-normal"/>
              <w:ind w:left="0" w:firstLine="0"/>
              <w:rPr>
                <w:b/>
                <w:bCs/>
                <w:lang w:val="en-GB"/>
              </w:rPr>
            </w:pPr>
            <w:proofErr w:type="spellStart"/>
            <w:r>
              <w:rPr>
                <w:b/>
                <w:bCs/>
                <w:lang w:val="en-GB"/>
              </w:rPr>
              <w:t>Analizirati</w:t>
            </w:r>
            <w:proofErr w:type="spellEnd"/>
            <w:r w:rsidR="006C4A5D" w:rsidRPr="00F86EF6">
              <w:rPr>
                <w:b/>
                <w:bCs/>
                <w:lang w:val="en-GB"/>
              </w:rPr>
              <w:t xml:space="preserve">: </w:t>
            </w:r>
            <w:r>
              <w:rPr>
                <w:lang w:val="en-GB"/>
              </w:rPr>
              <w:t xml:space="preserve">Student bi </w:t>
            </w:r>
            <w:proofErr w:type="spellStart"/>
            <w:r>
              <w:rPr>
                <w:lang w:val="en-GB"/>
              </w:rPr>
              <w:t>trebao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biti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 w:rsidR="00A85D8D">
              <w:rPr>
                <w:lang w:val="en-GB"/>
              </w:rPr>
              <w:t>osposobljen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analizirati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 w:rsidR="00034D6A">
              <w:rPr>
                <w:lang w:val="en-GB"/>
              </w:rPr>
              <w:t>pojedine</w:t>
            </w:r>
            <w:proofErr w:type="spellEnd"/>
            <w:r w:rsidR="00034D6A">
              <w:rPr>
                <w:lang w:val="en-GB"/>
              </w:rPr>
              <w:t xml:space="preserve"> </w:t>
            </w:r>
            <w:proofErr w:type="spellStart"/>
            <w:r w:rsidR="00034D6A">
              <w:rPr>
                <w:lang w:val="en-GB"/>
              </w:rPr>
              <w:t>uzroke</w:t>
            </w:r>
            <w:proofErr w:type="spellEnd"/>
            <w:r w:rsidR="00034D6A">
              <w:rPr>
                <w:lang w:val="en-GB"/>
              </w:rPr>
              <w:t xml:space="preserve">, </w:t>
            </w:r>
            <w:proofErr w:type="spellStart"/>
            <w:r w:rsidR="00034D6A">
              <w:rPr>
                <w:lang w:val="en-GB"/>
              </w:rPr>
              <w:t>posljedice</w:t>
            </w:r>
            <w:proofErr w:type="spellEnd"/>
            <w:r w:rsidR="00034D6A">
              <w:rPr>
                <w:lang w:val="en-GB"/>
              </w:rPr>
              <w:t xml:space="preserve">, motive, </w:t>
            </w:r>
            <w:proofErr w:type="spellStart"/>
            <w:r w:rsidR="00034D6A">
              <w:rPr>
                <w:lang w:val="en-GB"/>
              </w:rPr>
              <w:t>primjerice</w:t>
            </w:r>
            <w:proofErr w:type="spellEnd"/>
            <w:r w:rsidR="00034D6A">
              <w:rPr>
                <w:lang w:val="en-GB"/>
              </w:rPr>
              <w:t xml:space="preserve"> </w:t>
            </w:r>
            <w:proofErr w:type="spellStart"/>
            <w:r w:rsidR="00034D6A">
              <w:rPr>
                <w:lang w:val="en-GB"/>
              </w:rPr>
              <w:t>zašto</w:t>
            </w:r>
            <w:proofErr w:type="spellEnd"/>
            <w:r w:rsidR="00034D6A">
              <w:rPr>
                <w:lang w:val="en-GB"/>
              </w:rPr>
              <w:t xml:space="preserve"> </w:t>
            </w:r>
            <w:proofErr w:type="spellStart"/>
            <w:r w:rsidR="00034D6A">
              <w:rPr>
                <w:lang w:val="en-GB"/>
              </w:rPr>
              <w:t>dolazi</w:t>
            </w:r>
            <w:proofErr w:type="spellEnd"/>
            <w:r w:rsidR="00034D6A">
              <w:rPr>
                <w:lang w:val="en-GB"/>
              </w:rPr>
              <w:t xml:space="preserve"> do </w:t>
            </w:r>
            <w:proofErr w:type="spellStart"/>
            <w:r w:rsidR="00034D6A">
              <w:rPr>
                <w:lang w:val="en-GB"/>
              </w:rPr>
              <w:t>povećanja</w:t>
            </w:r>
            <w:proofErr w:type="spellEnd"/>
            <w:r w:rsidR="00034D6A">
              <w:rPr>
                <w:lang w:val="en-GB"/>
              </w:rPr>
              <w:t xml:space="preserve"> </w:t>
            </w:r>
            <w:proofErr w:type="spellStart"/>
            <w:r w:rsidR="00034D6A">
              <w:rPr>
                <w:lang w:val="en-GB"/>
              </w:rPr>
              <w:t>otvorenih</w:t>
            </w:r>
            <w:proofErr w:type="spellEnd"/>
            <w:r w:rsidR="00034D6A">
              <w:rPr>
                <w:lang w:val="en-GB"/>
              </w:rPr>
              <w:t xml:space="preserve"> </w:t>
            </w:r>
            <w:proofErr w:type="spellStart"/>
            <w:r w:rsidR="00034D6A">
              <w:rPr>
                <w:lang w:val="en-GB"/>
              </w:rPr>
              <w:t>inovacija</w:t>
            </w:r>
            <w:proofErr w:type="spellEnd"/>
            <w:r w:rsidR="00034D6A">
              <w:rPr>
                <w:lang w:val="en-GB"/>
              </w:rPr>
              <w:t xml:space="preserve"> </w:t>
            </w:r>
            <w:proofErr w:type="spellStart"/>
            <w:r w:rsidR="00034D6A">
              <w:rPr>
                <w:lang w:val="en-GB"/>
              </w:rPr>
              <w:t>uslijed</w:t>
            </w:r>
            <w:proofErr w:type="spellEnd"/>
            <w:r w:rsidR="00034D6A">
              <w:rPr>
                <w:lang w:val="en-GB"/>
              </w:rPr>
              <w:t xml:space="preserve"> covid- 19 </w:t>
            </w:r>
            <w:proofErr w:type="spellStart"/>
            <w:r w:rsidR="00034D6A">
              <w:rPr>
                <w:lang w:val="en-GB"/>
              </w:rPr>
              <w:t>pandemije</w:t>
            </w:r>
            <w:proofErr w:type="spellEnd"/>
          </w:p>
        </w:tc>
      </w:tr>
      <w:bookmarkEnd w:id="30"/>
    </w:tbl>
    <w:p w14:paraId="3A37ED2D" w14:textId="77777777" w:rsidR="006C4A5D" w:rsidRPr="00F86EF6" w:rsidRDefault="006C4A5D" w:rsidP="006C4A5D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41"/>
        <w:gridCol w:w="7831"/>
      </w:tblGrid>
      <w:tr w:rsidR="006C4A5D" w:rsidRPr="00F86EF6" w14:paraId="0E0447B1" w14:textId="77777777" w:rsidTr="00C74611">
        <w:tc>
          <w:tcPr>
            <w:tcW w:w="1242" w:type="dxa"/>
            <w:vAlign w:val="center"/>
          </w:tcPr>
          <w:p w14:paraId="0E92A294" w14:textId="77777777" w:rsidR="006C4A5D" w:rsidRPr="00F86EF6" w:rsidRDefault="006C4A5D" w:rsidP="00C74611">
            <w:pPr>
              <w:rPr>
                <w:b/>
                <w:bCs/>
                <w:sz w:val="2"/>
                <w:szCs w:val="2"/>
                <w:lang w:val="en-GB"/>
              </w:rPr>
            </w:pPr>
            <w:bookmarkStart w:id="31" w:name="_Hlk74909564"/>
          </w:p>
          <w:p w14:paraId="2A73C954" w14:textId="77777777" w:rsidR="006C4A5D" w:rsidRPr="00F86EF6" w:rsidRDefault="006C4A5D" w:rsidP="00C74611">
            <w:pPr>
              <w:rPr>
                <w:b/>
                <w:bCs/>
                <w:sz w:val="2"/>
                <w:szCs w:val="2"/>
                <w:lang w:val="en-GB"/>
              </w:rPr>
            </w:pPr>
          </w:p>
          <w:p w14:paraId="36FF72E2" w14:textId="77777777" w:rsidR="006C4A5D" w:rsidRPr="00F86EF6" w:rsidRDefault="006C4A5D" w:rsidP="00C74611">
            <w:pPr>
              <w:rPr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54BEEDD8" wp14:editId="3BB764B7">
                  <wp:extent cx="615315" cy="596440"/>
                  <wp:effectExtent l="0" t="0" r="0" b="0"/>
                  <wp:docPr id="1029" name="Picture 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8E9D7820-BC77-4163-95FF-902D3719E214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Picture 4">
                            <a:extLst>
                              <a:ext uri="{FF2B5EF4-FFF2-40B4-BE49-F238E27FC236}">
                                <a16:creationId xmlns:a16="http://schemas.microsoft.com/office/drawing/2014/main" id="{8E9D7820-BC77-4163-95FF-902D3719E214}"/>
                              </a:ext>
                            </a:extLst>
                          </pic:cNvPr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6720" t="26095" r="16177" b="66114"/>
                          <a:stretch/>
                        </pic:blipFill>
                        <pic:spPr bwMode="auto">
                          <a:xfrm>
                            <a:off x="0" y="0"/>
                            <a:ext cx="615315" cy="596440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00E71A01" w14:textId="77777777" w:rsidR="006C4A5D" w:rsidRPr="00F86EF6" w:rsidRDefault="006C4A5D" w:rsidP="00C74611">
            <w:pPr>
              <w:rPr>
                <w:b/>
                <w:bCs/>
                <w:sz w:val="2"/>
                <w:szCs w:val="2"/>
                <w:lang w:val="en-GB"/>
              </w:rPr>
            </w:pPr>
          </w:p>
        </w:tc>
        <w:tc>
          <w:tcPr>
            <w:tcW w:w="7976" w:type="dxa"/>
            <w:vAlign w:val="center"/>
          </w:tcPr>
          <w:p w14:paraId="3CDD39EF" w14:textId="3CFFAF7E" w:rsidR="006C4A5D" w:rsidRPr="00F86EF6" w:rsidRDefault="00034D6A" w:rsidP="00A85D8D">
            <w:pPr>
              <w:pStyle w:val="Natevanje-normal"/>
              <w:ind w:left="0" w:firstLine="0"/>
              <w:rPr>
                <w:b/>
                <w:bCs/>
                <w:lang w:val="en-GB"/>
              </w:rPr>
            </w:pPr>
            <w:proofErr w:type="spellStart"/>
            <w:r>
              <w:rPr>
                <w:b/>
                <w:bCs/>
                <w:lang w:val="en-GB"/>
              </w:rPr>
              <w:t>V</w:t>
            </w:r>
            <w:r w:rsidR="00A85D8D">
              <w:rPr>
                <w:b/>
                <w:bCs/>
                <w:lang w:val="en-GB"/>
              </w:rPr>
              <w:t>rednovati</w:t>
            </w:r>
            <w:proofErr w:type="spellEnd"/>
            <w:r w:rsidR="006C4A5D" w:rsidRPr="00F86EF6">
              <w:rPr>
                <w:b/>
                <w:bCs/>
                <w:lang w:val="en-GB"/>
              </w:rPr>
              <w:t xml:space="preserve">: </w:t>
            </w:r>
            <w:proofErr w:type="spellStart"/>
            <w:r w:rsidR="00C74D5E">
              <w:rPr>
                <w:lang w:val="en-GB"/>
              </w:rPr>
              <w:t>Primjeniti</w:t>
            </w:r>
            <w:proofErr w:type="spellEnd"/>
            <w:r w:rsidR="00C74D5E">
              <w:rPr>
                <w:lang w:val="en-GB"/>
              </w:rPr>
              <w:t xml:space="preserve"> </w:t>
            </w:r>
            <w:proofErr w:type="spellStart"/>
            <w:r w:rsidR="00C74D5E">
              <w:rPr>
                <w:lang w:val="en-GB"/>
              </w:rPr>
              <w:t>stečeno</w:t>
            </w:r>
            <w:proofErr w:type="spellEnd"/>
            <w:r w:rsidR="00C74D5E">
              <w:rPr>
                <w:lang w:val="en-GB"/>
              </w:rPr>
              <w:t xml:space="preserve"> </w:t>
            </w:r>
            <w:proofErr w:type="spellStart"/>
            <w:r w:rsidR="00C74D5E">
              <w:rPr>
                <w:lang w:val="en-GB"/>
              </w:rPr>
              <w:t>znanje</w:t>
            </w:r>
            <w:proofErr w:type="spellEnd"/>
            <w:r w:rsidR="00A85D8D">
              <w:rPr>
                <w:lang w:val="en-GB"/>
              </w:rPr>
              <w:t xml:space="preserve"> u </w:t>
            </w:r>
            <w:proofErr w:type="spellStart"/>
            <w:r w:rsidR="00A85D8D">
              <w:rPr>
                <w:lang w:val="en-GB"/>
              </w:rPr>
              <w:t>novu</w:t>
            </w:r>
            <w:proofErr w:type="spellEnd"/>
            <w:r w:rsidR="00A85D8D">
              <w:rPr>
                <w:lang w:val="en-GB"/>
              </w:rPr>
              <w:t xml:space="preserve"> </w:t>
            </w:r>
            <w:proofErr w:type="spellStart"/>
            <w:r w:rsidR="00A85D8D">
              <w:rPr>
                <w:lang w:val="en-GB"/>
              </w:rPr>
              <w:t>c</w:t>
            </w:r>
            <w:r w:rsidR="00C74D5E">
              <w:rPr>
                <w:lang w:val="en-GB"/>
              </w:rPr>
              <w:t>ijelinu</w:t>
            </w:r>
            <w:proofErr w:type="spellEnd"/>
            <w:r w:rsidR="00A85D8D">
              <w:rPr>
                <w:lang w:val="en-GB"/>
              </w:rPr>
              <w:t xml:space="preserve">, </w:t>
            </w:r>
            <w:proofErr w:type="spellStart"/>
            <w:r w:rsidR="00A85D8D">
              <w:rPr>
                <w:lang w:val="en-GB"/>
              </w:rPr>
              <w:t>uključivanje</w:t>
            </w:r>
            <w:proofErr w:type="spellEnd"/>
            <w:r w:rsidR="00A85D8D">
              <w:rPr>
                <w:lang w:val="en-GB"/>
              </w:rPr>
              <w:t xml:space="preserve"> </w:t>
            </w:r>
            <w:proofErr w:type="spellStart"/>
            <w:r w:rsidR="00A85D8D">
              <w:rPr>
                <w:lang w:val="en-GB"/>
              </w:rPr>
              <w:t>studenata</w:t>
            </w:r>
            <w:proofErr w:type="spellEnd"/>
            <w:r w:rsidR="00A85D8D">
              <w:rPr>
                <w:lang w:val="en-GB"/>
              </w:rPr>
              <w:t xml:space="preserve"> u </w:t>
            </w:r>
            <w:proofErr w:type="spellStart"/>
            <w:r w:rsidR="00A85D8D">
              <w:rPr>
                <w:lang w:val="en-GB"/>
              </w:rPr>
              <w:t>pojedine</w:t>
            </w:r>
            <w:proofErr w:type="spellEnd"/>
            <w:r w:rsidR="00A85D8D">
              <w:rPr>
                <w:lang w:val="en-GB"/>
              </w:rPr>
              <w:t xml:space="preserve"> </w:t>
            </w:r>
            <w:proofErr w:type="spellStart"/>
            <w:r w:rsidR="00A85D8D">
              <w:rPr>
                <w:lang w:val="en-GB"/>
              </w:rPr>
              <w:t>projektne</w:t>
            </w:r>
            <w:proofErr w:type="spellEnd"/>
            <w:r w:rsidR="00A85D8D">
              <w:rPr>
                <w:lang w:val="en-GB"/>
              </w:rPr>
              <w:t xml:space="preserve"> </w:t>
            </w:r>
            <w:proofErr w:type="spellStart"/>
            <w:r w:rsidR="00A85D8D">
              <w:rPr>
                <w:lang w:val="en-GB"/>
              </w:rPr>
              <w:t>zadatke</w:t>
            </w:r>
            <w:proofErr w:type="spellEnd"/>
            <w:r w:rsidR="00A85D8D">
              <w:rPr>
                <w:lang w:val="en-GB"/>
              </w:rPr>
              <w:t xml:space="preserve"> </w:t>
            </w:r>
            <w:proofErr w:type="spellStart"/>
            <w:r w:rsidR="00A85D8D">
              <w:rPr>
                <w:lang w:val="en-GB"/>
              </w:rPr>
              <w:t>npr</w:t>
            </w:r>
            <w:proofErr w:type="spellEnd"/>
            <w:r w:rsidR="00A85D8D">
              <w:rPr>
                <w:lang w:val="en-GB"/>
              </w:rPr>
              <w:t xml:space="preserve">, Case study </w:t>
            </w:r>
          </w:p>
        </w:tc>
      </w:tr>
      <w:bookmarkEnd w:id="31"/>
    </w:tbl>
    <w:p w14:paraId="553F0347" w14:textId="77777777" w:rsidR="006C4A5D" w:rsidRPr="00F86EF6" w:rsidRDefault="006C4A5D" w:rsidP="006C4A5D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41"/>
        <w:gridCol w:w="7831"/>
      </w:tblGrid>
      <w:tr w:rsidR="006C4A5D" w:rsidRPr="00F86EF6" w14:paraId="1CC0B500" w14:textId="77777777" w:rsidTr="00C74611">
        <w:tc>
          <w:tcPr>
            <w:tcW w:w="1242" w:type="dxa"/>
            <w:vAlign w:val="center"/>
          </w:tcPr>
          <w:p w14:paraId="6D6D9A8D" w14:textId="77777777" w:rsidR="006C4A5D" w:rsidRPr="00F86EF6" w:rsidRDefault="006C4A5D" w:rsidP="00C74611">
            <w:pPr>
              <w:rPr>
                <w:b/>
                <w:bCs/>
                <w:sz w:val="2"/>
                <w:szCs w:val="2"/>
                <w:lang w:val="en-GB"/>
              </w:rPr>
            </w:pPr>
            <w:bookmarkStart w:id="32" w:name="_Hlk74909581"/>
            <w:r w:rsidRPr="00F86EF6">
              <w:rPr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059F93E1" wp14:editId="55F8D895">
                  <wp:extent cx="615315" cy="569071"/>
                  <wp:effectExtent l="0" t="0" r="0" b="2540"/>
                  <wp:docPr id="1030" name="Picture 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478FC886-BE5F-4ADC-B3B5-9BE8E78A81A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Picture 4">
                            <a:extLst>
                              <a:ext uri="{FF2B5EF4-FFF2-40B4-BE49-F238E27FC236}">
                                <a16:creationId xmlns:a16="http://schemas.microsoft.com/office/drawing/2014/main" id="{478FC886-BE5F-4ADC-B3B5-9BE8E78A81AC}"/>
                              </a:ext>
                            </a:extLst>
                          </pic:cNvPr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3404" t="26452" r="-508" b="66114"/>
                          <a:stretch/>
                        </pic:blipFill>
                        <pic:spPr bwMode="auto">
                          <a:xfrm>
                            <a:off x="0" y="0"/>
                            <a:ext cx="615315" cy="56907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20CEF24F" w14:textId="77777777" w:rsidR="006C4A5D" w:rsidRPr="00F86EF6" w:rsidRDefault="006C4A5D" w:rsidP="00C74611">
            <w:pPr>
              <w:rPr>
                <w:b/>
                <w:bCs/>
                <w:sz w:val="2"/>
                <w:szCs w:val="2"/>
                <w:lang w:val="en-GB"/>
              </w:rPr>
            </w:pPr>
          </w:p>
          <w:p w14:paraId="3E328782" w14:textId="77777777" w:rsidR="006C4A5D" w:rsidRPr="00F86EF6" w:rsidRDefault="006C4A5D" w:rsidP="00C74611">
            <w:pPr>
              <w:rPr>
                <w:b/>
                <w:bCs/>
                <w:sz w:val="2"/>
                <w:szCs w:val="2"/>
                <w:lang w:val="en-GB"/>
              </w:rPr>
            </w:pPr>
          </w:p>
        </w:tc>
        <w:tc>
          <w:tcPr>
            <w:tcW w:w="7976" w:type="dxa"/>
            <w:vAlign w:val="center"/>
          </w:tcPr>
          <w:p w14:paraId="338552A8" w14:textId="08FD34FD" w:rsidR="006C4A5D" w:rsidRPr="00F86EF6" w:rsidRDefault="00A85D8D" w:rsidP="00A85D8D">
            <w:pPr>
              <w:pStyle w:val="Natevanje-normal"/>
              <w:keepNext/>
              <w:ind w:left="0" w:firstLine="0"/>
              <w:rPr>
                <w:b/>
                <w:bCs/>
                <w:lang w:val="en-GB"/>
              </w:rPr>
            </w:pPr>
            <w:proofErr w:type="spellStart"/>
            <w:r>
              <w:rPr>
                <w:b/>
                <w:bCs/>
                <w:lang w:val="en-GB"/>
              </w:rPr>
              <w:t>Kreirati</w:t>
            </w:r>
            <w:proofErr w:type="spellEnd"/>
            <w:r w:rsidR="006C4A5D" w:rsidRPr="00F86EF6">
              <w:rPr>
                <w:b/>
                <w:bCs/>
                <w:lang w:val="en-GB"/>
              </w:rPr>
              <w:t xml:space="preserve">: </w:t>
            </w:r>
            <w:proofErr w:type="spellStart"/>
            <w:r>
              <w:rPr>
                <w:lang w:val="en-GB"/>
              </w:rPr>
              <w:t>St</w:t>
            </w:r>
            <w:r w:rsidR="00C74D5E">
              <w:rPr>
                <w:lang w:val="en-GB"/>
              </w:rPr>
              <w:t>udente</w:t>
            </w:r>
            <w:proofErr w:type="spellEnd"/>
            <w:r w:rsidR="00C74D5E">
              <w:rPr>
                <w:lang w:val="en-GB"/>
              </w:rPr>
              <w:t xml:space="preserve"> bi </w:t>
            </w:r>
            <w:proofErr w:type="spellStart"/>
            <w:r w:rsidR="00C74D5E">
              <w:rPr>
                <w:lang w:val="en-GB"/>
              </w:rPr>
              <w:t>trebalo</w:t>
            </w:r>
            <w:proofErr w:type="spellEnd"/>
            <w:r w:rsidR="00C74D5E">
              <w:rPr>
                <w:lang w:val="en-GB"/>
              </w:rPr>
              <w:t xml:space="preserve"> </w:t>
            </w:r>
            <w:proofErr w:type="spellStart"/>
            <w:r w:rsidR="00C74D5E">
              <w:rPr>
                <w:lang w:val="en-GB"/>
              </w:rPr>
              <w:t>potaknuti</w:t>
            </w:r>
            <w:proofErr w:type="spellEnd"/>
            <w:r w:rsidR="00C74D5E">
              <w:rPr>
                <w:lang w:val="en-GB"/>
              </w:rPr>
              <w:t xml:space="preserve"> </w:t>
            </w:r>
            <w:proofErr w:type="spellStart"/>
            <w:r w:rsidR="00C74D5E">
              <w:rPr>
                <w:lang w:val="en-GB"/>
              </w:rPr>
              <w:t>na</w:t>
            </w:r>
            <w:proofErr w:type="spellEnd"/>
            <w:r w:rsidR="00C74D5E"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razvijanje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kritičkog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mišljenja</w:t>
            </w:r>
            <w:proofErr w:type="spellEnd"/>
            <w:r>
              <w:rPr>
                <w:lang w:val="en-GB"/>
              </w:rPr>
              <w:t xml:space="preserve"> o </w:t>
            </w:r>
            <w:proofErr w:type="spellStart"/>
            <w:r>
              <w:rPr>
                <w:lang w:val="en-GB"/>
              </w:rPr>
              <w:t>pojedinim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metodama</w:t>
            </w:r>
            <w:proofErr w:type="spellEnd"/>
            <w:r>
              <w:rPr>
                <w:lang w:val="en-GB"/>
              </w:rPr>
              <w:t xml:space="preserve">, </w:t>
            </w:r>
            <w:proofErr w:type="spellStart"/>
            <w:r>
              <w:rPr>
                <w:lang w:val="en-GB"/>
              </w:rPr>
              <w:t>kao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i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n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razvijanje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vlastitih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inovacija</w:t>
            </w:r>
            <w:proofErr w:type="spellEnd"/>
          </w:p>
        </w:tc>
      </w:tr>
    </w:tbl>
    <w:p w14:paraId="367C4FA3" w14:textId="44FA7581" w:rsidR="006C4A5D" w:rsidRPr="00F86EF6" w:rsidRDefault="00E64DD8" w:rsidP="00E64DD8">
      <w:pPr>
        <w:pStyle w:val="Caption"/>
        <w:rPr>
          <w:lang w:val="en-GB"/>
        </w:rPr>
      </w:pPr>
      <w:bookmarkStart w:id="33" w:name="_Toc74925929"/>
      <w:bookmarkStart w:id="34" w:name="_Toc74926380"/>
      <w:bookmarkStart w:id="35" w:name="_Toc75162246"/>
      <w:bookmarkEnd w:id="32"/>
      <w:r>
        <w:t xml:space="preserve">Slika </w:t>
      </w:r>
      <w:r>
        <w:fldChar w:fldCharType="begin"/>
      </w:r>
      <w:r>
        <w:instrText xml:space="preserve"> SEQ Slika \* ARABIC </w:instrText>
      </w:r>
      <w:r>
        <w:fldChar w:fldCharType="separate"/>
      </w:r>
      <w:r w:rsidR="00111079">
        <w:rPr>
          <w:noProof/>
        </w:rPr>
        <w:t>2</w:t>
      </w:r>
      <w:r>
        <w:fldChar w:fldCharType="end"/>
      </w:r>
      <w:r w:rsidR="00590237" w:rsidRPr="00F86EF6">
        <w:rPr>
          <w:lang w:val="en-GB"/>
        </w:rPr>
        <w:t xml:space="preserve">: </w:t>
      </w:r>
      <w:bookmarkStart w:id="36" w:name="_Hlk74909794"/>
      <w:proofErr w:type="spellStart"/>
      <w:r w:rsidR="00590237" w:rsidRPr="00F86EF6">
        <w:rPr>
          <w:lang w:val="en-GB"/>
        </w:rPr>
        <w:t>Bloom</w:t>
      </w:r>
      <w:r w:rsidR="00A85D8D">
        <w:rPr>
          <w:lang w:val="en-GB"/>
        </w:rPr>
        <w:t>ova</w:t>
      </w:r>
      <w:proofErr w:type="spellEnd"/>
      <w:r w:rsidR="00A85D8D">
        <w:rPr>
          <w:lang w:val="en-GB"/>
        </w:rPr>
        <w:t xml:space="preserve"> </w:t>
      </w:r>
      <w:proofErr w:type="spellStart"/>
      <w:r w:rsidR="00A85D8D">
        <w:rPr>
          <w:lang w:val="en-GB"/>
        </w:rPr>
        <w:t>taksonomija</w:t>
      </w:r>
      <w:bookmarkEnd w:id="33"/>
      <w:bookmarkEnd w:id="34"/>
      <w:bookmarkEnd w:id="35"/>
      <w:bookmarkEnd w:id="36"/>
      <w:proofErr w:type="spellEnd"/>
    </w:p>
    <w:p w14:paraId="1E311A10" w14:textId="77777777" w:rsidR="006C4A5D" w:rsidRPr="00F86EF6" w:rsidRDefault="007F3AC9" w:rsidP="006C4A5D">
      <w:pPr>
        <w:pStyle w:val="Virpodsliko"/>
        <w:rPr>
          <w:lang w:val="en-GB"/>
        </w:rPr>
      </w:pPr>
      <w:hyperlink r:id="rId55" w:history="1">
        <w:r w:rsidR="006C4A5D" w:rsidRPr="00F86EF6">
          <w:rPr>
            <w:rStyle w:val="Hyperlink"/>
            <w:lang w:val="en-GB"/>
          </w:rPr>
          <w:t>https://www.edweek.org/education/opinion-heres-whats-wrong-with-blooms-taxonomy-a-deeper-learning-perspective/2018/03</w:t>
        </w:r>
      </w:hyperlink>
      <w:r w:rsidR="006C4A5D" w:rsidRPr="00F86EF6">
        <w:rPr>
          <w:lang w:val="en-GB"/>
        </w:rPr>
        <w:t xml:space="preserve"> </w:t>
      </w:r>
    </w:p>
    <w:p w14:paraId="5CC1AA02" w14:textId="77777777" w:rsidR="006C4A5D" w:rsidRPr="00F86EF6" w:rsidRDefault="006C4A5D" w:rsidP="006C4A5D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5A07FC86" w14:textId="77777777" w:rsidR="006C4A5D" w:rsidRPr="00F86EF6" w:rsidRDefault="006C4A5D" w:rsidP="006C4A5D">
      <w:pPr>
        <w:rPr>
          <w:lang w:val="en-GB"/>
        </w:rPr>
      </w:pPr>
    </w:p>
    <w:p w14:paraId="090EC330" w14:textId="5FEB3B23" w:rsidR="00224828" w:rsidRPr="00F86EF6" w:rsidRDefault="00A85D8D" w:rsidP="006C4A5D">
      <w:pPr>
        <w:rPr>
          <w:lang w:val="en-GB"/>
        </w:rPr>
      </w:pPr>
      <w:bookmarkStart w:id="37" w:name="_Hlk74909638"/>
      <w:proofErr w:type="spellStart"/>
      <w:r>
        <w:rPr>
          <w:lang w:val="en-GB"/>
        </w:rPr>
        <w:t>Bloomova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digitalna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aksonomija</w:t>
      </w:r>
      <w:proofErr w:type="spellEnd"/>
      <w:r>
        <w:rPr>
          <w:lang w:val="en-GB"/>
        </w:rPr>
        <w:t xml:space="preserve"> (</w:t>
      </w:r>
      <w:proofErr w:type="spellStart"/>
      <w:r>
        <w:rPr>
          <w:lang w:val="en-GB"/>
        </w:rPr>
        <w:t>koju</w:t>
      </w:r>
      <w:proofErr w:type="spellEnd"/>
      <w:r>
        <w:rPr>
          <w:lang w:val="en-GB"/>
        </w:rPr>
        <w:t xml:space="preserve"> je </w:t>
      </w:r>
      <w:proofErr w:type="spellStart"/>
      <w:r>
        <w:rPr>
          <w:lang w:val="en-GB"/>
        </w:rPr>
        <w:t>kreirao</w:t>
      </w:r>
      <w:proofErr w:type="spellEnd"/>
      <w:r>
        <w:rPr>
          <w:lang w:val="en-GB"/>
        </w:rPr>
        <w:t xml:space="preserve"> </w:t>
      </w:r>
      <w:r w:rsidRPr="00A85D8D">
        <w:rPr>
          <w:lang w:val="en-GB"/>
        </w:rPr>
        <w:t>Andrew Churches</w:t>
      </w:r>
      <w:r>
        <w:rPr>
          <w:lang w:val="en-GB"/>
        </w:rPr>
        <w:t xml:space="preserve">) je </w:t>
      </w:r>
      <w:proofErr w:type="spellStart"/>
      <w:r>
        <w:rPr>
          <w:lang w:val="en-GB"/>
        </w:rPr>
        <w:t>značajan</w:t>
      </w:r>
      <w:proofErr w:type="spellEnd"/>
      <w:r>
        <w:rPr>
          <w:lang w:val="en-GB"/>
        </w:rPr>
        <w:t xml:space="preserve"> model </w:t>
      </w:r>
      <w:proofErr w:type="spellStart"/>
      <w:r>
        <w:rPr>
          <w:lang w:val="en-GB"/>
        </w:rPr>
        <w:t>koj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ise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koristi</w:t>
      </w:r>
      <w:proofErr w:type="spellEnd"/>
      <w:r>
        <w:rPr>
          <w:lang w:val="en-GB"/>
        </w:rPr>
        <w:t xml:space="preserve"> za </w:t>
      </w:r>
      <w:proofErr w:type="spellStart"/>
      <w:r>
        <w:rPr>
          <w:lang w:val="en-GB"/>
        </w:rPr>
        <w:t>klasifikaciju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odgojno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obrazovnih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ciljeva</w:t>
      </w:r>
      <w:proofErr w:type="spellEnd"/>
      <w:r w:rsidR="00224828" w:rsidRPr="00F86EF6">
        <w:rPr>
          <w:lang w:val="en-GB"/>
        </w:rPr>
        <w:t>.</w:t>
      </w:r>
      <w:r w:rsidR="00C74D5E">
        <w:rPr>
          <w:lang w:val="en-GB"/>
        </w:rPr>
        <w:t xml:space="preserve"> </w:t>
      </w:r>
      <w:proofErr w:type="spellStart"/>
      <w:r w:rsidR="00C74D5E">
        <w:rPr>
          <w:lang w:val="en-GB"/>
        </w:rPr>
        <w:t>Pomaže</w:t>
      </w:r>
      <w:proofErr w:type="spellEnd"/>
      <w:r w:rsidR="00C74D5E">
        <w:rPr>
          <w:lang w:val="en-GB"/>
        </w:rPr>
        <w:t xml:space="preserve"> </w:t>
      </w:r>
      <w:proofErr w:type="spellStart"/>
      <w:r w:rsidR="005134A2">
        <w:rPr>
          <w:lang w:val="en-GB"/>
        </w:rPr>
        <w:t>nastavnici</w:t>
      </w:r>
      <w:r w:rsidR="00C74D5E">
        <w:rPr>
          <w:lang w:val="en-GB"/>
        </w:rPr>
        <w:t>ma</w:t>
      </w:r>
      <w:proofErr w:type="spellEnd"/>
      <w:r w:rsidR="00C74D5E">
        <w:rPr>
          <w:lang w:val="en-GB"/>
        </w:rPr>
        <w:t xml:space="preserve"> </w:t>
      </w:r>
      <w:proofErr w:type="spellStart"/>
      <w:r w:rsidR="00C74D5E">
        <w:rPr>
          <w:lang w:val="en-GB"/>
        </w:rPr>
        <w:t>i</w:t>
      </w:r>
      <w:proofErr w:type="spellEnd"/>
      <w:r w:rsidR="00C74D5E">
        <w:rPr>
          <w:lang w:val="en-GB"/>
        </w:rPr>
        <w:t xml:space="preserve"> </w:t>
      </w:r>
      <w:proofErr w:type="spellStart"/>
      <w:r w:rsidR="00C74D5E">
        <w:rPr>
          <w:lang w:val="en-GB"/>
        </w:rPr>
        <w:t>studentima</w:t>
      </w:r>
      <w:proofErr w:type="spellEnd"/>
      <w:r w:rsidR="000A6ED9">
        <w:rPr>
          <w:lang w:val="en-GB"/>
        </w:rPr>
        <w:t xml:space="preserve"> u </w:t>
      </w:r>
      <w:proofErr w:type="spellStart"/>
      <w:r w:rsidR="000A6ED9">
        <w:rPr>
          <w:lang w:val="en-GB"/>
        </w:rPr>
        <w:t>kreiranju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nastavnih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materijala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i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metoda</w:t>
      </w:r>
      <w:proofErr w:type="spellEnd"/>
      <w:r w:rsidR="000A6ED9">
        <w:rPr>
          <w:lang w:val="en-GB"/>
        </w:rPr>
        <w:t xml:space="preserve">, </w:t>
      </w:r>
      <w:proofErr w:type="spellStart"/>
      <w:r w:rsidR="000A6ED9">
        <w:rPr>
          <w:lang w:val="en-GB"/>
        </w:rPr>
        <w:t>postavljanu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ciljeva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i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kriterija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ocjenjivanja</w:t>
      </w:r>
      <w:proofErr w:type="spellEnd"/>
      <w:r w:rsidR="000A6ED9">
        <w:rPr>
          <w:lang w:val="en-GB"/>
        </w:rPr>
        <w:t xml:space="preserve">, </w:t>
      </w:r>
      <w:proofErr w:type="spellStart"/>
      <w:r w:rsidR="000A6ED9">
        <w:rPr>
          <w:lang w:val="en-GB"/>
        </w:rPr>
        <w:t>analizi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nastavnih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planova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i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programa</w:t>
      </w:r>
      <w:proofErr w:type="spellEnd"/>
      <w:r w:rsidR="000A6ED9">
        <w:rPr>
          <w:lang w:val="en-GB"/>
        </w:rPr>
        <w:t xml:space="preserve">. </w:t>
      </w:r>
      <w:proofErr w:type="spellStart"/>
      <w:r w:rsidR="000A6ED9">
        <w:rPr>
          <w:lang w:val="en-GB"/>
        </w:rPr>
        <w:t>Također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pomaže</w:t>
      </w:r>
      <w:proofErr w:type="spellEnd"/>
      <w:r w:rsidR="000A6ED9">
        <w:rPr>
          <w:lang w:val="en-GB"/>
        </w:rPr>
        <w:t xml:space="preserve"> </w:t>
      </w:r>
      <w:proofErr w:type="spellStart"/>
      <w:r w:rsidR="005134A2">
        <w:rPr>
          <w:lang w:val="en-GB"/>
        </w:rPr>
        <w:t>nastavnici</w:t>
      </w:r>
      <w:r w:rsidR="000A6ED9">
        <w:rPr>
          <w:lang w:val="en-GB"/>
        </w:rPr>
        <w:t>ma</w:t>
      </w:r>
      <w:proofErr w:type="spellEnd"/>
      <w:r w:rsidR="000A6ED9">
        <w:rPr>
          <w:lang w:val="en-GB"/>
        </w:rPr>
        <w:t xml:space="preserve"> da </w:t>
      </w:r>
      <w:proofErr w:type="spellStart"/>
      <w:r w:rsidR="000A6ED9">
        <w:rPr>
          <w:lang w:val="en-GB"/>
        </w:rPr>
        <w:t>koriste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digitalne</w:t>
      </w:r>
      <w:proofErr w:type="spellEnd"/>
      <w:r w:rsidR="000A6ED9">
        <w:rPr>
          <w:lang w:val="en-GB"/>
        </w:rPr>
        <w:t xml:space="preserve"> alate </w:t>
      </w:r>
      <w:proofErr w:type="spellStart"/>
      <w:r w:rsidR="000A6ED9">
        <w:rPr>
          <w:lang w:val="en-GB"/>
        </w:rPr>
        <w:t>i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tehnologiju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kako</w:t>
      </w:r>
      <w:proofErr w:type="spellEnd"/>
      <w:r w:rsidR="000A6ED9">
        <w:rPr>
          <w:lang w:val="en-GB"/>
        </w:rPr>
        <w:t xml:space="preserve"> bi </w:t>
      </w:r>
      <w:proofErr w:type="spellStart"/>
      <w:r w:rsidR="000A6ED9">
        <w:rPr>
          <w:lang w:val="en-GB"/>
        </w:rPr>
        <w:t>učenicima</w:t>
      </w:r>
      <w:proofErr w:type="spellEnd"/>
      <w:r w:rsidR="000A6ED9">
        <w:rPr>
          <w:lang w:val="en-GB"/>
        </w:rPr>
        <w:t>/</w:t>
      </w:r>
      <w:proofErr w:type="spellStart"/>
      <w:r w:rsidR="000A6ED9">
        <w:rPr>
          <w:lang w:val="en-GB"/>
        </w:rPr>
        <w:t>studentima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olakšali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savladavanje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nastavnih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programa</w:t>
      </w:r>
      <w:proofErr w:type="spellEnd"/>
      <w:r w:rsidR="000A6ED9">
        <w:rPr>
          <w:lang w:val="en-GB"/>
        </w:rPr>
        <w:t xml:space="preserve">. </w:t>
      </w:r>
    </w:p>
    <w:p w14:paraId="7739DE41" w14:textId="77777777" w:rsidR="006C4A5D" w:rsidRPr="00F86EF6" w:rsidRDefault="006C4A5D" w:rsidP="006C4A5D">
      <w:pPr>
        <w:pStyle w:val="NoSpacing"/>
        <w:rPr>
          <w:rFonts w:ascii="Arial" w:hAnsi="Arial" w:cs="Arial"/>
          <w:lang w:val="en-GB"/>
        </w:rPr>
      </w:pPr>
    </w:p>
    <w:p w14:paraId="021064B8" w14:textId="77777777" w:rsidR="006C4A5D" w:rsidRPr="00F86EF6" w:rsidRDefault="006C4A5D" w:rsidP="006C4A5D">
      <w:pPr>
        <w:pStyle w:val="NoSpacing"/>
        <w:rPr>
          <w:rFonts w:ascii="Arial" w:hAnsi="Arial" w:cs="Arial"/>
          <w:lang w:val="en-GB"/>
        </w:rPr>
      </w:pPr>
    </w:p>
    <w:p w14:paraId="57C671B7" w14:textId="32207C47" w:rsidR="00CD4F94" w:rsidRPr="00F86EF6" w:rsidRDefault="000A6ED9" w:rsidP="00CD4F94">
      <w:pPr>
        <w:rPr>
          <w:lang w:val="en-GB"/>
        </w:rPr>
      </w:pPr>
      <w:proofErr w:type="spellStart"/>
      <w:r>
        <w:rPr>
          <w:lang w:val="en-GB"/>
        </w:rPr>
        <w:lastRenderedPageBreak/>
        <w:t>Grafička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piramida</w:t>
      </w:r>
      <w:proofErr w:type="spellEnd"/>
      <w:r>
        <w:rPr>
          <w:lang w:val="en-GB"/>
        </w:rPr>
        <w:t xml:space="preserve"> </w:t>
      </w:r>
      <w:proofErr w:type="spellStart"/>
      <w:r w:rsidRPr="000A6ED9">
        <w:rPr>
          <w:lang w:val="en-GB"/>
        </w:rPr>
        <w:t>predstavlja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šest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razina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Bloomove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digitalne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ta</w:t>
      </w:r>
      <w:r>
        <w:rPr>
          <w:lang w:val="en-GB"/>
        </w:rPr>
        <w:t>ksonomije</w:t>
      </w:r>
      <w:proofErr w:type="spellEnd"/>
      <w:r>
        <w:rPr>
          <w:lang w:val="en-GB"/>
        </w:rPr>
        <w:t xml:space="preserve">, u </w:t>
      </w:r>
      <w:proofErr w:type="spellStart"/>
      <w:r>
        <w:rPr>
          <w:lang w:val="en-GB"/>
        </w:rPr>
        <w:t>rasponu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od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vještina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razmišljanja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niže</w:t>
      </w:r>
      <w:r>
        <w:rPr>
          <w:lang w:val="en-GB"/>
        </w:rPr>
        <w:t>g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reda</w:t>
      </w:r>
      <w:proofErr w:type="spellEnd"/>
      <w:r>
        <w:rPr>
          <w:lang w:val="en-GB"/>
        </w:rPr>
        <w:t xml:space="preserve"> s </w:t>
      </w:r>
      <w:proofErr w:type="spellStart"/>
      <w:r>
        <w:rPr>
          <w:lang w:val="en-GB"/>
        </w:rPr>
        <w:t>lijeve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strane</w:t>
      </w:r>
      <w:proofErr w:type="spellEnd"/>
      <w:r>
        <w:rPr>
          <w:lang w:val="en-GB"/>
        </w:rPr>
        <w:t xml:space="preserve"> (</w:t>
      </w:r>
      <w:proofErr w:type="spellStart"/>
      <w:r>
        <w:rPr>
          <w:lang w:val="en-GB"/>
        </w:rPr>
        <w:t>pamćenja</w:t>
      </w:r>
      <w:proofErr w:type="spellEnd"/>
      <w:r w:rsidRPr="000A6ED9">
        <w:rPr>
          <w:lang w:val="en-GB"/>
        </w:rPr>
        <w:t xml:space="preserve">) do </w:t>
      </w:r>
      <w:proofErr w:type="spellStart"/>
      <w:r w:rsidRPr="000A6ED9">
        <w:rPr>
          <w:lang w:val="en-GB"/>
        </w:rPr>
        <w:t>vještina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razmišljanja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više</w:t>
      </w:r>
      <w:r>
        <w:rPr>
          <w:lang w:val="en-GB"/>
        </w:rPr>
        <w:t>g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reda</w:t>
      </w:r>
      <w:proofErr w:type="spellEnd"/>
      <w:r>
        <w:rPr>
          <w:lang w:val="en-GB"/>
        </w:rPr>
        <w:t xml:space="preserve"> s </w:t>
      </w:r>
      <w:proofErr w:type="spellStart"/>
      <w:r>
        <w:rPr>
          <w:lang w:val="en-GB"/>
        </w:rPr>
        <w:t>desne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strane</w:t>
      </w:r>
      <w:proofErr w:type="spellEnd"/>
      <w:r>
        <w:rPr>
          <w:lang w:val="en-GB"/>
        </w:rPr>
        <w:t xml:space="preserve"> (</w:t>
      </w:r>
      <w:proofErr w:type="spellStart"/>
      <w:r>
        <w:rPr>
          <w:lang w:val="en-GB"/>
        </w:rPr>
        <w:t>stvaranja</w:t>
      </w:r>
      <w:proofErr w:type="spellEnd"/>
      <w:r w:rsidRPr="000A6ED9">
        <w:rPr>
          <w:lang w:val="en-GB"/>
        </w:rPr>
        <w:t xml:space="preserve">). </w:t>
      </w:r>
      <w:proofErr w:type="spellStart"/>
      <w:r w:rsidRPr="000A6ED9">
        <w:rPr>
          <w:lang w:val="en-GB"/>
        </w:rPr>
        <w:t>Bloomova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piramida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digitalne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takson</w:t>
      </w:r>
      <w:r>
        <w:rPr>
          <w:lang w:val="en-GB"/>
        </w:rPr>
        <w:t>omije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koristi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akcijske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glagole</w:t>
      </w:r>
      <w:proofErr w:type="spellEnd"/>
      <w:r w:rsidRPr="000A6ED9">
        <w:rPr>
          <w:lang w:val="en-GB"/>
        </w:rPr>
        <w:t xml:space="preserve"> za </w:t>
      </w:r>
      <w:proofErr w:type="spellStart"/>
      <w:r w:rsidRPr="000A6ED9">
        <w:rPr>
          <w:lang w:val="en-GB"/>
        </w:rPr>
        <w:t>svaku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razinu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dimenzije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kognitivnog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procesa</w:t>
      </w:r>
      <w:proofErr w:type="spellEnd"/>
      <w:r w:rsidRPr="000A6ED9">
        <w:rPr>
          <w:lang w:val="en-GB"/>
        </w:rPr>
        <w:t xml:space="preserve">. Neki se </w:t>
      </w:r>
      <w:proofErr w:type="spellStart"/>
      <w:r w:rsidRPr="000A6ED9">
        <w:rPr>
          <w:lang w:val="en-GB"/>
        </w:rPr>
        <w:t>glagoli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radnje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mogu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koristiti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na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više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razina</w:t>
      </w:r>
      <w:proofErr w:type="spellEnd"/>
      <w:r w:rsidRPr="000A6ED9">
        <w:rPr>
          <w:lang w:val="en-GB"/>
        </w:rPr>
        <w:t xml:space="preserve">, </w:t>
      </w:r>
      <w:proofErr w:type="spellStart"/>
      <w:r w:rsidRPr="000A6ED9">
        <w:rPr>
          <w:lang w:val="en-GB"/>
        </w:rPr>
        <w:t>ovisno</w:t>
      </w:r>
      <w:proofErr w:type="spellEnd"/>
      <w:r w:rsidRPr="000A6ED9">
        <w:rPr>
          <w:lang w:val="en-GB"/>
        </w:rPr>
        <w:t xml:space="preserve"> o </w:t>
      </w:r>
      <w:proofErr w:type="spellStart"/>
      <w:r w:rsidRPr="000A6ED9">
        <w:rPr>
          <w:lang w:val="en-GB"/>
        </w:rPr>
        <w:t>kontekst</w:t>
      </w:r>
      <w:r>
        <w:rPr>
          <w:lang w:val="en-GB"/>
        </w:rPr>
        <w:t>u</w:t>
      </w:r>
      <w:proofErr w:type="spellEnd"/>
      <w:r>
        <w:rPr>
          <w:lang w:val="en-GB"/>
        </w:rPr>
        <w:t xml:space="preserve">. </w:t>
      </w:r>
      <w:bookmarkEnd w:id="37"/>
    </w:p>
    <w:p w14:paraId="3A1FBD08" w14:textId="77777777" w:rsidR="00964345" w:rsidRPr="00F86EF6" w:rsidRDefault="006C4A5D" w:rsidP="00964345">
      <w:pPr>
        <w:keepNext/>
        <w:rPr>
          <w:lang w:val="en-GB"/>
        </w:rPr>
      </w:pPr>
      <w:r w:rsidRPr="00F86EF6">
        <w:rPr>
          <w:noProof/>
          <w:lang w:val="hr-HR" w:eastAsia="hr-HR"/>
        </w:rPr>
        <w:drawing>
          <wp:inline distT="0" distB="0" distL="0" distR="0" wp14:anchorId="4699AEA9" wp14:editId="10CE5DC4">
            <wp:extent cx="5767070" cy="4053840"/>
            <wp:effectExtent l="0" t="0" r="0" b="0"/>
            <wp:docPr id="675" name="Slika 6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7070" cy="4053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A3B3F2" w14:textId="4DD4394A" w:rsidR="00964345" w:rsidRPr="00F86EF6" w:rsidRDefault="00E64DD8" w:rsidP="00E64DD8">
      <w:pPr>
        <w:pStyle w:val="Caption"/>
        <w:rPr>
          <w:lang w:val="en-GB"/>
        </w:rPr>
      </w:pPr>
      <w:bookmarkStart w:id="38" w:name="_Toc74925930"/>
      <w:bookmarkStart w:id="39" w:name="_Toc74926381"/>
      <w:bookmarkStart w:id="40" w:name="_Toc75162247"/>
      <w:r>
        <w:t xml:space="preserve">Slika </w:t>
      </w:r>
      <w:r>
        <w:fldChar w:fldCharType="begin"/>
      </w:r>
      <w:r>
        <w:instrText xml:space="preserve"> SEQ Slika \* ARABIC </w:instrText>
      </w:r>
      <w:r>
        <w:fldChar w:fldCharType="separate"/>
      </w:r>
      <w:r w:rsidR="00111079">
        <w:rPr>
          <w:noProof/>
        </w:rPr>
        <w:t>3</w:t>
      </w:r>
      <w:r>
        <w:fldChar w:fldCharType="end"/>
      </w:r>
      <w:r w:rsidR="00964345" w:rsidRPr="00F86EF6">
        <w:rPr>
          <w:lang w:val="en-GB"/>
        </w:rPr>
        <w:t xml:space="preserve">: </w:t>
      </w:r>
      <w:bookmarkStart w:id="41" w:name="_Hlk74909771"/>
      <w:proofErr w:type="spellStart"/>
      <w:r w:rsidR="00B85682" w:rsidRPr="00F86EF6">
        <w:rPr>
          <w:lang w:val="en-GB"/>
        </w:rPr>
        <w:t>Bloom</w:t>
      </w:r>
      <w:r w:rsidR="000A6ED9">
        <w:rPr>
          <w:lang w:val="en-GB"/>
        </w:rPr>
        <w:t>va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digitalna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taksonomija</w:t>
      </w:r>
      <w:bookmarkEnd w:id="38"/>
      <w:bookmarkEnd w:id="39"/>
      <w:bookmarkEnd w:id="40"/>
      <w:bookmarkEnd w:id="41"/>
      <w:proofErr w:type="spellEnd"/>
    </w:p>
    <w:p w14:paraId="5597BA02" w14:textId="4932BA3E" w:rsidR="006C4A5D" w:rsidRPr="00F86EF6" w:rsidRDefault="006C4A5D" w:rsidP="006C4A5D">
      <w:pPr>
        <w:rPr>
          <w:lang w:val="en-GB"/>
        </w:rPr>
      </w:pPr>
      <w:r w:rsidRPr="00F86EF6">
        <w:rPr>
          <w:lang w:val="en-GB"/>
        </w:rPr>
        <w:t xml:space="preserve"> </w:t>
      </w:r>
    </w:p>
    <w:p w14:paraId="62C0D02C" w14:textId="77777777" w:rsidR="006C4A5D" w:rsidRPr="00F86EF6" w:rsidRDefault="006C4A5D" w:rsidP="006C4A5D">
      <w:pPr>
        <w:rPr>
          <w:lang w:val="en-GB"/>
        </w:rPr>
      </w:pPr>
    </w:p>
    <w:p w14:paraId="19FF0AAB" w14:textId="77777777" w:rsidR="006C4A5D" w:rsidRPr="00F86EF6" w:rsidRDefault="006C4A5D" w:rsidP="006C4A5D">
      <w:pPr>
        <w:rPr>
          <w:lang w:val="en-GB"/>
        </w:rPr>
      </w:pPr>
    </w:p>
    <w:p w14:paraId="6848FE10" w14:textId="02E896B0" w:rsidR="006C4A5D" w:rsidRPr="00F86EF6" w:rsidRDefault="000A6ED9" w:rsidP="006C4A5D">
      <w:pPr>
        <w:rPr>
          <w:lang w:val="en-GB"/>
        </w:rPr>
      </w:pPr>
      <w:bookmarkStart w:id="42" w:name="_Hlk74909711"/>
      <w:proofErr w:type="spellStart"/>
      <w:r w:rsidRPr="000A6ED9">
        <w:rPr>
          <w:lang w:val="en-GB"/>
        </w:rPr>
        <w:t>Koje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ćete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razine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uključiti</w:t>
      </w:r>
      <w:proofErr w:type="spellEnd"/>
      <w:r w:rsidRPr="000A6ED9">
        <w:rPr>
          <w:lang w:val="en-GB"/>
        </w:rPr>
        <w:t xml:space="preserve"> u </w:t>
      </w:r>
      <w:proofErr w:type="spellStart"/>
      <w:r w:rsidRPr="000A6ED9">
        <w:rPr>
          <w:lang w:val="en-GB"/>
        </w:rPr>
        <w:t>svoje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nasta</w:t>
      </w:r>
      <w:r>
        <w:rPr>
          <w:lang w:val="en-GB"/>
        </w:rPr>
        <w:t>vne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planove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uvelike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ovisi</w:t>
      </w:r>
      <w:proofErr w:type="spellEnd"/>
      <w:r>
        <w:rPr>
          <w:lang w:val="en-GB"/>
        </w:rPr>
        <w:t xml:space="preserve"> o </w:t>
      </w:r>
      <w:proofErr w:type="spellStart"/>
      <w:r>
        <w:rPr>
          <w:lang w:val="en-GB"/>
        </w:rPr>
        <w:t>načinu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na</w:t>
      </w:r>
      <w:proofErr w:type="spellEnd"/>
      <w:r>
        <w:rPr>
          <w:lang w:val="en-GB"/>
        </w:rPr>
        <w:t xml:space="preserve"> koji </w:t>
      </w:r>
      <w:proofErr w:type="spellStart"/>
      <w:r>
        <w:rPr>
          <w:lang w:val="en-GB"/>
        </w:rPr>
        <w:t>ste</w:t>
      </w:r>
      <w:proofErr w:type="spellEnd"/>
      <w:r>
        <w:rPr>
          <w:lang w:val="en-GB"/>
        </w:rPr>
        <w:t xml:space="preserve"> </w:t>
      </w:r>
      <w:proofErr w:type="spellStart"/>
      <w:r w:rsidRPr="000A6ED9">
        <w:rPr>
          <w:lang w:val="en-GB"/>
        </w:rPr>
        <w:t>organizirali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nastavu</w:t>
      </w:r>
      <w:proofErr w:type="spellEnd"/>
      <w:r w:rsidRPr="000A6ED9">
        <w:rPr>
          <w:lang w:val="en-GB"/>
        </w:rPr>
        <w:t xml:space="preserve">. U </w:t>
      </w:r>
      <w:proofErr w:type="spellStart"/>
      <w:r w:rsidRPr="000A6ED9">
        <w:rPr>
          <w:lang w:val="en-GB"/>
        </w:rPr>
        <w:t>ovo</w:t>
      </w:r>
      <w:r>
        <w:rPr>
          <w:lang w:val="en-GB"/>
        </w:rPr>
        <w:t>m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priručniku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donosimo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nekoliko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savjeta</w:t>
      </w:r>
      <w:proofErr w:type="spellEnd"/>
      <w:r w:rsidRPr="000A6ED9">
        <w:rPr>
          <w:lang w:val="en-GB"/>
        </w:rPr>
        <w:t xml:space="preserve"> i </w:t>
      </w:r>
      <w:proofErr w:type="spellStart"/>
      <w:r w:rsidRPr="000A6ED9">
        <w:rPr>
          <w:lang w:val="en-GB"/>
        </w:rPr>
        <w:t>ideja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kako</w:t>
      </w:r>
      <w:proofErr w:type="spellEnd"/>
      <w:r w:rsidRPr="000A6ED9">
        <w:rPr>
          <w:lang w:val="en-GB"/>
        </w:rPr>
        <w:t xml:space="preserve"> da </w:t>
      </w:r>
      <w:proofErr w:type="spellStart"/>
      <w:r w:rsidRPr="000A6ED9">
        <w:rPr>
          <w:lang w:val="en-GB"/>
        </w:rPr>
        <w:t>vaša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predavanja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i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tutorijali</w:t>
      </w:r>
      <w:proofErr w:type="spellEnd"/>
      <w:r w:rsidRPr="000A6ED9">
        <w:rPr>
          <w:lang w:val="en-GB"/>
        </w:rPr>
        <w:t xml:space="preserve"> </w:t>
      </w:r>
      <w:proofErr w:type="spellStart"/>
      <w:r w:rsidRPr="000A6ED9">
        <w:rPr>
          <w:lang w:val="en-GB"/>
        </w:rPr>
        <w:t>rade</w:t>
      </w:r>
      <w:proofErr w:type="spellEnd"/>
      <w:r w:rsidRPr="000A6ED9">
        <w:rPr>
          <w:lang w:val="en-GB"/>
        </w:rPr>
        <w:t xml:space="preserve"> bez </w:t>
      </w:r>
      <w:proofErr w:type="spellStart"/>
      <w:r w:rsidRPr="000A6ED9">
        <w:rPr>
          <w:lang w:val="en-GB"/>
        </w:rPr>
        <w:t>problema</w:t>
      </w:r>
      <w:proofErr w:type="spellEnd"/>
      <w:r w:rsidR="00A8743D" w:rsidRPr="00F86EF6">
        <w:rPr>
          <w:lang w:val="en-GB"/>
        </w:rPr>
        <w:t xml:space="preserve">. </w:t>
      </w:r>
    </w:p>
    <w:p w14:paraId="534791A4" w14:textId="77777777" w:rsidR="006C4A5D" w:rsidRPr="00F86EF6" w:rsidRDefault="006C4A5D" w:rsidP="006C4A5D">
      <w:pPr>
        <w:rPr>
          <w:lang w:val="en-GB"/>
        </w:rPr>
      </w:pPr>
    </w:p>
    <w:p w14:paraId="78CE011A" w14:textId="6210A0D4" w:rsidR="003B25B3" w:rsidRPr="00F86EF6" w:rsidRDefault="000A6ED9" w:rsidP="006C4A5D">
      <w:pPr>
        <w:rPr>
          <w:lang w:val="en-GB"/>
        </w:rPr>
      </w:pPr>
      <w:bookmarkStart w:id="43" w:name="_Hlk73346364"/>
      <w:proofErr w:type="spellStart"/>
      <w:r>
        <w:rPr>
          <w:lang w:val="en-GB"/>
        </w:rPr>
        <w:t>Upotrijebite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navedene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glagole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i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fraze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kako</w:t>
      </w:r>
      <w:proofErr w:type="spellEnd"/>
      <w:r>
        <w:rPr>
          <w:lang w:val="en-GB"/>
        </w:rPr>
        <w:t xml:space="preserve"> bi </w:t>
      </w:r>
      <w:proofErr w:type="spellStart"/>
      <w:r>
        <w:rPr>
          <w:lang w:val="en-GB"/>
        </w:rPr>
        <w:t>ste</w:t>
      </w:r>
      <w:proofErr w:type="spellEnd"/>
      <w:r>
        <w:rPr>
          <w:lang w:val="en-GB"/>
        </w:rPr>
        <w:t xml:space="preserve"> </w:t>
      </w:r>
      <w:bookmarkEnd w:id="43"/>
      <w:proofErr w:type="spellStart"/>
      <w:r>
        <w:rPr>
          <w:lang w:val="en-GB"/>
        </w:rPr>
        <w:t>studentima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lakše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predočili</w:t>
      </w:r>
      <w:proofErr w:type="spellEnd"/>
      <w:r>
        <w:rPr>
          <w:lang w:val="en-GB"/>
        </w:rPr>
        <w:t xml:space="preserve"> ono </w:t>
      </w:r>
      <w:proofErr w:type="spellStart"/>
      <w:r>
        <w:rPr>
          <w:lang w:val="en-GB"/>
        </w:rPr>
        <w:t>št</w:t>
      </w:r>
      <w:r w:rsidR="00C74D5E">
        <w:rPr>
          <w:lang w:val="en-GB"/>
        </w:rPr>
        <w:t>o</w:t>
      </w:r>
      <w:proofErr w:type="spellEnd"/>
      <w:r w:rsidR="00C74D5E">
        <w:rPr>
          <w:lang w:val="en-GB"/>
        </w:rPr>
        <w:t xml:space="preserve"> </w:t>
      </w:r>
      <w:proofErr w:type="spellStart"/>
      <w:r w:rsidR="00C74D5E">
        <w:rPr>
          <w:lang w:val="en-GB"/>
        </w:rPr>
        <w:t>od</w:t>
      </w:r>
      <w:proofErr w:type="spellEnd"/>
      <w:r w:rsidR="00C74D5E">
        <w:rPr>
          <w:lang w:val="en-GB"/>
        </w:rPr>
        <w:t xml:space="preserve"> </w:t>
      </w:r>
      <w:proofErr w:type="spellStart"/>
      <w:r w:rsidR="00C74D5E">
        <w:rPr>
          <w:lang w:val="en-GB"/>
        </w:rPr>
        <w:t>njih</w:t>
      </w:r>
      <w:proofErr w:type="spellEnd"/>
      <w:r w:rsidR="00C74D5E">
        <w:rPr>
          <w:lang w:val="en-GB"/>
        </w:rPr>
        <w:t xml:space="preserve"> </w:t>
      </w:r>
      <w:proofErr w:type="spellStart"/>
      <w:r w:rsidR="00C74D5E">
        <w:rPr>
          <w:lang w:val="en-GB"/>
        </w:rPr>
        <w:t>očekujete</w:t>
      </w:r>
      <w:proofErr w:type="spellEnd"/>
      <w:r w:rsidR="00C74D5E">
        <w:rPr>
          <w:lang w:val="en-GB"/>
        </w:rPr>
        <w:t xml:space="preserve">. </w:t>
      </w:r>
      <w:proofErr w:type="spellStart"/>
      <w:r w:rsidR="00C74D5E">
        <w:rPr>
          <w:lang w:val="en-GB"/>
        </w:rPr>
        <w:t>Naravno</w:t>
      </w:r>
      <w:proofErr w:type="spellEnd"/>
      <w:r w:rsidR="00C74D5E">
        <w:rPr>
          <w:lang w:val="en-GB"/>
        </w:rPr>
        <w:t xml:space="preserve"> </w:t>
      </w:r>
      <w:proofErr w:type="spellStart"/>
      <w:r w:rsidR="00C74D5E">
        <w:rPr>
          <w:lang w:val="en-GB"/>
        </w:rPr>
        <w:t>na</w:t>
      </w:r>
      <w:proofErr w:type="spellEnd"/>
      <w:r w:rsidR="00C74D5E">
        <w:rPr>
          <w:lang w:val="en-GB"/>
        </w:rPr>
        <w:t xml:space="preserve"> </w:t>
      </w:r>
      <w:proofErr w:type="spellStart"/>
      <w:r>
        <w:rPr>
          <w:lang w:val="en-GB"/>
        </w:rPr>
        <w:t>izboru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ostaje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svakom</w:t>
      </w:r>
      <w:proofErr w:type="spellEnd"/>
      <w:r>
        <w:rPr>
          <w:lang w:val="en-GB"/>
        </w:rPr>
        <w:t xml:space="preserve"> </w:t>
      </w:r>
      <w:proofErr w:type="spellStart"/>
      <w:r w:rsidR="005134A2">
        <w:rPr>
          <w:lang w:val="en-GB"/>
        </w:rPr>
        <w:t>nastavnik</w:t>
      </w:r>
      <w:r>
        <w:rPr>
          <w:lang w:val="en-GB"/>
        </w:rPr>
        <w:t>u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što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će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od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spomenutoga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koristiti</w:t>
      </w:r>
      <w:proofErr w:type="spellEnd"/>
      <w:r>
        <w:rPr>
          <w:lang w:val="en-GB"/>
        </w:rPr>
        <w:t xml:space="preserve"> u </w:t>
      </w:r>
      <w:proofErr w:type="spellStart"/>
      <w:r>
        <w:rPr>
          <w:lang w:val="en-GB"/>
        </w:rPr>
        <w:t>nastavnom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procesu</w:t>
      </w:r>
      <w:proofErr w:type="spellEnd"/>
      <w:r>
        <w:rPr>
          <w:lang w:val="en-GB"/>
        </w:rPr>
        <w:t xml:space="preserve">. </w:t>
      </w:r>
    </w:p>
    <w:bookmarkEnd w:id="42"/>
    <w:p w14:paraId="207AD2EC" w14:textId="77777777" w:rsidR="00755D77" w:rsidRPr="00F86EF6" w:rsidRDefault="006C4A5D" w:rsidP="00755D77">
      <w:pPr>
        <w:pStyle w:val="NoSpacing"/>
        <w:keepNext/>
        <w:jc w:val="center"/>
        <w:rPr>
          <w:lang w:val="en-GB"/>
        </w:rPr>
      </w:pPr>
      <w:r w:rsidRPr="00F86EF6">
        <w:rPr>
          <w:noProof/>
          <w:lang w:val="hr-HR" w:eastAsia="hr-HR"/>
        </w:rPr>
        <w:lastRenderedPageBreak/>
        <w:drawing>
          <wp:inline distT="0" distB="0" distL="0" distR="0" wp14:anchorId="2EDC9C13" wp14:editId="605C6376">
            <wp:extent cx="5934075" cy="7545136"/>
            <wp:effectExtent l="0" t="0" r="0" b="0"/>
            <wp:docPr id="1024" name="Slika 10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7"/>
                    <a:srcRect t="20110" r="-2775" b="18470"/>
                    <a:stretch/>
                  </pic:blipFill>
                  <pic:spPr bwMode="auto">
                    <a:xfrm>
                      <a:off x="0" y="0"/>
                      <a:ext cx="5944268" cy="755809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C6A9CA" w14:textId="6EC560CB" w:rsidR="006C4A5D" w:rsidRPr="00F86EF6" w:rsidRDefault="00E64DD8" w:rsidP="00E64DD8">
      <w:pPr>
        <w:pStyle w:val="Caption"/>
        <w:rPr>
          <w:lang w:val="en-GB"/>
        </w:rPr>
      </w:pPr>
      <w:bookmarkStart w:id="44" w:name="_Toc74925931"/>
      <w:bookmarkStart w:id="45" w:name="_Hlk74909757"/>
      <w:bookmarkStart w:id="46" w:name="_Toc74926382"/>
      <w:bookmarkStart w:id="47" w:name="_Toc75162248"/>
      <w:r>
        <w:t xml:space="preserve">Slika </w:t>
      </w:r>
      <w:r>
        <w:fldChar w:fldCharType="begin"/>
      </w:r>
      <w:r>
        <w:instrText xml:space="preserve"> SEQ Slika \* ARABIC </w:instrText>
      </w:r>
      <w:r>
        <w:fldChar w:fldCharType="separate"/>
      </w:r>
      <w:r w:rsidR="00111079">
        <w:rPr>
          <w:noProof/>
        </w:rPr>
        <w:t>4</w:t>
      </w:r>
      <w:r>
        <w:fldChar w:fldCharType="end"/>
      </w:r>
      <w:r w:rsidR="00755D77" w:rsidRPr="00F86EF6">
        <w:rPr>
          <w:lang w:val="en-GB"/>
        </w:rPr>
        <w:t xml:space="preserve">: </w:t>
      </w:r>
      <w:proofErr w:type="spellStart"/>
      <w:r w:rsidR="00755D77" w:rsidRPr="00F86EF6">
        <w:rPr>
          <w:lang w:val="en-GB"/>
        </w:rPr>
        <w:t>Bloom</w:t>
      </w:r>
      <w:r w:rsidR="000A6ED9">
        <w:rPr>
          <w:lang w:val="en-GB"/>
        </w:rPr>
        <w:t>ova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digitalna</w:t>
      </w:r>
      <w:proofErr w:type="spellEnd"/>
      <w:r w:rsidR="000A6ED9">
        <w:rPr>
          <w:lang w:val="en-GB"/>
        </w:rPr>
        <w:t xml:space="preserve"> </w:t>
      </w:r>
      <w:proofErr w:type="spellStart"/>
      <w:r w:rsidR="000A6ED9">
        <w:rPr>
          <w:lang w:val="en-GB"/>
        </w:rPr>
        <w:t>taksonomija</w:t>
      </w:r>
      <w:bookmarkEnd w:id="44"/>
      <w:bookmarkEnd w:id="45"/>
      <w:bookmarkEnd w:id="46"/>
      <w:bookmarkEnd w:id="47"/>
      <w:proofErr w:type="spellEnd"/>
    </w:p>
    <w:p w14:paraId="1B6C8FFD" w14:textId="77777777" w:rsidR="006C4A5D" w:rsidRPr="00F86EF6" w:rsidRDefault="006C4A5D" w:rsidP="006C4A5D">
      <w:pPr>
        <w:pStyle w:val="Virpodsliko"/>
        <w:rPr>
          <w:rStyle w:val="Slog1-glavninasloviZnakZnak"/>
          <w:color w:val="auto"/>
          <w:sz w:val="22"/>
          <w:szCs w:val="22"/>
          <w:lang w:val="en-GB"/>
        </w:rPr>
      </w:pPr>
      <w:r w:rsidRPr="00F86EF6">
        <w:rPr>
          <w:rStyle w:val="VirpodslikoChar"/>
          <w:lang w:val="en-GB"/>
        </w:rPr>
        <w:t xml:space="preserve"> (</w:t>
      </w:r>
      <w:hyperlink r:id="rId58" w:history="1">
        <w:r w:rsidRPr="00F86EF6">
          <w:rPr>
            <w:rStyle w:val="Hyperlink"/>
            <w:lang w:val="en-GB" w:eastAsia="sl-SI"/>
          </w:rPr>
          <w:t>http://coachescorner.rchk.edu.hk/bloomhots.html</w:t>
        </w:r>
      </w:hyperlink>
      <w:r w:rsidRPr="00F86EF6">
        <w:rPr>
          <w:rStyle w:val="Slog1-glavninasloviZnakZnak"/>
          <w:color w:val="auto"/>
          <w:sz w:val="22"/>
          <w:szCs w:val="22"/>
          <w:lang w:val="en-GB"/>
        </w:rPr>
        <w:t>)</w:t>
      </w:r>
    </w:p>
    <w:p w14:paraId="07A7EDA3" w14:textId="77777777" w:rsidR="006C4A5D" w:rsidRPr="00F86EF6" w:rsidRDefault="006C4A5D" w:rsidP="006C4A5D">
      <w:pPr>
        <w:pStyle w:val="NoSpacing"/>
        <w:jc w:val="center"/>
        <w:rPr>
          <w:rStyle w:val="VirpodslikoChar"/>
          <w:lang w:val="en-GB"/>
        </w:rPr>
      </w:pPr>
    </w:p>
    <w:p w14:paraId="39681806" w14:textId="77777777" w:rsidR="006C4A5D" w:rsidRPr="00F86EF6" w:rsidRDefault="006C4A5D" w:rsidP="006C4A5D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696E6F66" w14:textId="77777777" w:rsidR="006C4A5D" w:rsidRPr="00F86EF6" w:rsidRDefault="006C4A5D" w:rsidP="006C4A5D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4745E860" w14:textId="7C9E85F6" w:rsidR="00790552" w:rsidRDefault="00790552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  <w:r>
        <w:rPr>
          <w:rStyle w:val="Slog1-glavninasloviZnakZnak"/>
          <w:color w:val="auto"/>
          <w:sz w:val="22"/>
          <w:szCs w:val="22"/>
          <w:lang w:val="en-GB"/>
        </w:rPr>
        <w:lastRenderedPageBreak/>
        <w:br w:type="page"/>
      </w:r>
    </w:p>
    <w:p w14:paraId="5FF07461" w14:textId="435DD9E2" w:rsidR="006C4A5D" w:rsidRDefault="000A6ED9" w:rsidP="00AC4A37">
      <w:pPr>
        <w:pStyle w:val="Heading1"/>
      </w:pPr>
      <w:bookmarkStart w:id="48" w:name="_Toc75162173"/>
      <w:r>
        <w:lastRenderedPageBreak/>
        <w:t>CILJEVI</w:t>
      </w:r>
      <w:bookmarkEnd w:id="48"/>
    </w:p>
    <w:p w14:paraId="21433133" w14:textId="77777777" w:rsidR="00AC4A37" w:rsidRPr="00AC4A37" w:rsidRDefault="00AC4A37" w:rsidP="00AC4A37">
      <w:pPr>
        <w:rPr>
          <w:lang w:val="en-GB"/>
        </w:rPr>
      </w:pPr>
    </w:p>
    <w:p w14:paraId="26AD8E59" w14:textId="77777777" w:rsidR="006C4A5D" w:rsidRPr="00F86EF6" w:rsidRDefault="006C4A5D" w:rsidP="006C4A5D">
      <w:pPr>
        <w:rPr>
          <w:lang w:val="en-GB"/>
        </w:rPr>
      </w:pPr>
    </w:p>
    <w:tbl>
      <w:tblPr>
        <w:tblStyle w:val="TableGrid"/>
        <w:tblW w:w="9209" w:type="dxa"/>
        <w:tblLook w:val="04A0" w:firstRow="1" w:lastRow="0" w:firstColumn="1" w:lastColumn="0" w:noHBand="0" w:noVBand="1"/>
      </w:tblPr>
      <w:tblGrid>
        <w:gridCol w:w="1261"/>
        <w:gridCol w:w="7948"/>
      </w:tblGrid>
      <w:tr w:rsidR="006C4A5D" w:rsidRPr="00F86EF6" w14:paraId="54CFFC8F" w14:textId="77777777" w:rsidTr="00C74611">
        <w:trPr>
          <w:trHeight w:val="976"/>
        </w:trPr>
        <w:tc>
          <w:tcPr>
            <w:tcW w:w="1261" w:type="dxa"/>
            <w:vAlign w:val="center"/>
          </w:tcPr>
          <w:p w14:paraId="6B3AAF64" w14:textId="77777777" w:rsidR="006C4A5D" w:rsidRPr="00F86EF6" w:rsidRDefault="006C4A5D" w:rsidP="00C74611">
            <w:pPr>
              <w:rPr>
                <w:lang w:val="en-GB"/>
              </w:rPr>
            </w:pPr>
            <w:r w:rsidRPr="00F86EF6">
              <w:rPr>
                <w:noProof/>
                <w:lang w:val="hr-HR" w:eastAsia="hr-HR"/>
              </w:rPr>
              <w:drawing>
                <wp:inline distT="0" distB="0" distL="0" distR="0" wp14:anchorId="116D2CF9" wp14:editId="24630CBF">
                  <wp:extent cx="664029" cy="664029"/>
                  <wp:effectExtent l="0" t="0" r="0" b="0"/>
                  <wp:docPr id="57" name="Grafika 57" descr="Bullseye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31" name="Grafika 1031" descr="Bullseye outline"/>
                          <pic:cNvPicPr/>
                        </pic:nvPicPr>
                        <pic:blipFill>
                          <a:blip r:embed="rId5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6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9377" cy="66937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70AD47" w:themeFill="accent6"/>
          </w:tcPr>
          <w:p w14:paraId="45677EF9" w14:textId="77777777" w:rsidR="006C4A5D" w:rsidRPr="00F86EF6" w:rsidRDefault="006C4A5D" w:rsidP="00C74611">
            <w:pPr>
              <w:rPr>
                <w:b/>
                <w:bCs/>
                <w:lang w:val="en-GB"/>
              </w:rPr>
            </w:pPr>
          </w:p>
          <w:p w14:paraId="2E7EE2CF" w14:textId="2589F1FE" w:rsidR="006C4A5D" w:rsidRPr="00F86EF6" w:rsidRDefault="000A6ED9" w:rsidP="002D6B3F">
            <w:pPr>
              <w:jc w:val="center"/>
              <w:rPr>
                <w:b/>
                <w:bCs/>
                <w:lang w:val="en-GB"/>
              </w:rPr>
            </w:pPr>
            <w:proofErr w:type="spellStart"/>
            <w:r>
              <w:rPr>
                <w:b/>
                <w:bCs/>
                <w:lang w:val="en-GB"/>
              </w:rPr>
              <w:t>Ciljevi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kurikuluma</w:t>
            </w:r>
            <w:proofErr w:type="spellEnd"/>
            <w:r w:rsidR="000456C7">
              <w:rPr>
                <w:b/>
                <w:bCs/>
                <w:lang w:val="en-GB"/>
              </w:rPr>
              <w:t>:</w:t>
            </w:r>
            <w:r>
              <w:rPr>
                <w:b/>
                <w:bCs/>
                <w:lang w:val="en-GB"/>
              </w:rPr>
              <w:t xml:space="preserve"> </w:t>
            </w:r>
          </w:p>
        </w:tc>
      </w:tr>
      <w:tr w:rsidR="006C4A5D" w:rsidRPr="00F86EF6" w14:paraId="5DD168E7" w14:textId="77777777" w:rsidTr="00C74611">
        <w:trPr>
          <w:trHeight w:val="571"/>
        </w:trPr>
        <w:tc>
          <w:tcPr>
            <w:tcW w:w="9209" w:type="dxa"/>
            <w:gridSpan w:val="2"/>
            <w:shd w:val="clear" w:color="auto" w:fill="C5E0B3" w:themeFill="accent6" w:themeFillTint="66"/>
            <w:vAlign w:val="center"/>
          </w:tcPr>
          <w:p w14:paraId="4A18E03A" w14:textId="77777777" w:rsidR="006C4A5D" w:rsidRPr="00F86EF6" w:rsidRDefault="006C4A5D" w:rsidP="00C74611">
            <w:pPr>
              <w:rPr>
                <w:lang w:val="en-GB"/>
              </w:rPr>
            </w:pPr>
          </w:p>
          <w:p w14:paraId="4C49FCA4" w14:textId="77777777" w:rsidR="00300E90" w:rsidRPr="00300E90" w:rsidRDefault="00300E90" w:rsidP="00300E90">
            <w:pPr>
              <w:pStyle w:val="ListParagraph"/>
              <w:numPr>
                <w:ilvl w:val="0"/>
                <w:numId w:val="10"/>
              </w:numPr>
              <w:rPr>
                <w:lang w:val="it-IT"/>
              </w:rPr>
            </w:pPr>
            <w:r w:rsidRPr="00300E90">
              <w:rPr>
                <w:lang w:val="it-IT"/>
              </w:rPr>
              <w:t>Upoznavanje sa pojmom i konceptom otvorenih inovacija</w:t>
            </w:r>
          </w:p>
          <w:p w14:paraId="4D6DFE36" w14:textId="22599BC8" w:rsidR="00300E90" w:rsidRPr="00300E90" w:rsidRDefault="00C74D5E" w:rsidP="00300E90">
            <w:pPr>
              <w:pStyle w:val="ListParagraph"/>
              <w:numPr>
                <w:ilvl w:val="0"/>
                <w:numId w:val="10"/>
              </w:numPr>
              <w:rPr>
                <w:lang w:val="it-IT"/>
              </w:rPr>
            </w:pPr>
            <w:r>
              <w:rPr>
                <w:lang w:val="it-IT"/>
              </w:rPr>
              <w:t xml:space="preserve">Razumijevanje, </w:t>
            </w:r>
            <w:r w:rsidR="00300E90" w:rsidRPr="00300E90">
              <w:rPr>
                <w:lang w:val="it-IT"/>
              </w:rPr>
              <w:t>uloga i značaj otvorenih inovacija</w:t>
            </w:r>
          </w:p>
          <w:p w14:paraId="0FBE4745" w14:textId="6F4B5E91" w:rsidR="00300E90" w:rsidRPr="00300E90" w:rsidRDefault="00300E90" w:rsidP="00300E90">
            <w:pPr>
              <w:pStyle w:val="ListParagraph"/>
              <w:numPr>
                <w:ilvl w:val="0"/>
                <w:numId w:val="10"/>
              </w:numPr>
              <w:rPr>
                <w:lang w:val="it-IT"/>
              </w:rPr>
            </w:pPr>
            <w:r w:rsidRPr="00300E90">
              <w:rPr>
                <w:lang w:val="it-IT"/>
              </w:rPr>
              <w:t xml:space="preserve">Razumijevanje </w:t>
            </w:r>
            <w:r w:rsidR="00D371D4">
              <w:rPr>
                <w:lang w:val="it-IT"/>
              </w:rPr>
              <w:t xml:space="preserve">važnosti motivacija i vještina </w:t>
            </w:r>
            <w:r w:rsidRPr="00300E90">
              <w:rPr>
                <w:lang w:val="it-IT"/>
              </w:rPr>
              <w:t>za poslovno okruženje i za sebe</w:t>
            </w:r>
          </w:p>
          <w:p w14:paraId="11C0D9E4" w14:textId="77777777" w:rsidR="00300E90" w:rsidRPr="00300E90" w:rsidRDefault="00300E90" w:rsidP="00300E90">
            <w:pPr>
              <w:pStyle w:val="ListParagraph"/>
              <w:numPr>
                <w:ilvl w:val="0"/>
                <w:numId w:val="10"/>
              </w:numPr>
              <w:rPr>
                <w:lang w:val="it-IT"/>
              </w:rPr>
            </w:pPr>
            <w:r w:rsidRPr="00300E90">
              <w:rPr>
                <w:lang w:val="it-IT"/>
              </w:rPr>
              <w:t xml:space="preserve">Posjedovanje sposobnosti i vještina analiziranja i kritičkog mišljenja pri riješavanju problema </w:t>
            </w:r>
          </w:p>
          <w:p w14:paraId="2E73BFAB" w14:textId="77777777" w:rsidR="00300E90" w:rsidRPr="00300E90" w:rsidRDefault="00300E90" w:rsidP="00300E90">
            <w:pPr>
              <w:pStyle w:val="ListParagraph"/>
              <w:numPr>
                <w:ilvl w:val="0"/>
                <w:numId w:val="10"/>
              </w:numPr>
              <w:rPr>
                <w:lang w:val="it-IT"/>
              </w:rPr>
            </w:pPr>
            <w:r w:rsidRPr="00300E90">
              <w:rPr>
                <w:lang w:val="it-IT"/>
              </w:rPr>
              <w:t>Posjedovanje sposobnosti prepoznavanja i implementacije inovativnih riješenja</w:t>
            </w:r>
          </w:p>
          <w:p w14:paraId="33FE5D95" w14:textId="77777777" w:rsidR="006C4A5D" w:rsidRPr="00300E90" w:rsidRDefault="00300E90" w:rsidP="00300E90">
            <w:pPr>
              <w:numPr>
                <w:ilvl w:val="0"/>
                <w:numId w:val="10"/>
              </w:numPr>
              <w:rPr>
                <w:b/>
                <w:bCs/>
                <w:lang w:val="en-GB"/>
              </w:rPr>
            </w:pPr>
            <w:proofErr w:type="spellStart"/>
            <w:r w:rsidRPr="00300E90">
              <w:rPr>
                <w:lang w:val="en-GB"/>
              </w:rPr>
              <w:t>Razumijevanje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značaja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komuniciranja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i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umrežavanja</w:t>
            </w:r>
            <w:proofErr w:type="spellEnd"/>
          </w:p>
          <w:p w14:paraId="027F0437" w14:textId="1AA12B14" w:rsidR="00300E90" w:rsidRPr="00F86EF6" w:rsidRDefault="00300E90" w:rsidP="00300E90">
            <w:pPr>
              <w:ind w:left="720"/>
              <w:rPr>
                <w:b/>
                <w:bCs/>
                <w:lang w:val="en-GB"/>
              </w:rPr>
            </w:pPr>
          </w:p>
        </w:tc>
      </w:tr>
    </w:tbl>
    <w:p w14:paraId="45B2453B" w14:textId="77777777" w:rsidR="006C4A5D" w:rsidRPr="00F86EF6" w:rsidRDefault="006C4A5D" w:rsidP="006C4A5D">
      <w:pPr>
        <w:rPr>
          <w:lang w:val="en-GB"/>
        </w:rPr>
      </w:pPr>
    </w:p>
    <w:p w14:paraId="6316B4B5" w14:textId="77777777" w:rsidR="006C4A5D" w:rsidRPr="00F86EF6" w:rsidRDefault="006C4A5D" w:rsidP="006C4A5D">
      <w:pPr>
        <w:rPr>
          <w:lang w:val="en-GB"/>
        </w:rPr>
      </w:pPr>
    </w:p>
    <w:p w14:paraId="791F8082" w14:textId="4D7BE8B5" w:rsidR="006C4A5D" w:rsidRPr="00F86EF6" w:rsidRDefault="000A6ED9" w:rsidP="00AC4A37">
      <w:pPr>
        <w:pStyle w:val="Heading1"/>
      </w:pPr>
      <w:bookmarkStart w:id="49" w:name="_Toc75162174"/>
      <w:r>
        <w:t>ISHODI UČENJA</w:t>
      </w:r>
      <w:bookmarkEnd w:id="49"/>
      <w:r>
        <w:t xml:space="preserve"> </w:t>
      </w:r>
    </w:p>
    <w:p w14:paraId="4891E5A0" w14:textId="29C34347" w:rsidR="006C4A5D" w:rsidRDefault="006C4A5D" w:rsidP="006C4A5D">
      <w:pPr>
        <w:rPr>
          <w:color w:val="FF0000"/>
          <w:lang w:val="en-GB"/>
        </w:rPr>
      </w:pPr>
    </w:p>
    <w:p w14:paraId="42F8B4CA" w14:textId="77777777" w:rsidR="00AC4A37" w:rsidRPr="00F86EF6" w:rsidRDefault="00AC4A37" w:rsidP="006C4A5D">
      <w:pPr>
        <w:rPr>
          <w:color w:val="FF0000"/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6C4A5D" w:rsidRPr="00F86EF6" w14:paraId="715FE9BE" w14:textId="77777777" w:rsidTr="00C74611">
        <w:tc>
          <w:tcPr>
            <w:tcW w:w="1204" w:type="dxa"/>
            <w:vAlign w:val="bottom"/>
          </w:tcPr>
          <w:p w14:paraId="20230245" w14:textId="77777777" w:rsidR="006C4A5D" w:rsidRPr="00F86EF6" w:rsidRDefault="006C4A5D" w:rsidP="00C74611">
            <w:pPr>
              <w:pStyle w:val="NoSpacing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2"/>
                <w:szCs w:val="22"/>
                <w:lang w:val="hr-HR" w:eastAsia="hr-HR"/>
              </w:rPr>
              <w:drawing>
                <wp:inline distT="0" distB="0" distL="0" distR="0" wp14:anchorId="06ECCF63" wp14:editId="45DCADD4">
                  <wp:extent cx="675640" cy="675640"/>
                  <wp:effectExtent l="0" t="0" r="0" b="0"/>
                  <wp:docPr id="32" name="Grafika 32" descr="Right pointing backhand index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2" name="Grafika 62" descr="Right pointing backhand index outline"/>
                          <pic:cNvPicPr/>
                        </pic:nvPicPr>
                        <pic:blipFill>
                          <a:blip r:embed="rId6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62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5050"/>
            <w:vAlign w:val="center"/>
          </w:tcPr>
          <w:p w14:paraId="7A1ACE0E" w14:textId="62BA0625" w:rsidR="006C4A5D" w:rsidRPr="00F86EF6" w:rsidRDefault="000A6ED9" w:rsidP="00A4365F">
            <w:pPr>
              <w:jc w:val="center"/>
              <w:rPr>
                <w:b/>
                <w:bCs/>
                <w:color w:val="000000" w:themeColor="text1"/>
                <w:lang w:val="en-GB"/>
              </w:rPr>
            </w:pPr>
            <w:r>
              <w:rPr>
                <w:b/>
                <w:bCs/>
                <w:color w:val="000000" w:themeColor="text1"/>
                <w:lang w:val="en-GB"/>
              </w:rPr>
              <w:t xml:space="preserve">Na </w:t>
            </w:r>
            <w:proofErr w:type="spellStart"/>
            <w:r>
              <w:rPr>
                <w:b/>
                <w:bCs/>
                <w:color w:val="000000" w:themeColor="text1"/>
                <w:lang w:val="en-GB"/>
              </w:rPr>
              <w:t>kraju</w:t>
            </w:r>
            <w:proofErr w:type="spellEnd"/>
            <w:r>
              <w:rPr>
                <w:b/>
                <w:bCs/>
                <w:color w:val="000000" w:themeColor="text1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color w:val="000000" w:themeColor="text1"/>
                <w:lang w:val="en-GB"/>
              </w:rPr>
              <w:t>ovoga</w:t>
            </w:r>
            <w:proofErr w:type="spellEnd"/>
            <w:r>
              <w:rPr>
                <w:b/>
                <w:bCs/>
                <w:color w:val="000000" w:themeColor="text1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color w:val="000000" w:themeColor="text1"/>
                <w:lang w:val="en-GB"/>
              </w:rPr>
              <w:t>kurikuluma</w:t>
            </w:r>
            <w:proofErr w:type="spellEnd"/>
            <w:r>
              <w:rPr>
                <w:b/>
                <w:bCs/>
                <w:color w:val="000000" w:themeColor="text1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color w:val="000000" w:themeColor="text1"/>
                <w:lang w:val="en-GB"/>
              </w:rPr>
              <w:t>student</w:t>
            </w:r>
            <w:r w:rsidR="00C74D5E">
              <w:rPr>
                <w:b/>
                <w:bCs/>
                <w:color w:val="000000" w:themeColor="text1"/>
                <w:lang w:val="en-GB"/>
              </w:rPr>
              <w:t>i</w:t>
            </w:r>
            <w:proofErr w:type="spellEnd"/>
            <w:r>
              <w:rPr>
                <w:b/>
                <w:bCs/>
                <w:color w:val="000000" w:themeColor="text1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color w:val="000000" w:themeColor="text1"/>
                <w:lang w:val="en-GB"/>
              </w:rPr>
              <w:t>će</w:t>
            </w:r>
            <w:proofErr w:type="spellEnd"/>
            <w:r>
              <w:rPr>
                <w:b/>
                <w:bCs/>
                <w:color w:val="000000" w:themeColor="text1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color w:val="000000" w:themeColor="text1"/>
                <w:lang w:val="en-GB"/>
              </w:rPr>
              <w:t>moći</w:t>
            </w:r>
            <w:proofErr w:type="spellEnd"/>
            <w:r w:rsidR="006C4A5D" w:rsidRPr="00F86EF6">
              <w:rPr>
                <w:b/>
                <w:bCs/>
                <w:color w:val="000000" w:themeColor="text1"/>
                <w:lang w:val="en-GB"/>
              </w:rPr>
              <w:t>:</w:t>
            </w:r>
          </w:p>
        </w:tc>
      </w:tr>
      <w:tr w:rsidR="006C4A5D" w:rsidRPr="00F86EF6" w14:paraId="0F4AB201" w14:textId="77777777" w:rsidTr="00C74611">
        <w:tc>
          <w:tcPr>
            <w:tcW w:w="9284" w:type="dxa"/>
            <w:gridSpan w:val="2"/>
            <w:shd w:val="clear" w:color="auto" w:fill="F7DDAF"/>
          </w:tcPr>
          <w:p w14:paraId="07970534" w14:textId="77777777" w:rsidR="006C4A5D" w:rsidRPr="00F86EF6" w:rsidRDefault="006C4A5D" w:rsidP="00C74611">
            <w:pPr>
              <w:rPr>
                <w:color w:val="000000" w:themeColor="text1"/>
                <w:highlight w:val="yellow"/>
                <w:lang w:val="en-GB"/>
              </w:rPr>
            </w:pPr>
          </w:p>
          <w:p w14:paraId="0E056A20" w14:textId="4F8154BB" w:rsidR="00300E90" w:rsidRPr="00300E90" w:rsidRDefault="00C74D5E" w:rsidP="00300E90">
            <w:pPr>
              <w:pStyle w:val="ListParagraph"/>
              <w:numPr>
                <w:ilvl w:val="0"/>
                <w:numId w:val="10"/>
              </w:numPr>
              <w:rPr>
                <w:color w:val="000000" w:themeColor="text1"/>
                <w:lang w:val="en-GB"/>
              </w:rPr>
            </w:pPr>
            <w:proofErr w:type="spellStart"/>
            <w:r>
              <w:rPr>
                <w:color w:val="000000" w:themeColor="text1"/>
                <w:lang w:val="en-GB"/>
              </w:rPr>
              <w:t>Primjeniti</w:t>
            </w:r>
            <w:proofErr w:type="spellEnd"/>
            <w:r w:rsidR="00300E90" w:rsidRPr="00300E90">
              <w:rPr>
                <w:color w:val="000000" w:themeColor="text1"/>
                <w:lang w:val="en-GB"/>
              </w:rPr>
              <w:t xml:space="preserve"> </w:t>
            </w:r>
            <w:proofErr w:type="spellStart"/>
            <w:r w:rsidR="00300E90" w:rsidRPr="00300E90">
              <w:rPr>
                <w:color w:val="000000" w:themeColor="text1"/>
                <w:lang w:val="en-GB"/>
              </w:rPr>
              <w:t>koncept</w:t>
            </w:r>
            <w:proofErr w:type="spellEnd"/>
            <w:r w:rsidR="00300E90" w:rsidRPr="00300E90">
              <w:rPr>
                <w:color w:val="000000" w:themeColor="text1"/>
                <w:lang w:val="en-GB"/>
              </w:rPr>
              <w:t xml:space="preserve"> </w:t>
            </w:r>
            <w:proofErr w:type="spellStart"/>
            <w:r w:rsidR="00300E90" w:rsidRPr="00300E90">
              <w:rPr>
                <w:color w:val="000000" w:themeColor="text1"/>
                <w:lang w:val="en-GB"/>
              </w:rPr>
              <w:t>otvorenih</w:t>
            </w:r>
            <w:proofErr w:type="spellEnd"/>
            <w:r w:rsidR="00300E90" w:rsidRPr="00300E90">
              <w:rPr>
                <w:color w:val="000000" w:themeColor="text1"/>
                <w:lang w:val="en-GB"/>
              </w:rPr>
              <w:t xml:space="preserve"> </w:t>
            </w:r>
            <w:proofErr w:type="spellStart"/>
            <w:r w:rsidR="00300E90" w:rsidRPr="00300E90">
              <w:rPr>
                <w:color w:val="000000" w:themeColor="text1"/>
                <w:lang w:val="en-GB"/>
              </w:rPr>
              <w:t>inovacija</w:t>
            </w:r>
            <w:proofErr w:type="spellEnd"/>
            <w:r w:rsidR="00300E90" w:rsidRPr="00300E90">
              <w:rPr>
                <w:color w:val="000000" w:themeColor="text1"/>
                <w:lang w:val="en-GB"/>
              </w:rPr>
              <w:t xml:space="preserve"> u </w:t>
            </w:r>
            <w:proofErr w:type="spellStart"/>
            <w:r w:rsidR="00300E90" w:rsidRPr="00300E90">
              <w:rPr>
                <w:color w:val="000000" w:themeColor="text1"/>
                <w:lang w:val="en-GB"/>
              </w:rPr>
              <w:t>svim</w:t>
            </w:r>
            <w:proofErr w:type="spellEnd"/>
            <w:r w:rsidR="00300E90" w:rsidRPr="00300E90">
              <w:rPr>
                <w:color w:val="000000" w:themeColor="text1"/>
                <w:lang w:val="en-GB"/>
              </w:rPr>
              <w:t xml:space="preserve"> </w:t>
            </w:r>
            <w:proofErr w:type="spellStart"/>
            <w:r w:rsidR="00300E90" w:rsidRPr="00300E90">
              <w:rPr>
                <w:color w:val="000000" w:themeColor="text1"/>
                <w:lang w:val="en-GB"/>
              </w:rPr>
              <w:t>sferama</w:t>
            </w:r>
            <w:proofErr w:type="spellEnd"/>
          </w:p>
          <w:p w14:paraId="00C512CA" w14:textId="01D0AEB4" w:rsidR="00300E90" w:rsidRPr="00300E90" w:rsidRDefault="00C74D5E" w:rsidP="00300E90">
            <w:pPr>
              <w:pStyle w:val="ListParagraph"/>
              <w:numPr>
                <w:ilvl w:val="0"/>
                <w:numId w:val="10"/>
              </w:numPr>
              <w:rPr>
                <w:color w:val="000000" w:themeColor="text1"/>
                <w:lang w:val="en-GB"/>
              </w:rPr>
            </w:pPr>
            <w:proofErr w:type="spellStart"/>
            <w:r>
              <w:rPr>
                <w:color w:val="000000" w:themeColor="text1"/>
                <w:lang w:val="en-GB"/>
              </w:rPr>
              <w:t>Primjeniti</w:t>
            </w:r>
            <w:proofErr w:type="spellEnd"/>
            <w:r w:rsidR="00300E90" w:rsidRPr="00300E90">
              <w:rPr>
                <w:color w:val="000000" w:themeColor="text1"/>
                <w:lang w:val="en-GB"/>
              </w:rPr>
              <w:t xml:space="preserve"> </w:t>
            </w:r>
            <w:proofErr w:type="spellStart"/>
            <w:r w:rsidR="00300E90" w:rsidRPr="00300E90">
              <w:rPr>
                <w:color w:val="000000" w:themeColor="text1"/>
                <w:lang w:val="en-GB"/>
              </w:rPr>
              <w:t>tehnike</w:t>
            </w:r>
            <w:proofErr w:type="spellEnd"/>
            <w:r w:rsidR="00300E90" w:rsidRPr="00300E90">
              <w:rPr>
                <w:color w:val="000000" w:themeColor="text1"/>
                <w:lang w:val="en-GB"/>
              </w:rPr>
              <w:t xml:space="preserve"> </w:t>
            </w:r>
            <w:proofErr w:type="spellStart"/>
            <w:r w:rsidR="00300E90" w:rsidRPr="00300E90">
              <w:rPr>
                <w:color w:val="000000" w:themeColor="text1"/>
                <w:lang w:val="en-GB"/>
              </w:rPr>
              <w:t>motivacije</w:t>
            </w:r>
            <w:proofErr w:type="spellEnd"/>
            <w:r w:rsidR="00300E90" w:rsidRPr="00300E90">
              <w:rPr>
                <w:color w:val="000000" w:themeColor="text1"/>
                <w:lang w:val="en-GB"/>
              </w:rPr>
              <w:t xml:space="preserve"> u </w:t>
            </w:r>
            <w:proofErr w:type="spellStart"/>
            <w:r w:rsidR="00300E90" w:rsidRPr="00300E90">
              <w:rPr>
                <w:color w:val="000000" w:themeColor="text1"/>
                <w:lang w:val="en-GB"/>
              </w:rPr>
              <w:t>razvoju</w:t>
            </w:r>
            <w:proofErr w:type="spellEnd"/>
            <w:r w:rsidR="00300E90" w:rsidRPr="00300E90">
              <w:rPr>
                <w:color w:val="000000" w:themeColor="text1"/>
                <w:lang w:val="en-GB"/>
              </w:rPr>
              <w:t xml:space="preserve"> </w:t>
            </w:r>
            <w:proofErr w:type="spellStart"/>
            <w:r w:rsidR="00300E90" w:rsidRPr="00300E90">
              <w:rPr>
                <w:color w:val="000000" w:themeColor="text1"/>
                <w:lang w:val="en-GB"/>
              </w:rPr>
              <w:t>koncepta</w:t>
            </w:r>
            <w:proofErr w:type="spellEnd"/>
            <w:r w:rsidR="00300E90" w:rsidRPr="00300E90">
              <w:rPr>
                <w:color w:val="000000" w:themeColor="text1"/>
                <w:lang w:val="en-GB"/>
              </w:rPr>
              <w:t xml:space="preserve"> </w:t>
            </w:r>
            <w:proofErr w:type="spellStart"/>
            <w:r w:rsidR="00300E90" w:rsidRPr="00300E90">
              <w:rPr>
                <w:color w:val="000000" w:themeColor="text1"/>
                <w:lang w:val="en-GB"/>
              </w:rPr>
              <w:t>i</w:t>
            </w:r>
            <w:proofErr w:type="spellEnd"/>
            <w:r w:rsidR="00300E90" w:rsidRPr="00300E90">
              <w:rPr>
                <w:color w:val="000000" w:themeColor="text1"/>
                <w:lang w:val="en-GB"/>
              </w:rPr>
              <w:t xml:space="preserve"> </w:t>
            </w:r>
            <w:proofErr w:type="spellStart"/>
            <w:r w:rsidR="00300E90" w:rsidRPr="00300E90">
              <w:rPr>
                <w:color w:val="000000" w:themeColor="text1"/>
                <w:lang w:val="en-GB"/>
              </w:rPr>
              <w:t>prakse</w:t>
            </w:r>
            <w:proofErr w:type="spellEnd"/>
            <w:r w:rsidR="00300E90" w:rsidRPr="00300E90">
              <w:rPr>
                <w:color w:val="000000" w:themeColor="text1"/>
                <w:lang w:val="en-GB"/>
              </w:rPr>
              <w:t xml:space="preserve"> </w:t>
            </w:r>
            <w:proofErr w:type="spellStart"/>
            <w:r w:rsidR="00300E90" w:rsidRPr="00300E90">
              <w:rPr>
                <w:color w:val="000000" w:themeColor="text1"/>
                <w:lang w:val="en-GB"/>
              </w:rPr>
              <w:t>otvorenih</w:t>
            </w:r>
            <w:proofErr w:type="spellEnd"/>
            <w:r w:rsidR="00300E90" w:rsidRPr="00300E90">
              <w:rPr>
                <w:color w:val="000000" w:themeColor="text1"/>
                <w:lang w:val="en-GB"/>
              </w:rPr>
              <w:t xml:space="preserve"> </w:t>
            </w:r>
            <w:proofErr w:type="spellStart"/>
            <w:r w:rsidR="00300E90" w:rsidRPr="00300E90">
              <w:rPr>
                <w:color w:val="000000" w:themeColor="text1"/>
                <w:lang w:val="en-GB"/>
              </w:rPr>
              <w:t>inovacija</w:t>
            </w:r>
            <w:proofErr w:type="spellEnd"/>
          </w:p>
          <w:p w14:paraId="236E7599" w14:textId="2559D71A" w:rsidR="00300E90" w:rsidRPr="00300E90" w:rsidRDefault="00300E90" w:rsidP="00300E90">
            <w:pPr>
              <w:pStyle w:val="ListParagraph"/>
              <w:numPr>
                <w:ilvl w:val="0"/>
                <w:numId w:val="10"/>
              </w:numPr>
              <w:rPr>
                <w:color w:val="000000" w:themeColor="text1"/>
                <w:lang w:val="it-IT"/>
              </w:rPr>
            </w:pPr>
            <w:r w:rsidRPr="00300E90">
              <w:rPr>
                <w:color w:val="000000" w:themeColor="text1"/>
                <w:lang w:val="it-IT"/>
              </w:rPr>
              <w:t>Analizira</w:t>
            </w:r>
            <w:r w:rsidR="00C74D5E">
              <w:rPr>
                <w:color w:val="000000" w:themeColor="text1"/>
                <w:lang w:val="it-IT"/>
              </w:rPr>
              <w:t>ti i kritički pristupiti</w:t>
            </w:r>
            <w:r w:rsidRPr="00300E90">
              <w:rPr>
                <w:color w:val="000000" w:themeColor="text1"/>
                <w:lang w:val="it-IT"/>
              </w:rPr>
              <w:t xml:space="preserve"> pri riješavanju problema</w:t>
            </w:r>
          </w:p>
          <w:p w14:paraId="5FA23A7C" w14:textId="3F7BD9E0" w:rsidR="00300E90" w:rsidRPr="00300E90" w:rsidRDefault="00C74D5E" w:rsidP="00300E90">
            <w:pPr>
              <w:pStyle w:val="ListParagraph"/>
              <w:numPr>
                <w:ilvl w:val="0"/>
                <w:numId w:val="10"/>
              </w:numPr>
              <w:rPr>
                <w:color w:val="000000" w:themeColor="text1"/>
                <w:lang w:val="en-GB"/>
              </w:rPr>
            </w:pPr>
            <w:proofErr w:type="spellStart"/>
            <w:r>
              <w:rPr>
                <w:color w:val="000000" w:themeColor="text1"/>
                <w:lang w:val="en-GB"/>
              </w:rPr>
              <w:t>Prepoznati</w:t>
            </w:r>
            <w:proofErr w:type="spellEnd"/>
            <w:r w:rsidR="00300E90" w:rsidRPr="00300E90">
              <w:rPr>
                <w:color w:val="000000" w:themeColor="text1"/>
                <w:lang w:val="en-GB"/>
              </w:rPr>
              <w:t xml:space="preserve"> </w:t>
            </w:r>
            <w:proofErr w:type="spellStart"/>
            <w:r w:rsidR="00300E90" w:rsidRPr="00300E90">
              <w:rPr>
                <w:color w:val="000000" w:themeColor="text1"/>
                <w:lang w:val="en-GB"/>
              </w:rPr>
              <w:t>i</w:t>
            </w:r>
            <w:proofErr w:type="spellEnd"/>
            <w:r w:rsidR="00300E90" w:rsidRPr="00300E90">
              <w:rPr>
                <w:color w:val="000000" w:themeColor="text1"/>
                <w:lang w:val="en-GB"/>
              </w:rPr>
              <w:t xml:space="preserve"> </w:t>
            </w:r>
            <w:proofErr w:type="spellStart"/>
            <w:r w:rsidR="00300E90" w:rsidRPr="00300E90">
              <w:rPr>
                <w:color w:val="000000" w:themeColor="text1"/>
                <w:lang w:val="en-GB"/>
              </w:rPr>
              <w:t>implementira</w:t>
            </w:r>
            <w:r>
              <w:rPr>
                <w:color w:val="000000" w:themeColor="text1"/>
                <w:lang w:val="en-GB"/>
              </w:rPr>
              <w:t>ti</w:t>
            </w:r>
            <w:proofErr w:type="spellEnd"/>
            <w:r w:rsidR="00300E90" w:rsidRPr="00300E90">
              <w:rPr>
                <w:color w:val="000000" w:themeColor="text1"/>
                <w:lang w:val="en-GB"/>
              </w:rPr>
              <w:t xml:space="preserve"> </w:t>
            </w:r>
            <w:proofErr w:type="spellStart"/>
            <w:r w:rsidR="00300E90" w:rsidRPr="00300E90">
              <w:rPr>
                <w:color w:val="000000" w:themeColor="text1"/>
                <w:lang w:val="en-GB"/>
              </w:rPr>
              <w:t>inovativna</w:t>
            </w:r>
            <w:proofErr w:type="spellEnd"/>
            <w:r w:rsidR="00300E90" w:rsidRPr="00300E90">
              <w:rPr>
                <w:color w:val="000000" w:themeColor="text1"/>
                <w:lang w:val="en-GB"/>
              </w:rPr>
              <w:t xml:space="preserve"> </w:t>
            </w:r>
            <w:proofErr w:type="spellStart"/>
            <w:r w:rsidR="00300E90" w:rsidRPr="00300E90">
              <w:rPr>
                <w:color w:val="000000" w:themeColor="text1"/>
                <w:lang w:val="en-GB"/>
              </w:rPr>
              <w:t>riješenja</w:t>
            </w:r>
            <w:proofErr w:type="spellEnd"/>
          </w:p>
          <w:p w14:paraId="42F14BA4" w14:textId="0D624683" w:rsidR="005466EB" w:rsidRPr="00300E90" w:rsidRDefault="00300E90" w:rsidP="00300E90">
            <w:pPr>
              <w:pStyle w:val="ListParagraph"/>
              <w:numPr>
                <w:ilvl w:val="0"/>
                <w:numId w:val="10"/>
              </w:numPr>
              <w:rPr>
                <w:color w:val="000000" w:themeColor="text1"/>
                <w:lang w:val="it-IT"/>
              </w:rPr>
            </w:pPr>
            <w:r w:rsidRPr="00300E90">
              <w:rPr>
                <w:color w:val="000000" w:themeColor="text1"/>
                <w:lang w:val="it-IT"/>
              </w:rPr>
              <w:t>Koristi</w:t>
            </w:r>
            <w:r w:rsidR="00C74D5E">
              <w:rPr>
                <w:color w:val="000000" w:themeColor="text1"/>
                <w:lang w:val="it-IT"/>
              </w:rPr>
              <w:t>ti</w:t>
            </w:r>
            <w:r w:rsidRPr="00300E90">
              <w:rPr>
                <w:color w:val="000000" w:themeColor="text1"/>
                <w:lang w:val="it-IT"/>
              </w:rPr>
              <w:t xml:space="preserve"> potencijal umrežavanja i svih suvremenih metoda komunikacije</w:t>
            </w:r>
          </w:p>
          <w:p w14:paraId="5199AB3A" w14:textId="77777777" w:rsidR="006C4A5D" w:rsidRPr="00300E90" w:rsidRDefault="006C4A5D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it-IT"/>
              </w:rPr>
            </w:pPr>
          </w:p>
        </w:tc>
      </w:tr>
    </w:tbl>
    <w:p w14:paraId="3F9B9359" w14:textId="77777777" w:rsidR="006C4A5D" w:rsidRPr="00300E90" w:rsidRDefault="006C4A5D" w:rsidP="006C4A5D">
      <w:pPr>
        <w:rPr>
          <w:lang w:val="it-IT"/>
        </w:rPr>
      </w:pPr>
    </w:p>
    <w:p w14:paraId="4E70A602" w14:textId="77777777" w:rsidR="006C4A5D" w:rsidRPr="00300E90" w:rsidRDefault="006C4A5D" w:rsidP="006C4A5D">
      <w:pPr>
        <w:rPr>
          <w:lang w:val="it-IT"/>
        </w:rPr>
      </w:pPr>
    </w:p>
    <w:p w14:paraId="529D6B0D" w14:textId="3E8BE277" w:rsidR="006C4A5D" w:rsidRPr="00F86EF6" w:rsidRDefault="000A6ED9" w:rsidP="00AC4A37">
      <w:pPr>
        <w:pStyle w:val="Heading1"/>
      </w:pPr>
      <w:bookmarkStart w:id="50" w:name="_Toc75162175"/>
      <w:r>
        <w:t>KOMPETENCIJE</w:t>
      </w:r>
      <w:bookmarkEnd w:id="50"/>
      <w:r>
        <w:t xml:space="preserve">  </w:t>
      </w:r>
    </w:p>
    <w:p w14:paraId="7C20A0C5" w14:textId="5A3C737C" w:rsidR="006C4A5D" w:rsidRDefault="006C4A5D" w:rsidP="006C4A5D">
      <w:pPr>
        <w:rPr>
          <w:lang w:val="en-GB"/>
        </w:rPr>
      </w:pPr>
    </w:p>
    <w:p w14:paraId="5C274E89" w14:textId="77777777" w:rsidR="00AC4A37" w:rsidRPr="00F86EF6" w:rsidRDefault="00AC4A37" w:rsidP="006C4A5D">
      <w:pPr>
        <w:rPr>
          <w:lang w:val="en-GB"/>
        </w:rPr>
      </w:pPr>
    </w:p>
    <w:tbl>
      <w:tblPr>
        <w:tblStyle w:val="TableGrid"/>
        <w:tblW w:w="9209" w:type="dxa"/>
        <w:tblLook w:val="04A0" w:firstRow="1" w:lastRow="0" w:firstColumn="1" w:lastColumn="0" w:noHBand="0" w:noVBand="1"/>
      </w:tblPr>
      <w:tblGrid>
        <w:gridCol w:w="1261"/>
        <w:gridCol w:w="7948"/>
      </w:tblGrid>
      <w:tr w:rsidR="006C4A5D" w:rsidRPr="00F86EF6" w14:paraId="781AFDE7" w14:textId="77777777" w:rsidTr="00C74611">
        <w:trPr>
          <w:trHeight w:val="974"/>
        </w:trPr>
        <w:tc>
          <w:tcPr>
            <w:tcW w:w="1261" w:type="dxa"/>
            <w:vAlign w:val="center"/>
          </w:tcPr>
          <w:p w14:paraId="0AC4979C" w14:textId="77777777" w:rsidR="006C4A5D" w:rsidRPr="00F86EF6" w:rsidRDefault="006C4A5D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3E0585F1" wp14:editId="74F045EA">
                  <wp:extent cx="664029" cy="664029"/>
                  <wp:effectExtent l="0" t="0" r="0" b="0"/>
                  <wp:docPr id="31" name="Grafika 31" descr="Mental Health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43" name="Grafika 1043" descr="Mental Health outline"/>
                          <pic:cNvPicPr/>
                        </pic:nvPicPr>
                        <pic:blipFill>
                          <a:blip r:embed="rId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64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8108" cy="6681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00CC99"/>
          </w:tcPr>
          <w:p w14:paraId="32F900D5" w14:textId="77777777" w:rsidR="006C4A5D" w:rsidRPr="00F86EF6" w:rsidRDefault="006C4A5D" w:rsidP="00C74611">
            <w:pPr>
              <w:rPr>
                <w:b/>
                <w:bCs/>
                <w:lang w:val="en-GB"/>
              </w:rPr>
            </w:pPr>
          </w:p>
          <w:p w14:paraId="15A1B7F5" w14:textId="0F2B2941" w:rsidR="006C4A5D" w:rsidRPr="00F86EF6" w:rsidRDefault="00321CB8" w:rsidP="00BA1E0F">
            <w:pPr>
              <w:jc w:val="center"/>
              <w:rPr>
                <w:b/>
                <w:bCs/>
                <w:lang w:val="en-GB"/>
              </w:rPr>
            </w:pPr>
            <w:r>
              <w:rPr>
                <w:b/>
                <w:bCs/>
                <w:lang w:val="en-GB"/>
              </w:rPr>
              <w:t xml:space="preserve">Na </w:t>
            </w:r>
            <w:proofErr w:type="spellStart"/>
            <w:r>
              <w:rPr>
                <w:b/>
                <w:bCs/>
                <w:lang w:val="en-GB"/>
              </w:rPr>
              <w:t>kraju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ove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nastavne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jedinice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studenti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će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razviti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kompetencije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koje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će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im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pomoći</w:t>
            </w:r>
            <w:proofErr w:type="spellEnd"/>
            <w:r>
              <w:rPr>
                <w:b/>
                <w:bCs/>
                <w:lang w:val="en-GB"/>
              </w:rPr>
              <w:t xml:space="preserve"> da: </w:t>
            </w:r>
          </w:p>
        </w:tc>
      </w:tr>
      <w:tr w:rsidR="006C4A5D" w:rsidRPr="00F86EF6" w14:paraId="7FBB7C8E" w14:textId="77777777" w:rsidTr="00C74611">
        <w:trPr>
          <w:trHeight w:val="622"/>
        </w:trPr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3E8B8732" w14:textId="77777777" w:rsidR="006C4A5D" w:rsidRPr="00F86EF6" w:rsidRDefault="006C4A5D" w:rsidP="00C74611">
            <w:pPr>
              <w:rPr>
                <w:lang w:val="en-GB"/>
              </w:rPr>
            </w:pPr>
          </w:p>
          <w:p w14:paraId="017CCE11" w14:textId="3977DD48" w:rsidR="00300E90" w:rsidRPr="00300E90" w:rsidRDefault="00C74D5E" w:rsidP="00300E90">
            <w:pPr>
              <w:pStyle w:val="ListParagraph"/>
              <w:numPr>
                <w:ilvl w:val="0"/>
                <w:numId w:val="10"/>
              </w:numPr>
              <w:rPr>
                <w:lang w:val="it-IT"/>
              </w:rPr>
            </w:pPr>
            <w:r>
              <w:rPr>
                <w:lang w:val="it-IT"/>
              </w:rPr>
              <w:t xml:space="preserve">Razviju svijest da </w:t>
            </w:r>
            <w:r w:rsidR="00300E90" w:rsidRPr="00300E90">
              <w:rPr>
                <w:lang w:val="it-IT"/>
              </w:rPr>
              <w:t>učenje doprinosi razvoju generičkih i specifičnih kompetencija:</w:t>
            </w:r>
          </w:p>
          <w:p w14:paraId="2BFA1D72" w14:textId="33CB4DD2" w:rsidR="00300E90" w:rsidRPr="00300E90" w:rsidRDefault="00C74D5E" w:rsidP="00300E90">
            <w:pPr>
              <w:pStyle w:val="ListParagraph"/>
              <w:numPr>
                <w:ilvl w:val="0"/>
                <w:numId w:val="10"/>
              </w:numPr>
              <w:rPr>
                <w:lang w:val="it-IT"/>
              </w:rPr>
            </w:pPr>
            <w:r>
              <w:rPr>
                <w:lang w:val="it-IT"/>
              </w:rPr>
              <w:t>Razviju s</w:t>
            </w:r>
            <w:r w:rsidR="00300E90" w:rsidRPr="00300E90">
              <w:rPr>
                <w:lang w:val="it-IT"/>
              </w:rPr>
              <w:t>vijest o potrebi poboljšanja, ažuriranja, produbljivanja i ažuriranja znanja;</w:t>
            </w:r>
          </w:p>
          <w:p w14:paraId="35486BE4" w14:textId="0C878799" w:rsidR="00300E90" w:rsidRPr="00300E90" w:rsidRDefault="00C74D5E" w:rsidP="00300E90">
            <w:pPr>
              <w:pStyle w:val="ListParagraph"/>
              <w:numPr>
                <w:ilvl w:val="0"/>
                <w:numId w:val="10"/>
              </w:numPr>
              <w:rPr>
                <w:lang w:val="it-IT"/>
              </w:rPr>
            </w:pPr>
            <w:r>
              <w:rPr>
                <w:lang w:val="it-IT"/>
              </w:rPr>
              <w:t>Imaju s</w:t>
            </w:r>
            <w:r w:rsidR="00300E90" w:rsidRPr="00300E90">
              <w:rPr>
                <w:lang w:val="it-IT"/>
              </w:rPr>
              <w:t>posobnost prepoznavanja potreba za promjenama i inovacijama u poslovnom okruženju;</w:t>
            </w:r>
          </w:p>
          <w:p w14:paraId="365FE820" w14:textId="05DA5F62" w:rsidR="00300E90" w:rsidRPr="00300E90" w:rsidRDefault="00C74D5E" w:rsidP="00300E90">
            <w:pPr>
              <w:pStyle w:val="ListParagraph"/>
              <w:numPr>
                <w:ilvl w:val="0"/>
                <w:numId w:val="10"/>
              </w:numPr>
              <w:rPr>
                <w:lang w:val="it-IT"/>
              </w:rPr>
            </w:pPr>
            <w:r>
              <w:rPr>
                <w:lang w:val="it-IT"/>
              </w:rPr>
              <w:t>Razviju s</w:t>
            </w:r>
            <w:r w:rsidR="00300E90" w:rsidRPr="00300E90">
              <w:rPr>
                <w:lang w:val="it-IT"/>
              </w:rPr>
              <w:t>posobnost korištenja novih znanja, sudjel</w:t>
            </w:r>
            <w:r>
              <w:rPr>
                <w:lang w:val="it-IT"/>
              </w:rPr>
              <w:t xml:space="preserve">ovanja, </w:t>
            </w:r>
            <w:r w:rsidR="00D371D4">
              <w:rPr>
                <w:lang w:val="it-IT"/>
              </w:rPr>
              <w:t xml:space="preserve">timskog rada, inovativnosti te </w:t>
            </w:r>
            <w:r>
              <w:rPr>
                <w:lang w:val="it-IT"/>
              </w:rPr>
              <w:t>timskog</w:t>
            </w:r>
            <w:r w:rsidR="00300E90" w:rsidRPr="00300E90">
              <w:rPr>
                <w:lang w:val="it-IT"/>
              </w:rPr>
              <w:t xml:space="preserve"> rad</w:t>
            </w:r>
            <w:r>
              <w:rPr>
                <w:lang w:val="it-IT"/>
              </w:rPr>
              <w:t>a</w:t>
            </w:r>
            <w:r w:rsidR="00300E90" w:rsidRPr="00300E90">
              <w:rPr>
                <w:lang w:val="it-IT"/>
              </w:rPr>
              <w:t>;</w:t>
            </w:r>
          </w:p>
          <w:p w14:paraId="1858F11A" w14:textId="228D9627" w:rsidR="00300E90" w:rsidRPr="00300E90" w:rsidRDefault="00C74D5E" w:rsidP="00300E90">
            <w:pPr>
              <w:pStyle w:val="ListParagraph"/>
              <w:numPr>
                <w:ilvl w:val="0"/>
                <w:numId w:val="10"/>
              </w:numPr>
              <w:rPr>
                <w:lang w:val="it-IT"/>
              </w:rPr>
            </w:pPr>
            <w:r>
              <w:rPr>
                <w:lang w:val="it-IT"/>
              </w:rPr>
              <w:lastRenderedPageBreak/>
              <w:t>Razviju s</w:t>
            </w:r>
            <w:r w:rsidR="00300E90" w:rsidRPr="00300E90">
              <w:rPr>
                <w:lang w:val="it-IT"/>
              </w:rPr>
              <w:t>posobnost rješavanja konkretnih radnih problema koristeći inovativne metode i postupke;</w:t>
            </w:r>
          </w:p>
          <w:p w14:paraId="27262998" w14:textId="77777777" w:rsidR="00300E90" w:rsidRPr="00300E90" w:rsidRDefault="00300E90" w:rsidP="00300E90">
            <w:pPr>
              <w:pStyle w:val="ListParagraph"/>
              <w:numPr>
                <w:ilvl w:val="0"/>
                <w:numId w:val="10"/>
              </w:numPr>
              <w:rPr>
                <w:lang w:val="it-IT"/>
              </w:rPr>
            </w:pPr>
            <w:r w:rsidRPr="00300E90">
              <w:rPr>
                <w:lang w:val="it-IT"/>
              </w:rPr>
              <w:t>Pružiti znanje i razumijevanje o inovacijama, razviti vještine za traženje i procjenu inovativnih ideja, kao i izraditi plan komercijalizacije;</w:t>
            </w:r>
          </w:p>
          <w:p w14:paraId="7E167A11" w14:textId="30715BF5" w:rsidR="00300E90" w:rsidRPr="00300E90" w:rsidRDefault="00C74D5E" w:rsidP="00300E90">
            <w:pPr>
              <w:pStyle w:val="ListParagraph"/>
              <w:numPr>
                <w:ilvl w:val="0"/>
                <w:numId w:val="10"/>
              </w:numPr>
              <w:rPr>
                <w:lang w:val="it-IT"/>
              </w:rPr>
            </w:pPr>
            <w:r>
              <w:rPr>
                <w:lang w:val="it-IT"/>
              </w:rPr>
              <w:t>Mogu o</w:t>
            </w:r>
            <w:r w:rsidR="00300E90" w:rsidRPr="00300E90">
              <w:rPr>
                <w:lang w:val="it-IT"/>
              </w:rPr>
              <w:t>bjasniti faze, rizike i izazove povezane s rastom poslovanja, pos</w:t>
            </w:r>
            <w:r w:rsidR="00D371D4">
              <w:rPr>
                <w:lang w:val="it-IT"/>
              </w:rPr>
              <w:t xml:space="preserve">ebno kod primjera </w:t>
            </w:r>
            <w:r w:rsidR="00300E90" w:rsidRPr="00300E90">
              <w:rPr>
                <w:lang w:val="it-IT"/>
              </w:rPr>
              <w:t>visoko inovativnih tvrtki;</w:t>
            </w:r>
          </w:p>
          <w:p w14:paraId="3F55D3D0" w14:textId="77777777" w:rsidR="00300E90" w:rsidRPr="00300E90" w:rsidRDefault="00300E90" w:rsidP="00300E90">
            <w:pPr>
              <w:pStyle w:val="ListParagraph"/>
              <w:numPr>
                <w:ilvl w:val="0"/>
                <w:numId w:val="10"/>
              </w:numPr>
              <w:rPr>
                <w:lang w:val="it-IT"/>
              </w:rPr>
            </w:pPr>
            <w:r w:rsidRPr="00300E90">
              <w:rPr>
                <w:lang w:val="it-IT"/>
              </w:rPr>
              <w:t>Da prepoznaju značaj i značenje mreža i prava intelektualnog vlasništva u upravljanju tehnologijom i inovacijama;</w:t>
            </w:r>
          </w:p>
          <w:p w14:paraId="360E5D09" w14:textId="0EB4A32B" w:rsidR="005466EB" w:rsidRPr="00300E90" w:rsidRDefault="00C74D5E" w:rsidP="00300E90">
            <w:pPr>
              <w:pStyle w:val="ListParagraph"/>
              <w:numPr>
                <w:ilvl w:val="0"/>
                <w:numId w:val="10"/>
              </w:numPr>
              <w:rPr>
                <w:lang w:val="it-IT"/>
              </w:rPr>
            </w:pPr>
            <w:r>
              <w:rPr>
                <w:lang w:val="it-IT"/>
              </w:rPr>
              <w:t>Da mogu p</w:t>
            </w:r>
            <w:r w:rsidR="00300E90" w:rsidRPr="00300E90">
              <w:rPr>
                <w:lang w:val="it-IT"/>
              </w:rPr>
              <w:t>ružiti praktično i primjenjivo znanje o upravljanju inovacijama i novom procesu razvoja proizvoda / usluga do uvođenja na tržište, potpomognuto procjenom komercijalizacije, prijenosa tehnologije i otvorenim inovacijskim mogućnostima za rast poslovanja;</w:t>
            </w:r>
          </w:p>
          <w:p w14:paraId="40EA834A" w14:textId="77777777" w:rsidR="006C4A5D" w:rsidRPr="00300E90" w:rsidRDefault="006C4A5D" w:rsidP="00C74611">
            <w:pPr>
              <w:rPr>
                <w:b/>
                <w:bCs/>
                <w:lang w:val="it-IT"/>
              </w:rPr>
            </w:pPr>
          </w:p>
        </w:tc>
      </w:tr>
    </w:tbl>
    <w:p w14:paraId="56A64926" w14:textId="77777777" w:rsidR="006C4A5D" w:rsidRPr="00300E90" w:rsidRDefault="006C4A5D" w:rsidP="006C4A5D">
      <w:pPr>
        <w:rPr>
          <w:lang w:val="it-IT"/>
        </w:rPr>
      </w:pPr>
    </w:p>
    <w:p w14:paraId="4451107E" w14:textId="77777777" w:rsidR="006C4A5D" w:rsidRPr="00300E90" w:rsidRDefault="006C4A5D" w:rsidP="006C4A5D">
      <w:pPr>
        <w:rPr>
          <w:lang w:val="it-IT"/>
        </w:rPr>
      </w:pPr>
    </w:p>
    <w:p w14:paraId="74F29BDE" w14:textId="3D0B087C" w:rsidR="006C4A5D" w:rsidRPr="00F86EF6" w:rsidRDefault="00321CB8" w:rsidP="00AC4A37">
      <w:pPr>
        <w:pStyle w:val="Heading1"/>
      </w:pPr>
      <w:bookmarkStart w:id="51" w:name="_Toc75162176"/>
      <w:bookmarkStart w:id="52" w:name="_Hlk74910633"/>
      <w:r>
        <w:t>ZNANJE I RAZUMIJEVANJE</w:t>
      </w:r>
      <w:bookmarkEnd w:id="51"/>
      <w:r>
        <w:t xml:space="preserve"> </w:t>
      </w:r>
      <w:bookmarkEnd w:id="52"/>
    </w:p>
    <w:p w14:paraId="1A529BA5" w14:textId="6AFCCC96" w:rsidR="006C4A5D" w:rsidRDefault="006C4A5D" w:rsidP="006C4A5D">
      <w:pPr>
        <w:rPr>
          <w:lang w:val="en-GB"/>
        </w:rPr>
      </w:pPr>
    </w:p>
    <w:p w14:paraId="7F418921" w14:textId="77777777" w:rsidR="00AC4A37" w:rsidRPr="00F86EF6" w:rsidRDefault="00AC4A37" w:rsidP="006C4A5D">
      <w:pPr>
        <w:rPr>
          <w:lang w:val="en-GB"/>
        </w:rPr>
      </w:pPr>
    </w:p>
    <w:tbl>
      <w:tblPr>
        <w:tblStyle w:val="TableGrid"/>
        <w:tblW w:w="9209" w:type="dxa"/>
        <w:tblLook w:val="04A0" w:firstRow="1" w:lastRow="0" w:firstColumn="1" w:lastColumn="0" w:noHBand="0" w:noVBand="1"/>
      </w:tblPr>
      <w:tblGrid>
        <w:gridCol w:w="1292"/>
        <w:gridCol w:w="7917"/>
      </w:tblGrid>
      <w:tr w:rsidR="006C4A5D" w:rsidRPr="00F86EF6" w14:paraId="37416DFD" w14:textId="77777777" w:rsidTr="00C74611">
        <w:trPr>
          <w:trHeight w:val="1077"/>
        </w:trPr>
        <w:tc>
          <w:tcPr>
            <w:tcW w:w="1292" w:type="dxa"/>
            <w:vAlign w:val="center"/>
          </w:tcPr>
          <w:p w14:paraId="6E29D67D" w14:textId="77777777" w:rsidR="006C4A5D" w:rsidRPr="00F86EF6" w:rsidRDefault="006C4A5D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40B71A45" wp14:editId="4B779112">
                  <wp:extent cx="683536" cy="683536"/>
                  <wp:effectExtent l="0" t="0" r="0" b="0"/>
                  <wp:docPr id="59" name="Grafika 59" descr="Brain in head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Grafika 5" descr="Brain in head outline"/>
                          <pic:cNvPicPr/>
                        </pic:nvPicPr>
                        <pic:blipFill>
                          <a:blip r:embed="rId6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66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8086" cy="68808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17" w:type="dxa"/>
            <w:shd w:val="clear" w:color="auto" w:fill="99FF99"/>
            <w:vAlign w:val="center"/>
          </w:tcPr>
          <w:p w14:paraId="56167989" w14:textId="14D96368" w:rsidR="006C4A5D" w:rsidRPr="00F86EF6" w:rsidRDefault="00321CB8" w:rsidP="00C74611">
            <w:pPr>
              <w:rPr>
                <w:b/>
                <w:bCs/>
                <w:lang w:val="en-GB"/>
              </w:rPr>
            </w:pPr>
            <w:r>
              <w:rPr>
                <w:b/>
                <w:bCs/>
                <w:lang w:val="en-GB"/>
              </w:rPr>
              <w:t xml:space="preserve">Studenti </w:t>
            </w:r>
            <w:proofErr w:type="spellStart"/>
            <w:r>
              <w:rPr>
                <w:b/>
                <w:bCs/>
                <w:lang w:val="en-GB"/>
              </w:rPr>
              <w:t>će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moći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demonstirati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razvijene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kompetencije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kroz</w:t>
            </w:r>
            <w:proofErr w:type="spellEnd"/>
            <w:r>
              <w:rPr>
                <w:b/>
                <w:bCs/>
                <w:lang w:val="en-GB"/>
              </w:rPr>
              <w:t>:</w:t>
            </w:r>
          </w:p>
        </w:tc>
      </w:tr>
      <w:tr w:rsidR="006C4A5D" w:rsidRPr="00F86EF6" w14:paraId="6C727A53" w14:textId="77777777" w:rsidTr="00C74611">
        <w:trPr>
          <w:trHeight w:val="664"/>
        </w:trPr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371D3E3D" w14:textId="186CA7B0" w:rsidR="006C4A5D" w:rsidRPr="00F86EF6" w:rsidRDefault="006C4A5D" w:rsidP="006126DD">
            <w:pPr>
              <w:rPr>
                <w:lang w:val="en-GB"/>
              </w:rPr>
            </w:pPr>
          </w:p>
          <w:p w14:paraId="55DC71BD" w14:textId="38156A60" w:rsidR="00300E90" w:rsidRPr="00300E90" w:rsidRDefault="00300E90" w:rsidP="00300E90">
            <w:pPr>
              <w:pStyle w:val="ListParagraph"/>
              <w:numPr>
                <w:ilvl w:val="0"/>
                <w:numId w:val="10"/>
              </w:numPr>
              <w:rPr>
                <w:lang w:val="en-GB"/>
              </w:rPr>
            </w:pPr>
            <w:proofErr w:type="spellStart"/>
            <w:r w:rsidRPr="00300E90">
              <w:rPr>
                <w:lang w:val="en-GB"/>
              </w:rPr>
              <w:t>Sposo</w:t>
            </w:r>
            <w:r w:rsidR="00C74D5E">
              <w:rPr>
                <w:lang w:val="en-GB"/>
              </w:rPr>
              <w:t>bnost</w:t>
            </w:r>
            <w:proofErr w:type="spellEnd"/>
            <w:r w:rsidR="00C74D5E">
              <w:rPr>
                <w:lang w:val="en-GB"/>
              </w:rPr>
              <w:t xml:space="preserve"> </w:t>
            </w:r>
            <w:proofErr w:type="spellStart"/>
            <w:r w:rsidR="00C74D5E">
              <w:rPr>
                <w:lang w:val="en-GB"/>
              </w:rPr>
              <w:t>prepoznavanja</w:t>
            </w:r>
            <w:proofErr w:type="spellEnd"/>
            <w:r w:rsidR="00C74D5E">
              <w:rPr>
                <w:lang w:val="en-GB"/>
              </w:rPr>
              <w:t xml:space="preserve"> </w:t>
            </w:r>
            <w:proofErr w:type="spellStart"/>
            <w:r w:rsidR="00C74D5E">
              <w:rPr>
                <w:lang w:val="en-GB"/>
              </w:rPr>
              <w:t>potencijalnih</w:t>
            </w:r>
            <w:proofErr w:type="spellEnd"/>
            <w:r w:rsidR="00C74D5E">
              <w:rPr>
                <w:lang w:val="en-GB"/>
              </w:rPr>
              <w:t xml:space="preserve"> </w:t>
            </w:r>
            <w:proofErr w:type="spellStart"/>
            <w:r w:rsidR="00C74D5E">
              <w:rPr>
                <w:lang w:val="en-GB"/>
              </w:rPr>
              <w:t>inovacijskih</w:t>
            </w:r>
            <w:proofErr w:type="spellEnd"/>
            <w:r w:rsidR="00C74D5E">
              <w:rPr>
                <w:lang w:val="en-GB"/>
              </w:rPr>
              <w:t xml:space="preserve"> </w:t>
            </w:r>
            <w:proofErr w:type="spellStart"/>
            <w:r w:rsidR="00C74D5E">
              <w:rPr>
                <w:lang w:val="en-GB"/>
              </w:rPr>
              <w:t>ideja</w:t>
            </w:r>
            <w:proofErr w:type="spellEnd"/>
            <w:r w:rsidRPr="00300E90">
              <w:rPr>
                <w:lang w:val="en-GB"/>
              </w:rPr>
              <w:t xml:space="preserve"> </w:t>
            </w:r>
          </w:p>
          <w:p w14:paraId="05044EC8" w14:textId="77777777" w:rsidR="00300E90" w:rsidRPr="00300E90" w:rsidRDefault="00300E90" w:rsidP="00300E90">
            <w:pPr>
              <w:pStyle w:val="ListParagraph"/>
              <w:numPr>
                <w:ilvl w:val="0"/>
                <w:numId w:val="10"/>
              </w:numPr>
              <w:rPr>
                <w:lang w:val="en-GB"/>
              </w:rPr>
            </w:pPr>
            <w:proofErr w:type="spellStart"/>
            <w:r w:rsidRPr="00300E90">
              <w:rPr>
                <w:lang w:val="en-GB"/>
              </w:rPr>
              <w:t>Sposobnost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opisivanja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svih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faza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inovacijskog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procesa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kao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i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njegovog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konteksta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na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mikro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i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makro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proofErr w:type="gramStart"/>
            <w:r w:rsidRPr="00300E90">
              <w:rPr>
                <w:lang w:val="en-GB"/>
              </w:rPr>
              <w:t>razini</w:t>
            </w:r>
            <w:proofErr w:type="spellEnd"/>
            <w:r w:rsidRPr="00300E90">
              <w:rPr>
                <w:lang w:val="en-GB"/>
              </w:rPr>
              <w:t>;</w:t>
            </w:r>
            <w:proofErr w:type="gramEnd"/>
          </w:p>
          <w:p w14:paraId="114F1072" w14:textId="77777777" w:rsidR="00300E90" w:rsidRPr="00300E90" w:rsidRDefault="00300E90" w:rsidP="00300E90">
            <w:pPr>
              <w:pStyle w:val="ListParagraph"/>
              <w:numPr>
                <w:ilvl w:val="0"/>
                <w:numId w:val="10"/>
              </w:numPr>
              <w:rPr>
                <w:lang w:val="en-GB"/>
              </w:rPr>
            </w:pPr>
            <w:proofErr w:type="spellStart"/>
            <w:r w:rsidRPr="00300E90">
              <w:rPr>
                <w:lang w:val="en-GB"/>
              </w:rPr>
              <w:t>Sposobnost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razumijevanja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i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razdvajanja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poboljšanja</w:t>
            </w:r>
            <w:proofErr w:type="spellEnd"/>
            <w:r w:rsidRPr="00300E90">
              <w:rPr>
                <w:lang w:val="en-GB"/>
              </w:rPr>
              <w:t xml:space="preserve">, </w:t>
            </w:r>
            <w:proofErr w:type="spellStart"/>
            <w:r w:rsidRPr="00300E90">
              <w:rPr>
                <w:lang w:val="en-GB"/>
              </w:rPr>
              <w:t>novina</w:t>
            </w:r>
            <w:proofErr w:type="spellEnd"/>
            <w:r w:rsidRPr="00300E90">
              <w:rPr>
                <w:lang w:val="en-GB"/>
              </w:rPr>
              <w:t xml:space="preserve">, </w:t>
            </w:r>
            <w:proofErr w:type="spellStart"/>
            <w:r w:rsidRPr="00300E90">
              <w:rPr>
                <w:lang w:val="en-GB"/>
              </w:rPr>
              <w:t>izuma</w:t>
            </w:r>
            <w:proofErr w:type="spellEnd"/>
            <w:r w:rsidRPr="00300E90">
              <w:rPr>
                <w:lang w:val="en-GB"/>
              </w:rPr>
              <w:t xml:space="preserve">, </w:t>
            </w:r>
            <w:proofErr w:type="spellStart"/>
            <w:r w:rsidRPr="00300E90">
              <w:rPr>
                <w:lang w:val="en-GB"/>
              </w:rPr>
              <w:t>inovacija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i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patentnih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proofErr w:type="gramStart"/>
            <w:r w:rsidRPr="00300E90">
              <w:rPr>
                <w:lang w:val="en-GB"/>
              </w:rPr>
              <w:t>izuma</w:t>
            </w:r>
            <w:proofErr w:type="spellEnd"/>
            <w:r w:rsidRPr="00300E90">
              <w:rPr>
                <w:lang w:val="en-GB"/>
              </w:rPr>
              <w:t>;</w:t>
            </w:r>
            <w:proofErr w:type="gramEnd"/>
          </w:p>
          <w:p w14:paraId="2136AB53" w14:textId="6B4DE58C" w:rsidR="00300E90" w:rsidRPr="00CB6A02" w:rsidRDefault="00300E90" w:rsidP="00300E90">
            <w:pPr>
              <w:pStyle w:val="ListParagraph"/>
              <w:numPr>
                <w:ilvl w:val="0"/>
                <w:numId w:val="10"/>
              </w:numPr>
              <w:rPr>
                <w:lang w:val="it-IT"/>
              </w:rPr>
            </w:pPr>
            <w:proofErr w:type="spellStart"/>
            <w:r w:rsidRPr="00300E90">
              <w:rPr>
                <w:lang w:val="en-GB"/>
              </w:rPr>
              <w:t>Sposobnost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prepoznavanja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i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odabira</w:t>
            </w:r>
            <w:proofErr w:type="spellEnd"/>
            <w:r w:rsidR="00C74D5E">
              <w:rPr>
                <w:lang w:val="en-GB"/>
              </w:rPr>
              <w:t xml:space="preserve"> </w:t>
            </w:r>
            <w:proofErr w:type="spellStart"/>
            <w:r w:rsidR="00C74D5E">
              <w:rPr>
                <w:lang w:val="en-GB"/>
              </w:rPr>
              <w:t>resursa</w:t>
            </w:r>
            <w:proofErr w:type="spellEnd"/>
            <w:r w:rsidR="00C74D5E">
              <w:rPr>
                <w:lang w:val="en-GB"/>
              </w:rPr>
              <w:t xml:space="preserve"> (</w:t>
            </w:r>
            <w:proofErr w:type="spellStart"/>
            <w:r w:rsidR="00C74D5E">
              <w:rPr>
                <w:lang w:val="en-GB"/>
              </w:rPr>
              <w:t>ljudskih</w:t>
            </w:r>
            <w:proofErr w:type="spellEnd"/>
            <w:r w:rsidR="00C74D5E">
              <w:rPr>
                <w:lang w:val="en-GB"/>
              </w:rPr>
              <w:t xml:space="preserve">, </w:t>
            </w:r>
            <w:proofErr w:type="spellStart"/>
            <w:r w:rsidR="00C74D5E">
              <w:rPr>
                <w:lang w:val="en-GB"/>
              </w:rPr>
              <w:t>tehnoloških</w:t>
            </w:r>
            <w:proofErr w:type="spellEnd"/>
            <w:r w:rsidR="000456C7">
              <w:rPr>
                <w:lang w:val="en-GB"/>
              </w:rPr>
              <w:t xml:space="preserve"> .</w:t>
            </w:r>
            <w:r w:rsidRPr="00300E90">
              <w:rPr>
                <w:lang w:val="en-GB"/>
              </w:rPr>
              <w:t xml:space="preserve">..) </w:t>
            </w:r>
            <w:r w:rsidRPr="00CB6A02">
              <w:rPr>
                <w:lang w:val="it-IT"/>
              </w:rPr>
              <w:t xml:space="preserve">Točnog vremena i lokaliteta smještaja i realizacije ideja, potrebnih za razvoj i realizaciju </w:t>
            </w:r>
            <w:proofErr w:type="gramStart"/>
            <w:r w:rsidRPr="00CB6A02">
              <w:rPr>
                <w:lang w:val="it-IT"/>
              </w:rPr>
              <w:t>ideje;</w:t>
            </w:r>
            <w:proofErr w:type="gramEnd"/>
          </w:p>
          <w:p w14:paraId="495754B0" w14:textId="77777777" w:rsidR="00300E90" w:rsidRPr="00CB6A02" w:rsidRDefault="00300E90" w:rsidP="00300E90">
            <w:pPr>
              <w:pStyle w:val="ListParagraph"/>
              <w:numPr>
                <w:ilvl w:val="0"/>
                <w:numId w:val="10"/>
              </w:numPr>
              <w:rPr>
                <w:lang w:val="it-IT"/>
              </w:rPr>
            </w:pPr>
            <w:r w:rsidRPr="00CB6A02">
              <w:rPr>
                <w:lang w:val="it-IT"/>
              </w:rPr>
              <w:t>Sposobnost identificiranja rizika povezanih sa realizacijom pronalaska i inovacijama, komunikacijom i umrežavanjem u oblasti financiranja i realizacijom inovacija;</w:t>
            </w:r>
          </w:p>
          <w:p w14:paraId="3658ACFE" w14:textId="77777777" w:rsidR="00300E90" w:rsidRPr="00CB6A02" w:rsidRDefault="00300E90" w:rsidP="00300E90">
            <w:pPr>
              <w:pStyle w:val="ListParagraph"/>
              <w:numPr>
                <w:ilvl w:val="0"/>
                <w:numId w:val="10"/>
              </w:numPr>
              <w:rPr>
                <w:lang w:val="it-IT"/>
              </w:rPr>
            </w:pPr>
            <w:r w:rsidRPr="00CB6A02">
              <w:rPr>
                <w:lang w:val="it-IT"/>
              </w:rPr>
              <w:t>Sposobnost djelovanja kao promotora inovacija u otvorenim inovacijskim procesima;</w:t>
            </w:r>
          </w:p>
          <w:p w14:paraId="02F169F0" w14:textId="77777777" w:rsidR="00300E90" w:rsidRPr="00CB6A02" w:rsidRDefault="00300E90" w:rsidP="00300E90">
            <w:pPr>
              <w:pStyle w:val="ListParagraph"/>
              <w:numPr>
                <w:ilvl w:val="0"/>
                <w:numId w:val="10"/>
              </w:numPr>
              <w:rPr>
                <w:lang w:val="it-IT"/>
              </w:rPr>
            </w:pPr>
            <w:r w:rsidRPr="00CB6A02">
              <w:rPr>
                <w:lang w:val="it-IT"/>
              </w:rPr>
              <w:t>Sposobnost prepoznavanja vanjskih izvora inovacija;</w:t>
            </w:r>
          </w:p>
          <w:p w14:paraId="0279D19E" w14:textId="77777777" w:rsidR="00300E90" w:rsidRPr="00300E90" w:rsidRDefault="00300E90" w:rsidP="00300E90">
            <w:pPr>
              <w:pStyle w:val="ListParagraph"/>
              <w:numPr>
                <w:ilvl w:val="0"/>
                <w:numId w:val="10"/>
              </w:numPr>
              <w:rPr>
                <w:lang w:val="en-GB"/>
              </w:rPr>
            </w:pPr>
            <w:proofErr w:type="spellStart"/>
            <w:r w:rsidRPr="00300E90">
              <w:rPr>
                <w:lang w:val="en-GB"/>
              </w:rPr>
              <w:t>Analizirati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inovacijske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potrebe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proofErr w:type="gramStart"/>
            <w:r w:rsidRPr="00300E90">
              <w:rPr>
                <w:lang w:val="en-GB"/>
              </w:rPr>
              <w:t>tvrtke</w:t>
            </w:r>
            <w:proofErr w:type="spellEnd"/>
            <w:r w:rsidRPr="00300E90">
              <w:rPr>
                <w:lang w:val="en-GB"/>
              </w:rPr>
              <w:t>;</w:t>
            </w:r>
            <w:proofErr w:type="gramEnd"/>
          </w:p>
          <w:p w14:paraId="166B3B13" w14:textId="77777777" w:rsidR="00300E90" w:rsidRPr="00300E90" w:rsidRDefault="00300E90" w:rsidP="00300E90">
            <w:pPr>
              <w:pStyle w:val="ListParagraph"/>
              <w:numPr>
                <w:ilvl w:val="0"/>
                <w:numId w:val="10"/>
              </w:numPr>
              <w:rPr>
                <w:lang w:val="en-GB"/>
              </w:rPr>
            </w:pPr>
            <w:proofErr w:type="spellStart"/>
            <w:r w:rsidRPr="00300E90">
              <w:rPr>
                <w:lang w:val="en-GB"/>
              </w:rPr>
              <w:t>Primijeniti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metode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otvorenih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i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korisničkih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inovacija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kako</w:t>
            </w:r>
            <w:proofErr w:type="spellEnd"/>
            <w:r w:rsidRPr="00300E90">
              <w:rPr>
                <w:lang w:val="en-GB"/>
              </w:rPr>
              <w:t xml:space="preserve"> bi </w:t>
            </w:r>
            <w:proofErr w:type="spellStart"/>
            <w:r w:rsidRPr="00300E90">
              <w:rPr>
                <w:lang w:val="en-GB"/>
              </w:rPr>
              <w:t>razmislili</w:t>
            </w:r>
            <w:proofErr w:type="spellEnd"/>
            <w:r w:rsidRPr="00300E90">
              <w:rPr>
                <w:lang w:val="en-GB"/>
              </w:rPr>
              <w:t xml:space="preserve"> o tome </w:t>
            </w:r>
            <w:proofErr w:type="spellStart"/>
            <w:r w:rsidRPr="00300E90">
              <w:rPr>
                <w:lang w:val="en-GB"/>
              </w:rPr>
              <w:t>kako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tvrtke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trebaju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mijenjati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svoje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strategije</w:t>
            </w:r>
            <w:proofErr w:type="spellEnd"/>
            <w:r w:rsidRPr="00300E90">
              <w:rPr>
                <w:lang w:val="en-GB"/>
              </w:rPr>
              <w:t xml:space="preserve">, </w:t>
            </w:r>
            <w:proofErr w:type="spellStart"/>
            <w:r w:rsidRPr="00300E90">
              <w:rPr>
                <w:lang w:val="en-GB"/>
              </w:rPr>
              <w:t>strukture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i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procese</w:t>
            </w:r>
            <w:proofErr w:type="spellEnd"/>
            <w:r w:rsidRPr="00300E90">
              <w:rPr>
                <w:lang w:val="en-GB"/>
              </w:rPr>
              <w:t xml:space="preserve"> u </w:t>
            </w:r>
            <w:proofErr w:type="spellStart"/>
            <w:r w:rsidRPr="00300E90">
              <w:rPr>
                <w:lang w:val="en-GB"/>
              </w:rPr>
              <w:t>skladu</w:t>
            </w:r>
            <w:proofErr w:type="spellEnd"/>
            <w:r w:rsidRPr="00300E90">
              <w:rPr>
                <w:lang w:val="en-GB"/>
              </w:rPr>
              <w:t xml:space="preserve"> s </w:t>
            </w:r>
            <w:proofErr w:type="spellStart"/>
            <w:r w:rsidRPr="00300E90">
              <w:rPr>
                <w:lang w:val="en-GB"/>
              </w:rPr>
              <w:t>otvorenijim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r w:rsidRPr="00300E90">
              <w:rPr>
                <w:lang w:val="en-GB"/>
              </w:rPr>
              <w:t>inovacijskim</w:t>
            </w:r>
            <w:proofErr w:type="spellEnd"/>
            <w:r w:rsidRPr="00300E90">
              <w:rPr>
                <w:lang w:val="en-GB"/>
              </w:rPr>
              <w:t xml:space="preserve"> </w:t>
            </w:r>
            <w:proofErr w:type="spellStart"/>
            <w:proofErr w:type="gramStart"/>
            <w:r w:rsidRPr="00300E90">
              <w:rPr>
                <w:lang w:val="en-GB"/>
              </w:rPr>
              <w:t>procesima</w:t>
            </w:r>
            <w:proofErr w:type="spellEnd"/>
            <w:r w:rsidRPr="00300E90">
              <w:rPr>
                <w:lang w:val="en-GB"/>
              </w:rPr>
              <w:t>;</w:t>
            </w:r>
            <w:proofErr w:type="gramEnd"/>
          </w:p>
          <w:p w14:paraId="2CA4F06C" w14:textId="77777777" w:rsidR="005466EB" w:rsidRPr="00F86EF6" w:rsidRDefault="005466EB" w:rsidP="00A4025E">
            <w:pPr>
              <w:pStyle w:val="ListParagraph"/>
              <w:ind w:left="720"/>
              <w:rPr>
                <w:lang w:val="en-GB"/>
              </w:rPr>
            </w:pPr>
          </w:p>
          <w:p w14:paraId="4E715263" w14:textId="77777777" w:rsidR="006C4A5D" w:rsidRPr="00F86EF6" w:rsidRDefault="006C4A5D" w:rsidP="00C74611">
            <w:pPr>
              <w:rPr>
                <w:b/>
                <w:bCs/>
                <w:lang w:val="en-GB"/>
              </w:rPr>
            </w:pPr>
          </w:p>
        </w:tc>
      </w:tr>
    </w:tbl>
    <w:p w14:paraId="07759DFE" w14:textId="77777777" w:rsidR="006C4A5D" w:rsidRPr="00F86EF6" w:rsidRDefault="006C4A5D" w:rsidP="006C4A5D">
      <w:pPr>
        <w:jc w:val="left"/>
        <w:rPr>
          <w:b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463ACF39" w14:textId="1C0995FE" w:rsidR="006C4A5D" w:rsidRPr="00F86EF6" w:rsidRDefault="00104807" w:rsidP="00AC4A37">
      <w:pPr>
        <w:pStyle w:val="Heading1"/>
      </w:pPr>
      <w:bookmarkStart w:id="53" w:name="_Toc75162177"/>
      <w:r w:rsidRPr="00F86EF6">
        <w:lastRenderedPageBreak/>
        <w:t>A</w:t>
      </w:r>
      <w:r w:rsidR="00321CB8">
        <w:t>KTIVNOSTI</w:t>
      </w:r>
      <w:bookmarkEnd w:id="53"/>
      <w:r w:rsidR="00321CB8">
        <w:t xml:space="preserve"> </w:t>
      </w:r>
    </w:p>
    <w:p w14:paraId="592C8F27" w14:textId="1036B3E6" w:rsidR="006C4A5D" w:rsidRDefault="006C4A5D" w:rsidP="006C4A5D">
      <w:pPr>
        <w:rPr>
          <w:lang w:val="en-GB"/>
        </w:rPr>
      </w:pPr>
    </w:p>
    <w:p w14:paraId="1DA02A3E" w14:textId="77777777" w:rsidR="00AC4A37" w:rsidRPr="00F86EF6" w:rsidRDefault="00AC4A37" w:rsidP="006C4A5D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80"/>
        <w:gridCol w:w="7929"/>
      </w:tblGrid>
      <w:tr w:rsidR="006C4A5D" w:rsidRPr="00F86EF6" w14:paraId="71727A9F" w14:textId="77777777" w:rsidTr="00C74611">
        <w:tc>
          <w:tcPr>
            <w:tcW w:w="1280" w:type="dxa"/>
            <w:vAlign w:val="center"/>
          </w:tcPr>
          <w:p w14:paraId="1D7CB605" w14:textId="77777777" w:rsidR="006C4A5D" w:rsidRPr="00F86EF6" w:rsidRDefault="006C4A5D" w:rsidP="00C74611">
            <w:pPr>
              <w:rPr>
                <w:lang w:val="en-GB"/>
              </w:rPr>
            </w:pPr>
            <w:r w:rsidRPr="00F86EF6">
              <w:rPr>
                <w:noProof/>
                <w:lang w:val="hr-HR" w:eastAsia="hr-HR"/>
              </w:rPr>
              <w:drawing>
                <wp:inline distT="0" distB="0" distL="0" distR="0" wp14:anchorId="45054EBC" wp14:editId="77AA4B0D">
                  <wp:extent cx="675640" cy="675640"/>
                  <wp:effectExtent l="0" t="0" r="0" b="0"/>
                  <wp:docPr id="58" name="Grafika 58" descr="Prioritie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6" name="Grafika 56" descr="Priorities outline"/>
                          <pic:cNvPicPr/>
                        </pic:nvPicPr>
                        <pic:blipFill>
                          <a:blip r:embed="rId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6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7209" cy="67720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29" w:type="dxa"/>
            <w:shd w:val="clear" w:color="auto" w:fill="8EAADB" w:themeFill="accent1" w:themeFillTint="99"/>
            <w:vAlign w:val="center"/>
          </w:tcPr>
          <w:p w14:paraId="545F920A" w14:textId="5A433CAC" w:rsidR="006C4A5D" w:rsidRPr="00F86EF6" w:rsidRDefault="00321CB8" w:rsidP="00C74611">
            <w:pPr>
              <w:rPr>
                <w:b/>
                <w:bCs/>
                <w:lang w:val="en-GB"/>
              </w:rPr>
            </w:pPr>
            <w:proofErr w:type="spellStart"/>
            <w:r>
              <w:rPr>
                <w:b/>
                <w:bCs/>
                <w:lang w:val="en-GB"/>
              </w:rPr>
              <w:t>Tečaj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će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obuhvatiti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sljedeće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aktivnosti</w:t>
            </w:r>
            <w:proofErr w:type="spellEnd"/>
            <w:r w:rsidR="00C74D5E">
              <w:rPr>
                <w:b/>
                <w:bCs/>
                <w:lang w:val="en-GB"/>
              </w:rPr>
              <w:t>:</w:t>
            </w:r>
          </w:p>
        </w:tc>
      </w:tr>
      <w:tr w:rsidR="006C4A5D" w:rsidRPr="00F86EF6" w14:paraId="45E23C3E" w14:textId="77777777" w:rsidTr="00C74611">
        <w:tc>
          <w:tcPr>
            <w:tcW w:w="9209" w:type="dxa"/>
            <w:gridSpan w:val="2"/>
            <w:shd w:val="clear" w:color="auto" w:fill="D9E2F3" w:themeFill="accent1" w:themeFillTint="33"/>
            <w:vAlign w:val="center"/>
          </w:tcPr>
          <w:p w14:paraId="4FD722AB" w14:textId="77777777" w:rsidR="006C4A5D" w:rsidRPr="00F86EF6" w:rsidRDefault="006C4A5D" w:rsidP="00C74611">
            <w:pPr>
              <w:rPr>
                <w:lang w:val="en-GB"/>
              </w:rPr>
            </w:pPr>
          </w:p>
          <w:p w14:paraId="1E7C8F6F" w14:textId="0BE0F4B3" w:rsidR="005466EB" w:rsidRPr="00F86EF6" w:rsidRDefault="00321CB8" w:rsidP="00321CB8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spellStart"/>
            <w:r w:rsidRPr="00321CB8">
              <w:rPr>
                <w:lang w:val="en-GB"/>
              </w:rPr>
              <w:t>Predavanja</w:t>
            </w:r>
            <w:proofErr w:type="spellEnd"/>
            <w:r w:rsidRPr="00321CB8">
              <w:rPr>
                <w:lang w:val="en-GB"/>
              </w:rPr>
              <w:t xml:space="preserve"> </w:t>
            </w:r>
            <w:proofErr w:type="spellStart"/>
            <w:r w:rsidRPr="00321CB8">
              <w:rPr>
                <w:lang w:val="en-GB"/>
              </w:rPr>
              <w:t>uz</w:t>
            </w:r>
            <w:proofErr w:type="spellEnd"/>
            <w:r w:rsidRPr="00321CB8">
              <w:rPr>
                <w:lang w:val="en-GB"/>
              </w:rPr>
              <w:t xml:space="preserve"> </w:t>
            </w:r>
            <w:proofErr w:type="spellStart"/>
            <w:r w:rsidRPr="00321CB8">
              <w:rPr>
                <w:lang w:val="en-GB"/>
              </w:rPr>
              <w:t>aktivno</w:t>
            </w:r>
            <w:proofErr w:type="spellEnd"/>
            <w:r w:rsidRPr="00321CB8">
              <w:rPr>
                <w:lang w:val="en-GB"/>
              </w:rPr>
              <w:t xml:space="preserve"> </w:t>
            </w:r>
            <w:proofErr w:type="spellStart"/>
            <w:r w:rsidRPr="00321CB8">
              <w:rPr>
                <w:lang w:val="en-GB"/>
              </w:rPr>
              <w:t>sudjelovanje</w:t>
            </w:r>
            <w:proofErr w:type="spellEnd"/>
            <w:r w:rsidRPr="00321CB8">
              <w:rPr>
                <w:lang w:val="en-GB"/>
              </w:rPr>
              <w:t xml:space="preserve"> </w:t>
            </w:r>
            <w:proofErr w:type="spellStart"/>
            <w:r w:rsidRPr="00321CB8">
              <w:rPr>
                <w:lang w:val="en-GB"/>
              </w:rPr>
              <w:t>studenata</w:t>
            </w:r>
            <w:proofErr w:type="spellEnd"/>
            <w:r w:rsidRPr="00321CB8">
              <w:rPr>
                <w:lang w:val="en-GB"/>
              </w:rPr>
              <w:t xml:space="preserve"> (</w:t>
            </w:r>
            <w:proofErr w:type="spellStart"/>
            <w:r w:rsidRPr="00321CB8">
              <w:rPr>
                <w:lang w:val="en-GB"/>
              </w:rPr>
              <w:t>izlaganje</w:t>
            </w:r>
            <w:proofErr w:type="spellEnd"/>
            <w:r w:rsidRPr="00321CB8">
              <w:rPr>
                <w:lang w:val="en-GB"/>
              </w:rPr>
              <w:t xml:space="preserve"> </w:t>
            </w:r>
            <w:proofErr w:type="spellStart"/>
            <w:r w:rsidRPr="00321CB8">
              <w:rPr>
                <w:lang w:val="en-GB"/>
              </w:rPr>
              <w:t>materijala</w:t>
            </w:r>
            <w:proofErr w:type="spellEnd"/>
            <w:r w:rsidRPr="00321CB8">
              <w:rPr>
                <w:lang w:val="en-GB"/>
              </w:rPr>
              <w:t xml:space="preserve"> s </w:t>
            </w:r>
            <w:proofErr w:type="spellStart"/>
            <w:r w:rsidRPr="00321CB8">
              <w:rPr>
                <w:lang w:val="en-GB"/>
              </w:rPr>
              <w:t>predmeta</w:t>
            </w:r>
            <w:proofErr w:type="spellEnd"/>
            <w:r w:rsidRPr="00321CB8">
              <w:rPr>
                <w:lang w:val="en-GB"/>
              </w:rPr>
              <w:t xml:space="preserve">, </w:t>
            </w:r>
            <w:proofErr w:type="spellStart"/>
            <w:r w:rsidRPr="00321CB8">
              <w:rPr>
                <w:lang w:val="en-GB"/>
              </w:rPr>
              <w:t>rasprava</w:t>
            </w:r>
            <w:proofErr w:type="spellEnd"/>
            <w:r w:rsidRPr="00321CB8">
              <w:rPr>
                <w:lang w:val="en-GB"/>
              </w:rPr>
              <w:t xml:space="preserve">, </w:t>
            </w:r>
            <w:proofErr w:type="spellStart"/>
            <w:r w:rsidRPr="00321CB8">
              <w:rPr>
                <w:lang w:val="en-GB"/>
              </w:rPr>
              <w:t>pitanja</w:t>
            </w:r>
            <w:proofErr w:type="spellEnd"/>
            <w:r w:rsidRPr="00321CB8">
              <w:rPr>
                <w:lang w:val="en-GB"/>
              </w:rPr>
              <w:t xml:space="preserve">, </w:t>
            </w:r>
            <w:proofErr w:type="spellStart"/>
            <w:r w:rsidRPr="00321CB8">
              <w:rPr>
                <w:lang w:val="en-GB"/>
              </w:rPr>
              <w:t>primjeri</w:t>
            </w:r>
            <w:proofErr w:type="spellEnd"/>
            <w:r w:rsidRPr="00321CB8">
              <w:rPr>
                <w:lang w:val="en-GB"/>
              </w:rPr>
              <w:t xml:space="preserve">, </w:t>
            </w:r>
            <w:proofErr w:type="spellStart"/>
            <w:r w:rsidRPr="00321CB8">
              <w:rPr>
                <w:lang w:val="en-GB"/>
              </w:rPr>
              <w:t>rješavanje</w:t>
            </w:r>
            <w:proofErr w:type="spellEnd"/>
            <w:r w:rsidRPr="00321CB8">
              <w:rPr>
                <w:lang w:val="en-GB"/>
              </w:rPr>
              <w:t xml:space="preserve"> </w:t>
            </w:r>
            <w:proofErr w:type="spellStart"/>
            <w:r w:rsidRPr="00321CB8">
              <w:rPr>
                <w:lang w:val="en-GB"/>
              </w:rPr>
              <w:t>problema</w:t>
            </w:r>
            <w:proofErr w:type="spellEnd"/>
            <w:r w:rsidR="005466EB" w:rsidRPr="00F86EF6">
              <w:rPr>
                <w:lang w:val="en-GB"/>
              </w:rPr>
              <w:t>)</w:t>
            </w:r>
            <w:r w:rsidR="00385340" w:rsidRPr="00F86EF6">
              <w:rPr>
                <w:lang w:val="en-GB"/>
              </w:rPr>
              <w:t>.</w:t>
            </w:r>
          </w:p>
          <w:p w14:paraId="587A597F" w14:textId="2A0114C1" w:rsidR="0042020F" w:rsidRDefault="0042020F" w:rsidP="0042020F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Vodiče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temeljene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na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praksi</w:t>
            </w:r>
            <w:proofErr w:type="spellEnd"/>
            <w:r w:rsidRPr="0042020F">
              <w:rPr>
                <w:lang w:val="en-GB"/>
              </w:rPr>
              <w:t xml:space="preserve"> (</w:t>
            </w:r>
            <w:proofErr w:type="spellStart"/>
            <w:r w:rsidRPr="0042020F">
              <w:rPr>
                <w:lang w:val="en-GB"/>
              </w:rPr>
              <w:t>razmišljanje</w:t>
            </w:r>
            <w:proofErr w:type="spellEnd"/>
            <w:r w:rsidRPr="0042020F">
              <w:rPr>
                <w:lang w:val="en-GB"/>
              </w:rPr>
              <w:t xml:space="preserve"> o </w:t>
            </w:r>
            <w:proofErr w:type="spellStart"/>
            <w:r w:rsidRPr="0042020F">
              <w:rPr>
                <w:lang w:val="en-GB"/>
              </w:rPr>
              <w:t>iskustvu</w:t>
            </w:r>
            <w:proofErr w:type="spellEnd"/>
            <w:r w:rsidRPr="0042020F">
              <w:rPr>
                <w:lang w:val="en-GB"/>
              </w:rPr>
              <w:t xml:space="preserve">, </w:t>
            </w:r>
            <w:proofErr w:type="spellStart"/>
            <w:r w:rsidRPr="0042020F">
              <w:rPr>
                <w:lang w:val="en-GB"/>
              </w:rPr>
              <w:t>radu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na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projektu</w:t>
            </w:r>
            <w:proofErr w:type="spellEnd"/>
            <w:r w:rsidRPr="0042020F">
              <w:rPr>
                <w:lang w:val="en-GB"/>
              </w:rPr>
              <w:t xml:space="preserve">, </w:t>
            </w:r>
            <w:proofErr w:type="spellStart"/>
            <w:r w:rsidRPr="0042020F">
              <w:rPr>
                <w:lang w:val="en-GB"/>
              </w:rPr>
              <w:t>timskom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radu</w:t>
            </w:r>
            <w:proofErr w:type="spellEnd"/>
            <w:r w:rsidRPr="0042020F">
              <w:rPr>
                <w:lang w:val="en-GB"/>
              </w:rPr>
              <w:t xml:space="preserve">, </w:t>
            </w:r>
            <w:proofErr w:type="spellStart"/>
            <w:r w:rsidRPr="0042020F">
              <w:rPr>
                <w:lang w:val="en-GB"/>
              </w:rPr>
              <w:t>kritičkom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razmišljanju</w:t>
            </w:r>
            <w:proofErr w:type="spellEnd"/>
            <w:r w:rsidRPr="0042020F">
              <w:rPr>
                <w:lang w:val="en-GB"/>
              </w:rPr>
              <w:t xml:space="preserve">, </w:t>
            </w:r>
            <w:proofErr w:type="spellStart"/>
            <w:r w:rsidRPr="0042020F">
              <w:rPr>
                <w:lang w:val="en-GB"/>
              </w:rPr>
              <w:t>raspravi</w:t>
            </w:r>
            <w:proofErr w:type="spellEnd"/>
            <w:r w:rsidRPr="0042020F">
              <w:rPr>
                <w:lang w:val="en-GB"/>
              </w:rPr>
              <w:t xml:space="preserve">, </w:t>
            </w:r>
            <w:proofErr w:type="spellStart"/>
            <w:r w:rsidRPr="0042020F">
              <w:rPr>
                <w:lang w:val="en-GB"/>
              </w:rPr>
              <w:t>povratnim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informacijama</w:t>
            </w:r>
            <w:proofErr w:type="spellEnd"/>
            <w:r w:rsidRPr="0042020F">
              <w:rPr>
                <w:lang w:val="en-GB"/>
              </w:rPr>
              <w:t xml:space="preserve">, </w:t>
            </w:r>
            <w:proofErr w:type="spellStart"/>
            <w:r w:rsidRPr="0042020F">
              <w:rPr>
                <w:lang w:val="en-GB"/>
              </w:rPr>
              <w:t>društvenim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igrama</w:t>
            </w:r>
            <w:proofErr w:type="spellEnd"/>
            <w:r w:rsidRPr="0042020F">
              <w:rPr>
                <w:lang w:val="en-GB"/>
              </w:rPr>
              <w:t xml:space="preserve">, </w:t>
            </w:r>
            <w:proofErr w:type="spellStart"/>
            <w:r w:rsidRPr="0042020F">
              <w:rPr>
                <w:lang w:val="en-GB"/>
              </w:rPr>
              <w:t>izletima</w:t>
            </w:r>
            <w:proofErr w:type="spellEnd"/>
            <w:r w:rsidRPr="0042020F">
              <w:rPr>
                <w:lang w:val="en-GB"/>
              </w:rPr>
              <w:t>).</w:t>
            </w:r>
          </w:p>
          <w:p w14:paraId="5AE5F91A" w14:textId="7CD88A4A" w:rsidR="0042020F" w:rsidRDefault="0042020F" w:rsidP="0042020F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spellStart"/>
            <w:r w:rsidRPr="0042020F">
              <w:rPr>
                <w:lang w:val="en-GB"/>
              </w:rPr>
              <w:t>Individualne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i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grupne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konzultacije</w:t>
            </w:r>
            <w:proofErr w:type="spellEnd"/>
            <w:r w:rsidRPr="0042020F">
              <w:rPr>
                <w:lang w:val="en-GB"/>
              </w:rPr>
              <w:t xml:space="preserve"> (</w:t>
            </w:r>
            <w:proofErr w:type="spellStart"/>
            <w:r w:rsidRPr="0042020F">
              <w:rPr>
                <w:lang w:val="en-GB"/>
              </w:rPr>
              <w:t>intervjui</w:t>
            </w:r>
            <w:proofErr w:type="spellEnd"/>
            <w:r w:rsidRPr="0042020F">
              <w:rPr>
                <w:lang w:val="en-GB"/>
              </w:rPr>
              <w:t xml:space="preserve">, </w:t>
            </w:r>
            <w:proofErr w:type="spellStart"/>
            <w:r w:rsidRPr="0042020F">
              <w:rPr>
                <w:lang w:val="en-GB"/>
              </w:rPr>
              <w:t>dodatna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objašnjenja</w:t>
            </w:r>
            <w:proofErr w:type="spellEnd"/>
            <w:r w:rsidRPr="0042020F">
              <w:rPr>
                <w:lang w:val="en-GB"/>
              </w:rPr>
              <w:t xml:space="preserve">, </w:t>
            </w:r>
            <w:proofErr w:type="spellStart"/>
            <w:r w:rsidRPr="0042020F">
              <w:rPr>
                <w:lang w:val="en-GB"/>
              </w:rPr>
              <w:t>specifična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pitanja</w:t>
            </w:r>
            <w:proofErr w:type="spellEnd"/>
            <w:r w:rsidRPr="0042020F">
              <w:rPr>
                <w:lang w:val="en-GB"/>
              </w:rPr>
              <w:t>).</w:t>
            </w:r>
          </w:p>
          <w:p w14:paraId="5E915BB7" w14:textId="37E98479" w:rsidR="0042020F" w:rsidRDefault="0042020F" w:rsidP="0042020F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spellStart"/>
            <w:r w:rsidRPr="0042020F">
              <w:rPr>
                <w:lang w:val="en-GB"/>
              </w:rPr>
              <w:t>Korištenje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internetske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učionice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ili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drugih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suvremenih</w:t>
            </w:r>
            <w:proofErr w:type="spellEnd"/>
            <w:r w:rsidRPr="0042020F">
              <w:rPr>
                <w:lang w:val="en-GB"/>
              </w:rPr>
              <w:t xml:space="preserve"> ICT </w:t>
            </w:r>
            <w:proofErr w:type="spellStart"/>
            <w:r w:rsidRPr="0042020F">
              <w:rPr>
                <w:lang w:val="en-GB"/>
              </w:rPr>
              <w:t>alata</w:t>
            </w:r>
            <w:proofErr w:type="spellEnd"/>
            <w:r w:rsidRPr="0042020F">
              <w:rPr>
                <w:lang w:val="en-GB"/>
              </w:rPr>
              <w:t>.</w:t>
            </w:r>
          </w:p>
          <w:p w14:paraId="55DA6988" w14:textId="7E474C29" w:rsidR="0042020F" w:rsidRDefault="00C74D5E" w:rsidP="0042020F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Omogućavanje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 w:rsidR="0042020F" w:rsidRPr="0042020F">
              <w:rPr>
                <w:lang w:val="en-GB"/>
              </w:rPr>
              <w:t>neovisnih</w:t>
            </w:r>
            <w:proofErr w:type="spellEnd"/>
            <w:r w:rsidR="0042020F" w:rsidRPr="0042020F">
              <w:rPr>
                <w:lang w:val="en-GB"/>
              </w:rPr>
              <w:t xml:space="preserve"> </w:t>
            </w:r>
            <w:proofErr w:type="spellStart"/>
            <w:r w:rsidR="0042020F" w:rsidRPr="0042020F">
              <w:rPr>
                <w:lang w:val="en-GB"/>
              </w:rPr>
              <w:t>studija</w:t>
            </w:r>
            <w:proofErr w:type="spellEnd"/>
            <w:r w:rsidR="0042020F" w:rsidRPr="0042020F">
              <w:rPr>
                <w:lang w:val="en-GB"/>
              </w:rPr>
              <w:t xml:space="preserve"> </w:t>
            </w:r>
            <w:proofErr w:type="spellStart"/>
            <w:r w:rsidR="0042020F" w:rsidRPr="0042020F">
              <w:rPr>
                <w:lang w:val="en-GB"/>
              </w:rPr>
              <w:t>i</w:t>
            </w:r>
            <w:proofErr w:type="spellEnd"/>
            <w:r w:rsidR="0042020F" w:rsidRPr="0042020F">
              <w:rPr>
                <w:lang w:val="en-GB"/>
              </w:rPr>
              <w:t xml:space="preserve"> </w:t>
            </w:r>
            <w:proofErr w:type="spellStart"/>
            <w:r w:rsidR="0042020F" w:rsidRPr="0042020F">
              <w:rPr>
                <w:lang w:val="en-GB"/>
              </w:rPr>
              <w:t>istraživanja</w:t>
            </w:r>
            <w:proofErr w:type="spellEnd"/>
            <w:r w:rsidR="0042020F" w:rsidRPr="0042020F">
              <w:rPr>
                <w:lang w:val="en-GB"/>
              </w:rPr>
              <w:t xml:space="preserve"> (</w:t>
            </w:r>
            <w:proofErr w:type="spellStart"/>
            <w:r w:rsidR="0042020F" w:rsidRPr="0042020F">
              <w:rPr>
                <w:lang w:val="en-GB"/>
              </w:rPr>
              <w:t>motivacija</w:t>
            </w:r>
            <w:proofErr w:type="spellEnd"/>
            <w:r w:rsidR="0042020F" w:rsidRPr="0042020F">
              <w:rPr>
                <w:lang w:val="en-GB"/>
              </w:rPr>
              <w:t xml:space="preserve">, </w:t>
            </w:r>
            <w:proofErr w:type="spellStart"/>
            <w:r w:rsidR="0042020F" w:rsidRPr="0042020F">
              <w:rPr>
                <w:lang w:val="en-GB"/>
              </w:rPr>
              <w:t>usmjeravanje</w:t>
            </w:r>
            <w:proofErr w:type="spellEnd"/>
            <w:r w:rsidR="0042020F" w:rsidRPr="0042020F">
              <w:rPr>
                <w:lang w:val="en-GB"/>
              </w:rPr>
              <w:t xml:space="preserve">, </w:t>
            </w:r>
            <w:proofErr w:type="spellStart"/>
            <w:r w:rsidR="0042020F" w:rsidRPr="0042020F">
              <w:rPr>
                <w:lang w:val="en-GB"/>
              </w:rPr>
              <w:t>samopromatranje</w:t>
            </w:r>
            <w:proofErr w:type="spellEnd"/>
            <w:r w:rsidR="0042020F" w:rsidRPr="0042020F">
              <w:rPr>
                <w:lang w:val="en-GB"/>
              </w:rPr>
              <w:t xml:space="preserve">, </w:t>
            </w:r>
            <w:proofErr w:type="spellStart"/>
            <w:r w:rsidR="0042020F" w:rsidRPr="0042020F">
              <w:rPr>
                <w:lang w:val="en-GB"/>
              </w:rPr>
              <w:t>samoregulacija</w:t>
            </w:r>
            <w:proofErr w:type="spellEnd"/>
            <w:r w:rsidR="0042020F" w:rsidRPr="0042020F">
              <w:rPr>
                <w:lang w:val="en-GB"/>
              </w:rPr>
              <w:t xml:space="preserve">, </w:t>
            </w:r>
            <w:proofErr w:type="spellStart"/>
            <w:r w:rsidR="0042020F" w:rsidRPr="0042020F">
              <w:rPr>
                <w:lang w:val="en-GB"/>
              </w:rPr>
              <w:t>promišljanje</w:t>
            </w:r>
            <w:proofErr w:type="spellEnd"/>
            <w:r w:rsidR="0042020F" w:rsidRPr="0042020F">
              <w:rPr>
                <w:lang w:val="en-GB"/>
              </w:rPr>
              <w:t xml:space="preserve">, </w:t>
            </w:r>
            <w:proofErr w:type="spellStart"/>
            <w:r w:rsidR="0042020F" w:rsidRPr="0042020F">
              <w:rPr>
                <w:lang w:val="en-GB"/>
              </w:rPr>
              <w:t>samoprocjena</w:t>
            </w:r>
            <w:proofErr w:type="spellEnd"/>
            <w:r w:rsidR="0042020F" w:rsidRPr="0042020F">
              <w:rPr>
                <w:lang w:val="en-GB"/>
              </w:rPr>
              <w:t>).</w:t>
            </w:r>
          </w:p>
          <w:p w14:paraId="177CDC54" w14:textId="403FA66B" w:rsidR="005466EB" w:rsidRPr="00F86EF6" w:rsidRDefault="0042020F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Stručn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raksa</w:t>
            </w:r>
            <w:proofErr w:type="spellEnd"/>
            <w:r w:rsidR="005466EB" w:rsidRPr="00F86EF6">
              <w:rPr>
                <w:lang w:val="en-GB"/>
              </w:rPr>
              <w:t>.</w:t>
            </w:r>
          </w:p>
          <w:p w14:paraId="2C1D407C" w14:textId="366117AB" w:rsidR="005466EB" w:rsidRPr="00F86EF6" w:rsidRDefault="0042020F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Posjet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tvrtkama</w:t>
            </w:r>
            <w:proofErr w:type="spellEnd"/>
            <w:r w:rsidR="008874C2" w:rsidRPr="00F86EF6">
              <w:rPr>
                <w:lang w:val="en-GB"/>
              </w:rPr>
              <w:t>.</w:t>
            </w:r>
          </w:p>
          <w:p w14:paraId="793F90D6" w14:textId="0941A51F" w:rsidR="005466EB" w:rsidRPr="00F86EF6" w:rsidRDefault="0042020F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r>
              <w:rPr>
                <w:lang w:val="en-GB"/>
              </w:rPr>
              <w:t xml:space="preserve">Rad </w:t>
            </w:r>
            <w:proofErr w:type="spellStart"/>
            <w:r>
              <w:rPr>
                <w:lang w:val="en-GB"/>
              </w:rPr>
              <w:t>n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rojektu</w:t>
            </w:r>
            <w:proofErr w:type="spellEnd"/>
          </w:p>
          <w:p w14:paraId="492B2778" w14:textId="77777777" w:rsidR="005466EB" w:rsidRPr="00F86EF6" w:rsidRDefault="005466EB" w:rsidP="008315DC">
            <w:pPr>
              <w:pStyle w:val="ListParagraph"/>
              <w:ind w:left="720"/>
              <w:rPr>
                <w:lang w:val="en-GB"/>
              </w:rPr>
            </w:pPr>
          </w:p>
          <w:p w14:paraId="712C2707" w14:textId="77777777" w:rsidR="006C4A5D" w:rsidRPr="00F86EF6" w:rsidRDefault="006C4A5D" w:rsidP="00C74611">
            <w:pPr>
              <w:rPr>
                <w:b/>
                <w:bCs/>
                <w:lang w:val="en-GB"/>
              </w:rPr>
            </w:pPr>
          </w:p>
        </w:tc>
      </w:tr>
    </w:tbl>
    <w:p w14:paraId="132DE461" w14:textId="77777777" w:rsidR="006C4A5D" w:rsidRPr="00F86EF6" w:rsidRDefault="006C4A5D" w:rsidP="006C4A5D">
      <w:pPr>
        <w:rPr>
          <w:lang w:val="en-GB"/>
        </w:rPr>
      </w:pPr>
    </w:p>
    <w:p w14:paraId="629F0626" w14:textId="77777777" w:rsidR="006C4A5D" w:rsidRPr="00F86EF6" w:rsidRDefault="006C4A5D" w:rsidP="006C4A5D">
      <w:pPr>
        <w:rPr>
          <w:lang w:val="en-GB"/>
        </w:rPr>
      </w:pPr>
    </w:p>
    <w:p w14:paraId="09BBC064" w14:textId="2D6CD3CC" w:rsidR="006C4A5D" w:rsidRPr="00F86EF6" w:rsidRDefault="00BF35DD" w:rsidP="00AC4A37">
      <w:pPr>
        <w:pStyle w:val="Heading1"/>
      </w:pPr>
      <w:bookmarkStart w:id="54" w:name="_Toc75162178"/>
      <w:r w:rsidRPr="00F86EF6">
        <w:t>T</w:t>
      </w:r>
      <w:r w:rsidR="00321CB8">
        <w:t>EHNOLOGIJE</w:t>
      </w:r>
      <w:bookmarkEnd w:id="54"/>
      <w:r w:rsidR="00321CB8">
        <w:t xml:space="preserve"> </w:t>
      </w:r>
    </w:p>
    <w:p w14:paraId="02D074FA" w14:textId="24813C08" w:rsidR="006C4A5D" w:rsidRDefault="006C4A5D" w:rsidP="006C4A5D">
      <w:pPr>
        <w:rPr>
          <w:lang w:val="en-GB"/>
        </w:rPr>
      </w:pPr>
    </w:p>
    <w:p w14:paraId="0CE8B888" w14:textId="77777777" w:rsidR="00AC4A37" w:rsidRPr="00F86EF6" w:rsidRDefault="00AC4A37" w:rsidP="006C4A5D">
      <w:pPr>
        <w:rPr>
          <w:lang w:val="en-GB"/>
        </w:rPr>
      </w:pPr>
    </w:p>
    <w:tbl>
      <w:tblPr>
        <w:tblStyle w:val="TableGrid"/>
        <w:tblW w:w="9209" w:type="dxa"/>
        <w:tblLook w:val="04A0" w:firstRow="1" w:lastRow="0" w:firstColumn="1" w:lastColumn="0" w:noHBand="0" w:noVBand="1"/>
      </w:tblPr>
      <w:tblGrid>
        <w:gridCol w:w="1266"/>
        <w:gridCol w:w="7943"/>
      </w:tblGrid>
      <w:tr w:rsidR="006C4A5D" w:rsidRPr="00F86EF6" w14:paraId="1873C3C5" w14:textId="77777777" w:rsidTr="00C74611">
        <w:trPr>
          <w:trHeight w:val="1122"/>
        </w:trPr>
        <w:tc>
          <w:tcPr>
            <w:tcW w:w="1266" w:type="dxa"/>
            <w:vAlign w:val="center"/>
          </w:tcPr>
          <w:p w14:paraId="12245A96" w14:textId="77777777" w:rsidR="006C4A5D" w:rsidRPr="00F86EF6" w:rsidRDefault="006C4A5D" w:rsidP="00C74611">
            <w:pPr>
              <w:rPr>
                <w:lang w:val="en-GB"/>
              </w:rPr>
            </w:pPr>
            <w:r w:rsidRPr="00F86EF6">
              <w:rPr>
                <w:noProof/>
                <w:lang w:val="hr-HR" w:eastAsia="hr-HR"/>
              </w:rPr>
              <w:drawing>
                <wp:inline distT="0" distB="0" distL="0" distR="0" wp14:anchorId="5B0E19DF" wp14:editId="47036C6F">
                  <wp:extent cx="666750" cy="666750"/>
                  <wp:effectExtent l="0" t="0" r="0" b="0"/>
                  <wp:docPr id="63" name="Grafika 63" descr="Selfie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Grafika 7" descr="Selfie outline"/>
                          <pic:cNvPicPr/>
                        </pic:nvPicPr>
                        <pic:blipFill>
                          <a:blip r:embed="rId6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7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6750" cy="666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3" w:type="dxa"/>
            <w:shd w:val="clear" w:color="auto" w:fill="BFBFBF" w:themeFill="background1" w:themeFillShade="BF"/>
          </w:tcPr>
          <w:p w14:paraId="17B3F614" w14:textId="77777777" w:rsidR="006C4A5D" w:rsidRPr="00F86EF6" w:rsidRDefault="006C4A5D" w:rsidP="00C74611">
            <w:pPr>
              <w:rPr>
                <w:b/>
                <w:bCs/>
                <w:lang w:val="en-GB"/>
              </w:rPr>
            </w:pPr>
          </w:p>
          <w:p w14:paraId="6DF40F9D" w14:textId="77777777" w:rsidR="006C4A5D" w:rsidRPr="00F86EF6" w:rsidRDefault="006C4A5D" w:rsidP="00C74611">
            <w:pPr>
              <w:rPr>
                <w:b/>
                <w:bCs/>
                <w:lang w:val="en-GB"/>
              </w:rPr>
            </w:pPr>
          </w:p>
          <w:p w14:paraId="4707FCA3" w14:textId="5020E822" w:rsidR="006C4A5D" w:rsidRPr="00F86EF6" w:rsidRDefault="0042020F" w:rsidP="00C74611">
            <w:pPr>
              <w:rPr>
                <w:b/>
                <w:bCs/>
                <w:lang w:val="en-GB"/>
              </w:rPr>
            </w:pPr>
            <w:proofErr w:type="spellStart"/>
            <w:r w:rsidRPr="0042020F">
              <w:rPr>
                <w:b/>
                <w:bCs/>
                <w:lang w:val="en-GB"/>
              </w:rPr>
              <w:t>Popis</w:t>
            </w:r>
            <w:proofErr w:type="spellEnd"/>
            <w:r w:rsidRPr="0042020F">
              <w:rPr>
                <w:b/>
                <w:bCs/>
                <w:lang w:val="en-GB"/>
              </w:rPr>
              <w:t xml:space="preserve"> </w:t>
            </w:r>
            <w:proofErr w:type="spellStart"/>
            <w:r w:rsidRPr="0042020F">
              <w:rPr>
                <w:b/>
                <w:bCs/>
                <w:lang w:val="en-GB"/>
              </w:rPr>
              <w:t>korisnih</w:t>
            </w:r>
            <w:proofErr w:type="spellEnd"/>
            <w:r w:rsidRPr="0042020F">
              <w:rPr>
                <w:b/>
                <w:bCs/>
                <w:lang w:val="en-GB"/>
              </w:rPr>
              <w:t xml:space="preserve"> </w:t>
            </w:r>
            <w:proofErr w:type="spellStart"/>
            <w:r w:rsidRPr="0042020F">
              <w:rPr>
                <w:b/>
                <w:bCs/>
                <w:lang w:val="en-GB"/>
              </w:rPr>
              <w:t>tehnologija</w:t>
            </w:r>
            <w:proofErr w:type="spellEnd"/>
            <w:r w:rsidRPr="0042020F">
              <w:rPr>
                <w:b/>
                <w:bCs/>
                <w:lang w:val="en-GB"/>
              </w:rPr>
              <w:t>:</w:t>
            </w:r>
          </w:p>
        </w:tc>
      </w:tr>
      <w:tr w:rsidR="006C4A5D" w:rsidRPr="00F86EF6" w14:paraId="03F9198D" w14:textId="77777777" w:rsidTr="00C74611">
        <w:trPr>
          <w:trHeight w:val="1122"/>
        </w:trPr>
        <w:tc>
          <w:tcPr>
            <w:tcW w:w="9209" w:type="dxa"/>
            <w:gridSpan w:val="2"/>
            <w:shd w:val="clear" w:color="auto" w:fill="F2F2F2" w:themeFill="background1" w:themeFillShade="F2"/>
            <w:vAlign w:val="center"/>
          </w:tcPr>
          <w:p w14:paraId="2C2A2C24" w14:textId="62B70749" w:rsidR="006C4A5D" w:rsidRPr="00F86EF6" w:rsidRDefault="0042020F" w:rsidP="00C74611">
            <w:pPr>
              <w:rPr>
                <w:lang w:val="en-GB"/>
              </w:rPr>
            </w:pPr>
            <w:r>
              <w:rPr>
                <w:lang w:val="en-GB"/>
              </w:rPr>
              <w:t>Radite s</w:t>
            </w:r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tehnologijama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dostupnim</w:t>
            </w:r>
            <w:r>
              <w:rPr>
                <w:lang w:val="en-GB"/>
              </w:rPr>
              <w:t>a</w:t>
            </w:r>
            <w:proofErr w:type="spellEnd"/>
            <w:r w:rsidRPr="0042020F">
              <w:rPr>
                <w:lang w:val="en-GB"/>
              </w:rPr>
              <w:t xml:space="preserve"> u </w:t>
            </w:r>
            <w:proofErr w:type="spellStart"/>
            <w:r w:rsidRPr="0042020F">
              <w:rPr>
                <w:lang w:val="en-GB"/>
              </w:rPr>
              <w:t>poslovn</w:t>
            </w:r>
            <w:r>
              <w:rPr>
                <w:lang w:val="en-GB"/>
              </w:rPr>
              <w:t>om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okruženju</w:t>
            </w:r>
            <w:proofErr w:type="spellEnd"/>
            <w:r>
              <w:rPr>
                <w:lang w:val="en-GB"/>
              </w:rPr>
              <w:t xml:space="preserve"> (</w:t>
            </w:r>
            <w:proofErr w:type="spellStart"/>
            <w:r>
              <w:rPr>
                <w:lang w:val="en-GB"/>
              </w:rPr>
              <w:t>kako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biste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ste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studentim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omogućili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raktično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znanje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nakon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stjecanj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diplome</w:t>
            </w:r>
            <w:proofErr w:type="spellEnd"/>
            <w:r w:rsidRPr="0042020F">
              <w:rPr>
                <w:lang w:val="en-GB"/>
              </w:rPr>
              <w:t>)</w:t>
            </w:r>
          </w:p>
          <w:p w14:paraId="668F47E3" w14:textId="77777777" w:rsidR="0042020F" w:rsidRDefault="0042020F" w:rsidP="0042020F">
            <w:pPr>
              <w:pStyle w:val="ListParagraph"/>
              <w:ind w:left="720"/>
              <w:rPr>
                <w:lang w:val="en-GB"/>
              </w:rPr>
            </w:pPr>
          </w:p>
          <w:p w14:paraId="490D6182" w14:textId="77777777" w:rsidR="006C4A5D" w:rsidRPr="00F86EF6" w:rsidRDefault="006C4A5D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gramStart"/>
            <w:r w:rsidRPr="00F86EF6">
              <w:rPr>
                <w:lang w:val="en-GB"/>
              </w:rPr>
              <w:t>Excel;</w:t>
            </w:r>
            <w:proofErr w:type="gramEnd"/>
          </w:p>
          <w:p w14:paraId="21629FDB" w14:textId="77777777" w:rsidR="006C4A5D" w:rsidRPr="00F86EF6" w:rsidRDefault="006C4A5D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r w:rsidRPr="00F86EF6">
              <w:rPr>
                <w:lang w:val="en-GB"/>
              </w:rPr>
              <w:t xml:space="preserve">Google </w:t>
            </w:r>
            <w:proofErr w:type="gramStart"/>
            <w:r w:rsidRPr="00F86EF6">
              <w:rPr>
                <w:lang w:val="en-GB"/>
              </w:rPr>
              <w:t>drive;</w:t>
            </w:r>
            <w:proofErr w:type="gramEnd"/>
          </w:p>
          <w:p w14:paraId="5F9B500D" w14:textId="77777777" w:rsidR="006C4A5D" w:rsidRPr="00F86EF6" w:rsidRDefault="006C4A5D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gramStart"/>
            <w:r w:rsidRPr="00F86EF6">
              <w:rPr>
                <w:lang w:val="en-GB"/>
              </w:rPr>
              <w:t>Miro;</w:t>
            </w:r>
            <w:proofErr w:type="gramEnd"/>
          </w:p>
          <w:p w14:paraId="645AE51A" w14:textId="5069D150" w:rsidR="006C4A5D" w:rsidRPr="00F86EF6" w:rsidRDefault="006C4A5D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r w:rsidRPr="00F86EF6">
              <w:rPr>
                <w:lang w:val="en-GB"/>
              </w:rPr>
              <w:t>Slack (</w:t>
            </w:r>
            <w:proofErr w:type="spellStart"/>
            <w:r w:rsidR="00FA0B29">
              <w:rPr>
                <w:lang w:val="en-GB"/>
              </w:rPr>
              <w:t>komunikacija</w:t>
            </w:r>
            <w:proofErr w:type="spellEnd"/>
            <w:proofErr w:type="gramStart"/>
            <w:r w:rsidRPr="00F86EF6">
              <w:rPr>
                <w:lang w:val="en-GB"/>
              </w:rPr>
              <w:t>);</w:t>
            </w:r>
            <w:proofErr w:type="gramEnd"/>
          </w:p>
          <w:p w14:paraId="0E14033F" w14:textId="0C5C3DF2" w:rsidR="006C4A5D" w:rsidRPr="00F86EF6" w:rsidRDefault="006C4A5D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r w:rsidRPr="00F86EF6">
              <w:rPr>
                <w:lang w:val="en-GB"/>
              </w:rPr>
              <w:t>Trello (</w:t>
            </w:r>
            <w:proofErr w:type="spellStart"/>
            <w:r w:rsidR="00FA0B29">
              <w:rPr>
                <w:lang w:val="en-GB"/>
              </w:rPr>
              <w:t>upravljanje</w:t>
            </w:r>
            <w:proofErr w:type="spellEnd"/>
            <w:r w:rsidR="00FA0B29">
              <w:rPr>
                <w:lang w:val="en-GB"/>
              </w:rPr>
              <w:t xml:space="preserve"> </w:t>
            </w:r>
            <w:proofErr w:type="spellStart"/>
            <w:r w:rsidR="00FA0B29">
              <w:rPr>
                <w:lang w:val="en-GB"/>
              </w:rPr>
              <w:t>projektima</w:t>
            </w:r>
            <w:proofErr w:type="spellEnd"/>
            <w:proofErr w:type="gramStart"/>
            <w:r w:rsidRPr="00F86EF6">
              <w:rPr>
                <w:lang w:val="en-GB"/>
              </w:rPr>
              <w:t>);</w:t>
            </w:r>
            <w:proofErr w:type="gramEnd"/>
          </w:p>
          <w:p w14:paraId="30CD3179" w14:textId="3E4C1940" w:rsidR="006C4A5D" w:rsidRPr="00F86EF6" w:rsidRDefault="006C4A5D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r w:rsidRPr="00F86EF6">
              <w:rPr>
                <w:lang w:val="en-GB"/>
              </w:rPr>
              <w:t>Asana (</w:t>
            </w:r>
            <w:proofErr w:type="spellStart"/>
            <w:r w:rsidR="00FA0B29">
              <w:rPr>
                <w:lang w:val="en-GB"/>
              </w:rPr>
              <w:t>upravljanje</w:t>
            </w:r>
            <w:proofErr w:type="spellEnd"/>
            <w:r w:rsidR="00FA0B29">
              <w:rPr>
                <w:lang w:val="en-GB"/>
              </w:rPr>
              <w:t xml:space="preserve"> </w:t>
            </w:r>
            <w:proofErr w:type="spellStart"/>
            <w:r w:rsidR="00FA0B29">
              <w:rPr>
                <w:lang w:val="en-GB"/>
              </w:rPr>
              <w:t>projektima</w:t>
            </w:r>
            <w:proofErr w:type="spellEnd"/>
            <w:proofErr w:type="gramStart"/>
            <w:r w:rsidRPr="00F86EF6">
              <w:rPr>
                <w:lang w:val="en-GB"/>
              </w:rPr>
              <w:t>);</w:t>
            </w:r>
            <w:proofErr w:type="gramEnd"/>
          </w:p>
          <w:p w14:paraId="4AEFC187" w14:textId="77777777" w:rsidR="006C4A5D" w:rsidRPr="00F86EF6" w:rsidRDefault="006C4A5D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gramStart"/>
            <w:r w:rsidRPr="00F86EF6">
              <w:rPr>
                <w:lang w:val="en-GB"/>
              </w:rPr>
              <w:t>Canva;</w:t>
            </w:r>
            <w:proofErr w:type="gramEnd"/>
          </w:p>
          <w:p w14:paraId="6AE03853" w14:textId="77777777" w:rsidR="006C4A5D" w:rsidRPr="00F86EF6" w:rsidRDefault="006C4A5D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spellStart"/>
            <w:proofErr w:type="gramStart"/>
            <w:r w:rsidRPr="00F86EF6">
              <w:rPr>
                <w:lang w:val="en-GB"/>
              </w:rPr>
              <w:t>Prezzi</w:t>
            </w:r>
            <w:proofErr w:type="spellEnd"/>
            <w:r w:rsidRPr="00F86EF6">
              <w:rPr>
                <w:lang w:val="en-GB"/>
              </w:rPr>
              <w:t>;</w:t>
            </w:r>
            <w:proofErr w:type="gramEnd"/>
          </w:p>
          <w:p w14:paraId="36DDB1A7" w14:textId="77777777" w:rsidR="006C4A5D" w:rsidRPr="00F86EF6" w:rsidRDefault="006C4A5D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spellStart"/>
            <w:r w:rsidRPr="00F86EF6">
              <w:rPr>
                <w:lang w:val="en-GB"/>
              </w:rPr>
              <w:t>Bitable</w:t>
            </w:r>
            <w:proofErr w:type="spellEnd"/>
          </w:p>
          <w:p w14:paraId="71F523EA" w14:textId="77777777" w:rsidR="006C4A5D" w:rsidRPr="00F86EF6" w:rsidRDefault="006C4A5D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r w:rsidRPr="00F86EF6">
              <w:rPr>
                <w:lang w:val="en-GB"/>
              </w:rPr>
              <w:t>Windows Remote Desktop</w:t>
            </w:r>
          </w:p>
          <w:p w14:paraId="646FB673" w14:textId="77777777" w:rsidR="006C4A5D" w:rsidRPr="00F86EF6" w:rsidRDefault="006C4A5D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r w:rsidRPr="00F86EF6">
              <w:rPr>
                <w:lang w:val="en-GB"/>
              </w:rPr>
              <w:t>TeamViewer</w:t>
            </w:r>
          </w:p>
          <w:p w14:paraId="2CB75017" w14:textId="77777777" w:rsidR="006C4A5D" w:rsidRPr="00F86EF6" w:rsidRDefault="006C4A5D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r w:rsidRPr="00F86EF6">
              <w:rPr>
                <w:lang w:val="en-GB"/>
              </w:rPr>
              <w:t>Moodle</w:t>
            </w:r>
          </w:p>
          <w:p w14:paraId="0F8854EE" w14:textId="77777777" w:rsidR="006C4A5D" w:rsidRPr="00F86EF6" w:rsidRDefault="006C4A5D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r w:rsidRPr="00F86EF6">
              <w:rPr>
                <w:lang w:val="en-GB"/>
              </w:rPr>
              <w:t>Zoom</w:t>
            </w:r>
          </w:p>
          <w:p w14:paraId="7C2EE861" w14:textId="77777777" w:rsidR="006C4A5D" w:rsidRPr="00F86EF6" w:rsidRDefault="006C4A5D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r w:rsidRPr="00F86EF6">
              <w:rPr>
                <w:lang w:val="en-GB"/>
              </w:rPr>
              <w:t>Microsoft Teams</w:t>
            </w:r>
          </w:p>
          <w:p w14:paraId="2E95BABD" w14:textId="77777777" w:rsidR="006C4A5D" w:rsidRPr="00F86EF6" w:rsidRDefault="006C4A5D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r w:rsidRPr="00F86EF6">
              <w:rPr>
                <w:lang w:val="en-GB"/>
              </w:rPr>
              <w:lastRenderedPageBreak/>
              <w:t>We transfer</w:t>
            </w:r>
          </w:p>
          <w:p w14:paraId="4129B4E9" w14:textId="77777777" w:rsidR="006C4A5D" w:rsidRPr="00F86EF6" w:rsidRDefault="006C4A5D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r w:rsidRPr="00F86EF6">
              <w:rPr>
                <w:lang w:val="en-GB"/>
              </w:rPr>
              <w:t>Dropbox</w:t>
            </w:r>
          </w:p>
          <w:p w14:paraId="780E16B9" w14:textId="77777777" w:rsidR="006C4A5D" w:rsidRPr="00F86EF6" w:rsidRDefault="006C4A5D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r w:rsidRPr="00F86EF6">
              <w:rPr>
                <w:lang w:val="en-GB"/>
              </w:rPr>
              <w:t>Google Drive</w:t>
            </w:r>
          </w:p>
          <w:p w14:paraId="4F8AAD5E" w14:textId="77777777" w:rsidR="006C4A5D" w:rsidRPr="00F86EF6" w:rsidRDefault="006C4A5D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r w:rsidRPr="00F86EF6">
              <w:rPr>
                <w:lang w:val="en-GB"/>
              </w:rPr>
              <w:t>OneDrive</w:t>
            </w:r>
          </w:p>
          <w:p w14:paraId="1629DA39" w14:textId="25D4C3C2" w:rsidR="006C4A5D" w:rsidRPr="00F86EF6" w:rsidRDefault="0042020F" w:rsidP="00C74611">
            <w:pPr>
              <w:rPr>
                <w:lang w:val="en-GB"/>
              </w:rPr>
            </w:pPr>
            <w:r w:rsidRPr="0042020F">
              <w:rPr>
                <w:lang w:val="en-GB"/>
              </w:rPr>
              <w:t xml:space="preserve">Ako </w:t>
            </w:r>
            <w:proofErr w:type="spellStart"/>
            <w:r w:rsidRPr="0042020F">
              <w:rPr>
                <w:lang w:val="en-GB"/>
              </w:rPr>
              <w:t>vam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radno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okruženje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dopušta</w:t>
            </w:r>
            <w:proofErr w:type="spellEnd"/>
            <w:r w:rsidRPr="0042020F">
              <w:rPr>
                <w:lang w:val="en-GB"/>
              </w:rPr>
              <w:t xml:space="preserve">, </w:t>
            </w:r>
            <w:proofErr w:type="spellStart"/>
            <w:r w:rsidRPr="0042020F">
              <w:rPr>
                <w:lang w:val="en-GB"/>
              </w:rPr>
              <w:t>potaknite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studente</w:t>
            </w:r>
            <w:proofErr w:type="spellEnd"/>
            <w:r w:rsidRPr="0042020F">
              <w:rPr>
                <w:lang w:val="en-GB"/>
              </w:rPr>
              <w:t xml:space="preserve"> da:</w:t>
            </w:r>
          </w:p>
          <w:p w14:paraId="73B0F684" w14:textId="77777777" w:rsidR="0042020F" w:rsidRDefault="0042020F" w:rsidP="0042020F">
            <w:pPr>
              <w:pStyle w:val="ListParagraph"/>
              <w:ind w:left="720"/>
              <w:rPr>
                <w:lang w:val="en-GB"/>
              </w:rPr>
            </w:pPr>
          </w:p>
          <w:p w14:paraId="54C8517D" w14:textId="77777777" w:rsidR="0042020F" w:rsidRDefault="0042020F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Sudjeluju</w:t>
            </w:r>
            <w:proofErr w:type="spellEnd"/>
            <w:r>
              <w:rPr>
                <w:lang w:val="en-GB"/>
              </w:rPr>
              <w:t xml:space="preserve"> u </w:t>
            </w:r>
            <w:proofErr w:type="spellStart"/>
            <w:r>
              <w:rPr>
                <w:lang w:val="en-GB"/>
              </w:rPr>
              <w:t>natjecanjima</w:t>
            </w:r>
            <w:proofErr w:type="spellEnd"/>
          </w:p>
          <w:p w14:paraId="2B7C0075" w14:textId="77777777" w:rsidR="0042020F" w:rsidRDefault="0042020F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Sudjeluju</w:t>
            </w:r>
            <w:proofErr w:type="spellEnd"/>
            <w:r>
              <w:rPr>
                <w:lang w:val="en-GB"/>
              </w:rPr>
              <w:t xml:space="preserve"> u </w:t>
            </w:r>
            <w:proofErr w:type="spellStart"/>
            <w:r>
              <w:rPr>
                <w:lang w:val="en-GB"/>
              </w:rPr>
              <w:t>hackatonima</w:t>
            </w:r>
            <w:proofErr w:type="spellEnd"/>
          </w:p>
          <w:p w14:paraId="21234FBF" w14:textId="77777777" w:rsidR="0042020F" w:rsidRPr="0042020F" w:rsidRDefault="0042020F" w:rsidP="009058CB">
            <w:pPr>
              <w:pStyle w:val="ListParagraph"/>
              <w:numPr>
                <w:ilvl w:val="0"/>
                <w:numId w:val="17"/>
              </w:numPr>
              <w:rPr>
                <w:lang w:val="it-IT"/>
              </w:rPr>
            </w:pPr>
            <w:proofErr w:type="spellStart"/>
            <w:r>
              <w:rPr>
                <w:lang w:val="en-GB"/>
              </w:rPr>
              <w:t>Pridruže</w:t>
            </w:r>
            <w:proofErr w:type="spellEnd"/>
            <w:r>
              <w:rPr>
                <w:lang w:val="en-GB"/>
              </w:rPr>
              <w:t xml:space="preserve"> se </w:t>
            </w:r>
            <w:proofErr w:type="spellStart"/>
            <w:r>
              <w:rPr>
                <w:lang w:val="en-GB"/>
              </w:rPr>
              <w:t>studentskim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oslovnim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klubovima</w:t>
            </w:r>
            <w:proofErr w:type="spellEnd"/>
          </w:p>
          <w:p w14:paraId="654ADC7A" w14:textId="3025F4C5" w:rsidR="006C4A5D" w:rsidRPr="00476CC0" w:rsidRDefault="0042020F" w:rsidP="0042020F">
            <w:pPr>
              <w:pStyle w:val="ListParagraph"/>
              <w:numPr>
                <w:ilvl w:val="0"/>
                <w:numId w:val="17"/>
              </w:numPr>
              <w:rPr>
                <w:lang w:val="it-IT"/>
              </w:rPr>
            </w:pPr>
            <w:r>
              <w:rPr>
                <w:lang w:val="it-IT"/>
              </w:rPr>
              <w:t xml:space="preserve">Sudjeluju u laboratoriju za inovacije </w:t>
            </w:r>
          </w:p>
        </w:tc>
      </w:tr>
    </w:tbl>
    <w:p w14:paraId="0655F8EA" w14:textId="77777777" w:rsidR="006C4A5D" w:rsidRPr="00476CC0" w:rsidRDefault="006C4A5D" w:rsidP="006C4A5D">
      <w:pPr>
        <w:rPr>
          <w:lang w:val="it-IT"/>
        </w:rPr>
      </w:pPr>
    </w:p>
    <w:p w14:paraId="2B3ACF73" w14:textId="77777777" w:rsidR="006C4A5D" w:rsidRPr="00476CC0" w:rsidRDefault="006C4A5D" w:rsidP="006C4A5D">
      <w:pPr>
        <w:rPr>
          <w:lang w:val="it-IT"/>
        </w:rPr>
      </w:pPr>
    </w:p>
    <w:p w14:paraId="0A35293A" w14:textId="6D8F3114" w:rsidR="006C4A5D" w:rsidRPr="00F86EF6" w:rsidRDefault="004A7AD8" w:rsidP="00AC4A37">
      <w:pPr>
        <w:pStyle w:val="Heading1"/>
      </w:pPr>
      <w:bookmarkStart w:id="55" w:name="_Toc75162179"/>
      <w:bookmarkStart w:id="56" w:name="_Hlk74910831"/>
      <w:r w:rsidRPr="00F86EF6">
        <w:t>P</w:t>
      </w:r>
      <w:r w:rsidR="00321CB8">
        <w:t>OSTUPCI</w:t>
      </w:r>
      <w:bookmarkEnd w:id="55"/>
    </w:p>
    <w:bookmarkEnd w:id="56"/>
    <w:p w14:paraId="347B3D42" w14:textId="56FBE0AB" w:rsidR="006C4A5D" w:rsidRDefault="006C4A5D" w:rsidP="006C4A5D">
      <w:pPr>
        <w:rPr>
          <w:lang w:val="en-GB"/>
        </w:rPr>
      </w:pPr>
    </w:p>
    <w:p w14:paraId="17E6E0DB" w14:textId="77777777" w:rsidR="00AC4A37" w:rsidRPr="00F86EF6" w:rsidRDefault="00AC4A37" w:rsidP="006C4A5D">
      <w:pPr>
        <w:rPr>
          <w:lang w:val="en-GB"/>
        </w:rPr>
      </w:pPr>
    </w:p>
    <w:tbl>
      <w:tblPr>
        <w:tblW w:w="9353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149"/>
      </w:tblGrid>
      <w:tr w:rsidR="006C4A5D" w:rsidRPr="00F86EF6" w14:paraId="3F8BAA28" w14:textId="77777777" w:rsidTr="00C74611">
        <w:tc>
          <w:tcPr>
            <w:tcW w:w="1204" w:type="dxa"/>
          </w:tcPr>
          <w:p w14:paraId="76E9E6BD" w14:textId="77777777" w:rsidR="006C4A5D" w:rsidRPr="00F86EF6" w:rsidRDefault="006C4A5D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6963B1CB" wp14:editId="30A89FEC">
                  <wp:extent cx="675640" cy="675640"/>
                  <wp:effectExtent l="0" t="0" r="0" b="0"/>
                  <wp:docPr id="49" name="Grafika 49" descr="Decision chart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Decision chart outline"/>
                          <pic:cNvPicPr/>
                        </pic:nvPicPr>
                        <pic:blipFill>
                          <a:blip r:embed="rId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72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149" w:type="dxa"/>
            <w:shd w:val="clear" w:color="auto" w:fill="F4B083" w:themeFill="accent2" w:themeFillTint="99"/>
            <w:vAlign w:val="center"/>
          </w:tcPr>
          <w:p w14:paraId="0645D1BB" w14:textId="7DB0AD8A" w:rsidR="006C4A5D" w:rsidRPr="00F86EF6" w:rsidRDefault="00321CB8" w:rsidP="00C74611">
            <w:pPr>
              <w:rPr>
                <w:b/>
                <w:bCs/>
                <w:lang w:val="en-GB"/>
              </w:rPr>
            </w:pPr>
            <w:proofErr w:type="spellStart"/>
            <w:r>
              <w:rPr>
                <w:b/>
                <w:bCs/>
                <w:lang w:val="en-GB"/>
              </w:rPr>
              <w:t>P</w:t>
            </w:r>
            <w:r w:rsidR="002E2B64">
              <w:rPr>
                <w:b/>
                <w:bCs/>
                <w:lang w:val="en-GB"/>
              </w:rPr>
              <w:t>ostupci</w:t>
            </w:r>
            <w:proofErr w:type="spellEnd"/>
            <w:r w:rsidR="006C4A5D" w:rsidRPr="00F86EF6">
              <w:rPr>
                <w:b/>
                <w:bCs/>
                <w:lang w:val="en-GB"/>
              </w:rPr>
              <w:t>:</w:t>
            </w:r>
          </w:p>
        </w:tc>
      </w:tr>
      <w:tr w:rsidR="006C4A5D" w:rsidRPr="00F86EF6" w14:paraId="45E4044D" w14:textId="77777777" w:rsidTr="00C74611">
        <w:tc>
          <w:tcPr>
            <w:tcW w:w="9353" w:type="dxa"/>
            <w:gridSpan w:val="2"/>
            <w:shd w:val="clear" w:color="auto" w:fill="FBE4D5" w:themeFill="accent2" w:themeFillTint="33"/>
          </w:tcPr>
          <w:p w14:paraId="6C0B9559" w14:textId="77777777" w:rsidR="006C4A5D" w:rsidRPr="00F86EF6" w:rsidRDefault="006C4A5D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136D68DA" w14:textId="536CB113" w:rsidR="006C4A5D" w:rsidRPr="00F86EF6" w:rsidRDefault="0042020F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r>
              <w:rPr>
                <w:lang w:val="en-GB"/>
              </w:rPr>
              <w:t xml:space="preserve">Od </w:t>
            </w:r>
            <w:proofErr w:type="spellStart"/>
            <w:r>
              <w:rPr>
                <w:lang w:val="en-GB"/>
              </w:rPr>
              <w:t>općega</w:t>
            </w:r>
            <w:proofErr w:type="spellEnd"/>
            <w:r>
              <w:rPr>
                <w:lang w:val="en-GB"/>
              </w:rPr>
              <w:t xml:space="preserve"> ka </w:t>
            </w:r>
            <w:proofErr w:type="spellStart"/>
            <w:r>
              <w:rPr>
                <w:lang w:val="en-GB"/>
              </w:rPr>
              <w:t>konkretnome</w:t>
            </w:r>
            <w:proofErr w:type="spellEnd"/>
            <w:r w:rsidR="004A7AD8" w:rsidRPr="00F86EF6">
              <w:rPr>
                <w:lang w:val="en-GB"/>
              </w:rPr>
              <w:t>.</w:t>
            </w:r>
          </w:p>
          <w:p w14:paraId="675C2DDD" w14:textId="16AD1C84" w:rsidR="006C4A5D" w:rsidRPr="00F86EF6" w:rsidRDefault="0042020F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r>
              <w:rPr>
                <w:lang w:val="en-GB"/>
              </w:rPr>
              <w:t xml:space="preserve">Od </w:t>
            </w:r>
            <w:proofErr w:type="spellStart"/>
            <w:r>
              <w:rPr>
                <w:lang w:val="en-GB"/>
              </w:rPr>
              <w:t>teorije</w:t>
            </w:r>
            <w:proofErr w:type="spellEnd"/>
            <w:r>
              <w:rPr>
                <w:lang w:val="en-GB"/>
              </w:rPr>
              <w:t xml:space="preserve"> do </w:t>
            </w:r>
            <w:proofErr w:type="spellStart"/>
            <w:r>
              <w:rPr>
                <w:lang w:val="en-GB"/>
              </w:rPr>
              <w:t>prakse</w:t>
            </w:r>
            <w:proofErr w:type="spellEnd"/>
            <w:r w:rsidR="00D45E94">
              <w:rPr>
                <w:lang w:val="en-GB"/>
              </w:rPr>
              <w:t>.</w:t>
            </w:r>
          </w:p>
          <w:p w14:paraId="48736605" w14:textId="0A2BC089" w:rsidR="0042020F" w:rsidRDefault="0042020F" w:rsidP="0042020F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Upoznavanje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 w:rsidR="00C74D5E">
              <w:rPr>
                <w:lang w:val="en-GB"/>
              </w:rPr>
              <w:t>sa</w:t>
            </w:r>
            <w:proofErr w:type="spellEnd"/>
            <w:r w:rsidR="00C74D5E">
              <w:rPr>
                <w:lang w:val="en-GB"/>
              </w:rPr>
              <w:t xml:space="preserve"> </w:t>
            </w:r>
            <w:proofErr w:type="spellStart"/>
            <w:r w:rsidR="00C74D5E">
              <w:rPr>
                <w:lang w:val="en-GB"/>
              </w:rPr>
              <w:t>teoretskim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znanjem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ali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uvijek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uz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i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konkretne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rimjere</w:t>
            </w:r>
            <w:proofErr w:type="spellEnd"/>
            <w:r w:rsidR="00D45E94">
              <w:rPr>
                <w:lang w:val="en-GB"/>
              </w:rPr>
              <w:t>.</w:t>
            </w:r>
          </w:p>
          <w:p w14:paraId="28E9862F" w14:textId="4B85ED4F" w:rsidR="0042020F" w:rsidRDefault="0042020F" w:rsidP="0042020F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spellStart"/>
            <w:r w:rsidRPr="0042020F">
              <w:rPr>
                <w:lang w:val="en-GB"/>
              </w:rPr>
              <w:t>Uvođenje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metoda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kritičkog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mišljenja</w:t>
            </w:r>
            <w:proofErr w:type="spellEnd"/>
            <w:r w:rsidR="00D45E94">
              <w:rPr>
                <w:lang w:val="en-GB"/>
              </w:rPr>
              <w:t>.</w:t>
            </w:r>
          </w:p>
          <w:p w14:paraId="5DEFD88B" w14:textId="6BEDC99C" w:rsidR="006C4A5D" w:rsidRDefault="0042020F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Timski</w:t>
            </w:r>
            <w:proofErr w:type="spellEnd"/>
            <w:r>
              <w:rPr>
                <w:lang w:val="en-GB"/>
              </w:rPr>
              <w:t xml:space="preserve"> rad</w:t>
            </w:r>
            <w:r w:rsidR="00D45E94">
              <w:rPr>
                <w:lang w:val="en-GB"/>
              </w:rPr>
              <w:t>.</w:t>
            </w:r>
          </w:p>
          <w:p w14:paraId="3E7F3278" w14:textId="1C5C64AE" w:rsidR="0042020F" w:rsidRPr="00F86EF6" w:rsidRDefault="0042020F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Suradnj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s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biznis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sektorom</w:t>
            </w:r>
            <w:proofErr w:type="spellEnd"/>
            <w:r>
              <w:rPr>
                <w:lang w:val="en-GB"/>
              </w:rPr>
              <w:t xml:space="preserve"> u </w:t>
            </w:r>
            <w:proofErr w:type="spellStart"/>
            <w:r>
              <w:rPr>
                <w:lang w:val="en-GB"/>
              </w:rPr>
              <w:t>okruženju</w:t>
            </w:r>
            <w:proofErr w:type="spellEnd"/>
            <w:r w:rsidR="00D45E94">
              <w:rPr>
                <w:lang w:val="en-GB"/>
              </w:rPr>
              <w:t>.</w:t>
            </w:r>
          </w:p>
          <w:p w14:paraId="3F98927F" w14:textId="77777777" w:rsidR="004A7AD8" w:rsidRPr="00F86EF6" w:rsidRDefault="004A7AD8" w:rsidP="005466EB">
            <w:pPr>
              <w:rPr>
                <w:lang w:val="en-GB"/>
              </w:rPr>
            </w:pPr>
          </w:p>
          <w:p w14:paraId="18426331" w14:textId="44F72EAC" w:rsidR="006C4A5D" w:rsidRPr="00F86EF6" w:rsidRDefault="0042020F" w:rsidP="0042020F">
            <w:pPr>
              <w:rPr>
                <w:lang w:val="en-GB"/>
              </w:rPr>
            </w:pPr>
            <w:proofErr w:type="spellStart"/>
            <w:r w:rsidRPr="0042020F">
              <w:rPr>
                <w:lang w:val="en-GB"/>
              </w:rPr>
              <w:t>Detaljnije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informacije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nalaze</w:t>
            </w:r>
            <w:proofErr w:type="spellEnd"/>
            <w:r w:rsidRPr="0042020F">
              <w:rPr>
                <w:lang w:val="en-GB"/>
              </w:rPr>
              <w:t xml:space="preserve"> se u </w:t>
            </w:r>
            <w:proofErr w:type="spellStart"/>
            <w:r w:rsidRPr="0042020F">
              <w:rPr>
                <w:lang w:val="en-GB"/>
              </w:rPr>
              <w:t>opisu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svakog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pojedinačnog</w:t>
            </w:r>
            <w:proofErr w:type="spellEnd"/>
            <w:r w:rsidRPr="0042020F">
              <w:rPr>
                <w:lang w:val="en-GB"/>
              </w:rPr>
              <w:t xml:space="preserve"> </w:t>
            </w:r>
            <w:proofErr w:type="spellStart"/>
            <w:r w:rsidRPr="0042020F">
              <w:rPr>
                <w:lang w:val="en-GB"/>
              </w:rPr>
              <w:t>zadatka</w:t>
            </w:r>
            <w:proofErr w:type="spellEnd"/>
            <w:r w:rsidRPr="0042020F">
              <w:rPr>
                <w:lang w:val="en-GB"/>
              </w:rPr>
              <w:t>!</w:t>
            </w:r>
          </w:p>
        </w:tc>
      </w:tr>
    </w:tbl>
    <w:p w14:paraId="5785CBF9" w14:textId="77777777" w:rsidR="006C4A5D" w:rsidRPr="00F86EF6" w:rsidRDefault="006C4A5D" w:rsidP="006C4A5D">
      <w:pPr>
        <w:rPr>
          <w:lang w:val="en-GB"/>
        </w:rPr>
      </w:pPr>
    </w:p>
    <w:p w14:paraId="42EEECAB" w14:textId="77777777" w:rsidR="006C4A5D" w:rsidRPr="00F86EF6" w:rsidRDefault="006C4A5D" w:rsidP="006C4A5D">
      <w:pPr>
        <w:rPr>
          <w:lang w:val="en-GB"/>
        </w:rPr>
      </w:pPr>
    </w:p>
    <w:p w14:paraId="62FA3476" w14:textId="63F28792" w:rsidR="006C4A5D" w:rsidRPr="00F86EF6" w:rsidRDefault="00321CB8" w:rsidP="00AC4A37">
      <w:pPr>
        <w:pStyle w:val="Heading1"/>
      </w:pPr>
      <w:bookmarkStart w:id="57" w:name="_Toc75162180"/>
      <w:r>
        <w:t>ograničenja</w:t>
      </w:r>
      <w:bookmarkEnd w:id="57"/>
      <w:r>
        <w:t xml:space="preserve"> </w:t>
      </w:r>
    </w:p>
    <w:p w14:paraId="33BB72A0" w14:textId="0F4CF825" w:rsidR="006C4A5D" w:rsidRDefault="006C4A5D" w:rsidP="006C4A5D">
      <w:pPr>
        <w:rPr>
          <w:lang w:val="en-GB"/>
        </w:rPr>
      </w:pPr>
    </w:p>
    <w:p w14:paraId="16D85AF7" w14:textId="77777777" w:rsidR="00AC4A37" w:rsidRPr="00F86EF6" w:rsidRDefault="00AC4A37" w:rsidP="006C4A5D">
      <w:pPr>
        <w:rPr>
          <w:lang w:val="en-GB"/>
        </w:rPr>
      </w:pPr>
    </w:p>
    <w:tbl>
      <w:tblPr>
        <w:tblW w:w="9353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149"/>
      </w:tblGrid>
      <w:tr w:rsidR="006C4A5D" w:rsidRPr="00F86EF6" w14:paraId="5F7F8327" w14:textId="77777777" w:rsidTr="00C74611">
        <w:tc>
          <w:tcPr>
            <w:tcW w:w="1204" w:type="dxa"/>
          </w:tcPr>
          <w:p w14:paraId="39294336" w14:textId="77777777" w:rsidR="006C4A5D" w:rsidRPr="00F86EF6" w:rsidRDefault="006C4A5D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500BFF25" wp14:editId="7748032F">
                  <wp:extent cx="675640" cy="675640"/>
                  <wp:effectExtent l="0" t="0" r="0" b="0"/>
                  <wp:docPr id="50" name="Grafika 50" descr="Connection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" name="Grafika 50" descr="Connections outline"/>
                          <pic:cNvPicPr/>
                        </pic:nvPicPr>
                        <pic:blipFill>
                          <a:blip r:embed="rId7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74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149" w:type="dxa"/>
            <w:shd w:val="clear" w:color="auto" w:fill="8496B0" w:themeFill="text2" w:themeFillTint="99"/>
            <w:vAlign w:val="center"/>
          </w:tcPr>
          <w:p w14:paraId="7F043559" w14:textId="0E40F7D0" w:rsidR="006C4A5D" w:rsidRPr="00F86EF6" w:rsidRDefault="0042020F" w:rsidP="00EE614A">
            <w:pPr>
              <w:jc w:val="center"/>
              <w:rPr>
                <w:b/>
                <w:bCs/>
                <w:lang w:val="en-GB"/>
              </w:rPr>
            </w:pPr>
            <w:proofErr w:type="spellStart"/>
            <w:r>
              <w:rPr>
                <w:b/>
                <w:bCs/>
                <w:lang w:val="en-GB"/>
              </w:rPr>
              <w:t>Izazovi</w:t>
            </w:r>
            <w:proofErr w:type="spellEnd"/>
            <w:r>
              <w:rPr>
                <w:b/>
                <w:bCs/>
                <w:lang w:val="en-GB"/>
              </w:rPr>
              <w:t xml:space="preserve"> s </w:t>
            </w:r>
            <w:proofErr w:type="spellStart"/>
            <w:r>
              <w:rPr>
                <w:b/>
                <w:bCs/>
                <w:lang w:val="en-GB"/>
              </w:rPr>
              <w:t>kojima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ćete</w:t>
            </w:r>
            <w:proofErr w:type="spellEnd"/>
            <w:r>
              <w:rPr>
                <w:b/>
                <w:bCs/>
                <w:lang w:val="en-GB"/>
              </w:rPr>
              <w:t xml:space="preserve"> se </w:t>
            </w:r>
            <w:proofErr w:type="spellStart"/>
            <w:r>
              <w:rPr>
                <w:b/>
                <w:bCs/>
                <w:lang w:val="en-GB"/>
              </w:rPr>
              <w:t>suočiti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tijekom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izvođenja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nastavnog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procesa</w:t>
            </w:r>
            <w:proofErr w:type="spellEnd"/>
            <w:r w:rsidR="00C74D5E">
              <w:rPr>
                <w:b/>
                <w:bCs/>
                <w:lang w:val="en-GB"/>
              </w:rPr>
              <w:t>:</w:t>
            </w:r>
            <w:r>
              <w:rPr>
                <w:b/>
                <w:bCs/>
                <w:lang w:val="en-GB"/>
              </w:rPr>
              <w:t xml:space="preserve"> </w:t>
            </w:r>
          </w:p>
        </w:tc>
      </w:tr>
      <w:tr w:rsidR="006C4A5D" w:rsidRPr="00F86EF6" w14:paraId="7169F4A8" w14:textId="77777777" w:rsidTr="00C74611">
        <w:tc>
          <w:tcPr>
            <w:tcW w:w="9353" w:type="dxa"/>
            <w:gridSpan w:val="2"/>
            <w:shd w:val="clear" w:color="auto" w:fill="D5DCE4" w:themeFill="text2" w:themeFillTint="33"/>
          </w:tcPr>
          <w:p w14:paraId="367F3562" w14:textId="4BCA8DA2" w:rsidR="0042020F" w:rsidRPr="0042020F" w:rsidRDefault="0042020F" w:rsidP="0042020F">
            <w:pPr>
              <w:rPr>
                <w:lang w:val="en-GB"/>
              </w:rPr>
            </w:pPr>
          </w:p>
          <w:p w14:paraId="46206922" w14:textId="26EBAFC1" w:rsidR="0042020F" w:rsidRDefault="0042020F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Nedostatak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motivacije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kod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studenata</w:t>
            </w:r>
            <w:proofErr w:type="spellEnd"/>
            <w:r w:rsidR="00D45E94">
              <w:rPr>
                <w:lang w:val="en-GB"/>
              </w:rPr>
              <w:t>.</w:t>
            </w:r>
          </w:p>
          <w:p w14:paraId="5104ABBA" w14:textId="1D2170A8" w:rsidR="005466EB" w:rsidRPr="00F86EF6" w:rsidRDefault="0042020F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Stvaranje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kreativnog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okruženj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kako</w:t>
            </w:r>
            <w:proofErr w:type="spellEnd"/>
            <w:r>
              <w:rPr>
                <w:lang w:val="en-GB"/>
              </w:rPr>
              <w:t xml:space="preserve"> bi se </w:t>
            </w:r>
            <w:proofErr w:type="spellStart"/>
            <w:r>
              <w:rPr>
                <w:lang w:val="en-GB"/>
              </w:rPr>
              <w:t>lakše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usvojilo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znanje</w:t>
            </w:r>
            <w:proofErr w:type="spellEnd"/>
            <w:r w:rsidR="00D45E94">
              <w:rPr>
                <w:lang w:val="en-GB"/>
              </w:rPr>
              <w:t>.</w:t>
            </w:r>
          </w:p>
          <w:p w14:paraId="56B1699A" w14:textId="4B0E9A2A" w:rsidR="009D54F4" w:rsidRPr="009D54F4" w:rsidRDefault="009D54F4" w:rsidP="009D54F4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Manjak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suradnje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rivatnog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sektor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s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sveučilištima</w:t>
            </w:r>
            <w:proofErr w:type="spellEnd"/>
            <w:r w:rsidR="00D45E94">
              <w:rPr>
                <w:lang w:val="en-GB"/>
              </w:rPr>
              <w:t>.</w:t>
            </w:r>
          </w:p>
          <w:p w14:paraId="31E57BC9" w14:textId="08193B8F" w:rsidR="009D54F4" w:rsidRDefault="009D54F4" w:rsidP="009058CB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Spsobnost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sveučilišta</w:t>
            </w:r>
            <w:proofErr w:type="spellEnd"/>
            <w:r>
              <w:rPr>
                <w:lang w:val="en-GB"/>
              </w:rPr>
              <w:t xml:space="preserve"> za </w:t>
            </w:r>
            <w:proofErr w:type="spellStart"/>
            <w:r>
              <w:rPr>
                <w:lang w:val="en-GB"/>
              </w:rPr>
              <w:t>suradnju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s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biznis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sektorom</w:t>
            </w:r>
            <w:proofErr w:type="spellEnd"/>
            <w:r w:rsidR="00D45E94">
              <w:rPr>
                <w:lang w:val="en-GB"/>
              </w:rPr>
              <w:t>.</w:t>
            </w:r>
          </w:p>
          <w:p w14:paraId="5A2309A0" w14:textId="18336E40" w:rsidR="00C90036" w:rsidRDefault="00C90036" w:rsidP="00C90036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spellStart"/>
            <w:r w:rsidRPr="00C90036">
              <w:rPr>
                <w:lang w:val="en-GB"/>
              </w:rPr>
              <w:t>Spremnost</w:t>
            </w:r>
            <w:proofErr w:type="spellEnd"/>
            <w:r w:rsidRPr="00C90036">
              <w:rPr>
                <w:lang w:val="en-GB"/>
              </w:rPr>
              <w:t xml:space="preserve"> za </w:t>
            </w:r>
            <w:proofErr w:type="spellStart"/>
            <w:r w:rsidRPr="00C90036">
              <w:rPr>
                <w:lang w:val="en-GB"/>
              </w:rPr>
              <w:t>inovativno</w:t>
            </w:r>
            <w:proofErr w:type="spellEnd"/>
            <w:r w:rsidRPr="00C90036">
              <w:rPr>
                <w:lang w:val="en-GB"/>
              </w:rPr>
              <w:t xml:space="preserve"> </w:t>
            </w:r>
            <w:proofErr w:type="spellStart"/>
            <w:r w:rsidRPr="00C90036">
              <w:rPr>
                <w:lang w:val="en-GB"/>
              </w:rPr>
              <w:t>radno</w:t>
            </w:r>
            <w:proofErr w:type="spellEnd"/>
            <w:r w:rsidRPr="00C90036">
              <w:rPr>
                <w:lang w:val="en-GB"/>
              </w:rPr>
              <w:t xml:space="preserve"> </w:t>
            </w:r>
            <w:proofErr w:type="spellStart"/>
            <w:r w:rsidRPr="00C90036">
              <w:rPr>
                <w:lang w:val="en-GB"/>
              </w:rPr>
              <w:t>ponašanje</w:t>
            </w:r>
            <w:proofErr w:type="spellEnd"/>
            <w:r w:rsidRPr="00C90036">
              <w:rPr>
                <w:lang w:val="en-GB"/>
              </w:rPr>
              <w:t xml:space="preserve"> u </w:t>
            </w:r>
            <w:proofErr w:type="spellStart"/>
            <w:r w:rsidRPr="00C90036">
              <w:rPr>
                <w:lang w:val="en-GB"/>
              </w:rPr>
              <w:t>javnom</w:t>
            </w:r>
            <w:proofErr w:type="spellEnd"/>
            <w:r w:rsidRPr="00C90036">
              <w:rPr>
                <w:lang w:val="en-GB"/>
              </w:rPr>
              <w:t xml:space="preserve"> </w:t>
            </w:r>
            <w:proofErr w:type="spellStart"/>
            <w:r w:rsidRPr="00C90036">
              <w:rPr>
                <w:lang w:val="en-GB"/>
              </w:rPr>
              <w:t>sektoru</w:t>
            </w:r>
            <w:proofErr w:type="spellEnd"/>
            <w:r w:rsidR="00D45E94">
              <w:rPr>
                <w:lang w:val="en-GB"/>
              </w:rPr>
              <w:t>.</w:t>
            </w:r>
          </w:p>
          <w:p w14:paraId="021CB56A" w14:textId="39FF74DF" w:rsidR="00C90036" w:rsidRDefault="00C90036" w:rsidP="00C90036">
            <w:pPr>
              <w:pStyle w:val="ListParagraph"/>
              <w:numPr>
                <w:ilvl w:val="0"/>
                <w:numId w:val="17"/>
              </w:numPr>
              <w:rPr>
                <w:lang w:val="en-GB"/>
              </w:rPr>
            </w:pPr>
            <w:proofErr w:type="spellStart"/>
            <w:r w:rsidRPr="00C90036">
              <w:rPr>
                <w:lang w:val="en-GB"/>
              </w:rPr>
              <w:t>Ograničeni</w:t>
            </w:r>
            <w:proofErr w:type="spellEnd"/>
            <w:r w:rsidRPr="00C90036">
              <w:rPr>
                <w:lang w:val="en-GB"/>
              </w:rPr>
              <w:t xml:space="preserve"> </w:t>
            </w:r>
            <w:proofErr w:type="spellStart"/>
            <w:r w:rsidRPr="00C90036">
              <w:rPr>
                <w:lang w:val="en-GB"/>
              </w:rPr>
              <w:t>pristup</w:t>
            </w:r>
            <w:proofErr w:type="spellEnd"/>
            <w:r w:rsidRPr="00C90036"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bazam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odataka</w:t>
            </w:r>
            <w:proofErr w:type="spellEnd"/>
            <w:r w:rsidR="00D45E94">
              <w:rPr>
                <w:lang w:val="en-GB"/>
              </w:rPr>
              <w:t>.</w:t>
            </w:r>
          </w:p>
          <w:p w14:paraId="41679764" w14:textId="77777777" w:rsidR="006C4A5D" w:rsidRPr="00F86EF6" w:rsidRDefault="006C4A5D" w:rsidP="00C74611">
            <w:pPr>
              <w:rPr>
                <w:lang w:val="en-GB"/>
              </w:rPr>
            </w:pPr>
          </w:p>
          <w:p w14:paraId="11186F13" w14:textId="501833CB" w:rsidR="006C4A5D" w:rsidRPr="00F86EF6" w:rsidRDefault="00C90036" w:rsidP="00C90036">
            <w:pPr>
              <w:rPr>
                <w:lang w:val="en-GB"/>
              </w:rPr>
            </w:pPr>
            <w:proofErr w:type="spellStart"/>
            <w:r w:rsidRPr="00C90036">
              <w:rPr>
                <w:lang w:val="en-GB"/>
              </w:rPr>
              <w:t>Važno</w:t>
            </w:r>
            <w:proofErr w:type="spellEnd"/>
            <w:r w:rsidRPr="00C90036">
              <w:rPr>
                <w:lang w:val="en-GB"/>
              </w:rPr>
              <w:t xml:space="preserve"> je </w:t>
            </w:r>
            <w:proofErr w:type="spellStart"/>
            <w:r w:rsidRPr="00C90036">
              <w:rPr>
                <w:lang w:val="en-GB"/>
              </w:rPr>
              <w:t>unaprijed</w:t>
            </w:r>
            <w:proofErr w:type="spellEnd"/>
            <w:r w:rsidRPr="00C90036">
              <w:rPr>
                <w:lang w:val="en-GB"/>
              </w:rPr>
              <w:t xml:space="preserve"> </w:t>
            </w:r>
            <w:proofErr w:type="spellStart"/>
            <w:r w:rsidRPr="00C90036">
              <w:rPr>
                <w:lang w:val="en-GB"/>
              </w:rPr>
              <w:t>znati</w:t>
            </w:r>
            <w:proofErr w:type="spellEnd"/>
            <w:r w:rsidRPr="00C90036">
              <w:rPr>
                <w:lang w:val="en-GB"/>
              </w:rPr>
              <w:t xml:space="preserve"> </w:t>
            </w:r>
            <w:proofErr w:type="spellStart"/>
            <w:r w:rsidRPr="00C90036">
              <w:rPr>
                <w:lang w:val="en-GB"/>
              </w:rPr>
              <w:t>svoja</w:t>
            </w:r>
            <w:proofErr w:type="spellEnd"/>
            <w:r w:rsidRPr="00C90036">
              <w:rPr>
                <w:lang w:val="en-GB"/>
              </w:rPr>
              <w:t xml:space="preserve"> </w:t>
            </w:r>
            <w:proofErr w:type="spellStart"/>
            <w:r w:rsidRPr="00C90036">
              <w:rPr>
                <w:lang w:val="en-GB"/>
              </w:rPr>
              <w:t>ograničenja</w:t>
            </w:r>
            <w:proofErr w:type="spellEnd"/>
            <w:r w:rsidRPr="00C90036">
              <w:rPr>
                <w:lang w:val="en-GB"/>
              </w:rPr>
              <w:t xml:space="preserve"> </w:t>
            </w:r>
            <w:proofErr w:type="spellStart"/>
            <w:r w:rsidRPr="00C90036">
              <w:rPr>
                <w:lang w:val="en-GB"/>
              </w:rPr>
              <w:t>i</w:t>
            </w:r>
            <w:proofErr w:type="spellEnd"/>
            <w:r w:rsidRPr="00C90036">
              <w:rPr>
                <w:lang w:val="en-GB"/>
              </w:rPr>
              <w:t xml:space="preserve"> </w:t>
            </w:r>
            <w:proofErr w:type="spellStart"/>
            <w:r w:rsidRPr="00C90036">
              <w:rPr>
                <w:lang w:val="en-GB"/>
              </w:rPr>
              <w:t>osigurati</w:t>
            </w:r>
            <w:proofErr w:type="spellEnd"/>
            <w:r w:rsidRPr="00C90036">
              <w:rPr>
                <w:lang w:val="en-GB"/>
              </w:rPr>
              <w:t xml:space="preserve"> da </w:t>
            </w:r>
            <w:proofErr w:type="spellStart"/>
            <w:r>
              <w:rPr>
                <w:lang w:val="en-GB"/>
              </w:rPr>
              <w:t>ona</w:t>
            </w:r>
            <w:proofErr w:type="spellEnd"/>
            <w:r>
              <w:rPr>
                <w:lang w:val="en-GB"/>
              </w:rPr>
              <w:t xml:space="preserve"> </w:t>
            </w:r>
            <w:r w:rsidRPr="00C90036">
              <w:rPr>
                <w:lang w:val="en-GB"/>
              </w:rPr>
              <w:t xml:space="preserve">ne </w:t>
            </w:r>
            <w:proofErr w:type="spellStart"/>
            <w:r w:rsidRPr="00C90036">
              <w:rPr>
                <w:lang w:val="en-GB"/>
              </w:rPr>
              <w:t>ometaju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nastavni</w:t>
            </w:r>
            <w:proofErr w:type="spellEnd"/>
            <w:r>
              <w:rPr>
                <w:lang w:val="en-GB"/>
              </w:rPr>
              <w:t xml:space="preserve"> process. </w:t>
            </w:r>
          </w:p>
        </w:tc>
      </w:tr>
    </w:tbl>
    <w:p w14:paraId="52B8483E" w14:textId="530B58D5" w:rsidR="00790552" w:rsidRDefault="006C4A5D">
      <w:pPr>
        <w:jc w:val="left"/>
        <w:rPr>
          <w:b/>
          <w:caps/>
          <w:sz w:val="32"/>
          <w:szCs w:val="32"/>
          <w:lang w:val="en-GB"/>
        </w:rPr>
      </w:pPr>
      <w:r w:rsidRPr="00F86EF6">
        <w:rPr>
          <w:b/>
          <w:caps/>
          <w:sz w:val="32"/>
          <w:szCs w:val="32"/>
          <w:lang w:val="en-GB"/>
        </w:rPr>
        <w:t xml:space="preserve"> </w:t>
      </w:r>
      <w:bookmarkStart w:id="58" w:name="_Hlk74910960"/>
      <w:r w:rsidR="00790552">
        <w:br w:type="page"/>
      </w:r>
    </w:p>
    <w:p w14:paraId="156419D3" w14:textId="7EBDCEED" w:rsidR="006C4A5D" w:rsidRPr="00F86EF6" w:rsidRDefault="00321CB8" w:rsidP="00AC4A37">
      <w:pPr>
        <w:pStyle w:val="Heading1"/>
      </w:pPr>
      <w:bookmarkStart w:id="59" w:name="_Toc75162181"/>
      <w:r>
        <w:lastRenderedPageBreak/>
        <w:t>METODE OCJENJIVANJA</w:t>
      </w:r>
      <w:bookmarkEnd w:id="59"/>
      <w:r>
        <w:t xml:space="preserve"> </w:t>
      </w:r>
    </w:p>
    <w:bookmarkEnd w:id="58"/>
    <w:p w14:paraId="3C3F749E" w14:textId="310BA07C" w:rsidR="006C4A5D" w:rsidRDefault="006C4A5D" w:rsidP="006C4A5D">
      <w:pPr>
        <w:rPr>
          <w:lang w:val="en-GB"/>
        </w:rPr>
      </w:pPr>
    </w:p>
    <w:p w14:paraId="26187124" w14:textId="77777777" w:rsidR="00AC4A37" w:rsidRPr="00F86EF6" w:rsidRDefault="00AC4A37" w:rsidP="006C4A5D">
      <w:pPr>
        <w:rPr>
          <w:lang w:val="en-GB"/>
        </w:rPr>
      </w:pPr>
    </w:p>
    <w:tbl>
      <w:tblPr>
        <w:tblW w:w="9353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149"/>
      </w:tblGrid>
      <w:tr w:rsidR="006C4A5D" w:rsidRPr="00F86EF6" w14:paraId="084D3610" w14:textId="77777777" w:rsidTr="00C74611">
        <w:tc>
          <w:tcPr>
            <w:tcW w:w="1204" w:type="dxa"/>
          </w:tcPr>
          <w:p w14:paraId="69699761" w14:textId="77777777" w:rsidR="006C4A5D" w:rsidRPr="00F86EF6" w:rsidRDefault="006C4A5D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12E1571B" w14:textId="77777777" w:rsidR="006C4A5D" w:rsidRPr="00F86EF6" w:rsidRDefault="006C4A5D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20AF0CA0" wp14:editId="768414FD">
                  <wp:extent cx="675640" cy="675640"/>
                  <wp:effectExtent l="0" t="0" r="0" b="0"/>
                  <wp:docPr id="45" name="Grafika 45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149" w:type="dxa"/>
            <w:shd w:val="clear" w:color="auto" w:fill="FFD966" w:themeFill="accent4" w:themeFillTint="99"/>
            <w:vAlign w:val="center"/>
          </w:tcPr>
          <w:p w14:paraId="69D76BBE" w14:textId="7FE8FEC9" w:rsidR="006C4A5D" w:rsidRPr="00F86EF6" w:rsidRDefault="00321CB8" w:rsidP="003A7EF0">
            <w:pPr>
              <w:jc w:val="center"/>
              <w:rPr>
                <w:b/>
                <w:bCs/>
                <w:lang w:val="en-GB"/>
              </w:rPr>
            </w:pPr>
            <w:proofErr w:type="spellStart"/>
            <w:r>
              <w:rPr>
                <w:b/>
                <w:bCs/>
                <w:lang w:val="en-GB"/>
              </w:rPr>
              <w:t>Popis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metoda</w:t>
            </w:r>
            <w:proofErr w:type="spellEnd"/>
            <w:r>
              <w:rPr>
                <w:b/>
                <w:bCs/>
                <w:lang w:val="en-GB"/>
              </w:rPr>
              <w:t xml:space="preserve"> za </w:t>
            </w:r>
            <w:proofErr w:type="spellStart"/>
            <w:r>
              <w:rPr>
                <w:b/>
                <w:bCs/>
                <w:lang w:val="en-GB"/>
              </w:rPr>
              <w:t>procjenu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znanja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učenika</w:t>
            </w:r>
            <w:proofErr w:type="spellEnd"/>
            <w:r>
              <w:rPr>
                <w:b/>
                <w:bCs/>
                <w:lang w:val="en-GB"/>
              </w:rPr>
              <w:t>:</w:t>
            </w:r>
          </w:p>
        </w:tc>
      </w:tr>
      <w:tr w:rsidR="006C4A5D" w:rsidRPr="00F86EF6" w14:paraId="243E5F5A" w14:textId="77777777" w:rsidTr="00C74611">
        <w:tc>
          <w:tcPr>
            <w:tcW w:w="9353" w:type="dxa"/>
            <w:gridSpan w:val="2"/>
            <w:shd w:val="clear" w:color="auto" w:fill="FFF2CC" w:themeFill="accent4" w:themeFillTint="33"/>
          </w:tcPr>
          <w:p w14:paraId="151FB5B8" w14:textId="77777777" w:rsidR="006C4A5D" w:rsidRPr="00F86EF6" w:rsidRDefault="006C4A5D" w:rsidP="00C74611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7C8B0644" w14:textId="3A436F13" w:rsidR="006C4A5D" w:rsidRDefault="00321CB8" w:rsidP="009058CB">
            <w:pPr>
              <w:pStyle w:val="ListParagraph"/>
              <w:numPr>
                <w:ilvl w:val="0"/>
                <w:numId w:val="18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Pismeni</w:t>
            </w:r>
            <w:proofErr w:type="spellEnd"/>
            <w:r>
              <w:rPr>
                <w:lang w:val="en-GB"/>
              </w:rPr>
              <w:t>/</w:t>
            </w:r>
            <w:proofErr w:type="spellStart"/>
            <w:r>
              <w:rPr>
                <w:lang w:val="en-GB"/>
              </w:rPr>
              <w:t>usmeni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ispit</w:t>
            </w:r>
            <w:proofErr w:type="spellEnd"/>
            <w:r w:rsidR="00FE1B12" w:rsidRPr="00F86EF6">
              <w:rPr>
                <w:lang w:val="en-GB"/>
              </w:rPr>
              <w:t>.</w:t>
            </w:r>
          </w:p>
          <w:p w14:paraId="038F4BA8" w14:textId="24C4A876" w:rsidR="00C90036" w:rsidRPr="00F86EF6" w:rsidRDefault="00C90036" w:rsidP="00C90036">
            <w:pPr>
              <w:pStyle w:val="ListParagraph"/>
              <w:numPr>
                <w:ilvl w:val="0"/>
                <w:numId w:val="18"/>
              </w:numPr>
              <w:rPr>
                <w:lang w:val="en-GB"/>
              </w:rPr>
            </w:pPr>
            <w:proofErr w:type="spellStart"/>
            <w:r w:rsidRPr="00C90036">
              <w:rPr>
                <w:lang w:val="en-GB"/>
              </w:rPr>
              <w:t>Empirijska</w:t>
            </w:r>
            <w:proofErr w:type="spellEnd"/>
            <w:r w:rsidRPr="00C90036">
              <w:rPr>
                <w:lang w:val="en-GB"/>
              </w:rPr>
              <w:t xml:space="preserve"> </w:t>
            </w:r>
            <w:proofErr w:type="spellStart"/>
            <w:r w:rsidRPr="00C90036">
              <w:rPr>
                <w:lang w:val="en-GB"/>
              </w:rPr>
              <w:t>izvješća</w:t>
            </w:r>
            <w:proofErr w:type="spellEnd"/>
            <w:r w:rsidRPr="00C90036">
              <w:rPr>
                <w:lang w:val="en-GB"/>
              </w:rPr>
              <w:t xml:space="preserve"> </w:t>
            </w:r>
            <w:proofErr w:type="spellStart"/>
            <w:r w:rsidRPr="00C90036">
              <w:rPr>
                <w:lang w:val="en-GB"/>
              </w:rPr>
              <w:t>sa</w:t>
            </w:r>
            <w:proofErr w:type="spellEnd"/>
            <w:r w:rsidRPr="00C90036">
              <w:rPr>
                <w:lang w:val="en-GB"/>
              </w:rPr>
              <w:t xml:space="preserve"> </w:t>
            </w:r>
            <w:proofErr w:type="spellStart"/>
            <w:r w:rsidRPr="00C90036">
              <w:rPr>
                <w:lang w:val="en-GB"/>
              </w:rPr>
              <w:t>seminara</w:t>
            </w:r>
            <w:proofErr w:type="spellEnd"/>
            <w:r w:rsidRPr="00C90036">
              <w:rPr>
                <w:lang w:val="en-GB"/>
              </w:rPr>
              <w:t xml:space="preserve"> </w:t>
            </w:r>
            <w:proofErr w:type="spellStart"/>
            <w:r w:rsidRPr="00C90036">
              <w:rPr>
                <w:lang w:val="en-GB"/>
              </w:rPr>
              <w:t>i</w:t>
            </w:r>
            <w:proofErr w:type="spellEnd"/>
            <w:r w:rsidRPr="00C90036">
              <w:rPr>
                <w:lang w:val="en-GB"/>
              </w:rPr>
              <w:t xml:space="preserve"> </w:t>
            </w:r>
            <w:proofErr w:type="spellStart"/>
            <w:r w:rsidRPr="00C90036">
              <w:rPr>
                <w:lang w:val="en-GB"/>
              </w:rPr>
              <w:t>prezentacije</w:t>
            </w:r>
            <w:proofErr w:type="spellEnd"/>
            <w:r w:rsidRPr="00C90036">
              <w:rPr>
                <w:lang w:val="en-GB"/>
              </w:rPr>
              <w:t xml:space="preserve"> </w:t>
            </w:r>
            <w:proofErr w:type="spellStart"/>
            <w:r w:rsidRPr="00C90036">
              <w:rPr>
                <w:lang w:val="en-GB"/>
              </w:rPr>
              <w:t>projektnih</w:t>
            </w:r>
            <w:proofErr w:type="spellEnd"/>
            <w:r w:rsidRPr="00C90036">
              <w:rPr>
                <w:lang w:val="en-GB"/>
              </w:rPr>
              <w:t xml:space="preserve"> </w:t>
            </w:r>
            <w:proofErr w:type="spellStart"/>
            <w:r w:rsidRPr="00C90036">
              <w:rPr>
                <w:lang w:val="en-GB"/>
              </w:rPr>
              <w:t>zadataka</w:t>
            </w:r>
            <w:proofErr w:type="spellEnd"/>
            <w:r w:rsidRPr="00C90036">
              <w:rPr>
                <w:lang w:val="en-GB"/>
              </w:rPr>
              <w:t>.</w:t>
            </w:r>
          </w:p>
          <w:p w14:paraId="44B39F9F" w14:textId="77777777" w:rsidR="006C4A5D" w:rsidRDefault="00AB7C19" w:rsidP="00AB7C19">
            <w:pPr>
              <w:pStyle w:val="ListParagraph"/>
              <w:numPr>
                <w:ilvl w:val="0"/>
                <w:numId w:val="18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Sudjelovanje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n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redavanjim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i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vježbama</w:t>
            </w:r>
            <w:proofErr w:type="spellEnd"/>
            <w:r w:rsidR="00D45E94">
              <w:rPr>
                <w:lang w:val="en-GB"/>
              </w:rPr>
              <w:t>.</w:t>
            </w:r>
          </w:p>
          <w:p w14:paraId="15060D71" w14:textId="4F532B5E" w:rsidR="00D45E94" w:rsidRPr="00F86EF6" w:rsidRDefault="00D45E94" w:rsidP="00D45E94">
            <w:pPr>
              <w:pStyle w:val="ListParagraph"/>
              <w:ind w:left="720"/>
              <w:rPr>
                <w:lang w:val="en-GB"/>
              </w:rPr>
            </w:pPr>
          </w:p>
        </w:tc>
      </w:tr>
      <w:bookmarkEnd w:id="15"/>
    </w:tbl>
    <w:p w14:paraId="38326942" w14:textId="77777777" w:rsidR="003F4C61" w:rsidRPr="00F86EF6" w:rsidRDefault="003F4C61">
      <w:pPr>
        <w:jc w:val="left"/>
        <w:rPr>
          <w:b/>
          <w:caps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0FBC9E75" w14:textId="77777777" w:rsidR="002421F7" w:rsidRPr="00F86EF6" w:rsidRDefault="002421F7" w:rsidP="002421F7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440BEB3D" w14:textId="06D79523" w:rsidR="0080342B" w:rsidRDefault="002421F7" w:rsidP="003059B7">
      <w:pPr>
        <w:jc w:val="left"/>
        <w:rPr>
          <w:b/>
          <w:caps/>
          <w:sz w:val="32"/>
          <w:szCs w:val="32"/>
          <w:lang w:val="en-GB"/>
        </w:rPr>
      </w:pPr>
      <w:bookmarkStart w:id="60" w:name="_Toc70668088"/>
      <w:r w:rsidRPr="00F86EF6">
        <w:rPr>
          <w:lang w:val="en-GB"/>
        </w:rPr>
        <w:br w:type="page"/>
      </w:r>
      <w:bookmarkEnd w:id="60"/>
    </w:p>
    <w:p w14:paraId="17811A29" w14:textId="77777777" w:rsidR="003059B7" w:rsidRPr="003059B7" w:rsidRDefault="003059B7" w:rsidP="003059B7">
      <w:pPr>
        <w:jc w:val="left"/>
        <w:rPr>
          <w:rStyle w:val="Slog1-glavninasloviZnakZnak"/>
          <w:b/>
          <w:caps/>
          <w:color w:val="auto"/>
          <w:sz w:val="32"/>
          <w:szCs w:val="32"/>
          <w:lang w:val="en-GB" w:eastAsia="en-US"/>
        </w:rPr>
      </w:pPr>
    </w:p>
    <w:p w14:paraId="45DBBB59" w14:textId="77777777" w:rsidR="00790552" w:rsidRDefault="00790552" w:rsidP="00790552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19AF2A30" w14:textId="77777777" w:rsidR="00790552" w:rsidRDefault="00790552" w:rsidP="00790552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6FF239A5" w14:textId="77777777" w:rsidR="00790552" w:rsidRDefault="00790552" w:rsidP="00790552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3A9A5059" w14:textId="77777777" w:rsidR="00790552" w:rsidRDefault="00790552" w:rsidP="00790552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4D094544" w14:textId="77777777" w:rsidR="00790552" w:rsidRDefault="00790552" w:rsidP="00790552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77B320DC" w14:textId="77777777" w:rsidR="00790552" w:rsidRDefault="00790552" w:rsidP="00790552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2E008BFD" w14:textId="18E87092" w:rsidR="00790552" w:rsidRDefault="00790552" w:rsidP="00790552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283343C4" w14:textId="34859027" w:rsidR="00AE3C28" w:rsidRDefault="00AE3C28" w:rsidP="00790552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02F7F0C7" w14:textId="7CDCB624" w:rsidR="00AE3C28" w:rsidRDefault="00AE3C28" w:rsidP="00790552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3A447798" w14:textId="6FACDE01" w:rsidR="00AE3C28" w:rsidRDefault="00AE3C28" w:rsidP="00790552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55CDB9C2" w14:textId="505C28CF" w:rsidR="00AE3C28" w:rsidRDefault="00AE3C28" w:rsidP="00790552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7A966529" w14:textId="76B3DF89" w:rsidR="00AE3C28" w:rsidRDefault="00AE3C28" w:rsidP="00790552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6D937E88" w14:textId="4E6A19AC" w:rsidR="00AE3C28" w:rsidRDefault="00AE3C28" w:rsidP="00790552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5767B579" w14:textId="40A9C291" w:rsidR="00AE3C28" w:rsidRDefault="00AE3C28" w:rsidP="00790552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4B9A05D3" w14:textId="6EDE3EA0" w:rsidR="00AE3C28" w:rsidRDefault="00AE3C28" w:rsidP="00790552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5F156B32" w14:textId="53BE4CBB" w:rsidR="00AE3C28" w:rsidRDefault="00AE3C28" w:rsidP="00790552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46928D88" w14:textId="7F4C6DF3" w:rsidR="00AE3C28" w:rsidRDefault="00AE3C28" w:rsidP="00790552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3222F16C" w14:textId="019496AD" w:rsidR="00AE3C28" w:rsidRDefault="00AE3C28" w:rsidP="00790552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235E8F0F" w14:textId="77777777" w:rsidR="00AE3C28" w:rsidRDefault="00AE3C28" w:rsidP="00790552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66072A52" w14:textId="77777777" w:rsidR="00790552" w:rsidRDefault="00790552" w:rsidP="00790552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6D64DD44" w14:textId="77777777" w:rsidR="00790552" w:rsidRPr="00F86EF6" w:rsidRDefault="00790552" w:rsidP="00790552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120AA139" w14:textId="77777777" w:rsidR="0024706B" w:rsidRPr="00F86EF6" w:rsidRDefault="0024706B" w:rsidP="003528E4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3467CDD9" w14:textId="70A14EB6" w:rsidR="00300E90" w:rsidRPr="00AC4A37" w:rsidRDefault="00300E90" w:rsidP="00AC4A37">
      <w:pPr>
        <w:pStyle w:val="Title"/>
        <w:numPr>
          <w:ilvl w:val="0"/>
          <w:numId w:val="115"/>
        </w:numPr>
        <w:rPr>
          <w:rStyle w:val="Slog1-glavninasloviZnakZnak"/>
          <w:color w:val="auto"/>
          <w:lang w:val="it-IT"/>
        </w:rPr>
      </w:pPr>
      <w:bookmarkStart w:id="61" w:name="_Hlk74911125"/>
      <w:bookmarkStart w:id="62" w:name="_Toc70591982"/>
      <w:bookmarkStart w:id="63" w:name="_Toc75162182"/>
      <w:r w:rsidRPr="00AC4A37">
        <w:rPr>
          <w:rStyle w:val="Slog1-glavninasloviZnakZnak"/>
          <w:color w:val="auto"/>
          <w:lang w:val="it-IT"/>
        </w:rPr>
        <w:t xml:space="preserve">MENADŽMENT I TEORIJE UPRAVLJANJA  </w:t>
      </w:r>
      <w:bookmarkEnd w:id="61"/>
      <w:r w:rsidRPr="00AC4A37">
        <w:rPr>
          <w:rStyle w:val="Slog1-glavninasloviZnakZnak"/>
          <w:color w:val="auto"/>
          <w:lang w:val="it-IT"/>
        </w:rPr>
        <w:t>KVALITETOM</w:t>
      </w:r>
      <w:bookmarkStart w:id="64" w:name="_Hlk74911112"/>
      <w:bookmarkEnd w:id="62"/>
      <w:bookmarkEnd w:id="63"/>
    </w:p>
    <w:bookmarkEnd w:id="64"/>
    <w:p w14:paraId="7E4834C9" w14:textId="77777777" w:rsidR="000346FF" w:rsidRPr="00F86EF6" w:rsidRDefault="000346FF" w:rsidP="000346FF">
      <w:pPr>
        <w:rPr>
          <w:lang w:val="en-GB"/>
        </w:rPr>
      </w:pPr>
    </w:p>
    <w:p w14:paraId="6DCDD0B2" w14:textId="440D3215" w:rsidR="00E64DD8" w:rsidRPr="00E64DD8" w:rsidRDefault="000346FF" w:rsidP="00E64DD8">
      <w:pPr>
        <w:jc w:val="center"/>
        <w:rPr>
          <w:lang w:val="en-GB"/>
        </w:rPr>
      </w:pPr>
      <w:r w:rsidRPr="00F86EF6">
        <w:rPr>
          <w:noProof/>
          <w:lang w:val="hr-HR" w:eastAsia="hr-HR"/>
        </w:rPr>
        <w:drawing>
          <wp:inline distT="0" distB="0" distL="0" distR="0" wp14:anchorId="06C34236" wp14:editId="26F129CA">
            <wp:extent cx="5768340" cy="3840480"/>
            <wp:effectExtent l="0" t="0" r="0" b="0"/>
            <wp:docPr id="33" name="Slika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8340" cy="38404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7A49C96" w14:textId="3A330AB2" w:rsidR="000346FF" w:rsidRPr="00F86EF6" w:rsidRDefault="00E64DD8" w:rsidP="00E64DD8">
      <w:pPr>
        <w:pStyle w:val="Caption"/>
        <w:rPr>
          <w:lang w:val="en-GB"/>
        </w:rPr>
      </w:pPr>
      <w:bookmarkStart w:id="65" w:name="_Toc74926383"/>
      <w:bookmarkStart w:id="66" w:name="_Toc75162249"/>
      <w:r>
        <w:lastRenderedPageBreak/>
        <w:t xml:space="preserve">Slika </w:t>
      </w:r>
      <w:r>
        <w:fldChar w:fldCharType="begin"/>
      </w:r>
      <w:r>
        <w:instrText xml:space="preserve"> SEQ Slika \* ARABIC </w:instrText>
      </w:r>
      <w:r>
        <w:fldChar w:fldCharType="separate"/>
      </w:r>
      <w:r w:rsidR="00111079">
        <w:rPr>
          <w:noProof/>
        </w:rPr>
        <w:t>5</w:t>
      </w:r>
      <w:r>
        <w:fldChar w:fldCharType="end"/>
      </w:r>
      <w:r w:rsidR="00425F46" w:rsidRPr="00F86EF6">
        <w:rPr>
          <w:lang w:val="en-GB"/>
        </w:rPr>
        <w:t xml:space="preserve">: </w:t>
      </w:r>
      <w:proofErr w:type="spellStart"/>
      <w:r w:rsidR="003059B7">
        <w:rPr>
          <w:lang w:val="en-GB"/>
        </w:rPr>
        <w:t>Šah</w:t>
      </w:r>
      <w:bookmarkEnd w:id="65"/>
      <w:bookmarkEnd w:id="66"/>
      <w:proofErr w:type="spellEnd"/>
    </w:p>
    <w:p w14:paraId="76320BCA" w14:textId="13664D00" w:rsidR="00425F46" w:rsidRPr="00F86EF6" w:rsidRDefault="00790552" w:rsidP="00790552">
      <w:pPr>
        <w:jc w:val="left"/>
        <w:rPr>
          <w:lang w:val="en-GB"/>
        </w:rPr>
      </w:pPr>
      <w:r>
        <w:rPr>
          <w:lang w:val="en-GB"/>
        </w:rPr>
        <w:br w:type="page"/>
      </w:r>
    </w:p>
    <w:p w14:paraId="22516184" w14:textId="7BBA335B" w:rsidR="00946262" w:rsidRPr="00F86EF6" w:rsidRDefault="00CB6A02" w:rsidP="00AC4A37">
      <w:pPr>
        <w:pStyle w:val="Heading1"/>
        <w:numPr>
          <w:ilvl w:val="0"/>
          <w:numId w:val="114"/>
        </w:numPr>
      </w:pPr>
      <w:bookmarkStart w:id="67" w:name="_Toc75162183"/>
      <w:bookmarkStart w:id="68" w:name="_Hlk74911185"/>
      <w:r w:rsidRPr="00AC4A37">
        <w:rPr>
          <w:rStyle w:val="Slog1-glavninasloviZnakZnak"/>
          <w:color w:val="auto"/>
          <w:sz w:val="32"/>
        </w:rPr>
        <w:lastRenderedPageBreak/>
        <w:t>RAZVOJ MENADŽMENTA</w:t>
      </w:r>
      <w:bookmarkEnd w:id="67"/>
    </w:p>
    <w:bookmarkEnd w:id="68"/>
    <w:p w14:paraId="282F5D17" w14:textId="1009FD8A" w:rsidR="00F9013D" w:rsidRDefault="00F9013D" w:rsidP="00F9013D">
      <w:pPr>
        <w:rPr>
          <w:lang w:val="en-GB"/>
        </w:rPr>
      </w:pPr>
    </w:p>
    <w:p w14:paraId="6A504D87" w14:textId="77777777" w:rsidR="00AC4A37" w:rsidRPr="00F86EF6" w:rsidRDefault="00AC4A37" w:rsidP="00F9013D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F9013D" w:rsidRPr="00F86EF6" w14:paraId="3A46F410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3C1305B0" w14:textId="77777777" w:rsidR="00F9013D" w:rsidRPr="00F86EF6" w:rsidRDefault="00F9013D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64D88B7B" wp14:editId="626BE199">
                  <wp:extent cx="675640" cy="675640"/>
                  <wp:effectExtent l="0" t="0" r="0" b="0"/>
                  <wp:docPr id="60" name="Grafika 60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40CE029C" w14:textId="0591B304" w:rsidR="00F9013D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F9013D" w:rsidRPr="00F86EF6" w14:paraId="35EDCCEB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4F0DD809" w14:textId="77777777" w:rsidR="00F9013D" w:rsidRPr="00F86EF6" w:rsidRDefault="00F9013D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766A139F" w14:textId="64A3C3D2" w:rsidR="00C90036" w:rsidRDefault="00C90036" w:rsidP="00C90036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658A5417" w14:textId="7E5C4D13" w:rsidR="00C90036" w:rsidRDefault="005134A2" w:rsidP="00C90036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E3F26A4" w14:textId="3798B1C1" w:rsidR="00C90036" w:rsidRDefault="00C90036" w:rsidP="00C90036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D206CD5" w14:textId="3C2AC718" w:rsidR="00C90036" w:rsidRDefault="005134A2" w:rsidP="00C90036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575EBA3E" w14:textId="53124B94" w:rsidR="00C90036" w:rsidRDefault="00C90036" w:rsidP="00C90036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8681FD7" w14:textId="77777777" w:rsidR="00F9013D" w:rsidRDefault="00C90036" w:rsidP="00C90036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Donošenje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zaključaka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za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E8F2E3D" w14:textId="1CAB083F" w:rsidR="0008776B" w:rsidRPr="00F86EF6" w:rsidRDefault="0008776B" w:rsidP="0008776B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7EDB11A2" w14:textId="77777777" w:rsidR="00F9013D" w:rsidRPr="00F86EF6" w:rsidRDefault="00F9013D" w:rsidP="00F9013D">
      <w:pPr>
        <w:rPr>
          <w:lang w:val="en-GB"/>
        </w:rPr>
      </w:pPr>
    </w:p>
    <w:p w14:paraId="354071E2" w14:textId="77777777" w:rsidR="00F9013D" w:rsidRPr="00F86EF6" w:rsidRDefault="00F9013D" w:rsidP="00F9013D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F9013D" w:rsidRPr="00F86EF6" w14:paraId="078C2DC7" w14:textId="77777777" w:rsidTr="00C74611">
        <w:tc>
          <w:tcPr>
            <w:tcW w:w="1261" w:type="dxa"/>
            <w:vAlign w:val="center"/>
          </w:tcPr>
          <w:p w14:paraId="045DB2A9" w14:textId="77777777" w:rsidR="00F9013D" w:rsidRPr="00F86EF6" w:rsidRDefault="00F9013D" w:rsidP="00C74611">
            <w:pPr>
              <w:rPr>
                <w:b/>
                <w:bCs/>
                <w:lang w:val="en-GB"/>
              </w:rPr>
            </w:pPr>
            <w:bookmarkStart w:id="69" w:name="_Hlk72235476"/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5FBA8458" wp14:editId="1174150A">
                  <wp:extent cx="664028" cy="664028"/>
                  <wp:effectExtent l="0" t="0" r="0" b="0"/>
                  <wp:docPr id="1036" name="Grafika 1036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199BC2C8" w14:textId="7D2309FE" w:rsidR="00F9013D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F9013D" w:rsidRPr="00F86EF6" w14:paraId="2CBA9BC5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27C4EAD5" w14:textId="77777777" w:rsidR="00F9013D" w:rsidRPr="00F86EF6" w:rsidRDefault="00F9013D" w:rsidP="00C74611">
            <w:pPr>
              <w:rPr>
                <w:lang w:val="en-GB"/>
              </w:rPr>
            </w:pPr>
          </w:p>
          <w:p w14:paraId="4871C86B" w14:textId="7878DA0B" w:rsidR="00F9013D" w:rsidRPr="00F86EF6" w:rsidRDefault="00F9013D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Coulter, M. K., DeCenzo, D. A. </w:t>
            </w:r>
            <w:r w:rsidR="00AD30A7" w:rsidRPr="00F86EF6">
              <w:rPr>
                <w:lang w:val="en-GB"/>
              </w:rPr>
              <w:t>and</w:t>
            </w:r>
            <w:r w:rsidRPr="00F86EF6">
              <w:rPr>
                <w:lang w:val="en-GB"/>
              </w:rPr>
              <w:t xml:space="preserve"> Robbins, S. P. (2017). </w:t>
            </w:r>
            <w:r w:rsidRPr="00F86EF6">
              <w:rPr>
                <w:i/>
                <w:iCs/>
                <w:lang w:val="en-GB"/>
              </w:rPr>
              <w:t>Fundamentals of management</w:t>
            </w:r>
            <w:r w:rsidRPr="00F86EF6">
              <w:rPr>
                <w:lang w:val="en-GB"/>
              </w:rPr>
              <w:t>. Pearson Boston, MA.</w:t>
            </w:r>
          </w:p>
          <w:p w14:paraId="50227EF2" w14:textId="77777777" w:rsidR="00F9013D" w:rsidRPr="00F86EF6" w:rsidRDefault="00F9013D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Development of Management Theory </w:t>
            </w:r>
            <w:hyperlink r:id="rId76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toppr.com/guides/business-management-and-entrepreneurship/nature-of-management-and-its-process/development-of-management-theory/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566CEE18" w14:textId="77777777" w:rsidR="00F9013D" w:rsidRPr="00F86EF6" w:rsidRDefault="00F9013D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Management Timeline </w:t>
            </w:r>
            <w:hyperlink r:id="rId77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Hzbv6Ud8Mcs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17:10</w:t>
            </w:r>
            <w:proofErr w:type="gram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);</w:t>
            </w:r>
            <w:proofErr w:type="gram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2BF6E2F1" w14:textId="77777777" w:rsidR="00F9013D" w:rsidRPr="00F86EF6" w:rsidRDefault="00F9013D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What Are the Five Functions of Management </w:t>
            </w:r>
            <w:hyperlink r:id="rId78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_NV7y6E4Ibk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05:57</w:t>
            </w:r>
            <w:proofErr w:type="gram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);</w:t>
            </w:r>
            <w:proofErr w:type="gram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396CF152" w14:textId="77777777" w:rsidR="00F9013D" w:rsidRPr="00F86EF6" w:rsidRDefault="00F9013D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What is organizational structure? </w:t>
            </w:r>
            <w:hyperlink r:id="rId79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wO_-MtWejRM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2372B25A" w14:textId="77777777" w:rsidR="00F9013D" w:rsidRPr="00F86EF6" w:rsidRDefault="00F9013D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02:27)</w:t>
            </w:r>
          </w:p>
          <w:p w14:paraId="0230FF31" w14:textId="77777777" w:rsidR="00F9013D" w:rsidRPr="00F86EF6" w:rsidRDefault="00F9013D" w:rsidP="00C74611">
            <w:pPr>
              <w:rPr>
                <w:lang w:val="en-GB"/>
              </w:rPr>
            </w:pPr>
          </w:p>
        </w:tc>
      </w:tr>
      <w:bookmarkEnd w:id="69"/>
    </w:tbl>
    <w:p w14:paraId="0DF6AB6A" w14:textId="77777777" w:rsidR="00F9013D" w:rsidRPr="00F86EF6" w:rsidRDefault="00F9013D" w:rsidP="00F9013D">
      <w:pPr>
        <w:rPr>
          <w:lang w:val="en-GB"/>
        </w:rPr>
      </w:pPr>
    </w:p>
    <w:p w14:paraId="4B1AB9A1" w14:textId="77777777" w:rsidR="00F9013D" w:rsidRPr="00F86EF6" w:rsidRDefault="00F9013D" w:rsidP="00F9013D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F9013D" w:rsidRPr="00F86EF6" w14:paraId="08679D50" w14:textId="77777777" w:rsidTr="00C74611">
        <w:tc>
          <w:tcPr>
            <w:tcW w:w="1204" w:type="dxa"/>
          </w:tcPr>
          <w:p w14:paraId="5B503133" w14:textId="77777777" w:rsidR="00F9013D" w:rsidRPr="00F86EF6" w:rsidRDefault="00F9013D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2E7C57F5" w14:textId="77777777" w:rsidR="00F9013D" w:rsidRPr="00F86EF6" w:rsidRDefault="00F9013D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2D57D7C8" wp14:editId="1DFDE182">
                  <wp:extent cx="675640" cy="675640"/>
                  <wp:effectExtent l="0" t="0" r="0" b="0"/>
                  <wp:docPr id="6" name="Grafika 6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73471117" w14:textId="772148F9" w:rsidR="00F9013D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b/>
                <w:bCs/>
                <w:lang w:val="en-GB"/>
              </w:rPr>
              <w:t xml:space="preserve">Metode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spitivanja</w:t>
            </w:r>
            <w:proofErr w:type="spellEnd"/>
          </w:p>
        </w:tc>
      </w:tr>
      <w:tr w:rsidR="00F9013D" w:rsidRPr="00F86EF6" w14:paraId="0B4EB092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0A0AC694" w14:textId="77777777" w:rsidR="00F9013D" w:rsidRPr="00F86EF6" w:rsidRDefault="00F9013D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5A70DE4D" w14:textId="6938A816" w:rsidR="00F9013D" w:rsidRPr="000456C7" w:rsidRDefault="00AB7C19" w:rsidP="009058CB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>Ispit</w:t>
            </w:r>
            <w:proofErr w:type="spellEnd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 xml:space="preserve"> s </w:t>
            </w:r>
            <w:proofErr w:type="spellStart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>višestrukim</w:t>
            </w:r>
            <w:proofErr w:type="spellEnd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>izborom</w:t>
            </w:r>
            <w:proofErr w:type="spellEnd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 xml:space="preserve"> s </w:t>
            </w:r>
            <w:proofErr w:type="spellStart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>naglaskom</w:t>
            </w:r>
            <w:proofErr w:type="spellEnd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>teoriju</w:t>
            </w:r>
            <w:proofErr w:type="spellEnd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 xml:space="preserve"> - </w:t>
            </w:r>
            <w:proofErr w:type="spellStart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>napisan</w:t>
            </w:r>
            <w:proofErr w:type="spellEnd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>kao</w:t>
            </w:r>
            <w:proofErr w:type="spellEnd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>kolokvij</w:t>
            </w:r>
            <w:proofErr w:type="spellEnd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>kraju</w:t>
            </w:r>
            <w:proofErr w:type="spellEnd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>svakog</w:t>
            </w:r>
            <w:proofErr w:type="spellEnd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>poglavlja</w:t>
            </w:r>
            <w:proofErr w:type="spellEnd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>kao</w:t>
            </w:r>
            <w:proofErr w:type="spellEnd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>završni</w:t>
            </w:r>
            <w:proofErr w:type="spellEnd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>ispit</w:t>
            </w:r>
            <w:proofErr w:type="spellEnd"/>
            <w:r w:rsidRPr="000456C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A8D7678" w14:textId="77777777" w:rsidR="00F9013D" w:rsidRDefault="00AB7C19" w:rsidP="00AB7C19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 w:rsidR="000456C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0BF32E95" w14:textId="7D9A7BD4" w:rsidR="0008776B" w:rsidRPr="00F86EF6" w:rsidRDefault="0008776B" w:rsidP="0008776B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5A0A45AB" w14:textId="77777777" w:rsidR="00790552" w:rsidRDefault="00790552">
      <w:pPr>
        <w:jc w:val="left"/>
        <w:rPr>
          <w:b/>
          <w:caps/>
          <w:sz w:val="32"/>
          <w:szCs w:val="32"/>
          <w:lang w:val="en-GB"/>
        </w:rPr>
      </w:pPr>
      <w:r>
        <w:br w:type="page"/>
      </w:r>
    </w:p>
    <w:p w14:paraId="145ED667" w14:textId="79889F0A" w:rsidR="001A745B" w:rsidRPr="00F86EF6" w:rsidRDefault="00CB6A02" w:rsidP="00AC4A37">
      <w:pPr>
        <w:pStyle w:val="Heading1"/>
        <w:numPr>
          <w:ilvl w:val="0"/>
          <w:numId w:val="23"/>
        </w:numPr>
      </w:pPr>
      <w:bookmarkStart w:id="70" w:name="_Toc75162184"/>
      <w:r>
        <w:lastRenderedPageBreak/>
        <w:t xml:space="preserve">TEORIJE </w:t>
      </w:r>
      <w:r w:rsidRPr="00AC4A37">
        <w:t>UPRAVLJANJA</w:t>
      </w:r>
      <w:bookmarkEnd w:id="70"/>
    </w:p>
    <w:p w14:paraId="1553F833" w14:textId="77777777" w:rsidR="001A745B" w:rsidRPr="00F86EF6" w:rsidRDefault="001A745B" w:rsidP="001A745B">
      <w:pPr>
        <w:rPr>
          <w:lang w:val="en-GB"/>
        </w:rPr>
      </w:pPr>
    </w:p>
    <w:p w14:paraId="51657AA4" w14:textId="77777777" w:rsidR="001A745B" w:rsidRPr="00F86EF6" w:rsidRDefault="001A745B" w:rsidP="001A745B">
      <w:pPr>
        <w:rPr>
          <w:lang w:val="en-GB"/>
        </w:rPr>
      </w:pPr>
    </w:p>
    <w:tbl>
      <w:tblPr>
        <w:tblW w:w="9353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149"/>
      </w:tblGrid>
      <w:tr w:rsidR="001A745B" w:rsidRPr="00F86EF6" w14:paraId="5DD0B069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3D1ED5AC" w14:textId="77777777" w:rsidR="001A745B" w:rsidRPr="00F86EF6" w:rsidRDefault="001A745B" w:rsidP="001A745B">
            <w:pPr>
              <w:jc w:val="center"/>
              <w:rPr>
                <w:sz w:val="2"/>
                <w:szCs w:val="2"/>
                <w:lang w:val="en-GB"/>
              </w:rPr>
            </w:pPr>
            <w:r w:rsidRPr="00F86EF6">
              <w:rPr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7439C62" wp14:editId="77D35BF3">
                  <wp:extent cx="675640" cy="675640"/>
                  <wp:effectExtent l="0" t="0" r="0" b="0"/>
                  <wp:docPr id="5" name="Grafika 5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149" w:type="dxa"/>
            <w:shd w:val="clear" w:color="auto" w:fill="8EAADB" w:themeFill="accent1" w:themeFillTint="99"/>
            <w:vAlign w:val="center"/>
          </w:tcPr>
          <w:p w14:paraId="62F7F722" w14:textId="5788DE27" w:rsidR="001A745B" w:rsidRPr="00F86EF6" w:rsidRDefault="00321CB8" w:rsidP="001A745B">
            <w:pPr>
              <w:jc w:val="center"/>
              <w:rPr>
                <w:b/>
                <w:bCs/>
                <w:sz w:val="24"/>
                <w:szCs w:val="24"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Nastavne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metode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</w:p>
        </w:tc>
      </w:tr>
      <w:tr w:rsidR="001A745B" w:rsidRPr="00F86EF6" w14:paraId="3D0CA18C" w14:textId="77777777" w:rsidTr="00C74611">
        <w:tc>
          <w:tcPr>
            <w:tcW w:w="9353" w:type="dxa"/>
            <w:gridSpan w:val="2"/>
            <w:shd w:val="clear" w:color="auto" w:fill="D9E2F3" w:themeFill="accent1" w:themeFillTint="33"/>
          </w:tcPr>
          <w:p w14:paraId="37B8F1C9" w14:textId="77777777" w:rsidR="001A745B" w:rsidRDefault="001A745B" w:rsidP="001A745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354A2B84" w14:textId="665B2CD1" w:rsidR="00C90036" w:rsidRPr="00F86EF6" w:rsidRDefault="00C90036" w:rsidP="001A745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17B46A22" w14:textId="1A7F2EEF" w:rsidR="00C90036" w:rsidRDefault="005134A2" w:rsidP="00C90036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C90036" w:rsidRPr="00C90036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7F59162B" w14:textId="71BADFA7" w:rsidR="00C90036" w:rsidRDefault="00C90036" w:rsidP="00C90036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749284A7" w14:textId="332D18A3" w:rsidR="00C90036" w:rsidRDefault="00C90036" w:rsidP="00C90036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skupinama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zapisima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koje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nudi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5134A2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C)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do 30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sekundi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)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A0C9CEA" w14:textId="77FDA954" w:rsidR="001A745B" w:rsidRPr="0008776B" w:rsidRDefault="00C90036" w:rsidP="001A745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7EA28D1E" w14:textId="77777777" w:rsidR="001A745B" w:rsidRPr="00F86EF6" w:rsidRDefault="001A745B" w:rsidP="001A745B">
            <w:pPr>
              <w:ind w:left="720"/>
              <w:rPr>
                <w:lang w:val="en-GB"/>
              </w:rPr>
            </w:pPr>
          </w:p>
        </w:tc>
      </w:tr>
    </w:tbl>
    <w:p w14:paraId="289E5632" w14:textId="77777777" w:rsidR="001A745B" w:rsidRPr="00F86EF6" w:rsidRDefault="001A745B" w:rsidP="001A745B">
      <w:pPr>
        <w:rPr>
          <w:lang w:val="en-GB"/>
        </w:rPr>
      </w:pPr>
    </w:p>
    <w:p w14:paraId="5D5D89F0" w14:textId="77777777" w:rsidR="001A745B" w:rsidRPr="00F86EF6" w:rsidRDefault="001A745B" w:rsidP="001A745B">
      <w:pPr>
        <w:rPr>
          <w:lang w:val="en-GB"/>
        </w:rPr>
      </w:pPr>
    </w:p>
    <w:tbl>
      <w:tblPr>
        <w:tblW w:w="935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8090"/>
      </w:tblGrid>
      <w:tr w:rsidR="001A745B" w:rsidRPr="00F86EF6" w14:paraId="620680F9" w14:textId="77777777" w:rsidTr="00C74611">
        <w:tc>
          <w:tcPr>
            <w:tcW w:w="1261" w:type="dxa"/>
            <w:vAlign w:val="center"/>
          </w:tcPr>
          <w:p w14:paraId="6881AADB" w14:textId="77777777" w:rsidR="001A745B" w:rsidRPr="00F86EF6" w:rsidRDefault="001A745B" w:rsidP="001A745B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027B7F54" wp14:editId="56D06B58">
                  <wp:extent cx="664028" cy="664028"/>
                  <wp:effectExtent l="0" t="0" r="0" b="0"/>
                  <wp:docPr id="1" name="Grafika 13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90" w:type="dxa"/>
            <w:shd w:val="clear" w:color="auto" w:fill="A8D08D" w:themeFill="accent6" w:themeFillTint="99"/>
            <w:vAlign w:val="center"/>
          </w:tcPr>
          <w:p w14:paraId="51847843" w14:textId="22BD4B19" w:rsidR="001A745B" w:rsidRPr="00F86EF6" w:rsidRDefault="00321CB8" w:rsidP="001A745B">
            <w:pPr>
              <w:jc w:val="center"/>
              <w:rPr>
                <w:b/>
                <w:bCs/>
                <w:sz w:val="24"/>
                <w:szCs w:val="24"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Izvori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</w:p>
        </w:tc>
      </w:tr>
      <w:tr w:rsidR="001A745B" w:rsidRPr="00F86EF6" w14:paraId="1D22AFF0" w14:textId="77777777" w:rsidTr="00C74611">
        <w:tc>
          <w:tcPr>
            <w:tcW w:w="9351" w:type="dxa"/>
            <w:gridSpan w:val="2"/>
            <w:shd w:val="clear" w:color="auto" w:fill="E2EFD9" w:themeFill="accent6" w:themeFillTint="33"/>
            <w:vAlign w:val="center"/>
          </w:tcPr>
          <w:p w14:paraId="2E8EBA1B" w14:textId="77777777" w:rsidR="001A745B" w:rsidRPr="00F86EF6" w:rsidRDefault="001A745B" w:rsidP="001A745B">
            <w:pPr>
              <w:widowControl w:val="0"/>
              <w:autoSpaceDE w:val="0"/>
              <w:autoSpaceDN w:val="0"/>
              <w:adjustRightInd w:val="0"/>
              <w:ind w:left="720"/>
              <w:rPr>
                <w:lang w:val="en-GB"/>
              </w:rPr>
            </w:pPr>
          </w:p>
          <w:p w14:paraId="34867BFF" w14:textId="2C88B319" w:rsidR="001A745B" w:rsidRPr="00F86EF6" w:rsidRDefault="001A745B" w:rsidP="009058CB">
            <w:pPr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Coulter, M. K., DeCenzo, D. A. </w:t>
            </w:r>
            <w:r w:rsidR="00BE5ABE" w:rsidRPr="00F86EF6">
              <w:rPr>
                <w:lang w:val="en-GB"/>
              </w:rPr>
              <w:t>and</w:t>
            </w:r>
            <w:r w:rsidRPr="00F86EF6">
              <w:rPr>
                <w:lang w:val="en-GB"/>
              </w:rPr>
              <w:t xml:space="preserve"> Robbins, S. P. (2017). </w:t>
            </w:r>
            <w:r w:rsidRPr="00F86EF6">
              <w:rPr>
                <w:i/>
                <w:iCs/>
                <w:lang w:val="en-GB"/>
              </w:rPr>
              <w:t>Fundamentals of management</w:t>
            </w:r>
            <w:r w:rsidRPr="00F86EF6">
              <w:rPr>
                <w:lang w:val="en-GB"/>
              </w:rPr>
              <w:t>. Pearson Boston, MA.</w:t>
            </w:r>
          </w:p>
          <w:p w14:paraId="264FA57A" w14:textId="77777777" w:rsidR="001A745B" w:rsidRPr="00F86EF6" w:rsidRDefault="001A745B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 xml:space="preserve">(B) Management Theories: Concepts surrounding recommended management strategies </w:t>
            </w:r>
            <w:hyperlink r:id="rId80" w:history="1">
              <w:r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corporatefinanceinstitute.com/resources/careers/soft-skills/management-theories/</w:t>
              </w:r>
            </w:hyperlink>
            <w:r w:rsidRPr="00F86EF6">
              <w:rPr>
                <w:rFonts w:eastAsia="Calibri"/>
                <w:lang w:val="en-GB" w:eastAsia="sl-SI"/>
              </w:rPr>
              <w:t xml:space="preserve"> </w:t>
            </w:r>
          </w:p>
          <w:p w14:paraId="588C09DE" w14:textId="77777777" w:rsidR="001A745B" w:rsidRPr="00F86EF6" w:rsidRDefault="001A745B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 xml:space="preserve">(C) Taylorism on ABC World Report </w:t>
            </w:r>
            <w:hyperlink r:id="rId81" w:history="1">
              <w:r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www.youtube.com/watch?v=CCsOqWbK46o</w:t>
              </w:r>
            </w:hyperlink>
            <w:r w:rsidRPr="00F86EF6">
              <w:rPr>
                <w:rFonts w:eastAsia="Calibri"/>
                <w:lang w:val="en-GB" w:eastAsia="sl-SI"/>
              </w:rPr>
              <w:t xml:space="preserve"> (04:48)</w:t>
            </w:r>
          </w:p>
          <w:p w14:paraId="0F636D9B" w14:textId="77777777" w:rsidR="001A745B" w:rsidRPr="00F86EF6" w:rsidRDefault="001A745B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 xml:space="preserve">(C) Fayol's Management Principles </w:t>
            </w:r>
            <w:hyperlink r:id="rId82" w:history="1">
              <w:r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www.youtube.com/watch?v=DsYcnapehvA</w:t>
              </w:r>
            </w:hyperlink>
            <w:r w:rsidRPr="00F86EF6">
              <w:rPr>
                <w:rFonts w:eastAsia="Calibri"/>
                <w:lang w:val="en-GB" w:eastAsia="sl-SI"/>
              </w:rPr>
              <w:t xml:space="preserve"> (7:32) </w:t>
            </w:r>
          </w:p>
          <w:p w14:paraId="7470929F" w14:textId="77777777" w:rsidR="001A745B" w:rsidRPr="00F86EF6" w:rsidRDefault="001A745B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 xml:space="preserve">(C) Max Weber Bureaucracy: </w:t>
            </w:r>
            <w:hyperlink r:id="rId83" w:history="1">
              <w:r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www.youtube.com/watch?v=zp554tcdWO8</w:t>
              </w:r>
            </w:hyperlink>
            <w:r w:rsidRPr="00F86EF6">
              <w:rPr>
                <w:rFonts w:eastAsia="Calibri"/>
                <w:lang w:val="en-GB" w:eastAsia="sl-SI"/>
              </w:rPr>
              <w:t xml:space="preserve"> (09:52)</w:t>
            </w:r>
          </w:p>
          <w:p w14:paraId="1DB5CA43" w14:textId="77777777" w:rsidR="001A745B" w:rsidRPr="00F86EF6" w:rsidRDefault="001A745B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 xml:space="preserve">(C) </w:t>
            </w:r>
            <w:proofErr w:type="spellStart"/>
            <w:r w:rsidRPr="00F86EF6">
              <w:rPr>
                <w:rFonts w:eastAsia="Calibri"/>
                <w:lang w:val="en-GB" w:eastAsia="sl-SI"/>
              </w:rPr>
              <w:t>Behaviorism</w:t>
            </w:r>
            <w:proofErr w:type="spellEnd"/>
            <w:r w:rsidRPr="00F86EF6">
              <w:rPr>
                <w:rFonts w:eastAsia="Calibri"/>
                <w:lang w:val="en-GB" w:eastAsia="sl-SI"/>
              </w:rPr>
              <w:t xml:space="preserve"> </w:t>
            </w:r>
            <w:hyperlink r:id="rId84" w:history="1">
              <w:r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www.youtube.com/watch?v=R4kDmkXwU2k</w:t>
              </w:r>
            </w:hyperlink>
            <w:r w:rsidRPr="00F86EF6">
              <w:rPr>
                <w:rFonts w:eastAsia="Calibri"/>
                <w:lang w:val="en-GB" w:eastAsia="sl-SI"/>
              </w:rPr>
              <w:t xml:space="preserve"> (01:54)</w:t>
            </w:r>
          </w:p>
          <w:p w14:paraId="621D206A" w14:textId="77777777" w:rsidR="001A745B" w:rsidRPr="00F86EF6" w:rsidRDefault="001A745B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 xml:space="preserve">(C) The Little Albert Experiment </w:t>
            </w:r>
            <w:hyperlink r:id="rId85" w:history="1">
              <w:r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www.youtube.com/watch?v=9hBfnXACsOI</w:t>
              </w:r>
            </w:hyperlink>
            <w:r w:rsidRPr="00F86EF6">
              <w:rPr>
                <w:rFonts w:eastAsia="Calibri"/>
                <w:lang w:val="en-GB" w:eastAsia="sl-SI"/>
              </w:rPr>
              <w:t xml:space="preserve"> (06:20)</w:t>
            </w:r>
          </w:p>
          <w:p w14:paraId="12716591" w14:textId="77777777" w:rsidR="001A745B" w:rsidRPr="00F86EF6" w:rsidRDefault="001A745B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 xml:space="preserve">(C) Hawthorne Studies: </w:t>
            </w:r>
            <w:hyperlink r:id="rId86" w:history="1">
              <w:r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www.youtube.com/watch?v=W7RHjwmVGhs</w:t>
              </w:r>
            </w:hyperlink>
            <w:r w:rsidRPr="00F86EF6">
              <w:rPr>
                <w:rFonts w:eastAsia="Calibri"/>
                <w:lang w:val="en-GB" w:eastAsia="sl-SI"/>
              </w:rPr>
              <w:t xml:space="preserve"> (06:07)</w:t>
            </w:r>
          </w:p>
          <w:p w14:paraId="23522419" w14:textId="77777777" w:rsidR="001A745B" w:rsidRPr="00F86EF6" w:rsidRDefault="001A745B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 xml:space="preserve">(C) McGregor's Theory X &amp; Y </w:t>
            </w:r>
            <w:hyperlink r:id="rId87" w:history="1">
              <w:r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www.youtube.com/watch?v=NK8-LhqF4N0</w:t>
              </w:r>
            </w:hyperlink>
            <w:r w:rsidRPr="00F86EF6">
              <w:rPr>
                <w:rFonts w:eastAsia="Calibri"/>
                <w:lang w:val="en-GB" w:eastAsia="sl-SI"/>
              </w:rPr>
              <w:t xml:space="preserve"> (05:05)</w:t>
            </w:r>
          </w:p>
          <w:p w14:paraId="213FA44E" w14:textId="77777777" w:rsidR="001A745B" w:rsidRPr="00F86EF6" w:rsidRDefault="001A745B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 xml:space="preserve">(C) Theory Z </w:t>
            </w:r>
            <w:hyperlink r:id="rId88" w:history="1">
              <w:r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www.youtube.com/watch?v=5VlG-2WJcsQ</w:t>
              </w:r>
            </w:hyperlink>
            <w:r w:rsidRPr="00F86EF6">
              <w:rPr>
                <w:rFonts w:eastAsia="Calibri"/>
                <w:lang w:val="en-GB" w:eastAsia="sl-SI"/>
              </w:rPr>
              <w:t xml:space="preserve"> (03:08)</w:t>
            </w:r>
          </w:p>
          <w:p w14:paraId="218F1A48" w14:textId="77777777" w:rsidR="001A745B" w:rsidRPr="00F86EF6" w:rsidRDefault="001A745B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 xml:space="preserve">(C) HR Basics: Human Resource Management </w:t>
            </w:r>
            <w:hyperlink r:id="rId89" w:history="1">
              <w:r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www.youtube.com/watch?v=A2HFusWQIeE</w:t>
              </w:r>
            </w:hyperlink>
            <w:r w:rsidRPr="00F86EF6">
              <w:rPr>
                <w:rFonts w:eastAsia="Calibri"/>
                <w:lang w:val="en-GB" w:eastAsia="sl-SI"/>
              </w:rPr>
              <w:t xml:space="preserve"> (06:05) </w:t>
            </w:r>
          </w:p>
          <w:p w14:paraId="09EFFCC0" w14:textId="77777777" w:rsidR="001A745B" w:rsidRPr="00F86EF6" w:rsidRDefault="001A745B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 xml:space="preserve">(C) Likert's four systems of management </w:t>
            </w:r>
            <w:hyperlink r:id="rId90" w:history="1">
              <w:r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www.youtube.com/watch?v=bdxpU_n2VJg</w:t>
              </w:r>
            </w:hyperlink>
            <w:r w:rsidRPr="00F86EF6">
              <w:rPr>
                <w:rFonts w:eastAsia="Calibri"/>
                <w:lang w:val="en-GB" w:eastAsia="sl-SI"/>
              </w:rPr>
              <w:t xml:space="preserve"> (03:39)</w:t>
            </w:r>
          </w:p>
          <w:p w14:paraId="56BFF4E4" w14:textId="77777777" w:rsidR="001A745B" w:rsidRPr="00F86EF6" w:rsidRDefault="001A745B" w:rsidP="001A745B">
            <w:pPr>
              <w:jc w:val="left"/>
              <w:rPr>
                <w:rFonts w:eastAsia="Calibri"/>
                <w:sz w:val="24"/>
                <w:szCs w:val="24"/>
                <w:lang w:val="en-GB" w:eastAsia="sl-SI"/>
              </w:rPr>
            </w:pPr>
          </w:p>
        </w:tc>
      </w:tr>
    </w:tbl>
    <w:p w14:paraId="56C44D3F" w14:textId="77777777" w:rsidR="001A745B" w:rsidRPr="00F86EF6" w:rsidRDefault="001A745B" w:rsidP="001A745B">
      <w:pPr>
        <w:rPr>
          <w:lang w:val="en-GB"/>
        </w:rPr>
      </w:pPr>
      <w:r w:rsidRPr="00F86EF6">
        <w:rPr>
          <w:lang w:val="en-GB"/>
        </w:rPr>
        <w:br w:type="page"/>
      </w:r>
    </w:p>
    <w:p w14:paraId="43D45988" w14:textId="77777777" w:rsidR="001A745B" w:rsidRPr="00F86EF6" w:rsidRDefault="001A745B" w:rsidP="001A745B">
      <w:pPr>
        <w:rPr>
          <w:lang w:val="en-GB"/>
        </w:rPr>
      </w:pPr>
    </w:p>
    <w:tbl>
      <w:tblPr>
        <w:tblW w:w="9353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149"/>
      </w:tblGrid>
      <w:tr w:rsidR="001A745B" w:rsidRPr="00F86EF6" w14:paraId="34F43FEE" w14:textId="77777777" w:rsidTr="00C74611">
        <w:tc>
          <w:tcPr>
            <w:tcW w:w="1204" w:type="dxa"/>
          </w:tcPr>
          <w:p w14:paraId="447B829C" w14:textId="77777777" w:rsidR="001A745B" w:rsidRPr="00F86EF6" w:rsidRDefault="001A745B" w:rsidP="001A745B">
            <w:pPr>
              <w:rPr>
                <w:b/>
                <w:bCs/>
                <w:sz w:val="2"/>
                <w:szCs w:val="2"/>
                <w:lang w:val="en-GB"/>
              </w:rPr>
            </w:pPr>
          </w:p>
          <w:p w14:paraId="514E6A18" w14:textId="77777777" w:rsidR="001A745B" w:rsidRPr="00F86EF6" w:rsidRDefault="001A745B" w:rsidP="001A745B">
            <w:pPr>
              <w:rPr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14B2E0CC" wp14:editId="2D66A3B7">
                  <wp:extent cx="675640" cy="675640"/>
                  <wp:effectExtent l="0" t="0" r="0" b="0"/>
                  <wp:docPr id="22" name="Grafika 22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149" w:type="dxa"/>
            <w:shd w:val="clear" w:color="auto" w:fill="FFD966" w:themeFill="accent4" w:themeFillTint="99"/>
            <w:vAlign w:val="center"/>
          </w:tcPr>
          <w:p w14:paraId="4849093D" w14:textId="14E02D6C" w:rsidR="001A745B" w:rsidRPr="00F86EF6" w:rsidRDefault="00321CB8" w:rsidP="001A745B">
            <w:pPr>
              <w:jc w:val="center"/>
              <w:rPr>
                <w:b/>
                <w:bCs/>
                <w:lang w:val="en-GB"/>
              </w:rPr>
            </w:pPr>
            <w:r>
              <w:rPr>
                <w:b/>
                <w:bCs/>
                <w:sz w:val="24"/>
                <w:szCs w:val="24"/>
                <w:lang w:val="en-GB"/>
              </w:rPr>
              <w:t xml:space="preserve">Metode </w:t>
            </w: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ispitivanja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</w:p>
        </w:tc>
      </w:tr>
      <w:tr w:rsidR="001A745B" w:rsidRPr="00F86EF6" w14:paraId="66CACCFC" w14:textId="77777777" w:rsidTr="00C74611">
        <w:tc>
          <w:tcPr>
            <w:tcW w:w="9353" w:type="dxa"/>
            <w:gridSpan w:val="2"/>
            <w:shd w:val="clear" w:color="auto" w:fill="FFF2CC" w:themeFill="accent4" w:themeFillTint="33"/>
          </w:tcPr>
          <w:p w14:paraId="19454DFA" w14:textId="77777777" w:rsidR="001A745B" w:rsidRPr="00F86EF6" w:rsidRDefault="001A745B" w:rsidP="001A745B">
            <w:pPr>
              <w:ind w:left="720"/>
              <w:rPr>
                <w:lang w:val="en-GB"/>
              </w:rPr>
            </w:pPr>
          </w:p>
          <w:p w14:paraId="303E99CD" w14:textId="6C9F188C" w:rsidR="00AB7C19" w:rsidRDefault="00AB7C19" w:rsidP="009058CB">
            <w:pPr>
              <w:numPr>
                <w:ilvl w:val="0"/>
                <w:numId w:val="18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I</w:t>
            </w:r>
            <w:r w:rsidRPr="00AB7C19">
              <w:rPr>
                <w:lang w:val="en-GB"/>
              </w:rPr>
              <w:t>spit</w:t>
            </w:r>
            <w:proofErr w:type="spellEnd"/>
            <w:r w:rsidRPr="00AB7C19">
              <w:rPr>
                <w:lang w:val="en-GB"/>
              </w:rPr>
              <w:t xml:space="preserve"> s </w:t>
            </w:r>
            <w:proofErr w:type="spellStart"/>
            <w:r w:rsidRPr="00AB7C19">
              <w:rPr>
                <w:lang w:val="en-GB"/>
              </w:rPr>
              <w:t>više</w:t>
            </w:r>
            <w:r>
              <w:rPr>
                <w:lang w:val="en-GB"/>
              </w:rPr>
              <w:t>strukim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izborom</w:t>
            </w:r>
            <w:proofErr w:type="spellEnd"/>
            <w:r w:rsidRPr="00AB7C19">
              <w:rPr>
                <w:lang w:val="en-GB"/>
              </w:rPr>
              <w:t xml:space="preserve"> s </w:t>
            </w:r>
            <w:proofErr w:type="spellStart"/>
            <w:r w:rsidRPr="00AB7C19">
              <w:rPr>
                <w:lang w:val="en-GB"/>
              </w:rPr>
              <w:t>naglaskom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na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teoriju</w:t>
            </w:r>
            <w:proofErr w:type="spellEnd"/>
            <w:r w:rsidRPr="00AB7C19">
              <w:rPr>
                <w:lang w:val="en-GB"/>
              </w:rPr>
              <w:t xml:space="preserve"> - </w:t>
            </w:r>
            <w:proofErr w:type="spellStart"/>
            <w:r w:rsidRPr="00AB7C19">
              <w:rPr>
                <w:lang w:val="en-GB"/>
              </w:rPr>
              <w:t>napisan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ao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olokvij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na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raju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svakog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poglavlja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ili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ao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završni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ispit</w:t>
            </w:r>
            <w:proofErr w:type="spellEnd"/>
            <w:r w:rsidRPr="00AB7C19">
              <w:rPr>
                <w:lang w:val="en-GB"/>
              </w:rPr>
              <w:t>.</w:t>
            </w:r>
          </w:p>
          <w:p w14:paraId="303FFB78" w14:textId="7D6EA1E6" w:rsidR="00807064" w:rsidRPr="00EE1BDF" w:rsidRDefault="00EE1BDF" w:rsidP="00807064">
            <w:pPr>
              <w:numPr>
                <w:ilvl w:val="0"/>
                <w:numId w:val="18"/>
              </w:numPr>
              <w:rPr>
                <w:lang w:val="en-GB"/>
              </w:rPr>
            </w:pPr>
            <w:proofErr w:type="spellStart"/>
            <w:r w:rsidRPr="00EE1BDF">
              <w:rPr>
                <w:lang w:val="en-GB"/>
              </w:rPr>
              <w:t>Ocjena</w:t>
            </w:r>
            <w:proofErr w:type="spellEnd"/>
            <w:r w:rsidRPr="00EE1BDF">
              <w:rPr>
                <w:lang w:val="en-GB"/>
              </w:rPr>
              <w:t xml:space="preserve"> </w:t>
            </w:r>
            <w:proofErr w:type="spellStart"/>
            <w:r w:rsidRPr="00EE1BDF">
              <w:rPr>
                <w:lang w:val="en-GB"/>
              </w:rPr>
              <w:t>vršnjaka</w:t>
            </w:r>
            <w:proofErr w:type="spellEnd"/>
            <w:r w:rsidR="000456C7">
              <w:rPr>
                <w:rStyle w:val="FootnoteReference"/>
                <w:lang w:val="en-GB"/>
              </w:rPr>
              <w:footnoteReference w:id="1"/>
            </w:r>
            <w:r w:rsidR="000456C7">
              <w:rPr>
                <w:lang w:val="en-GB"/>
              </w:rPr>
              <w:t>.</w:t>
            </w:r>
          </w:p>
          <w:p w14:paraId="72F18391" w14:textId="17FCA83E" w:rsidR="001A745B" w:rsidRPr="00F86EF6" w:rsidRDefault="00321CB8" w:rsidP="009058CB">
            <w:pPr>
              <w:numPr>
                <w:ilvl w:val="0"/>
                <w:numId w:val="18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Ocjenjivanje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rezentacije</w:t>
            </w:r>
            <w:proofErr w:type="spellEnd"/>
            <w:r w:rsidR="000456C7">
              <w:rPr>
                <w:rStyle w:val="FootnoteReference"/>
                <w:lang w:val="en-GB"/>
              </w:rPr>
              <w:footnoteReference w:id="2"/>
            </w:r>
            <w:r w:rsidR="001A745B" w:rsidRPr="00F86EF6">
              <w:rPr>
                <w:lang w:val="en-GB"/>
              </w:rPr>
              <w:t xml:space="preserve">. </w:t>
            </w:r>
          </w:p>
          <w:p w14:paraId="365144D7" w14:textId="77777777" w:rsidR="001A745B" w:rsidRPr="00F86EF6" w:rsidRDefault="001A745B" w:rsidP="001A745B">
            <w:pPr>
              <w:ind w:left="720"/>
              <w:rPr>
                <w:lang w:val="en-GB"/>
              </w:rPr>
            </w:pPr>
          </w:p>
        </w:tc>
      </w:tr>
    </w:tbl>
    <w:p w14:paraId="2696839B" w14:textId="77777777" w:rsidR="001A745B" w:rsidRPr="00F86EF6" w:rsidRDefault="001A745B" w:rsidP="001A745B">
      <w:pPr>
        <w:jc w:val="left"/>
        <w:rPr>
          <w:b/>
          <w:caps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518D5D74" w14:textId="0953CBA3" w:rsidR="00244EB1" w:rsidRPr="00AC4A37" w:rsidRDefault="00CB6A02" w:rsidP="00AC4A37">
      <w:pPr>
        <w:pStyle w:val="Heading1"/>
        <w:numPr>
          <w:ilvl w:val="0"/>
          <w:numId w:val="23"/>
        </w:numPr>
        <w:rPr>
          <w:rStyle w:val="Slog1-glavninasloviZnakZnak"/>
          <w:color w:val="auto"/>
          <w:sz w:val="32"/>
        </w:rPr>
      </w:pPr>
      <w:bookmarkStart w:id="71" w:name="_Toc75162185"/>
      <w:r w:rsidRPr="00AC4A37">
        <w:rPr>
          <w:rStyle w:val="Slog1-glavninasloviZnakZnak"/>
          <w:color w:val="auto"/>
          <w:sz w:val="32"/>
        </w:rPr>
        <w:lastRenderedPageBreak/>
        <w:t>UPRAVLJANJE ZNANJEM</w:t>
      </w:r>
      <w:bookmarkEnd w:id="71"/>
    </w:p>
    <w:p w14:paraId="2DA86D6F" w14:textId="25BB2F4D" w:rsidR="00C51A80" w:rsidRDefault="00C51A80" w:rsidP="00C51A80">
      <w:pPr>
        <w:rPr>
          <w:lang w:val="en-GB"/>
        </w:rPr>
      </w:pPr>
    </w:p>
    <w:p w14:paraId="19126F19" w14:textId="77777777" w:rsidR="00AC4A37" w:rsidRPr="00F86EF6" w:rsidRDefault="00AC4A37" w:rsidP="00C51A80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C51A80" w:rsidRPr="00F86EF6" w14:paraId="1E88600B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317B1876" w14:textId="77777777" w:rsidR="00C51A80" w:rsidRPr="00F86EF6" w:rsidRDefault="00C51A80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4A70A92D" wp14:editId="5F170D5F">
                  <wp:extent cx="675640" cy="675640"/>
                  <wp:effectExtent l="0" t="0" r="0" b="0"/>
                  <wp:docPr id="2" name="Grafika 30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5A66383D" w14:textId="1A16D760" w:rsidR="00C51A80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C51A80" w:rsidRPr="00F86EF6" w14:paraId="195F663E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604F9EB0" w14:textId="77777777" w:rsidR="008459DF" w:rsidRDefault="008459DF" w:rsidP="00807064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5201537D" w14:textId="03AE594A" w:rsidR="00807064" w:rsidRDefault="00807064" w:rsidP="00807064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39221FA7" w14:textId="61F2E5DE" w:rsidR="00807064" w:rsidRDefault="005134A2" w:rsidP="009058C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07064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0456C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8DF5308" w14:textId="6AFCF913" w:rsidR="00807064" w:rsidRDefault="00807064" w:rsidP="00807064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C90036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AA06CC9" w14:textId="28FC917D" w:rsidR="00807064" w:rsidRPr="00807064" w:rsidRDefault="005134A2" w:rsidP="00807064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807064" w:rsidRPr="00807064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07064" w:rsidRPr="00807064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807064" w:rsidRPr="00807064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07064" w:rsidRPr="00807064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807064" w:rsidRPr="00807064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07064" w:rsidRPr="00807064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807064" w:rsidRPr="00807064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5D06458F" w14:textId="63D24A0B" w:rsidR="00807064" w:rsidRDefault="00807064" w:rsidP="00807064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709B3749" w14:textId="0866E9A8" w:rsidR="00807064" w:rsidRPr="00807064" w:rsidRDefault="00807064" w:rsidP="00807064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>Donošenje</w:t>
            </w:r>
            <w:proofErr w:type="spellEnd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>zaključaka</w:t>
            </w:r>
            <w:proofErr w:type="spellEnd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 xml:space="preserve"> za </w:t>
            </w:r>
            <w:proofErr w:type="spellStart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 w:rsidRPr="00807064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61680F0" w14:textId="77777777" w:rsidR="00A67241" w:rsidRPr="00F86EF6" w:rsidRDefault="00A67241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3E7E9679" w14:textId="7BBFBF30" w:rsidR="00A67241" w:rsidRPr="00F86EF6" w:rsidRDefault="00A67241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7BE21A88" w14:textId="77777777" w:rsidR="00C51A80" w:rsidRPr="00F86EF6" w:rsidRDefault="00C51A80" w:rsidP="00C51A80">
      <w:pPr>
        <w:rPr>
          <w:lang w:val="en-GB"/>
        </w:rPr>
      </w:pPr>
    </w:p>
    <w:p w14:paraId="2C20D496" w14:textId="77777777" w:rsidR="00C51A80" w:rsidRPr="00F86EF6" w:rsidRDefault="00C51A80" w:rsidP="00C51A80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71"/>
        <w:gridCol w:w="7938"/>
      </w:tblGrid>
      <w:tr w:rsidR="00C51A80" w:rsidRPr="00F86EF6" w14:paraId="3C975049" w14:textId="77777777" w:rsidTr="00C74611">
        <w:tc>
          <w:tcPr>
            <w:tcW w:w="1271" w:type="dxa"/>
            <w:vAlign w:val="center"/>
          </w:tcPr>
          <w:p w14:paraId="028837AB" w14:textId="77777777" w:rsidR="00C51A80" w:rsidRPr="00F86EF6" w:rsidRDefault="00C51A80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1268D02E" wp14:editId="5A071FF1">
                  <wp:extent cx="664028" cy="664028"/>
                  <wp:effectExtent l="0" t="0" r="0" b="0"/>
                  <wp:docPr id="4" name="Grafika 37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4028" cy="66402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38" w:type="dxa"/>
            <w:shd w:val="clear" w:color="auto" w:fill="A8D08D" w:themeFill="accent6" w:themeFillTint="99"/>
            <w:vAlign w:val="center"/>
          </w:tcPr>
          <w:p w14:paraId="3ECC3EF0" w14:textId="7E2D0472" w:rsidR="00C51A80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C51A80" w:rsidRPr="00F86EF6" w14:paraId="53905032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13EFDBDC" w14:textId="77777777" w:rsidR="00C51A80" w:rsidRPr="00F86EF6" w:rsidRDefault="00C51A80" w:rsidP="00C74611">
            <w:pPr>
              <w:rPr>
                <w:b/>
                <w:bCs/>
                <w:lang w:val="en-GB"/>
              </w:rPr>
            </w:pPr>
          </w:p>
          <w:p w14:paraId="73D24A81" w14:textId="428C1DF9" w:rsidR="00C51A80" w:rsidRPr="00F86EF6" w:rsidRDefault="00C51A80" w:rsidP="009058CB">
            <w:pPr>
              <w:pStyle w:val="ListParagraph"/>
              <w:numPr>
                <w:ilvl w:val="0"/>
                <w:numId w:val="24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Ermine, J. L. </w:t>
            </w:r>
            <w:r w:rsidR="00975FED" w:rsidRPr="00F86EF6">
              <w:rPr>
                <w:lang w:val="en-GB"/>
              </w:rPr>
              <w:t>and</w:t>
            </w:r>
            <w:r w:rsidRPr="00F86EF6">
              <w:rPr>
                <w:lang w:val="en-GB"/>
              </w:rPr>
              <w:t xml:space="preserve"> </w:t>
            </w:r>
            <w:proofErr w:type="spellStart"/>
            <w:r w:rsidRPr="00F86EF6">
              <w:rPr>
                <w:lang w:val="en-GB"/>
              </w:rPr>
              <w:t>Saulais</w:t>
            </w:r>
            <w:proofErr w:type="spellEnd"/>
            <w:r w:rsidRPr="00F86EF6">
              <w:rPr>
                <w:lang w:val="en-GB"/>
              </w:rPr>
              <w:t>, P. (2019). Knowledge Management in Innovative Companies 1: Understanding and Deploying a KM Plan within a Learning Organization. John Wiley &amp; Sons.</w:t>
            </w:r>
          </w:p>
          <w:p w14:paraId="658130EB" w14:textId="4727EAD4" w:rsidR="00C51A80" w:rsidRPr="00F86EF6" w:rsidRDefault="00C51A80" w:rsidP="009058CB">
            <w:pPr>
              <w:pStyle w:val="ListParagraph"/>
              <w:numPr>
                <w:ilvl w:val="0"/>
                <w:numId w:val="24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Ermine, J. L. </w:t>
            </w:r>
            <w:r w:rsidR="00975FED" w:rsidRPr="00F86EF6">
              <w:rPr>
                <w:lang w:val="en-GB"/>
              </w:rPr>
              <w:t>and</w:t>
            </w:r>
            <w:r w:rsidRPr="00F86EF6">
              <w:rPr>
                <w:lang w:val="en-GB"/>
              </w:rPr>
              <w:t xml:space="preserve"> </w:t>
            </w:r>
            <w:proofErr w:type="spellStart"/>
            <w:r w:rsidRPr="00F86EF6">
              <w:rPr>
                <w:lang w:val="en-GB"/>
              </w:rPr>
              <w:t>Saulais</w:t>
            </w:r>
            <w:proofErr w:type="spellEnd"/>
            <w:r w:rsidRPr="00F86EF6">
              <w:rPr>
                <w:lang w:val="en-GB"/>
              </w:rPr>
              <w:t>, P. (2020). Knowledge Management in Innovative Companies 2: Understanding and Deploying a KM Plan within a Learning Organization. John Wiley &amp; Sons.</w:t>
            </w:r>
          </w:p>
          <w:p w14:paraId="283EA387" w14:textId="77777777" w:rsidR="00C51A80" w:rsidRPr="00F86EF6" w:rsidRDefault="00C51A80" w:rsidP="009058CB">
            <w:pPr>
              <w:pStyle w:val="ListParagraph"/>
              <w:numPr>
                <w:ilvl w:val="0"/>
                <w:numId w:val="24"/>
              </w:numPr>
              <w:ind w:left="731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B) A case study on the implementation of a knowledge management strategy oriented to innovation </w:t>
            </w:r>
            <w:hyperlink r:id="rId91" w:history="1">
              <w:r w:rsidRPr="00F86EF6">
                <w:rPr>
                  <w:rStyle w:val="Hyperlink"/>
                  <w:lang w:val="en-GB"/>
                </w:rPr>
                <w:t>https://www.researchgate.net/publication/229608830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06144B10" w14:textId="77777777" w:rsidR="00C51A80" w:rsidRPr="00F86EF6" w:rsidRDefault="00C51A80" w:rsidP="00C74611">
            <w:pPr>
              <w:rPr>
                <w:b/>
                <w:bCs/>
                <w:lang w:val="en-GB"/>
              </w:rPr>
            </w:pPr>
          </w:p>
        </w:tc>
      </w:tr>
    </w:tbl>
    <w:p w14:paraId="62616E85" w14:textId="77777777" w:rsidR="00C51A80" w:rsidRPr="00F86EF6" w:rsidRDefault="00C51A80" w:rsidP="00C51A80">
      <w:pPr>
        <w:rPr>
          <w:lang w:val="en-GB"/>
        </w:rPr>
      </w:pPr>
    </w:p>
    <w:p w14:paraId="4ED9D4C8" w14:textId="77777777" w:rsidR="00C51A80" w:rsidRPr="00F86EF6" w:rsidRDefault="00C51A80" w:rsidP="00C51A80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C51A80" w:rsidRPr="00F86EF6" w14:paraId="0658B6CB" w14:textId="77777777" w:rsidTr="00C74611">
        <w:tc>
          <w:tcPr>
            <w:tcW w:w="1204" w:type="dxa"/>
          </w:tcPr>
          <w:p w14:paraId="15C4EF26" w14:textId="77777777" w:rsidR="00C51A80" w:rsidRPr="00F86EF6" w:rsidRDefault="00C51A80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3F174D43" w14:textId="77777777" w:rsidR="00C51A80" w:rsidRPr="00F86EF6" w:rsidRDefault="00C51A80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5E615955" wp14:editId="57AD0A96">
                  <wp:extent cx="675640" cy="675640"/>
                  <wp:effectExtent l="0" t="0" r="0" b="0"/>
                  <wp:docPr id="7" name="Grafika 39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7BFBCF9D" w14:textId="6E0C856B" w:rsidR="00C51A80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C51A80" w:rsidRPr="00F86EF6" w14:paraId="7CFBFD4C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14694DDC" w14:textId="77777777" w:rsidR="00C51A80" w:rsidRPr="00F86EF6" w:rsidRDefault="00C51A80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42D58EF1" w14:textId="11FCCEEC" w:rsidR="00321CB8" w:rsidRDefault="00321CB8" w:rsidP="00321CB8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>Esej</w:t>
            </w:r>
            <w:proofErr w:type="spellEnd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>ispit</w:t>
            </w:r>
            <w:proofErr w:type="spellEnd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 xml:space="preserve"> s </w:t>
            </w:r>
            <w:proofErr w:type="spellStart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>naglaskom</w:t>
            </w:r>
            <w:proofErr w:type="spellEnd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>teoriju</w:t>
            </w:r>
            <w:proofErr w:type="spellEnd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 xml:space="preserve"> - </w:t>
            </w:r>
            <w:proofErr w:type="spellStart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>napisan</w:t>
            </w:r>
            <w:proofErr w:type="spellEnd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>kao</w:t>
            </w:r>
            <w:proofErr w:type="spellEnd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>kolokvij</w:t>
            </w:r>
            <w:proofErr w:type="spellEnd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>kraju</w:t>
            </w:r>
            <w:proofErr w:type="spellEnd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>svakog</w:t>
            </w:r>
            <w:proofErr w:type="spellEnd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>poglavlja</w:t>
            </w:r>
            <w:proofErr w:type="spellEnd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>kao</w:t>
            </w:r>
            <w:proofErr w:type="spellEnd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>završni</w:t>
            </w:r>
            <w:proofErr w:type="spellEnd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>ispit</w:t>
            </w:r>
            <w:proofErr w:type="spellEnd"/>
            <w:r w:rsidRPr="00321CB8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7A3F875A" w14:textId="7C4929C4" w:rsidR="00C51A80" w:rsidRPr="00F86EF6" w:rsidRDefault="00321CB8" w:rsidP="009058CB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 w:rsidR="00C51A80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. </w:t>
            </w:r>
          </w:p>
          <w:p w14:paraId="723882BA" w14:textId="77777777" w:rsidR="00C51A80" w:rsidRPr="00F86EF6" w:rsidRDefault="00C51A80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7F096C0E" w14:textId="571FA52F" w:rsidR="00790552" w:rsidRDefault="00790552">
      <w:pPr>
        <w:jc w:val="left"/>
        <w:rPr>
          <w:lang w:val="en-GB" w:eastAsia="sl-SI"/>
        </w:rPr>
      </w:pPr>
      <w:r>
        <w:rPr>
          <w:lang w:val="en-GB" w:eastAsia="sl-SI"/>
        </w:rPr>
        <w:br w:type="page"/>
      </w:r>
    </w:p>
    <w:p w14:paraId="7410E3C6" w14:textId="77777777" w:rsidR="003F0410" w:rsidRPr="00F86EF6" w:rsidRDefault="003F0410" w:rsidP="00244EB1">
      <w:pPr>
        <w:rPr>
          <w:lang w:val="en-GB" w:eastAsia="sl-SI"/>
        </w:rPr>
      </w:pPr>
    </w:p>
    <w:p w14:paraId="1C2AC8EE" w14:textId="2DB98632" w:rsidR="00244EB1" w:rsidRPr="00AC4A37" w:rsidRDefault="00CB6A02" w:rsidP="00AC4A37">
      <w:pPr>
        <w:pStyle w:val="Heading1"/>
        <w:numPr>
          <w:ilvl w:val="0"/>
          <w:numId w:val="23"/>
        </w:numPr>
        <w:rPr>
          <w:rStyle w:val="Slog1-glavninasloviZnakZnak"/>
          <w:caps w:val="0"/>
          <w:color w:val="auto"/>
          <w:sz w:val="32"/>
        </w:rPr>
      </w:pPr>
      <w:bookmarkStart w:id="72" w:name="_Toc75162186"/>
      <w:r w:rsidRPr="00AC4A37">
        <w:rPr>
          <w:rStyle w:val="Slog1-glavninasloviZnakZnak"/>
          <w:caps w:val="0"/>
          <w:color w:val="auto"/>
          <w:sz w:val="32"/>
        </w:rPr>
        <w:t>POSLOVNI MENADŽMENT</w:t>
      </w:r>
      <w:bookmarkEnd w:id="72"/>
    </w:p>
    <w:p w14:paraId="54D59B12" w14:textId="77777777" w:rsidR="00283215" w:rsidRPr="00F86EF6" w:rsidRDefault="00283215" w:rsidP="00283215">
      <w:pPr>
        <w:rPr>
          <w:lang w:val="en-GB"/>
        </w:rPr>
      </w:pPr>
    </w:p>
    <w:p w14:paraId="21AAE74B" w14:textId="77777777" w:rsidR="00283215" w:rsidRPr="00F86EF6" w:rsidRDefault="00283215" w:rsidP="00283215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283215" w:rsidRPr="00F86EF6" w14:paraId="63401CBC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3477F559" w14:textId="77777777" w:rsidR="00283215" w:rsidRPr="00F86EF6" w:rsidRDefault="00283215" w:rsidP="00283215">
            <w:pPr>
              <w:jc w:val="center"/>
              <w:rPr>
                <w:sz w:val="2"/>
                <w:szCs w:val="2"/>
                <w:lang w:val="en-GB"/>
              </w:rPr>
            </w:pPr>
            <w:r w:rsidRPr="00F86EF6">
              <w:rPr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59CCBB2D" wp14:editId="1E359C52">
                  <wp:extent cx="675640" cy="675640"/>
                  <wp:effectExtent l="0" t="0" r="0" b="0"/>
                  <wp:docPr id="8" name="Grafika 55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790C2DA5" w14:textId="2CE89894" w:rsidR="00283215" w:rsidRPr="00F86EF6" w:rsidRDefault="00321CB8" w:rsidP="00283215">
            <w:pPr>
              <w:jc w:val="center"/>
              <w:rPr>
                <w:b/>
                <w:bCs/>
                <w:sz w:val="24"/>
                <w:szCs w:val="24"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Nastavne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metode</w:t>
            </w:r>
            <w:proofErr w:type="spellEnd"/>
          </w:p>
        </w:tc>
      </w:tr>
      <w:tr w:rsidR="00283215" w:rsidRPr="00F86EF6" w14:paraId="7DEC9C2C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4AF6E7C0" w14:textId="77777777" w:rsidR="009E2BD4" w:rsidRDefault="009E2BD4" w:rsidP="00FC0092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4034FD48" w14:textId="09AB176D" w:rsidR="00FC0092" w:rsidRDefault="00FC0092" w:rsidP="00FC0092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2D9B33A3" w14:textId="6B9C433D" w:rsidR="00283215" w:rsidRDefault="005134A2" w:rsidP="0028321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521B0AF" w14:textId="77777777" w:rsidR="00FC0092" w:rsidRPr="00FC0092" w:rsidRDefault="00FC0092" w:rsidP="00FC0092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C0092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FC0092">
              <w:rPr>
                <w:rFonts w:ascii="Arial" w:hAnsi="Arial" w:cs="Arial"/>
                <w:sz w:val="22"/>
                <w:szCs w:val="22"/>
                <w:lang w:val="en-GB"/>
              </w:rPr>
              <w:t>razgovaraju</w:t>
            </w:r>
            <w:proofErr w:type="spellEnd"/>
            <w:r w:rsidRPr="00FC0092">
              <w:rPr>
                <w:rFonts w:ascii="Arial" w:hAnsi="Arial" w:cs="Arial"/>
                <w:sz w:val="22"/>
                <w:szCs w:val="22"/>
                <w:lang w:val="en-GB"/>
              </w:rPr>
              <w:t xml:space="preserve"> o </w:t>
            </w:r>
            <w:proofErr w:type="spellStart"/>
            <w:r w:rsidRPr="00FC0092">
              <w:rPr>
                <w:rFonts w:ascii="Arial" w:hAnsi="Arial" w:cs="Arial"/>
                <w:sz w:val="22"/>
                <w:szCs w:val="22"/>
                <w:lang w:val="en-GB"/>
              </w:rPr>
              <w:t>najboljim</w:t>
            </w:r>
            <w:proofErr w:type="spellEnd"/>
            <w:r w:rsidRPr="00FC0092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FC0092">
              <w:rPr>
                <w:rFonts w:ascii="Arial" w:hAnsi="Arial" w:cs="Arial"/>
                <w:sz w:val="22"/>
                <w:szCs w:val="22"/>
                <w:lang w:val="en-GB"/>
              </w:rPr>
              <w:t>praksama</w:t>
            </w:r>
            <w:proofErr w:type="spellEnd"/>
            <w:r w:rsidRPr="00FC0092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FC0092">
              <w:rPr>
                <w:rFonts w:ascii="Arial" w:hAnsi="Arial" w:cs="Arial"/>
                <w:sz w:val="22"/>
                <w:szCs w:val="22"/>
                <w:lang w:val="en-GB"/>
              </w:rPr>
              <w:t>lokalnom</w:t>
            </w:r>
            <w:proofErr w:type="spellEnd"/>
            <w:r w:rsidRPr="00FC0092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FC0092">
              <w:rPr>
                <w:rFonts w:ascii="Arial" w:hAnsi="Arial" w:cs="Arial"/>
                <w:sz w:val="22"/>
                <w:szCs w:val="22"/>
                <w:lang w:val="en-GB"/>
              </w:rPr>
              <w:t>razvoju</w:t>
            </w:r>
            <w:proofErr w:type="spellEnd"/>
            <w:r w:rsidRPr="00FC0092">
              <w:rPr>
                <w:rFonts w:ascii="Arial" w:hAnsi="Arial" w:cs="Arial"/>
                <w:sz w:val="22"/>
                <w:szCs w:val="22"/>
                <w:lang w:val="en-GB"/>
              </w:rPr>
              <w:t xml:space="preserve"> (B).</w:t>
            </w:r>
          </w:p>
          <w:p w14:paraId="6B78FDF3" w14:textId="40C5C88F" w:rsidR="00FC0092" w:rsidRPr="00FC0092" w:rsidRDefault="00FC0092" w:rsidP="00FC0092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rga</w:t>
            </w:r>
            <w:r w:rsidR="00EE1BDF">
              <w:rPr>
                <w:rFonts w:ascii="Arial" w:hAnsi="Arial" w:cs="Arial"/>
                <w:sz w:val="22"/>
                <w:szCs w:val="22"/>
                <w:lang w:val="en-GB"/>
              </w:rPr>
              <w:t>niziranje</w:t>
            </w:r>
            <w:proofErr w:type="spellEnd"/>
            <w:r w:rsidR="00EE1BDF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E1BDF"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 w:rsidR="00EE1BDF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E1BDF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EE1BDF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E1BDF">
              <w:rPr>
                <w:rFonts w:ascii="Arial" w:hAnsi="Arial" w:cs="Arial"/>
                <w:sz w:val="22"/>
                <w:szCs w:val="22"/>
                <w:lang w:val="en-GB"/>
              </w:rPr>
              <w:t>okruglo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>g</w:t>
            </w:r>
            <w:proofErr w:type="spellEnd"/>
            <w:r w:rsidRPr="00FC0092">
              <w:rPr>
                <w:rFonts w:ascii="Arial" w:hAnsi="Arial" w:cs="Arial"/>
                <w:sz w:val="22"/>
                <w:szCs w:val="22"/>
                <w:lang w:val="en-GB"/>
              </w:rPr>
              <w:t xml:space="preserve"> stol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a s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lokalnim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oduzetnicima</w:t>
            </w:r>
            <w:proofErr w:type="spellEnd"/>
            <w:r w:rsidRPr="00FC0092">
              <w:rPr>
                <w:rFonts w:ascii="Arial" w:hAnsi="Arial" w:cs="Arial"/>
                <w:sz w:val="22"/>
                <w:szCs w:val="22"/>
                <w:lang w:val="en-GB"/>
              </w:rPr>
              <w:t xml:space="preserve"> (D).</w:t>
            </w:r>
          </w:p>
          <w:p w14:paraId="611E4C56" w14:textId="77777777" w:rsidR="00FC0092" w:rsidRPr="00FC0092" w:rsidRDefault="00FC0092" w:rsidP="00FC0092">
            <w:pPr>
              <w:numPr>
                <w:ilvl w:val="0"/>
                <w:numId w:val="25"/>
              </w:numPr>
              <w:rPr>
                <w:lang w:val="en-GB"/>
              </w:rPr>
            </w:pPr>
            <w:proofErr w:type="spellStart"/>
            <w:r w:rsidRPr="00FC0092">
              <w:rPr>
                <w:lang w:val="en-GB"/>
              </w:rPr>
              <w:t>Sudionici</w:t>
            </w:r>
            <w:proofErr w:type="spellEnd"/>
            <w:r w:rsidRPr="00FC0092">
              <w:rPr>
                <w:lang w:val="en-GB"/>
              </w:rPr>
              <w:t xml:space="preserve"> </w:t>
            </w:r>
            <w:proofErr w:type="spellStart"/>
            <w:r w:rsidRPr="00FC0092">
              <w:rPr>
                <w:lang w:val="en-GB"/>
              </w:rPr>
              <w:t>razmjenjuju</w:t>
            </w:r>
            <w:proofErr w:type="spellEnd"/>
            <w:r w:rsidRPr="00FC0092">
              <w:rPr>
                <w:lang w:val="en-GB"/>
              </w:rPr>
              <w:t xml:space="preserve"> </w:t>
            </w:r>
            <w:proofErr w:type="spellStart"/>
            <w:r w:rsidRPr="00FC0092">
              <w:rPr>
                <w:lang w:val="en-GB"/>
              </w:rPr>
              <w:t>svoja</w:t>
            </w:r>
            <w:proofErr w:type="spellEnd"/>
            <w:r w:rsidRPr="00FC0092">
              <w:rPr>
                <w:lang w:val="en-GB"/>
              </w:rPr>
              <w:t xml:space="preserve"> </w:t>
            </w:r>
            <w:proofErr w:type="spellStart"/>
            <w:r w:rsidRPr="00FC0092">
              <w:rPr>
                <w:lang w:val="en-GB"/>
              </w:rPr>
              <w:t>mišljenja</w:t>
            </w:r>
            <w:proofErr w:type="spellEnd"/>
            <w:r w:rsidRPr="00FC0092">
              <w:rPr>
                <w:lang w:val="en-GB"/>
              </w:rPr>
              <w:t xml:space="preserve"> </w:t>
            </w:r>
            <w:proofErr w:type="spellStart"/>
            <w:r w:rsidRPr="00FC0092">
              <w:rPr>
                <w:lang w:val="en-GB"/>
              </w:rPr>
              <w:t>i</w:t>
            </w:r>
            <w:proofErr w:type="spellEnd"/>
            <w:r w:rsidRPr="00FC0092">
              <w:rPr>
                <w:lang w:val="en-GB"/>
              </w:rPr>
              <w:t xml:space="preserve"> </w:t>
            </w:r>
            <w:proofErr w:type="spellStart"/>
            <w:r w:rsidRPr="00FC0092">
              <w:rPr>
                <w:lang w:val="en-GB"/>
              </w:rPr>
              <w:t>stavove</w:t>
            </w:r>
            <w:proofErr w:type="spellEnd"/>
            <w:r w:rsidRPr="00FC0092">
              <w:rPr>
                <w:lang w:val="en-GB"/>
              </w:rPr>
              <w:t>.</w:t>
            </w:r>
          </w:p>
          <w:p w14:paraId="0CF00E8F" w14:textId="77777777" w:rsidR="00283215" w:rsidRDefault="00FC0092" w:rsidP="00FC0092">
            <w:pPr>
              <w:numPr>
                <w:ilvl w:val="0"/>
                <w:numId w:val="25"/>
              </w:numPr>
              <w:rPr>
                <w:lang w:val="en-GB"/>
              </w:rPr>
            </w:pPr>
            <w:proofErr w:type="spellStart"/>
            <w:r w:rsidRPr="00FC0092">
              <w:rPr>
                <w:lang w:val="en-GB"/>
              </w:rPr>
              <w:t>Donošenje</w:t>
            </w:r>
            <w:proofErr w:type="spellEnd"/>
            <w:r w:rsidRPr="00FC0092">
              <w:rPr>
                <w:lang w:val="en-GB"/>
              </w:rPr>
              <w:t xml:space="preserve"> </w:t>
            </w:r>
            <w:proofErr w:type="spellStart"/>
            <w:r w:rsidRPr="00FC0092">
              <w:rPr>
                <w:lang w:val="en-GB"/>
              </w:rPr>
              <w:t>zaključaka</w:t>
            </w:r>
            <w:proofErr w:type="spellEnd"/>
            <w:r w:rsidRPr="00FC0092">
              <w:rPr>
                <w:lang w:val="en-GB"/>
              </w:rPr>
              <w:t xml:space="preserve"> </w:t>
            </w:r>
            <w:proofErr w:type="spellStart"/>
            <w:r w:rsidRPr="00FC0092">
              <w:rPr>
                <w:lang w:val="en-GB"/>
              </w:rPr>
              <w:t>i</w:t>
            </w:r>
            <w:proofErr w:type="spellEnd"/>
            <w:r w:rsidRPr="00FC0092">
              <w:rPr>
                <w:lang w:val="en-GB"/>
              </w:rPr>
              <w:t xml:space="preserve"> </w:t>
            </w:r>
            <w:proofErr w:type="spellStart"/>
            <w:r w:rsidRPr="00FC0092">
              <w:rPr>
                <w:lang w:val="en-GB"/>
              </w:rPr>
              <w:t>priprema</w:t>
            </w:r>
            <w:proofErr w:type="spellEnd"/>
            <w:r w:rsidRPr="00FC0092">
              <w:rPr>
                <w:lang w:val="en-GB"/>
              </w:rPr>
              <w:t xml:space="preserve"> </w:t>
            </w:r>
            <w:proofErr w:type="spellStart"/>
            <w:r w:rsidRPr="00FC0092">
              <w:rPr>
                <w:lang w:val="en-GB"/>
              </w:rPr>
              <w:t>učenika</w:t>
            </w:r>
            <w:proofErr w:type="spellEnd"/>
            <w:r w:rsidRPr="00FC0092">
              <w:rPr>
                <w:lang w:val="en-GB"/>
              </w:rPr>
              <w:t xml:space="preserve"> za </w:t>
            </w:r>
            <w:proofErr w:type="spellStart"/>
            <w:r w:rsidRPr="00FC0092">
              <w:rPr>
                <w:lang w:val="en-GB"/>
              </w:rPr>
              <w:t>ocjenjivanje</w:t>
            </w:r>
            <w:proofErr w:type="spellEnd"/>
            <w:r w:rsidRPr="00FC0092">
              <w:rPr>
                <w:lang w:val="en-GB"/>
              </w:rPr>
              <w:t>.</w:t>
            </w:r>
          </w:p>
          <w:p w14:paraId="05E3597C" w14:textId="18A1A97E" w:rsidR="009E2BD4" w:rsidRPr="00F86EF6" w:rsidRDefault="009E2BD4" w:rsidP="009E2BD4">
            <w:pPr>
              <w:ind w:left="720"/>
              <w:rPr>
                <w:lang w:val="en-GB"/>
              </w:rPr>
            </w:pPr>
          </w:p>
        </w:tc>
      </w:tr>
    </w:tbl>
    <w:p w14:paraId="793031AD" w14:textId="77777777" w:rsidR="00283215" w:rsidRPr="00F86EF6" w:rsidRDefault="00283215" w:rsidP="00283215">
      <w:pPr>
        <w:rPr>
          <w:lang w:val="en-GB"/>
        </w:rPr>
      </w:pPr>
    </w:p>
    <w:p w14:paraId="48EEB70D" w14:textId="77777777" w:rsidR="00283215" w:rsidRPr="00F86EF6" w:rsidRDefault="00283215" w:rsidP="00283215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283215" w:rsidRPr="00F86EF6" w14:paraId="2341E7A3" w14:textId="77777777" w:rsidTr="00C74611">
        <w:tc>
          <w:tcPr>
            <w:tcW w:w="1261" w:type="dxa"/>
            <w:vAlign w:val="center"/>
          </w:tcPr>
          <w:p w14:paraId="08F15BA5" w14:textId="77777777" w:rsidR="00283215" w:rsidRPr="00F86EF6" w:rsidRDefault="00283215" w:rsidP="00283215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09BAA9A5" wp14:editId="590AC6BA">
                  <wp:extent cx="664028" cy="664028"/>
                  <wp:effectExtent l="0" t="0" r="0" b="0"/>
                  <wp:docPr id="9" name="Grafika 56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2E558E54" w14:textId="459F3E18" w:rsidR="00283215" w:rsidRPr="00F86EF6" w:rsidRDefault="00321CB8" w:rsidP="00283215">
            <w:pPr>
              <w:jc w:val="center"/>
              <w:rPr>
                <w:b/>
                <w:bCs/>
                <w:sz w:val="24"/>
                <w:szCs w:val="24"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Izvori</w:t>
            </w:r>
            <w:proofErr w:type="spellEnd"/>
          </w:p>
        </w:tc>
      </w:tr>
      <w:tr w:rsidR="00283215" w:rsidRPr="00F86EF6" w14:paraId="747AD7CD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326017C1" w14:textId="77777777" w:rsidR="00283215" w:rsidRPr="00F86EF6" w:rsidRDefault="00283215" w:rsidP="00283215">
            <w:pPr>
              <w:rPr>
                <w:b/>
                <w:bCs/>
                <w:lang w:val="en-GB"/>
              </w:rPr>
            </w:pPr>
          </w:p>
          <w:p w14:paraId="2B7C2227" w14:textId="4219D150" w:rsidR="00283215" w:rsidRPr="00F86EF6" w:rsidRDefault="00283215" w:rsidP="009058CB">
            <w:pPr>
              <w:numPr>
                <w:ilvl w:val="0"/>
                <w:numId w:val="25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Hisrich, R. D. </w:t>
            </w:r>
            <w:r w:rsidR="00651B6C" w:rsidRPr="00F86EF6">
              <w:rPr>
                <w:lang w:val="en-GB"/>
              </w:rPr>
              <w:t>and</w:t>
            </w:r>
            <w:r w:rsidRPr="00F86EF6">
              <w:rPr>
                <w:lang w:val="en-GB"/>
              </w:rPr>
              <w:t xml:space="preserve"> Ramadani, V. (2017). Effective entrepreneurial management. Strategy, Planning, Risk.</w:t>
            </w:r>
          </w:p>
          <w:p w14:paraId="5437003E" w14:textId="3B19D608" w:rsidR="00283215" w:rsidRPr="00F86EF6" w:rsidRDefault="00283215" w:rsidP="009058CB">
            <w:pPr>
              <w:numPr>
                <w:ilvl w:val="0"/>
                <w:numId w:val="25"/>
              </w:numPr>
              <w:jc w:val="left"/>
              <w:rPr>
                <w:b/>
                <w:bCs/>
                <w:sz w:val="24"/>
                <w:szCs w:val="24"/>
                <w:lang w:val="en-GB"/>
              </w:rPr>
            </w:pPr>
            <w:r w:rsidRPr="00F86EF6">
              <w:rPr>
                <w:lang w:val="en-GB"/>
              </w:rPr>
              <w:t xml:space="preserve">(B) </w:t>
            </w:r>
            <w:r w:rsidR="00651B6C" w:rsidRPr="00F86EF6">
              <w:rPr>
                <w:lang w:val="en-GB"/>
              </w:rPr>
              <w:t xml:space="preserve">Website address </w:t>
            </w:r>
            <w:r w:rsidR="00526AD3" w:rsidRPr="00F86EF6">
              <w:rPr>
                <w:lang w:val="en-GB"/>
              </w:rPr>
              <w:t>of</w:t>
            </w:r>
            <w:r w:rsidR="00651B6C" w:rsidRPr="00F86EF6">
              <w:rPr>
                <w:lang w:val="en-GB"/>
              </w:rPr>
              <w:t xml:space="preserve"> successful companies in the local area</w:t>
            </w:r>
            <w:r w:rsidR="00526AD3" w:rsidRPr="00F86EF6">
              <w:rPr>
                <w:lang w:val="en-GB"/>
              </w:rPr>
              <w:t xml:space="preserve"> and other useful information available.</w:t>
            </w:r>
          </w:p>
          <w:p w14:paraId="5D112EB3" w14:textId="1C476863" w:rsidR="00283215" w:rsidRPr="00F86EF6" w:rsidRDefault="00283215" w:rsidP="009058CB">
            <w:pPr>
              <w:numPr>
                <w:ilvl w:val="0"/>
                <w:numId w:val="25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D) </w:t>
            </w:r>
            <w:r w:rsidR="00F625CC" w:rsidRPr="00F86EF6">
              <w:rPr>
                <w:lang w:val="en-GB"/>
              </w:rPr>
              <w:t>Guest lecture</w:t>
            </w:r>
            <w:r w:rsidR="00526AD3" w:rsidRPr="00F86EF6">
              <w:rPr>
                <w:lang w:val="en-GB"/>
              </w:rPr>
              <w:t>.</w:t>
            </w:r>
            <w:r w:rsidRPr="00F86EF6">
              <w:rPr>
                <w:lang w:val="en-GB"/>
              </w:rPr>
              <w:t xml:space="preserve"> </w:t>
            </w:r>
          </w:p>
          <w:p w14:paraId="7739839B" w14:textId="77777777" w:rsidR="00283215" w:rsidRPr="00F86EF6" w:rsidRDefault="00283215" w:rsidP="00283215">
            <w:pPr>
              <w:rPr>
                <w:b/>
                <w:bCs/>
                <w:lang w:val="en-GB"/>
              </w:rPr>
            </w:pPr>
          </w:p>
        </w:tc>
      </w:tr>
    </w:tbl>
    <w:p w14:paraId="27B5D57A" w14:textId="77777777" w:rsidR="00283215" w:rsidRPr="00F86EF6" w:rsidRDefault="00283215" w:rsidP="00283215">
      <w:pPr>
        <w:rPr>
          <w:lang w:val="en-GB"/>
        </w:rPr>
      </w:pPr>
    </w:p>
    <w:p w14:paraId="05CB627F" w14:textId="77777777" w:rsidR="00283215" w:rsidRPr="00F86EF6" w:rsidRDefault="00283215" w:rsidP="00283215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283215" w:rsidRPr="00F86EF6" w14:paraId="44F1154A" w14:textId="77777777" w:rsidTr="00C74611">
        <w:tc>
          <w:tcPr>
            <w:tcW w:w="1204" w:type="dxa"/>
          </w:tcPr>
          <w:p w14:paraId="668E45F3" w14:textId="77777777" w:rsidR="00283215" w:rsidRPr="00F86EF6" w:rsidRDefault="00283215" w:rsidP="00283215">
            <w:pPr>
              <w:rPr>
                <w:b/>
                <w:bCs/>
                <w:sz w:val="2"/>
                <w:szCs w:val="2"/>
                <w:lang w:val="en-GB"/>
              </w:rPr>
            </w:pPr>
          </w:p>
          <w:p w14:paraId="7B1E74BC" w14:textId="77777777" w:rsidR="00283215" w:rsidRPr="00F86EF6" w:rsidRDefault="00283215" w:rsidP="00283215">
            <w:pPr>
              <w:rPr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0D76B8B9" wp14:editId="1E993AF2">
                  <wp:extent cx="675640" cy="675640"/>
                  <wp:effectExtent l="0" t="0" r="0" b="0"/>
                  <wp:docPr id="10" name="Grafika 57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5A713AFE" w14:textId="37161AC3" w:rsidR="00283215" w:rsidRPr="00F86EF6" w:rsidRDefault="00321CB8" w:rsidP="00283215">
            <w:pPr>
              <w:jc w:val="center"/>
              <w:rPr>
                <w:b/>
                <w:bCs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Način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ocjenjivanja</w:t>
            </w:r>
            <w:proofErr w:type="spellEnd"/>
          </w:p>
        </w:tc>
      </w:tr>
      <w:tr w:rsidR="00283215" w:rsidRPr="00F86EF6" w14:paraId="5BBF593A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6FCA8AC0" w14:textId="77777777" w:rsidR="00283215" w:rsidRPr="00F86EF6" w:rsidRDefault="00283215" w:rsidP="00283215">
            <w:pPr>
              <w:rPr>
                <w:lang w:val="en-GB"/>
              </w:rPr>
            </w:pPr>
          </w:p>
          <w:p w14:paraId="1C9E899B" w14:textId="77777777" w:rsidR="00BC353B" w:rsidRDefault="00321CB8" w:rsidP="00321CB8">
            <w:pPr>
              <w:numPr>
                <w:ilvl w:val="0"/>
                <w:numId w:val="26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Timski</w:t>
            </w:r>
            <w:proofErr w:type="spellEnd"/>
            <w:r>
              <w:rPr>
                <w:lang w:val="en-GB"/>
              </w:rPr>
              <w:t xml:space="preserve"> rad </w:t>
            </w:r>
            <w:proofErr w:type="spellStart"/>
            <w:r>
              <w:rPr>
                <w:lang w:val="en-GB"/>
              </w:rPr>
              <w:t>i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izrada</w:t>
            </w:r>
            <w:proofErr w:type="spellEnd"/>
            <w:r w:rsidRPr="00321CB8">
              <w:rPr>
                <w:lang w:val="en-GB"/>
              </w:rPr>
              <w:t xml:space="preserve"> </w:t>
            </w:r>
            <w:proofErr w:type="spellStart"/>
            <w:r w:rsidRPr="00321CB8">
              <w:rPr>
                <w:lang w:val="en-GB"/>
              </w:rPr>
              <w:t>prezentaci</w:t>
            </w:r>
            <w:r>
              <w:rPr>
                <w:lang w:val="en-GB"/>
              </w:rPr>
              <w:t>je</w:t>
            </w:r>
            <w:proofErr w:type="spellEnd"/>
            <w:r w:rsidRPr="00321CB8">
              <w:rPr>
                <w:lang w:val="en-GB"/>
              </w:rPr>
              <w:t xml:space="preserve"> </w:t>
            </w:r>
            <w:proofErr w:type="spellStart"/>
            <w:r w:rsidRPr="00321CB8">
              <w:rPr>
                <w:lang w:val="en-GB"/>
              </w:rPr>
              <w:t>praktične</w:t>
            </w:r>
            <w:proofErr w:type="spellEnd"/>
            <w:r w:rsidRPr="00321CB8">
              <w:rPr>
                <w:lang w:val="en-GB"/>
              </w:rPr>
              <w:t xml:space="preserve"> </w:t>
            </w:r>
            <w:proofErr w:type="spellStart"/>
            <w:r w:rsidRPr="00321CB8">
              <w:rPr>
                <w:lang w:val="en-GB"/>
              </w:rPr>
              <w:t>primjene</w:t>
            </w:r>
            <w:proofErr w:type="spellEnd"/>
            <w:r w:rsidRPr="00321CB8">
              <w:rPr>
                <w:lang w:val="en-GB"/>
              </w:rPr>
              <w:t xml:space="preserve"> </w:t>
            </w:r>
            <w:proofErr w:type="spellStart"/>
            <w:r w:rsidRPr="00321CB8">
              <w:rPr>
                <w:lang w:val="en-GB"/>
              </w:rPr>
              <w:t>poslovnog</w:t>
            </w:r>
            <w:proofErr w:type="spellEnd"/>
            <w:r w:rsidRPr="00321CB8">
              <w:rPr>
                <w:lang w:val="en-GB"/>
              </w:rPr>
              <w:t xml:space="preserve"> </w:t>
            </w:r>
            <w:proofErr w:type="spellStart"/>
            <w:r w:rsidRPr="00321CB8">
              <w:rPr>
                <w:lang w:val="en-GB"/>
              </w:rPr>
              <w:t>modela</w:t>
            </w:r>
            <w:proofErr w:type="spellEnd"/>
            <w:r w:rsidRPr="00321CB8">
              <w:rPr>
                <w:lang w:val="en-GB"/>
              </w:rPr>
              <w:t>.</w:t>
            </w:r>
          </w:p>
          <w:p w14:paraId="6FE9145E" w14:textId="03A99AA6" w:rsidR="00CB1BB0" w:rsidRPr="00F86EF6" w:rsidRDefault="00CB1BB0" w:rsidP="00CB1BB0">
            <w:pPr>
              <w:ind w:left="720"/>
              <w:rPr>
                <w:lang w:val="en-GB"/>
              </w:rPr>
            </w:pPr>
          </w:p>
        </w:tc>
      </w:tr>
    </w:tbl>
    <w:p w14:paraId="0FFA8062" w14:textId="77777777" w:rsidR="003F0410" w:rsidRPr="00F86EF6" w:rsidRDefault="003F0410" w:rsidP="00244EB1">
      <w:pPr>
        <w:rPr>
          <w:lang w:val="en-GB" w:eastAsia="sl-SI"/>
        </w:rPr>
      </w:pPr>
    </w:p>
    <w:p w14:paraId="3497D50C" w14:textId="77777777" w:rsidR="00050D20" w:rsidRPr="00F86EF6" w:rsidRDefault="00050D20">
      <w:pPr>
        <w:jc w:val="left"/>
        <w:rPr>
          <w:rStyle w:val="Slog1-glavninasloviZnakZnak"/>
          <w:b/>
          <w:color w:val="auto"/>
          <w:sz w:val="32"/>
          <w:lang w:val="en-GB"/>
        </w:rPr>
      </w:pPr>
      <w:r w:rsidRPr="00F86EF6">
        <w:rPr>
          <w:rStyle w:val="Slog1-glavninasloviZnakZnak"/>
          <w:caps/>
          <w:color w:val="auto"/>
          <w:sz w:val="32"/>
          <w:lang w:val="en-GB"/>
        </w:rPr>
        <w:br w:type="page"/>
      </w:r>
    </w:p>
    <w:p w14:paraId="65C44CF4" w14:textId="5D67A54D" w:rsidR="00F77147" w:rsidRPr="00F86EF6" w:rsidRDefault="00CB6A02" w:rsidP="00AC4A37">
      <w:pPr>
        <w:pStyle w:val="Heading1"/>
        <w:rPr>
          <w:rStyle w:val="Slog1-glavninasloviZnakZnak"/>
          <w:caps w:val="0"/>
          <w:color w:val="auto"/>
          <w:sz w:val="32"/>
        </w:rPr>
      </w:pPr>
      <w:bookmarkStart w:id="73" w:name="_Toc75162187"/>
      <w:bookmarkStart w:id="74" w:name="_Hlk74911866"/>
      <w:r>
        <w:rPr>
          <w:rStyle w:val="Slog1-glavninasloviZnakZnak"/>
          <w:caps w:val="0"/>
          <w:color w:val="auto"/>
          <w:sz w:val="32"/>
        </w:rPr>
        <w:lastRenderedPageBreak/>
        <w:t>STRATEŠKI ASPEKTI TEHNOLOŠKOG RAZVOJA</w:t>
      </w:r>
      <w:bookmarkEnd w:id="73"/>
    </w:p>
    <w:bookmarkEnd w:id="74"/>
    <w:p w14:paraId="5FCB37FD" w14:textId="77777777" w:rsidR="00F77147" w:rsidRPr="00F86EF6" w:rsidRDefault="00F77147" w:rsidP="00F77147">
      <w:pPr>
        <w:rPr>
          <w:lang w:val="en-GB" w:eastAsia="sl-SI"/>
        </w:rPr>
      </w:pPr>
    </w:p>
    <w:p w14:paraId="36C91E4F" w14:textId="77777777" w:rsidR="00F77147" w:rsidRPr="00F86EF6" w:rsidRDefault="00F77147" w:rsidP="00F77147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F77147" w:rsidRPr="00F86EF6" w14:paraId="2957147C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5C9C853A" w14:textId="77777777" w:rsidR="00F77147" w:rsidRPr="00F86EF6" w:rsidRDefault="00F77147" w:rsidP="00F77147">
            <w:pPr>
              <w:jc w:val="center"/>
              <w:rPr>
                <w:sz w:val="2"/>
                <w:szCs w:val="2"/>
                <w:lang w:val="en-GB"/>
              </w:rPr>
            </w:pPr>
            <w:r w:rsidRPr="00F86EF6">
              <w:rPr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575DFFFB" wp14:editId="4C321CA5">
                  <wp:extent cx="675640" cy="675640"/>
                  <wp:effectExtent l="0" t="0" r="0" b="0"/>
                  <wp:docPr id="11" name="Grafika 59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7BAFFBAD" w14:textId="2095603C" w:rsidR="00F77147" w:rsidRPr="00F86EF6" w:rsidRDefault="00321CB8" w:rsidP="00F77147">
            <w:pPr>
              <w:jc w:val="center"/>
              <w:rPr>
                <w:b/>
                <w:bCs/>
                <w:sz w:val="24"/>
                <w:szCs w:val="24"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Nastavne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metode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</w:p>
        </w:tc>
      </w:tr>
      <w:tr w:rsidR="00F77147" w:rsidRPr="00F86EF6" w14:paraId="3A81D0AF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2680D6A2" w14:textId="77777777" w:rsidR="00D659AF" w:rsidRDefault="00D659AF" w:rsidP="00FC0092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25E03503" w14:textId="18D39FED" w:rsidR="00FC0092" w:rsidRDefault="00FC0092" w:rsidP="00FC0092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0CB99D9C" w14:textId="13D64E43" w:rsidR="00F77147" w:rsidRPr="00FC0092" w:rsidRDefault="005134A2" w:rsidP="00F77147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D659AF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2300460" w14:textId="79A6A751" w:rsidR="00FC0092" w:rsidRPr="00FC0092" w:rsidRDefault="005134A2" w:rsidP="00FC0092">
            <w:pPr>
              <w:numPr>
                <w:ilvl w:val="0"/>
                <w:numId w:val="27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Nastavnici</w:t>
            </w:r>
            <w:proofErr w:type="spellEnd"/>
            <w:r w:rsidR="00FC0092" w:rsidRPr="00FC0092">
              <w:rPr>
                <w:lang w:val="en-GB"/>
              </w:rPr>
              <w:t xml:space="preserve"> </w:t>
            </w:r>
            <w:proofErr w:type="spellStart"/>
            <w:r w:rsidR="00FC0092" w:rsidRPr="00FC0092">
              <w:rPr>
                <w:lang w:val="en-GB"/>
              </w:rPr>
              <w:t>i</w:t>
            </w:r>
            <w:proofErr w:type="spellEnd"/>
            <w:r w:rsidR="00FC0092" w:rsidRPr="00FC0092">
              <w:rPr>
                <w:lang w:val="en-GB"/>
              </w:rPr>
              <w:t xml:space="preserve"> </w:t>
            </w:r>
            <w:proofErr w:type="spellStart"/>
            <w:r w:rsidR="00FC0092" w:rsidRPr="00FC0092">
              <w:rPr>
                <w:lang w:val="en-GB"/>
              </w:rPr>
              <w:t>učenici</w:t>
            </w:r>
            <w:proofErr w:type="spellEnd"/>
            <w:r w:rsidR="00FC0092" w:rsidRPr="00FC0092">
              <w:rPr>
                <w:lang w:val="en-GB"/>
              </w:rPr>
              <w:t xml:space="preserve"> </w:t>
            </w:r>
            <w:proofErr w:type="spellStart"/>
            <w:r w:rsidR="00FC0092" w:rsidRPr="00FC0092">
              <w:rPr>
                <w:lang w:val="en-GB"/>
              </w:rPr>
              <w:t>gledaju</w:t>
            </w:r>
            <w:proofErr w:type="spellEnd"/>
            <w:r w:rsidR="00FC0092" w:rsidRPr="00FC0092">
              <w:rPr>
                <w:lang w:val="en-GB"/>
              </w:rPr>
              <w:t xml:space="preserve"> video (B).</w:t>
            </w:r>
          </w:p>
          <w:p w14:paraId="1724C16D" w14:textId="12F9A52E" w:rsidR="00FC0092" w:rsidRPr="00FC0092" w:rsidRDefault="00FC0092" w:rsidP="00FC0092">
            <w:pPr>
              <w:numPr>
                <w:ilvl w:val="0"/>
                <w:numId w:val="27"/>
              </w:numPr>
              <w:rPr>
                <w:lang w:val="en-GB"/>
              </w:rPr>
            </w:pPr>
            <w:r w:rsidRPr="00FC0092">
              <w:rPr>
                <w:lang w:val="en-GB"/>
              </w:rPr>
              <w:t xml:space="preserve">Analiza </w:t>
            </w:r>
            <w:proofErr w:type="spellStart"/>
            <w:r w:rsidRPr="00FC0092">
              <w:rPr>
                <w:lang w:val="en-GB"/>
              </w:rPr>
              <w:t>članaka</w:t>
            </w:r>
            <w:proofErr w:type="spellEnd"/>
            <w:r w:rsidRPr="00FC0092">
              <w:rPr>
                <w:lang w:val="en-GB"/>
              </w:rPr>
              <w:t xml:space="preserve"> (C).</w:t>
            </w:r>
          </w:p>
          <w:p w14:paraId="0A0CDADE" w14:textId="37B6D4BA" w:rsidR="003D166B" w:rsidRPr="00F86EF6" w:rsidRDefault="00FC0092" w:rsidP="00FC0092">
            <w:pPr>
              <w:numPr>
                <w:ilvl w:val="0"/>
                <w:numId w:val="27"/>
              </w:numPr>
              <w:rPr>
                <w:lang w:val="en-GB"/>
              </w:rPr>
            </w:pPr>
            <w:proofErr w:type="spellStart"/>
            <w:r w:rsidRPr="00FC0092">
              <w:rPr>
                <w:lang w:val="en-GB"/>
              </w:rPr>
              <w:t>Sudionici</w:t>
            </w:r>
            <w:proofErr w:type="spellEnd"/>
            <w:r w:rsidRPr="00FC0092">
              <w:rPr>
                <w:lang w:val="en-GB"/>
              </w:rPr>
              <w:t xml:space="preserve"> </w:t>
            </w:r>
            <w:proofErr w:type="spellStart"/>
            <w:r w:rsidRPr="00FC0092">
              <w:rPr>
                <w:lang w:val="en-GB"/>
              </w:rPr>
              <w:t>razmjenjuju</w:t>
            </w:r>
            <w:proofErr w:type="spellEnd"/>
            <w:r w:rsidRPr="00FC0092">
              <w:rPr>
                <w:lang w:val="en-GB"/>
              </w:rPr>
              <w:t xml:space="preserve"> </w:t>
            </w:r>
            <w:proofErr w:type="spellStart"/>
            <w:r w:rsidRPr="00FC0092">
              <w:rPr>
                <w:lang w:val="en-GB"/>
              </w:rPr>
              <w:t>svoja</w:t>
            </w:r>
            <w:proofErr w:type="spellEnd"/>
            <w:r w:rsidRPr="00FC0092">
              <w:rPr>
                <w:lang w:val="en-GB"/>
              </w:rPr>
              <w:t xml:space="preserve"> </w:t>
            </w:r>
            <w:proofErr w:type="spellStart"/>
            <w:r w:rsidRPr="00FC0092">
              <w:rPr>
                <w:lang w:val="en-GB"/>
              </w:rPr>
              <w:t>mišljenja</w:t>
            </w:r>
            <w:proofErr w:type="spellEnd"/>
            <w:r w:rsidRPr="00FC0092">
              <w:rPr>
                <w:lang w:val="en-GB"/>
              </w:rPr>
              <w:t xml:space="preserve"> </w:t>
            </w:r>
            <w:proofErr w:type="spellStart"/>
            <w:r w:rsidRPr="00FC0092">
              <w:rPr>
                <w:lang w:val="en-GB"/>
              </w:rPr>
              <w:t>i</w:t>
            </w:r>
            <w:proofErr w:type="spellEnd"/>
            <w:r w:rsidRPr="00FC0092">
              <w:rPr>
                <w:lang w:val="en-GB"/>
              </w:rPr>
              <w:t xml:space="preserve"> </w:t>
            </w:r>
            <w:proofErr w:type="spellStart"/>
            <w:r w:rsidRPr="00FC0092">
              <w:rPr>
                <w:lang w:val="en-GB"/>
              </w:rPr>
              <w:t>stavove</w:t>
            </w:r>
            <w:proofErr w:type="spellEnd"/>
            <w:r w:rsidR="00D659AF">
              <w:rPr>
                <w:lang w:val="en-GB"/>
              </w:rPr>
              <w:t>.</w:t>
            </w:r>
          </w:p>
          <w:p w14:paraId="1437C4B3" w14:textId="77777777" w:rsidR="00F77147" w:rsidRPr="00F86EF6" w:rsidRDefault="00F77147" w:rsidP="00F77147">
            <w:pPr>
              <w:ind w:left="360"/>
              <w:rPr>
                <w:lang w:val="en-GB"/>
              </w:rPr>
            </w:pPr>
          </w:p>
        </w:tc>
      </w:tr>
    </w:tbl>
    <w:p w14:paraId="212F9242" w14:textId="77777777" w:rsidR="00F77147" w:rsidRPr="00F86EF6" w:rsidRDefault="00F77147" w:rsidP="00F77147">
      <w:pPr>
        <w:rPr>
          <w:lang w:val="en-GB"/>
        </w:rPr>
      </w:pPr>
    </w:p>
    <w:p w14:paraId="390AA8CC" w14:textId="77777777" w:rsidR="00F77147" w:rsidRPr="00F86EF6" w:rsidRDefault="00F77147" w:rsidP="00F77147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F77147" w:rsidRPr="00F86EF6" w14:paraId="0757B6BE" w14:textId="77777777" w:rsidTr="00C74611">
        <w:tc>
          <w:tcPr>
            <w:tcW w:w="1261" w:type="dxa"/>
            <w:vAlign w:val="center"/>
          </w:tcPr>
          <w:p w14:paraId="68FA6423" w14:textId="77777777" w:rsidR="00F77147" w:rsidRPr="00F86EF6" w:rsidRDefault="00F77147" w:rsidP="00F77147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3981C553" wp14:editId="427BE3C2">
                  <wp:extent cx="664028" cy="664028"/>
                  <wp:effectExtent l="0" t="0" r="0" b="0"/>
                  <wp:docPr id="12" name="Grafika 60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68E07E3C" w14:textId="2935C748" w:rsidR="00F77147" w:rsidRPr="00F86EF6" w:rsidRDefault="00321CB8" w:rsidP="00F77147">
            <w:pPr>
              <w:jc w:val="center"/>
              <w:rPr>
                <w:b/>
                <w:bCs/>
                <w:sz w:val="24"/>
                <w:szCs w:val="24"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Izvori</w:t>
            </w:r>
            <w:proofErr w:type="spellEnd"/>
          </w:p>
        </w:tc>
      </w:tr>
      <w:tr w:rsidR="00F77147" w:rsidRPr="00F86EF6" w14:paraId="23C8B205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4B0A3C90" w14:textId="77777777" w:rsidR="00F77147" w:rsidRPr="00F86EF6" w:rsidRDefault="00F77147" w:rsidP="00F77147">
            <w:pPr>
              <w:rPr>
                <w:b/>
                <w:bCs/>
                <w:lang w:val="en-GB"/>
              </w:rPr>
            </w:pPr>
          </w:p>
          <w:p w14:paraId="62C23A3A" w14:textId="77777777" w:rsidR="00F77147" w:rsidRPr="00F86EF6" w:rsidRDefault="00F77147" w:rsidP="009058CB">
            <w:pPr>
              <w:numPr>
                <w:ilvl w:val="0"/>
                <w:numId w:val="27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Knowledge, </w:t>
            </w:r>
            <w:proofErr w:type="gramStart"/>
            <w:r w:rsidRPr="00F86EF6">
              <w:rPr>
                <w:lang w:val="en-GB"/>
              </w:rPr>
              <w:t>technology</w:t>
            </w:r>
            <w:proofErr w:type="gramEnd"/>
            <w:r w:rsidRPr="00F86EF6">
              <w:rPr>
                <w:lang w:val="en-GB"/>
              </w:rPr>
              <w:t xml:space="preserve"> and development: a conceptual framework </w:t>
            </w:r>
            <w:hyperlink r:id="rId92" w:history="1">
              <w:r w:rsidRPr="00F86EF6">
                <w:rPr>
                  <w:color w:val="0563C1" w:themeColor="hyperlink"/>
                  <w:u w:val="single"/>
                  <w:lang w:val="en-GB"/>
                </w:rPr>
                <w:t>http://hdr.undp.org/sites/default/files/sagasti-1-1.pdf</w:t>
              </w:r>
            </w:hyperlink>
          </w:p>
          <w:p w14:paraId="50409BB6" w14:textId="73735361" w:rsidR="00F77147" w:rsidRPr="00F86EF6" w:rsidRDefault="00F77147" w:rsidP="009058CB">
            <w:pPr>
              <w:numPr>
                <w:ilvl w:val="0"/>
                <w:numId w:val="27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B) </w:t>
            </w:r>
            <w:proofErr w:type="spellStart"/>
            <w:r w:rsidRPr="00F86EF6">
              <w:rPr>
                <w:lang w:val="en-GB"/>
              </w:rPr>
              <w:t>Holionko</w:t>
            </w:r>
            <w:proofErr w:type="spellEnd"/>
            <w:r w:rsidRPr="00F86EF6">
              <w:rPr>
                <w:lang w:val="en-GB"/>
              </w:rPr>
              <w:t xml:space="preserve">, N. G., Ivanova, A. S., Olejarz, T., </w:t>
            </w:r>
            <w:proofErr w:type="spellStart"/>
            <w:r w:rsidRPr="00F86EF6">
              <w:rPr>
                <w:lang w:val="en-GB"/>
              </w:rPr>
              <w:t>Tverdushka</w:t>
            </w:r>
            <w:proofErr w:type="spellEnd"/>
            <w:r w:rsidRPr="00F86EF6">
              <w:rPr>
                <w:lang w:val="en-GB"/>
              </w:rPr>
              <w:t xml:space="preserve">, T. B. </w:t>
            </w:r>
            <w:r w:rsidR="00386A77" w:rsidRPr="00F86EF6">
              <w:rPr>
                <w:lang w:val="en-GB"/>
              </w:rPr>
              <w:t>and</w:t>
            </w:r>
            <w:r w:rsidRPr="00F86EF6">
              <w:rPr>
                <w:lang w:val="en-GB"/>
              </w:rPr>
              <w:t xml:space="preserve"> </w:t>
            </w:r>
            <w:proofErr w:type="spellStart"/>
            <w:r w:rsidRPr="00F86EF6">
              <w:rPr>
                <w:lang w:val="en-GB"/>
              </w:rPr>
              <w:t>Yakymchuk</w:t>
            </w:r>
            <w:proofErr w:type="spellEnd"/>
            <w:r w:rsidRPr="00F86EF6">
              <w:rPr>
                <w:lang w:val="en-GB"/>
              </w:rPr>
              <w:t xml:space="preserve">, A. Y. (2019). The Strategic Management in Terms of an Enterprise’s Technological Development. Journal of Competitiveness, 11(4), 40. </w:t>
            </w:r>
            <w:hyperlink r:id="rId93" w:history="1">
              <w:r w:rsidRPr="00F86EF6">
                <w:rPr>
                  <w:color w:val="0563C1" w:themeColor="hyperlink"/>
                  <w:u w:val="single"/>
                  <w:lang w:val="en-GB"/>
                </w:rPr>
                <w:t>https://www.cjournal.cz/files/344.pdf</w:t>
              </w:r>
            </w:hyperlink>
          </w:p>
          <w:p w14:paraId="59A26A62" w14:textId="77777777" w:rsidR="00F77147" w:rsidRPr="00F86EF6" w:rsidRDefault="00F77147" w:rsidP="009058CB">
            <w:pPr>
              <w:numPr>
                <w:ilvl w:val="0"/>
                <w:numId w:val="27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C) The 25 Biggest Technology Trends 2020 – 2030 </w:t>
            </w:r>
            <w:hyperlink r:id="rId94" w:history="1">
              <w:r w:rsidRPr="00F86EF6">
                <w:rPr>
                  <w:color w:val="0563C1" w:themeColor="hyperlink"/>
                  <w:u w:val="single"/>
                  <w:lang w:val="en-GB"/>
                </w:rPr>
                <w:t>https://www.youtube.com/watch?v=6JOhemCj5Cs</w:t>
              </w:r>
            </w:hyperlink>
            <w:r w:rsidRPr="00F86EF6">
              <w:rPr>
                <w:lang w:val="en-GB"/>
              </w:rPr>
              <w:t xml:space="preserve"> (08:10)</w:t>
            </w:r>
          </w:p>
          <w:p w14:paraId="46D82691" w14:textId="77777777" w:rsidR="00F77147" w:rsidRPr="00F86EF6" w:rsidRDefault="00F77147" w:rsidP="00F77147">
            <w:pPr>
              <w:ind w:left="360"/>
              <w:jc w:val="left"/>
              <w:rPr>
                <w:lang w:val="en-GB"/>
              </w:rPr>
            </w:pPr>
          </w:p>
          <w:p w14:paraId="6D4C50E7" w14:textId="77777777" w:rsidR="00F77147" w:rsidRPr="00F86EF6" w:rsidRDefault="00F77147" w:rsidP="00F77147">
            <w:pPr>
              <w:ind w:left="720"/>
              <w:rPr>
                <w:b/>
                <w:bCs/>
                <w:lang w:val="en-GB"/>
              </w:rPr>
            </w:pPr>
          </w:p>
        </w:tc>
      </w:tr>
    </w:tbl>
    <w:p w14:paraId="65622648" w14:textId="77777777" w:rsidR="00F77147" w:rsidRPr="00F86EF6" w:rsidRDefault="00F77147" w:rsidP="00F77147">
      <w:pPr>
        <w:rPr>
          <w:lang w:val="en-GB"/>
        </w:rPr>
      </w:pPr>
    </w:p>
    <w:p w14:paraId="01638867" w14:textId="77777777" w:rsidR="00F77147" w:rsidRPr="00F86EF6" w:rsidRDefault="00F77147" w:rsidP="00F77147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F77147" w:rsidRPr="00F86EF6" w14:paraId="2C55506D" w14:textId="77777777" w:rsidTr="00C74611">
        <w:tc>
          <w:tcPr>
            <w:tcW w:w="1204" w:type="dxa"/>
          </w:tcPr>
          <w:p w14:paraId="62748EA3" w14:textId="77777777" w:rsidR="00F77147" w:rsidRPr="00F86EF6" w:rsidRDefault="00F77147" w:rsidP="00F77147">
            <w:pPr>
              <w:rPr>
                <w:b/>
                <w:bCs/>
                <w:sz w:val="2"/>
                <w:szCs w:val="2"/>
                <w:lang w:val="en-GB"/>
              </w:rPr>
            </w:pPr>
          </w:p>
          <w:p w14:paraId="2C90FE66" w14:textId="77777777" w:rsidR="00F77147" w:rsidRPr="00F86EF6" w:rsidRDefault="00F77147" w:rsidP="00F77147">
            <w:pPr>
              <w:rPr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25DD64D1" wp14:editId="39716983">
                  <wp:extent cx="675640" cy="675640"/>
                  <wp:effectExtent l="0" t="0" r="0" b="0"/>
                  <wp:docPr id="61" name="Grafika 61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517C65AC" w14:textId="4DE68A52" w:rsidR="00F77147" w:rsidRPr="00F86EF6" w:rsidRDefault="0036590F" w:rsidP="00F77147">
            <w:pPr>
              <w:jc w:val="center"/>
              <w:rPr>
                <w:b/>
                <w:bCs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Načini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ocjenjivanja</w:t>
            </w:r>
            <w:proofErr w:type="spellEnd"/>
          </w:p>
        </w:tc>
      </w:tr>
      <w:tr w:rsidR="00F77147" w:rsidRPr="00F86EF6" w14:paraId="720A0007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5FFB3060" w14:textId="77777777" w:rsidR="00F77147" w:rsidRPr="00F86EF6" w:rsidRDefault="00F77147" w:rsidP="00F77147">
            <w:pPr>
              <w:ind w:left="720"/>
              <w:rPr>
                <w:lang w:val="en-GB"/>
              </w:rPr>
            </w:pPr>
          </w:p>
          <w:p w14:paraId="09D612DA" w14:textId="50449FDD" w:rsidR="006D226D" w:rsidRDefault="005134A2" w:rsidP="00FC0092">
            <w:pPr>
              <w:numPr>
                <w:ilvl w:val="0"/>
                <w:numId w:val="28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Nastavnik</w:t>
            </w:r>
            <w:proofErr w:type="spellEnd"/>
            <w:r w:rsidR="00EE1BDF">
              <w:rPr>
                <w:lang w:val="en-GB"/>
              </w:rPr>
              <w:t xml:space="preserve"> </w:t>
            </w:r>
            <w:proofErr w:type="spellStart"/>
            <w:r w:rsidR="00EE1BDF">
              <w:rPr>
                <w:lang w:val="en-GB"/>
              </w:rPr>
              <w:t>prati</w:t>
            </w:r>
            <w:proofErr w:type="spellEnd"/>
            <w:r w:rsidR="00EE1BDF">
              <w:rPr>
                <w:lang w:val="en-GB"/>
              </w:rPr>
              <w:t xml:space="preserve"> </w:t>
            </w:r>
            <w:proofErr w:type="spellStart"/>
            <w:r w:rsidR="00EE1BDF">
              <w:rPr>
                <w:lang w:val="en-GB"/>
              </w:rPr>
              <w:t>i</w:t>
            </w:r>
            <w:proofErr w:type="spellEnd"/>
            <w:r w:rsidR="00EE1BDF">
              <w:rPr>
                <w:lang w:val="en-GB"/>
              </w:rPr>
              <w:t xml:space="preserve"> </w:t>
            </w:r>
            <w:proofErr w:type="spellStart"/>
            <w:r w:rsidR="00EE1BDF">
              <w:rPr>
                <w:lang w:val="en-GB"/>
              </w:rPr>
              <w:t>ocjenjuje</w:t>
            </w:r>
            <w:proofErr w:type="spellEnd"/>
            <w:r w:rsidR="00FC0092" w:rsidRPr="00FC0092">
              <w:rPr>
                <w:lang w:val="en-GB"/>
              </w:rPr>
              <w:t xml:space="preserve"> </w:t>
            </w:r>
            <w:proofErr w:type="spellStart"/>
            <w:r w:rsidR="00FC0092" w:rsidRPr="00FC0092">
              <w:rPr>
                <w:lang w:val="en-GB"/>
              </w:rPr>
              <w:t>napredak</w:t>
            </w:r>
            <w:proofErr w:type="spellEnd"/>
            <w:r w:rsidR="00FC0092" w:rsidRPr="00FC0092">
              <w:rPr>
                <w:lang w:val="en-GB"/>
              </w:rPr>
              <w:t xml:space="preserve"> </w:t>
            </w:r>
            <w:proofErr w:type="spellStart"/>
            <w:r w:rsidR="00FC0092" w:rsidRPr="00FC0092">
              <w:rPr>
                <w:lang w:val="en-GB"/>
              </w:rPr>
              <w:t>učenika</w:t>
            </w:r>
            <w:proofErr w:type="spellEnd"/>
            <w:r w:rsidR="00FC0092" w:rsidRPr="00FC0092">
              <w:rPr>
                <w:lang w:val="en-GB"/>
              </w:rPr>
              <w:t xml:space="preserve"> </w:t>
            </w:r>
            <w:proofErr w:type="spellStart"/>
            <w:r w:rsidR="00FC0092" w:rsidRPr="00FC0092">
              <w:rPr>
                <w:lang w:val="en-GB"/>
              </w:rPr>
              <w:t>tijekom</w:t>
            </w:r>
            <w:proofErr w:type="spellEnd"/>
            <w:r w:rsidR="00FC0092" w:rsidRPr="00FC0092">
              <w:rPr>
                <w:lang w:val="en-GB"/>
              </w:rPr>
              <w:t xml:space="preserve"> </w:t>
            </w:r>
            <w:proofErr w:type="spellStart"/>
            <w:r w:rsidR="00FC0092" w:rsidRPr="00FC0092">
              <w:rPr>
                <w:lang w:val="en-GB"/>
              </w:rPr>
              <w:t>vođene</w:t>
            </w:r>
            <w:proofErr w:type="spellEnd"/>
            <w:r w:rsidR="00FC0092" w:rsidRPr="00FC0092">
              <w:rPr>
                <w:lang w:val="en-GB"/>
              </w:rPr>
              <w:t xml:space="preserve"> </w:t>
            </w:r>
            <w:proofErr w:type="spellStart"/>
            <w:r w:rsidR="00FC0092" w:rsidRPr="00FC0092">
              <w:rPr>
                <w:lang w:val="en-GB"/>
              </w:rPr>
              <w:t>prakse</w:t>
            </w:r>
            <w:proofErr w:type="spellEnd"/>
            <w:r w:rsidR="00FC0092" w:rsidRPr="00FC0092">
              <w:rPr>
                <w:lang w:val="en-GB"/>
              </w:rPr>
              <w:t>.</w:t>
            </w:r>
          </w:p>
          <w:p w14:paraId="1F35E7CA" w14:textId="074F5755" w:rsidR="00CB1BB0" w:rsidRPr="00F86EF6" w:rsidRDefault="00CB1BB0" w:rsidP="00CB1BB0">
            <w:pPr>
              <w:ind w:left="720"/>
              <w:rPr>
                <w:lang w:val="en-GB"/>
              </w:rPr>
            </w:pPr>
          </w:p>
        </w:tc>
      </w:tr>
    </w:tbl>
    <w:p w14:paraId="04B00FF9" w14:textId="77777777" w:rsidR="00F77147" w:rsidRPr="00F86EF6" w:rsidRDefault="00F77147" w:rsidP="00F77147">
      <w:pPr>
        <w:rPr>
          <w:lang w:val="en-GB"/>
        </w:rPr>
      </w:pPr>
    </w:p>
    <w:p w14:paraId="716167A5" w14:textId="77777777" w:rsidR="00F77147" w:rsidRPr="00F86EF6" w:rsidRDefault="00F77147" w:rsidP="00F77147">
      <w:pPr>
        <w:rPr>
          <w:lang w:val="en-GB"/>
        </w:rPr>
      </w:pPr>
    </w:p>
    <w:p w14:paraId="6A352F33" w14:textId="166AE9BB" w:rsidR="00F77147" w:rsidRPr="00F86EF6" w:rsidRDefault="00F77147" w:rsidP="00244EB1">
      <w:pPr>
        <w:rPr>
          <w:lang w:val="en-GB" w:eastAsia="sl-SI"/>
        </w:rPr>
      </w:pPr>
      <w:r w:rsidRPr="00F86EF6">
        <w:rPr>
          <w:lang w:val="en-GB"/>
        </w:rPr>
        <w:br w:type="page"/>
      </w:r>
    </w:p>
    <w:p w14:paraId="554ECC55" w14:textId="76B927C7" w:rsidR="00946262" w:rsidRPr="00F86EF6" w:rsidRDefault="00CB6A02" w:rsidP="00AC4A37">
      <w:pPr>
        <w:pStyle w:val="Heading1"/>
        <w:rPr>
          <w:rStyle w:val="Slog1-glavninasloviZnakZnak"/>
          <w:color w:val="auto"/>
          <w:sz w:val="32"/>
        </w:rPr>
      </w:pPr>
      <w:bookmarkStart w:id="75" w:name="_Toc75162188"/>
      <w:r>
        <w:rPr>
          <w:rStyle w:val="Slog1-glavninasloviZnakZnak"/>
          <w:caps w:val="0"/>
          <w:color w:val="auto"/>
          <w:sz w:val="32"/>
        </w:rPr>
        <w:lastRenderedPageBreak/>
        <w:t>UPRAVLJANJE KVALITETOM</w:t>
      </w:r>
      <w:bookmarkEnd w:id="75"/>
    </w:p>
    <w:p w14:paraId="421D6A53" w14:textId="77777777" w:rsidR="00155886" w:rsidRPr="00F86EF6" w:rsidRDefault="00155886" w:rsidP="00155886">
      <w:pPr>
        <w:rPr>
          <w:lang w:val="en-GB"/>
        </w:rPr>
      </w:pPr>
    </w:p>
    <w:p w14:paraId="7D84D4D4" w14:textId="77777777" w:rsidR="00155886" w:rsidRPr="00F86EF6" w:rsidRDefault="00155886" w:rsidP="00155886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155886" w:rsidRPr="00F86EF6" w14:paraId="18AA9F91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6BE5D1AF" w14:textId="77777777" w:rsidR="00155886" w:rsidRPr="00F86EF6" w:rsidRDefault="00155886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0101C546" wp14:editId="3BF9B22C">
                  <wp:extent cx="675640" cy="675640"/>
                  <wp:effectExtent l="0" t="0" r="0" b="0"/>
                  <wp:docPr id="62" name="Grafika 62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6AAA0C66" w14:textId="470EFF40" w:rsidR="00155886" w:rsidRPr="00F86EF6" w:rsidRDefault="00852517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155886" w:rsidRPr="00F86EF6" w14:paraId="14BCE465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6D5F5875" w14:textId="77777777" w:rsidR="00D659AF" w:rsidRDefault="00D659AF" w:rsidP="00FC0092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07B7ED6A" w14:textId="3A9FA041" w:rsidR="00FC0092" w:rsidRDefault="00FC0092" w:rsidP="00FC0092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64B8307A" w14:textId="1E42E784" w:rsidR="00155886" w:rsidRPr="00FC0092" w:rsidRDefault="005134A2" w:rsidP="00C74611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FC0092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6E92BC3" w14:textId="48555A99" w:rsidR="00E2316D" w:rsidRPr="00E2316D" w:rsidRDefault="00E2316D" w:rsidP="00E2316D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in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>ternetskom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="005134A2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dredi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A408DDD" w14:textId="528BE008" w:rsidR="00E2316D" w:rsidRPr="00E2316D" w:rsidRDefault="005134A2" w:rsidP="00E2316D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E2316D"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2316D" w:rsidRPr="00E2316D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E2316D"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2316D" w:rsidRPr="00E2316D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E2316D"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2316D" w:rsidRPr="00E2316D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E2316D"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3ADBFCA6" w14:textId="7E5C31C2" w:rsidR="00F512E6" w:rsidRPr="00F86EF6" w:rsidRDefault="00E2316D" w:rsidP="00E2316D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1910D6C" w14:textId="77777777" w:rsidR="00155886" w:rsidRPr="00F86EF6" w:rsidRDefault="00155886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2D92A958" w14:textId="77777777" w:rsidR="00155886" w:rsidRPr="00F86EF6" w:rsidRDefault="00155886" w:rsidP="00155886">
      <w:pPr>
        <w:rPr>
          <w:lang w:val="en-GB"/>
        </w:rPr>
      </w:pPr>
    </w:p>
    <w:p w14:paraId="6E7766B7" w14:textId="77777777" w:rsidR="00155886" w:rsidRPr="00F86EF6" w:rsidRDefault="00155886" w:rsidP="00155886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155886" w:rsidRPr="00F86EF6" w14:paraId="7185078F" w14:textId="77777777" w:rsidTr="00C74611">
        <w:tc>
          <w:tcPr>
            <w:tcW w:w="1261" w:type="dxa"/>
            <w:vAlign w:val="center"/>
          </w:tcPr>
          <w:p w14:paraId="75AC5AD6" w14:textId="77777777" w:rsidR="00155886" w:rsidRPr="00F86EF6" w:rsidRDefault="00155886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75350E1C" wp14:editId="0F6B4275">
                  <wp:extent cx="664028" cy="664028"/>
                  <wp:effectExtent l="0" t="0" r="0" b="0"/>
                  <wp:docPr id="1026" name="Grafika 1026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7025B45B" w14:textId="7B5C329C" w:rsidR="00155886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155886" w:rsidRPr="00F86EF6" w14:paraId="3CE048AF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177FE692" w14:textId="77777777" w:rsidR="00155886" w:rsidRPr="00F86EF6" w:rsidRDefault="00155886" w:rsidP="00C74611">
            <w:pPr>
              <w:rPr>
                <w:b/>
                <w:bCs/>
                <w:lang w:val="en-GB"/>
              </w:rPr>
            </w:pPr>
          </w:p>
          <w:p w14:paraId="20BD3EFD" w14:textId="77777777" w:rsidR="00155886" w:rsidRPr="00F86EF6" w:rsidRDefault="00155886" w:rsidP="009058CB">
            <w:pPr>
              <w:pStyle w:val="ListParagraph"/>
              <w:numPr>
                <w:ilvl w:val="0"/>
                <w:numId w:val="29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</w:t>
            </w:r>
            <w:proofErr w:type="spellStart"/>
            <w:r w:rsidRPr="00F86EF6">
              <w:rPr>
                <w:lang w:val="en-GB"/>
              </w:rPr>
              <w:t>Charantimath</w:t>
            </w:r>
            <w:proofErr w:type="spellEnd"/>
            <w:r w:rsidRPr="00F86EF6">
              <w:rPr>
                <w:lang w:val="en-GB"/>
              </w:rPr>
              <w:t xml:space="preserve">, P. M. (2009). Total Quality Management/Poornima M. </w:t>
            </w:r>
            <w:proofErr w:type="spellStart"/>
            <w:r w:rsidRPr="00F86EF6">
              <w:rPr>
                <w:lang w:val="en-GB"/>
              </w:rPr>
              <w:t>Charantimath</w:t>
            </w:r>
            <w:proofErr w:type="spellEnd"/>
            <w:r w:rsidRPr="00F86EF6">
              <w:rPr>
                <w:lang w:val="en-GB"/>
              </w:rPr>
              <w:t>. Delhi: Dorling Kindersley.</w:t>
            </w:r>
          </w:p>
          <w:p w14:paraId="1726427C" w14:textId="77777777" w:rsidR="00155886" w:rsidRPr="00F86EF6" w:rsidRDefault="00155886" w:rsidP="009058CB">
            <w:pPr>
              <w:pStyle w:val="ListParagraph"/>
              <w:numPr>
                <w:ilvl w:val="0"/>
                <w:numId w:val="29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B) What is total quality management (TQM)? </w:t>
            </w:r>
            <w:hyperlink r:id="rId95" w:history="1">
              <w:r w:rsidRPr="00F86EF6">
                <w:rPr>
                  <w:rStyle w:val="Hyperlink"/>
                  <w:lang w:val="en-GB"/>
                </w:rPr>
                <w:t>https://asq.org/quality-resources/total-quality-management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31D148F8" w14:textId="77777777" w:rsidR="00155886" w:rsidRPr="00F86EF6" w:rsidRDefault="00155886" w:rsidP="009058CB">
            <w:pPr>
              <w:pStyle w:val="ListParagraph"/>
              <w:numPr>
                <w:ilvl w:val="0"/>
                <w:numId w:val="29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C) Total Quality Management </w:t>
            </w:r>
            <w:hyperlink r:id="rId96" w:history="1">
              <w:r w:rsidRPr="00F86EF6">
                <w:rPr>
                  <w:rStyle w:val="Hyperlink"/>
                  <w:lang w:val="en-GB"/>
                </w:rPr>
                <w:t>https://www.youtube.com/watch?v=YKwcxjUnots</w:t>
              </w:r>
            </w:hyperlink>
            <w:r w:rsidRPr="00F86EF6">
              <w:rPr>
                <w:lang w:val="en-GB"/>
              </w:rPr>
              <w:t xml:space="preserve"> (08:45)</w:t>
            </w:r>
          </w:p>
          <w:p w14:paraId="44E9153B" w14:textId="77777777" w:rsidR="00155886" w:rsidRPr="00F86EF6" w:rsidRDefault="00155886" w:rsidP="00C74611">
            <w:pPr>
              <w:rPr>
                <w:b/>
                <w:bCs/>
                <w:lang w:val="en-GB"/>
              </w:rPr>
            </w:pPr>
          </w:p>
        </w:tc>
      </w:tr>
    </w:tbl>
    <w:p w14:paraId="035129A9" w14:textId="77777777" w:rsidR="00155886" w:rsidRPr="00F86EF6" w:rsidRDefault="00155886" w:rsidP="00155886">
      <w:pPr>
        <w:rPr>
          <w:lang w:val="en-GB"/>
        </w:rPr>
      </w:pPr>
    </w:p>
    <w:p w14:paraId="5BB7E1D4" w14:textId="77777777" w:rsidR="00155886" w:rsidRPr="00F86EF6" w:rsidRDefault="00155886" w:rsidP="00155886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155886" w:rsidRPr="00F86EF6" w14:paraId="1B02D9BF" w14:textId="77777777" w:rsidTr="00C74611">
        <w:tc>
          <w:tcPr>
            <w:tcW w:w="1204" w:type="dxa"/>
          </w:tcPr>
          <w:p w14:paraId="385F6D04" w14:textId="77777777" w:rsidR="00155886" w:rsidRPr="00F86EF6" w:rsidRDefault="00155886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3FE60B9E" w14:textId="77777777" w:rsidR="00155886" w:rsidRPr="00F86EF6" w:rsidRDefault="00155886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20E146C4" wp14:editId="7D6492E2">
                  <wp:extent cx="675640" cy="675640"/>
                  <wp:effectExtent l="0" t="0" r="0" b="0"/>
                  <wp:docPr id="14" name="Grafika 4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77588C14" w14:textId="6B0C6F73" w:rsidR="00155886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155886" w:rsidRPr="00F86EF6" w14:paraId="26836A2E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57683F3D" w14:textId="77777777" w:rsidR="00155886" w:rsidRPr="00F86EF6" w:rsidRDefault="00155886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2F0561F8" w14:textId="77777777" w:rsidR="00155886" w:rsidRDefault="00AB7C19" w:rsidP="00AB7C19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Ispit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s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višestrukim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izborom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s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naglaskom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teoriju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-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napisan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kao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kolokvij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kraju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svakog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poglavlja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kao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završni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ispit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0BE1048" w14:textId="6EAAF1A6" w:rsidR="00CB1BB0" w:rsidRPr="00CB1BB0" w:rsidRDefault="00CB1BB0" w:rsidP="00CB1BB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1A8D4041" w14:textId="77777777" w:rsidR="00155886" w:rsidRPr="00F86EF6" w:rsidRDefault="00155886" w:rsidP="00155886">
      <w:pPr>
        <w:rPr>
          <w:lang w:val="en-GB"/>
        </w:rPr>
      </w:pPr>
    </w:p>
    <w:p w14:paraId="37E6B36A" w14:textId="77777777" w:rsidR="00155886" w:rsidRPr="00F86EF6" w:rsidRDefault="00155886" w:rsidP="00155886">
      <w:pPr>
        <w:rPr>
          <w:lang w:val="en-GB"/>
        </w:rPr>
      </w:pPr>
    </w:p>
    <w:p w14:paraId="287DAD05" w14:textId="77777777" w:rsidR="00155886" w:rsidRPr="00F86EF6" w:rsidRDefault="00155886" w:rsidP="00155886">
      <w:pPr>
        <w:rPr>
          <w:lang w:val="en-GB"/>
        </w:rPr>
      </w:pPr>
    </w:p>
    <w:p w14:paraId="7863658A" w14:textId="77777777" w:rsidR="00155886" w:rsidRPr="00F86EF6" w:rsidRDefault="00155886" w:rsidP="00155886">
      <w:pPr>
        <w:rPr>
          <w:rStyle w:val="Slog1-glavninasloviZnakZnak"/>
          <w:b/>
          <w:caps/>
          <w:color w:val="auto"/>
          <w:sz w:val="32"/>
          <w:szCs w:val="32"/>
          <w:lang w:val="en-GB"/>
        </w:rPr>
      </w:pPr>
    </w:p>
    <w:p w14:paraId="183B5F56" w14:textId="77777777" w:rsidR="00155886" w:rsidRPr="00F86EF6" w:rsidRDefault="00155886" w:rsidP="00155886">
      <w:pPr>
        <w:rPr>
          <w:lang w:val="en-GB"/>
        </w:rPr>
      </w:pPr>
    </w:p>
    <w:p w14:paraId="38C537FD" w14:textId="77777777" w:rsidR="00155886" w:rsidRPr="00F86EF6" w:rsidRDefault="00155886" w:rsidP="00155886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3CAD5D52" w14:textId="77777777" w:rsidR="00946262" w:rsidRPr="00F86EF6" w:rsidRDefault="00946262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61E1E608" w14:textId="77777777" w:rsidR="00946262" w:rsidRPr="00F86EF6" w:rsidRDefault="00946262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3242B98B" w14:textId="77777777" w:rsidR="00946262" w:rsidRPr="00F86EF6" w:rsidRDefault="00946262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44D4CDE8" w14:textId="77777777" w:rsidR="00946262" w:rsidRPr="00F86EF6" w:rsidRDefault="00946262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69E10870" w14:textId="790DB109" w:rsidR="00050D20" w:rsidRDefault="00050D20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4ED56472" w14:textId="77777777" w:rsidR="003059B7" w:rsidRPr="00F86EF6" w:rsidRDefault="003059B7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1D4DAC3E" w14:textId="7152391D" w:rsidR="00D049AE" w:rsidRDefault="00D049AE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7A66106F" w14:textId="389158C1" w:rsidR="00AE3C28" w:rsidRDefault="00AE3C28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3B06A347" w14:textId="08B2B95B" w:rsidR="00AE3C28" w:rsidRDefault="00AE3C28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4B7D9460" w14:textId="2BB2092F" w:rsidR="00AE3C28" w:rsidRDefault="00AE3C28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68170F89" w14:textId="57BBF534" w:rsidR="00AE3C28" w:rsidRDefault="00AE3C28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60BA9E16" w14:textId="724F95CB" w:rsidR="00AE3C28" w:rsidRDefault="00AE3C28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72328AD9" w14:textId="18059BA6" w:rsidR="00AE3C28" w:rsidRDefault="00AE3C28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2A30E9AD" w14:textId="3181586E" w:rsidR="00AE3C28" w:rsidRDefault="00AE3C28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4A2A51D9" w14:textId="5492BC29" w:rsidR="00AE3C28" w:rsidRDefault="00AE3C28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1C4951EE" w14:textId="43D8D38E" w:rsidR="00AE3C28" w:rsidRDefault="00AE3C28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7038BBFC" w14:textId="4B90A4BD" w:rsidR="00AE3C28" w:rsidRDefault="00AE3C28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070CB99C" w14:textId="77777777" w:rsidR="00AE3C28" w:rsidRDefault="00AE3C28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1F07594E" w14:textId="77777777" w:rsidR="00050D20" w:rsidRPr="00F86EF6" w:rsidRDefault="00050D20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2CB4ADE6" w14:textId="2A800ED2" w:rsidR="00050D20" w:rsidRPr="00F86EF6" w:rsidRDefault="00050D20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0DC565F5" w14:textId="06D006E7" w:rsidR="00050D20" w:rsidRDefault="00050D20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75A590ED" w14:textId="2DEFF019" w:rsidR="000577B1" w:rsidRDefault="000577B1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68DAAF5E" w14:textId="2886A382" w:rsidR="000577B1" w:rsidRDefault="000577B1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503B7D74" w14:textId="1548B312" w:rsidR="000577B1" w:rsidRDefault="000577B1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210A6A8B" w14:textId="27A62865" w:rsidR="000577B1" w:rsidRDefault="000577B1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2C6872A0" w14:textId="3E0225FD" w:rsidR="000577B1" w:rsidRDefault="000577B1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737827C9" w14:textId="77777777" w:rsidR="000577B1" w:rsidRPr="00F86EF6" w:rsidRDefault="000577B1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757D2E31" w14:textId="21DB6C0F" w:rsidR="0080342B" w:rsidRPr="00F86EF6" w:rsidRDefault="0080342B" w:rsidP="00425F46">
      <w:pPr>
        <w:pStyle w:val="Title"/>
        <w:jc w:val="both"/>
        <w:rPr>
          <w:rStyle w:val="Slog1-glavninasloviZnakZnak"/>
          <w:color w:val="auto"/>
          <w:lang w:val="en-GB"/>
        </w:rPr>
      </w:pPr>
    </w:p>
    <w:p w14:paraId="37A8E660" w14:textId="27FCD2C6" w:rsidR="00946262" w:rsidRPr="00F86EF6" w:rsidRDefault="00CB6A02" w:rsidP="00AC4A37">
      <w:pPr>
        <w:pStyle w:val="Title"/>
        <w:numPr>
          <w:ilvl w:val="0"/>
          <w:numId w:val="115"/>
        </w:numPr>
        <w:rPr>
          <w:lang w:val="en-GB"/>
        </w:rPr>
      </w:pPr>
      <w:bookmarkStart w:id="76" w:name="_Toc75162189"/>
      <w:r>
        <w:rPr>
          <w:rStyle w:val="Slog1-glavninasloviZnakZnak"/>
          <w:color w:val="auto"/>
          <w:lang w:val="en-GB"/>
        </w:rPr>
        <w:t>TEORIJE INOVACIJA</w:t>
      </w:r>
      <w:bookmarkEnd w:id="76"/>
    </w:p>
    <w:p w14:paraId="4D95B267" w14:textId="42D3A7F8" w:rsidR="000346FF" w:rsidRPr="00F86EF6" w:rsidRDefault="000346FF" w:rsidP="000346FF">
      <w:pPr>
        <w:rPr>
          <w:rStyle w:val="Slog3-imeinpriimekavtorjevZnakZnak"/>
          <w:b w:val="0"/>
          <w:sz w:val="20"/>
          <w:lang w:val="en-GB"/>
        </w:rPr>
      </w:pPr>
    </w:p>
    <w:p w14:paraId="4CDFABEF" w14:textId="6D406F03" w:rsidR="000346FF" w:rsidRPr="00F86EF6" w:rsidRDefault="000346FF" w:rsidP="000346FF">
      <w:pPr>
        <w:rPr>
          <w:rStyle w:val="Slog3-imeinpriimekavtorjevZnakZnak"/>
          <w:b w:val="0"/>
          <w:sz w:val="20"/>
          <w:lang w:val="en-GB"/>
        </w:rPr>
      </w:pPr>
      <w:r w:rsidRPr="00F86EF6">
        <w:rPr>
          <w:rStyle w:val="Slog3-imeinpriimekavtorjevZnakZnak"/>
          <w:b w:val="0"/>
          <w:noProof/>
          <w:sz w:val="20"/>
          <w:lang w:val="hr-HR" w:eastAsia="hr-HR"/>
        </w:rPr>
        <w:lastRenderedPageBreak/>
        <w:drawing>
          <wp:inline distT="0" distB="0" distL="0" distR="0" wp14:anchorId="1692A210" wp14:editId="2CA7CDDB">
            <wp:extent cx="5768340" cy="4061460"/>
            <wp:effectExtent l="0" t="0" r="0" b="0"/>
            <wp:docPr id="34" name="Slika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8340" cy="40614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FA42E5" w14:textId="404C34CF" w:rsidR="00425F46" w:rsidRPr="00F86EF6" w:rsidRDefault="00E64DD8" w:rsidP="00E64DD8">
      <w:pPr>
        <w:pStyle w:val="Caption"/>
        <w:rPr>
          <w:lang w:val="en-GB" w:eastAsia="sl-SI"/>
        </w:rPr>
      </w:pPr>
      <w:bookmarkStart w:id="77" w:name="_Toc74926384"/>
      <w:bookmarkStart w:id="78" w:name="_Toc75162250"/>
      <w:r>
        <w:t xml:space="preserve">Slika </w:t>
      </w:r>
      <w:r>
        <w:fldChar w:fldCharType="begin"/>
      </w:r>
      <w:r>
        <w:instrText xml:space="preserve"> SEQ Slika \* ARABIC </w:instrText>
      </w:r>
      <w:r>
        <w:fldChar w:fldCharType="separate"/>
      </w:r>
      <w:r w:rsidR="00111079">
        <w:rPr>
          <w:noProof/>
        </w:rPr>
        <w:t>6</w:t>
      </w:r>
      <w:r>
        <w:fldChar w:fldCharType="end"/>
      </w:r>
      <w:r w:rsidR="003059B7">
        <w:rPr>
          <w:lang w:val="en-GB"/>
        </w:rPr>
        <w:t>: Marker</w:t>
      </w:r>
      <w:bookmarkEnd w:id="77"/>
      <w:bookmarkEnd w:id="78"/>
    </w:p>
    <w:p w14:paraId="7452F610" w14:textId="77777777" w:rsidR="00422AA3" w:rsidRPr="00F86EF6" w:rsidRDefault="00422AA3" w:rsidP="00425F46">
      <w:pPr>
        <w:rPr>
          <w:lang w:val="en-GB" w:eastAsia="sl-SI"/>
        </w:rPr>
      </w:pPr>
    </w:p>
    <w:p w14:paraId="35C8A7C6" w14:textId="5675A525" w:rsidR="00244EB1" w:rsidRPr="00AC4A37" w:rsidRDefault="00CB6A02" w:rsidP="00AC4A37">
      <w:pPr>
        <w:pStyle w:val="Heading1"/>
        <w:numPr>
          <w:ilvl w:val="0"/>
          <w:numId w:val="12"/>
        </w:numPr>
        <w:rPr>
          <w:rStyle w:val="Slog1-glavninasloviZnakZnak"/>
          <w:caps w:val="0"/>
          <w:color w:val="auto"/>
          <w:sz w:val="32"/>
        </w:rPr>
      </w:pPr>
      <w:bookmarkStart w:id="79" w:name="_Toc75162190"/>
      <w:r w:rsidRPr="00AC4A37">
        <w:rPr>
          <w:rStyle w:val="Slog1-glavninasloviZnakZnak"/>
          <w:caps w:val="0"/>
          <w:color w:val="auto"/>
          <w:sz w:val="32"/>
        </w:rPr>
        <w:t>UVOD U INOVACIJE</w:t>
      </w:r>
      <w:bookmarkEnd w:id="79"/>
    </w:p>
    <w:p w14:paraId="110F9703" w14:textId="1E210E28" w:rsidR="0034757C" w:rsidRPr="00F86EF6" w:rsidRDefault="0034757C" w:rsidP="0034757C">
      <w:pPr>
        <w:rPr>
          <w:lang w:val="en-GB" w:eastAsia="sl-SI"/>
        </w:rPr>
      </w:pPr>
    </w:p>
    <w:p w14:paraId="5201366A" w14:textId="77777777" w:rsidR="0034757C" w:rsidRPr="00F86EF6" w:rsidRDefault="0034757C" w:rsidP="0034757C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34757C" w:rsidRPr="00F86EF6" w14:paraId="082B9374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139169A3" w14:textId="77777777" w:rsidR="0034757C" w:rsidRPr="00F86EF6" w:rsidRDefault="0034757C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5B308041" wp14:editId="6EB52CF4">
                  <wp:extent cx="675640" cy="675640"/>
                  <wp:effectExtent l="0" t="0" r="0" b="0"/>
                  <wp:docPr id="15" name="Grafika 7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4C8E3F9F" w14:textId="0B204DE2" w:rsidR="0034757C" w:rsidRPr="00F86EF6" w:rsidRDefault="00852517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34757C" w:rsidRPr="00F86EF6" w14:paraId="56A1712D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4B5A19CE" w14:textId="77777777" w:rsidR="00CB1BB0" w:rsidRDefault="00E2316D" w:rsidP="00E2316D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 </w:t>
            </w:r>
          </w:p>
          <w:p w14:paraId="2FFF4E94" w14:textId="05557614" w:rsidR="00E2316D" w:rsidRDefault="00E2316D" w:rsidP="00E2316D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70764015" w14:textId="3BD9AD5F" w:rsidR="00E2316D" w:rsidRPr="00FC0092" w:rsidRDefault="005134A2" w:rsidP="00E2316D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2316D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AC470B5" w14:textId="3E41A818" w:rsidR="0034757C" w:rsidRPr="00E2316D" w:rsidRDefault="00E2316D" w:rsidP="00C74611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in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>ternetskom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(B)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koju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5134A2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dredi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459AD4F2" w14:textId="38DFD154" w:rsidR="00E2316D" w:rsidRPr="00E2316D" w:rsidRDefault="005134A2" w:rsidP="00E2316D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E2316D"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2316D" w:rsidRPr="00E2316D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E2316D"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2316D" w:rsidRPr="00E2316D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E2316D"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2316D" w:rsidRPr="00E2316D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E2316D"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5FE81B3C" w14:textId="777D13B0" w:rsidR="00E2316D" w:rsidRPr="00E2316D" w:rsidRDefault="00E2316D" w:rsidP="00E2316D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4B466622" w14:textId="77777777" w:rsidR="0034757C" w:rsidRDefault="00E2316D" w:rsidP="00E2316D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Donošenje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zaključaka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za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01311DF" w14:textId="5A9CC535" w:rsidR="00CB1BB0" w:rsidRPr="00F86EF6" w:rsidRDefault="00CB1BB0" w:rsidP="00CB1BB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0A7FB680" w14:textId="77777777" w:rsidR="0034757C" w:rsidRPr="00F86EF6" w:rsidRDefault="0034757C" w:rsidP="0034757C">
      <w:pPr>
        <w:rPr>
          <w:lang w:val="en-GB"/>
        </w:rPr>
      </w:pPr>
    </w:p>
    <w:p w14:paraId="6088F63C" w14:textId="77777777" w:rsidR="0034757C" w:rsidRPr="00F86EF6" w:rsidRDefault="0034757C" w:rsidP="0034757C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34757C" w:rsidRPr="00F86EF6" w14:paraId="4722D120" w14:textId="77777777" w:rsidTr="00C74611">
        <w:tc>
          <w:tcPr>
            <w:tcW w:w="1261" w:type="dxa"/>
            <w:vAlign w:val="center"/>
          </w:tcPr>
          <w:p w14:paraId="015B3C4F" w14:textId="77777777" w:rsidR="0034757C" w:rsidRPr="00F86EF6" w:rsidRDefault="0034757C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378A89B2" wp14:editId="58D151A5">
                  <wp:extent cx="664028" cy="664028"/>
                  <wp:effectExtent l="0" t="0" r="0" b="0"/>
                  <wp:docPr id="17" name="Grafika 8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24255461" w14:textId="171AEEC0" w:rsidR="0034757C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34757C" w:rsidRPr="00F86EF6" w14:paraId="4AE3A293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1DBD8D55" w14:textId="77777777" w:rsidR="0034757C" w:rsidRPr="00F86EF6" w:rsidRDefault="0034757C" w:rsidP="00C74611">
            <w:pPr>
              <w:rPr>
                <w:lang w:val="en-GB"/>
              </w:rPr>
            </w:pPr>
          </w:p>
          <w:p w14:paraId="0BE3C9CD" w14:textId="4662C36E" w:rsidR="0034757C" w:rsidRPr="00F86EF6" w:rsidRDefault="0034757C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Laverty, M. </w:t>
            </w:r>
            <w:r w:rsidR="00BD7077" w:rsidRPr="00F86EF6">
              <w:rPr>
                <w:lang w:val="en-GB"/>
              </w:rPr>
              <w:t>and</w:t>
            </w:r>
            <w:r w:rsidRPr="00F86EF6">
              <w:rPr>
                <w:lang w:val="en-GB"/>
              </w:rPr>
              <w:t xml:space="preserve"> Littel, C. (2020). [</w:t>
            </w:r>
            <w:proofErr w:type="spellStart"/>
            <w:r w:rsidRPr="00F86EF6">
              <w:rPr>
                <w:lang w:val="en-GB"/>
              </w:rPr>
              <w:t>eTextbook</w:t>
            </w:r>
            <w:proofErr w:type="spellEnd"/>
            <w:r w:rsidRPr="00F86EF6">
              <w:rPr>
                <w:lang w:val="en-GB"/>
              </w:rPr>
              <w:t>] Entrepreneurship.</w:t>
            </w:r>
          </w:p>
          <w:p w14:paraId="3CC181BC" w14:textId="77777777" w:rsidR="0034757C" w:rsidRPr="00F86EF6" w:rsidRDefault="0034757C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Innovation: Definition, types of innovation and business examples</w:t>
            </w:r>
          </w:p>
          <w:p w14:paraId="669ACEFA" w14:textId="77777777" w:rsidR="0034757C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98" w:history="1">
              <w:r w:rsidR="0034757C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youmatter.world/en/definition/definitions-innovation-definition-types-examples/</w:t>
              </w:r>
            </w:hyperlink>
            <w:r w:rsidR="0034757C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5C034A2D" w14:textId="77777777" w:rsidR="0034757C" w:rsidRPr="00F86EF6" w:rsidRDefault="0034757C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Types of Innovation</w:t>
            </w:r>
          </w:p>
          <w:p w14:paraId="054175C5" w14:textId="77777777" w:rsidR="0034757C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99" w:history="1">
              <w:r w:rsidR="0034757C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techblog.constantcontact.com/software-development/types-of-innovation/</w:t>
              </w:r>
            </w:hyperlink>
            <w:r w:rsidR="0034757C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3B4FBCBD" w14:textId="77777777" w:rsidR="0034757C" w:rsidRPr="00F86EF6" w:rsidRDefault="0034757C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Introduction to Innovation </w:t>
            </w:r>
            <w:hyperlink r:id="rId100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rLA-vVLNvws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4:17)</w:t>
            </w:r>
          </w:p>
          <w:p w14:paraId="7D088502" w14:textId="77777777" w:rsidR="0034757C" w:rsidRPr="00F86EF6" w:rsidRDefault="0034757C" w:rsidP="00C74611">
            <w:pPr>
              <w:pStyle w:val="Naslov21"/>
              <w:numPr>
                <w:ilvl w:val="0"/>
                <w:numId w:val="0"/>
              </w:numPr>
              <w:ind w:left="360"/>
              <w:rPr>
                <w:rFonts w:ascii="Arial" w:hAnsi="Arial" w:cs="Arial"/>
                <w:lang w:val="en-GB"/>
              </w:rPr>
            </w:pPr>
          </w:p>
        </w:tc>
      </w:tr>
    </w:tbl>
    <w:p w14:paraId="19E0BD31" w14:textId="77777777" w:rsidR="0034757C" w:rsidRPr="00F86EF6" w:rsidRDefault="0034757C" w:rsidP="0034757C">
      <w:pPr>
        <w:rPr>
          <w:lang w:val="en-GB"/>
        </w:rPr>
      </w:pPr>
    </w:p>
    <w:p w14:paraId="5DC6C7D5" w14:textId="77777777" w:rsidR="0034757C" w:rsidRPr="00F86EF6" w:rsidRDefault="0034757C" w:rsidP="0034757C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34757C" w:rsidRPr="00F86EF6" w14:paraId="3871A10C" w14:textId="77777777" w:rsidTr="00C74611">
        <w:tc>
          <w:tcPr>
            <w:tcW w:w="1204" w:type="dxa"/>
          </w:tcPr>
          <w:p w14:paraId="2DED17B6" w14:textId="77777777" w:rsidR="0034757C" w:rsidRPr="00F86EF6" w:rsidRDefault="0034757C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7BB37914" w14:textId="77777777" w:rsidR="0034757C" w:rsidRPr="00F86EF6" w:rsidRDefault="0034757C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1361AED" wp14:editId="43B3FD32">
                  <wp:extent cx="675640" cy="675640"/>
                  <wp:effectExtent l="0" t="0" r="0" b="0"/>
                  <wp:docPr id="18" name="Grafika 9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2F38FDE9" w14:textId="7B056330" w:rsidR="0034757C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34757C" w:rsidRPr="00F86EF6" w14:paraId="7C428817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7A3C152F" w14:textId="77777777" w:rsidR="0034757C" w:rsidRPr="00F86EF6" w:rsidRDefault="0034757C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3D9B52E1" w14:textId="0AC762A0" w:rsidR="00AB7C19" w:rsidRPr="00CB1BB0" w:rsidRDefault="00AB7C19" w:rsidP="0036590F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Ispit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s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višestrukim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izborom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s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naglaskom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teoriju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-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napisan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kao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kolokvij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kraju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svakog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poglavlja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kao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završni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ispit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CE405DC" w14:textId="77777777" w:rsidR="00CB1BB0" w:rsidRDefault="0036590F" w:rsidP="0036590F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 w:rsid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3270DA0" w14:textId="330BF5DE" w:rsidR="0034757C" w:rsidRPr="00F86EF6" w:rsidRDefault="0036590F" w:rsidP="00CB1BB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</w:tc>
      </w:tr>
    </w:tbl>
    <w:p w14:paraId="1F6BD9D0" w14:textId="77777777" w:rsidR="0034757C" w:rsidRPr="00F86EF6" w:rsidRDefault="0034757C" w:rsidP="0034757C">
      <w:pPr>
        <w:rPr>
          <w:lang w:val="en-GB"/>
        </w:rPr>
      </w:pPr>
    </w:p>
    <w:p w14:paraId="454EC00F" w14:textId="792AD52A" w:rsidR="00244EB1" w:rsidRPr="00F86EF6" w:rsidRDefault="00D049AE" w:rsidP="00D049AE">
      <w:pPr>
        <w:jc w:val="left"/>
        <w:rPr>
          <w:lang w:val="en-GB" w:eastAsia="sl-SI"/>
        </w:rPr>
      </w:pPr>
      <w:r>
        <w:rPr>
          <w:lang w:val="en-GB" w:eastAsia="sl-SI"/>
        </w:rPr>
        <w:br w:type="page"/>
      </w:r>
    </w:p>
    <w:p w14:paraId="414A7A91" w14:textId="3D384941" w:rsidR="00244EB1" w:rsidRPr="00AC4A37" w:rsidRDefault="00CB6A02" w:rsidP="00AC4A37">
      <w:pPr>
        <w:pStyle w:val="Heading1"/>
        <w:numPr>
          <w:ilvl w:val="0"/>
          <w:numId w:val="12"/>
        </w:numPr>
        <w:rPr>
          <w:rStyle w:val="Slog1-glavninasloviZnakZnak"/>
          <w:color w:val="auto"/>
          <w:sz w:val="32"/>
          <w:lang w:val="it-IT"/>
        </w:rPr>
      </w:pPr>
      <w:bookmarkStart w:id="80" w:name="_Toc75162191"/>
      <w:r w:rsidRPr="00AC4A37">
        <w:rPr>
          <w:rStyle w:val="Slog1-glavninasloviZnakZnak"/>
          <w:caps w:val="0"/>
          <w:color w:val="auto"/>
          <w:sz w:val="32"/>
          <w:lang w:val="it-IT"/>
        </w:rPr>
        <w:lastRenderedPageBreak/>
        <w:t xml:space="preserve">DEFINIRANJE POJMOVA INOVACIJA (NOVA IDEJA, INOVACIJA, IZUM </w:t>
      </w:r>
      <w:r w:rsidR="005543AF" w:rsidRPr="00AC4A37">
        <w:rPr>
          <w:rStyle w:val="Slog1-glavninasloviZnakZnak"/>
          <w:caps w:val="0"/>
          <w:color w:val="auto"/>
          <w:sz w:val="32"/>
          <w:lang w:val="it-IT"/>
        </w:rPr>
        <w:t>…)</w:t>
      </w:r>
      <w:bookmarkEnd w:id="80"/>
    </w:p>
    <w:p w14:paraId="6224C868" w14:textId="07AA9A46" w:rsidR="00244EB1" w:rsidRPr="00CB6A02" w:rsidRDefault="00244EB1" w:rsidP="00244EB1">
      <w:pPr>
        <w:rPr>
          <w:lang w:val="it-IT" w:eastAsia="sl-SI"/>
        </w:rPr>
      </w:pPr>
    </w:p>
    <w:p w14:paraId="463AB3A4" w14:textId="77777777" w:rsidR="00463E9C" w:rsidRPr="00CB6A02" w:rsidRDefault="00463E9C" w:rsidP="00463E9C">
      <w:pPr>
        <w:rPr>
          <w:lang w:val="it-IT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463E9C" w:rsidRPr="00F86EF6" w14:paraId="5BB6A971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550A6B20" w14:textId="77777777" w:rsidR="00463E9C" w:rsidRPr="00F86EF6" w:rsidRDefault="00463E9C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0468D1A" wp14:editId="5DA0113C">
                  <wp:extent cx="675640" cy="675640"/>
                  <wp:effectExtent l="0" t="0" r="0" b="0"/>
                  <wp:docPr id="20" name="Grafika 12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0BBC8E95" w14:textId="5C9DB06B" w:rsidR="00463E9C" w:rsidRPr="00F86EF6" w:rsidRDefault="00852517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463E9C" w:rsidRPr="00F86EF6" w14:paraId="4D63CF2A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5D621869" w14:textId="77777777" w:rsidR="00CB1BB0" w:rsidRDefault="00CB1BB0" w:rsidP="00852517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07D4FF83" w14:textId="12DEB86A" w:rsidR="00852517" w:rsidRDefault="00852517" w:rsidP="00852517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115AF4EC" w14:textId="1129EDD1" w:rsidR="00852517" w:rsidRPr="00FC0092" w:rsidRDefault="005134A2" w:rsidP="00852517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72C0E57E" w14:textId="46120C31" w:rsidR="004D7151" w:rsidRPr="00852517" w:rsidRDefault="00852517" w:rsidP="00852517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in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>ternetskom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(B)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koju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5134A2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dredi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E2316D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4A6441EA" w14:textId="36218EDE" w:rsidR="00852517" w:rsidRPr="00852517" w:rsidRDefault="00852517" w:rsidP="00852517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Stude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nti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analiziraju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zakonodavstvo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I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u</w:t>
            </w: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ed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za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lektualno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vlasništvo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7058F30F" w14:textId="77777777" w:rsidR="00463E9C" w:rsidRDefault="00852517" w:rsidP="00852517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D0113DD" w14:textId="2277FE06" w:rsidR="00CB1BB0" w:rsidRPr="00F86EF6" w:rsidRDefault="00CB1BB0" w:rsidP="00CB1BB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090F5BD9" w14:textId="77777777" w:rsidR="00463E9C" w:rsidRPr="00F86EF6" w:rsidRDefault="00463E9C" w:rsidP="00463E9C">
      <w:pPr>
        <w:rPr>
          <w:lang w:val="en-GB"/>
        </w:rPr>
      </w:pPr>
    </w:p>
    <w:p w14:paraId="2D43424A" w14:textId="77777777" w:rsidR="00463E9C" w:rsidRPr="00F86EF6" w:rsidRDefault="00463E9C" w:rsidP="00463E9C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463E9C" w:rsidRPr="00F86EF6" w14:paraId="65575A8E" w14:textId="77777777" w:rsidTr="00C74611">
        <w:tc>
          <w:tcPr>
            <w:tcW w:w="1261" w:type="dxa"/>
            <w:vAlign w:val="center"/>
          </w:tcPr>
          <w:p w14:paraId="0852DC0A" w14:textId="77777777" w:rsidR="00463E9C" w:rsidRPr="00F86EF6" w:rsidRDefault="00463E9C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60C20F20" wp14:editId="0FCB20C9">
                  <wp:extent cx="664028" cy="664028"/>
                  <wp:effectExtent l="0" t="0" r="0" b="0"/>
                  <wp:docPr id="21" name="Grafika 14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6DD02639" w14:textId="393972C5" w:rsidR="00463E9C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463E9C" w:rsidRPr="00F86EF6" w14:paraId="68CB3B02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6339F18B" w14:textId="77777777" w:rsidR="00463E9C" w:rsidRPr="00F86EF6" w:rsidRDefault="00463E9C" w:rsidP="00C74611">
            <w:pPr>
              <w:rPr>
                <w:lang w:val="en-GB"/>
              </w:rPr>
            </w:pPr>
          </w:p>
          <w:p w14:paraId="40F45A48" w14:textId="0BC0642E" w:rsidR="00463E9C" w:rsidRPr="00F86EF6" w:rsidRDefault="00463E9C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szCs w:val="24"/>
                <w:lang w:val="en-GB"/>
              </w:rPr>
            </w:pPr>
            <w:r w:rsidRPr="00F86EF6">
              <w:rPr>
                <w:lang w:val="en-GB"/>
              </w:rPr>
              <w:t xml:space="preserve">(A) </w:t>
            </w:r>
            <w:r w:rsidRPr="00F86EF6">
              <w:rPr>
                <w:szCs w:val="24"/>
                <w:lang w:val="en-GB"/>
              </w:rPr>
              <w:t>Laverty, M. and Littel, C. (2020). [</w:t>
            </w:r>
            <w:proofErr w:type="spellStart"/>
            <w:r w:rsidRPr="00F86EF6">
              <w:rPr>
                <w:szCs w:val="24"/>
                <w:lang w:val="en-GB"/>
              </w:rPr>
              <w:t>eTextbook</w:t>
            </w:r>
            <w:proofErr w:type="spellEnd"/>
            <w:r w:rsidRPr="00F86EF6">
              <w:rPr>
                <w:szCs w:val="24"/>
                <w:lang w:val="en-GB"/>
              </w:rPr>
              <w:t>] Entrepreneurship.</w:t>
            </w:r>
          </w:p>
          <w:p w14:paraId="79384E80" w14:textId="77777777" w:rsidR="00463E9C" w:rsidRPr="00F86EF6" w:rsidRDefault="00463E9C" w:rsidP="009058CB">
            <w:pPr>
              <w:pStyle w:val="ListParagraph"/>
              <w:numPr>
                <w:ilvl w:val="0"/>
                <w:numId w:val="22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B) What is Innovation? </w:t>
            </w:r>
            <w:hyperlink r:id="rId101" w:history="1">
              <w:r w:rsidRPr="00F86EF6">
                <w:rPr>
                  <w:rStyle w:val="Hyperlink"/>
                  <w:lang w:val="en-GB"/>
                </w:rPr>
                <w:t>https://innolytics-innovation.com/what-is-innovation/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0028763F" w14:textId="77777777" w:rsidR="00463E9C" w:rsidRPr="00F86EF6" w:rsidRDefault="00463E9C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B)Creativity, Innovation, and Invention: How They Differ </w:t>
            </w:r>
            <w:hyperlink r:id="rId102" w:history="1">
              <w:r w:rsidRPr="00F86EF6">
                <w:rPr>
                  <w:rStyle w:val="Hyperlink"/>
                  <w:szCs w:val="24"/>
                  <w:lang w:val="en-GB"/>
                </w:rPr>
                <w:t>https://openstax.org/books/entrepreneurship/pages/4-2-creativity-innovation-and-invention-how-they-differ</w:t>
              </w:r>
            </w:hyperlink>
            <w:r w:rsidRPr="00F86EF6">
              <w:rPr>
                <w:szCs w:val="24"/>
                <w:lang w:val="en-GB"/>
              </w:rPr>
              <w:t xml:space="preserve"> </w:t>
            </w:r>
          </w:p>
          <w:p w14:paraId="2B4CF82C" w14:textId="353B817D" w:rsidR="00463E9C" w:rsidRPr="00F86EF6" w:rsidRDefault="00463E9C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E) </w:t>
            </w:r>
            <w:r w:rsidR="004F3794" w:rsidRPr="00F86EF6">
              <w:rPr>
                <w:lang w:val="en-GB"/>
              </w:rPr>
              <w:t>National and supranational legislation</w:t>
            </w:r>
            <w:r w:rsidRPr="00F86EF6">
              <w:rPr>
                <w:lang w:val="en-GB"/>
              </w:rPr>
              <w:t>.</w:t>
            </w:r>
          </w:p>
          <w:p w14:paraId="42D98D0C" w14:textId="6856D7D2" w:rsidR="00463E9C" w:rsidRPr="00F86EF6" w:rsidRDefault="00463E9C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E) </w:t>
            </w:r>
            <w:r w:rsidR="009E5E89" w:rsidRPr="00F86EF6">
              <w:rPr>
                <w:lang w:val="en-GB"/>
              </w:rPr>
              <w:t>Intellectual Property Office</w:t>
            </w:r>
            <w:r w:rsidRPr="00F86EF6">
              <w:rPr>
                <w:lang w:val="en-GB"/>
              </w:rPr>
              <w:t>.</w:t>
            </w:r>
          </w:p>
          <w:p w14:paraId="2F04DE27" w14:textId="77777777" w:rsidR="00463E9C" w:rsidRPr="00F86EF6" w:rsidRDefault="00463E9C" w:rsidP="00C74611">
            <w:pPr>
              <w:pStyle w:val="ListParagraph"/>
              <w:widowControl w:val="0"/>
              <w:autoSpaceDE w:val="0"/>
              <w:autoSpaceDN w:val="0"/>
              <w:adjustRightInd w:val="0"/>
              <w:ind w:left="720"/>
              <w:rPr>
                <w:lang w:val="en-GB"/>
              </w:rPr>
            </w:pPr>
          </w:p>
        </w:tc>
      </w:tr>
    </w:tbl>
    <w:p w14:paraId="57A3A872" w14:textId="77777777" w:rsidR="00463E9C" w:rsidRPr="00F86EF6" w:rsidRDefault="00463E9C" w:rsidP="00463E9C">
      <w:pPr>
        <w:rPr>
          <w:lang w:val="en-GB"/>
        </w:rPr>
      </w:pPr>
    </w:p>
    <w:p w14:paraId="3C820CC2" w14:textId="77777777" w:rsidR="00463E9C" w:rsidRPr="00F86EF6" w:rsidRDefault="00463E9C" w:rsidP="00463E9C">
      <w:pPr>
        <w:rPr>
          <w:lang w:val="en-GB"/>
        </w:rPr>
      </w:pPr>
    </w:p>
    <w:p w14:paraId="6430452B" w14:textId="77777777" w:rsidR="00463E9C" w:rsidRPr="00F86EF6" w:rsidRDefault="00463E9C" w:rsidP="00463E9C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463E9C" w:rsidRPr="00F86EF6" w14:paraId="0D149A55" w14:textId="77777777" w:rsidTr="00C74611">
        <w:tc>
          <w:tcPr>
            <w:tcW w:w="1204" w:type="dxa"/>
          </w:tcPr>
          <w:p w14:paraId="2ADA6288" w14:textId="77777777" w:rsidR="00463E9C" w:rsidRPr="00F86EF6" w:rsidRDefault="00463E9C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1702C211" w14:textId="77777777" w:rsidR="00463E9C" w:rsidRPr="00F86EF6" w:rsidRDefault="00463E9C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EB5708B" wp14:editId="11AB872D">
                  <wp:extent cx="675640" cy="675640"/>
                  <wp:effectExtent l="0" t="0" r="0" b="0"/>
                  <wp:docPr id="683" name="Grafika 683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5FDBC4AA" w14:textId="60D638F2" w:rsidR="00463E9C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463E9C" w:rsidRPr="00F86EF6" w14:paraId="31C13CCD" w14:textId="77777777" w:rsidTr="0036590F">
        <w:trPr>
          <w:trHeight w:val="1095"/>
        </w:trPr>
        <w:tc>
          <w:tcPr>
            <w:tcW w:w="9284" w:type="dxa"/>
            <w:gridSpan w:val="2"/>
            <w:shd w:val="clear" w:color="auto" w:fill="FFF2CC" w:themeFill="accent4" w:themeFillTint="33"/>
          </w:tcPr>
          <w:p w14:paraId="6A7169EC" w14:textId="77777777" w:rsidR="00463E9C" w:rsidRPr="00F86EF6" w:rsidRDefault="00463E9C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4F078D03" w14:textId="6FB99523" w:rsidR="00AB7C19" w:rsidRDefault="00AB7C19" w:rsidP="00AB7C19">
            <w:pPr>
              <w:numPr>
                <w:ilvl w:val="0"/>
                <w:numId w:val="18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I</w:t>
            </w:r>
            <w:r w:rsidRPr="00AB7C19">
              <w:rPr>
                <w:lang w:val="en-GB"/>
              </w:rPr>
              <w:t>spit</w:t>
            </w:r>
            <w:proofErr w:type="spellEnd"/>
            <w:r w:rsidRPr="00AB7C19">
              <w:rPr>
                <w:lang w:val="en-GB"/>
              </w:rPr>
              <w:t xml:space="preserve"> s </w:t>
            </w:r>
            <w:proofErr w:type="spellStart"/>
            <w:r w:rsidRPr="00AB7C19">
              <w:rPr>
                <w:lang w:val="en-GB"/>
              </w:rPr>
              <w:t>više</w:t>
            </w:r>
            <w:r>
              <w:rPr>
                <w:lang w:val="en-GB"/>
              </w:rPr>
              <w:t>strukim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izborom</w:t>
            </w:r>
            <w:proofErr w:type="spellEnd"/>
            <w:r w:rsidRPr="00AB7C19">
              <w:rPr>
                <w:lang w:val="en-GB"/>
              </w:rPr>
              <w:t xml:space="preserve"> s </w:t>
            </w:r>
            <w:proofErr w:type="spellStart"/>
            <w:r w:rsidRPr="00AB7C19">
              <w:rPr>
                <w:lang w:val="en-GB"/>
              </w:rPr>
              <w:t>naglaskom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na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teoriju</w:t>
            </w:r>
            <w:proofErr w:type="spellEnd"/>
            <w:r w:rsidRPr="00AB7C19">
              <w:rPr>
                <w:lang w:val="en-GB"/>
              </w:rPr>
              <w:t xml:space="preserve"> - </w:t>
            </w:r>
            <w:proofErr w:type="spellStart"/>
            <w:r w:rsidRPr="00AB7C19">
              <w:rPr>
                <w:lang w:val="en-GB"/>
              </w:rPr>
              <w:t>napisan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ao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olokvij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na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raju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svakog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poglavlja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ili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ao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završni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ispit</w:t>
            </w:r>
            <w:proofErr w:type="spellEnd"/>
            <w:r w:rsidRPr="00AB7C19">
              <w:rPr>
                <w:lang w:val="en-GB"/>
              </w:rPr>
              <w:t>.</w:t>
            </w:r>
          </w:p>
          <w:p w14:paraId="49979562" w14:textId="39BD75CA" w:rsidR="00852517" w:rsidRDefault="005134A2" w:rsidP="00852517">
            <w:pPr>
              <w:numPr>
                <w:ilvl w:val="0"/>
                <w:numId w:val="18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Nastavnik</w:t>
            </w:r>
            <w:proofErr w:type="spellEnd"/>
            <w:r w:rsidR="00EE1BDF">
              <w:rPr>
                <w:lang w:val="en-GB"/>
              </w:rPr>
              <w:t xml:space="preserve"> </w:t>
            </w:r>
            <w:proofErr w:type="spellStart"/>
            <w:r w:rsidR="00EE1BDF">
              <w:rPr>
                <w:lang w:val="en-GB"/>
              </w:rPr>
              <w:t>prati</w:t>
            </w:r>
            <w:proofErr w:type="spellEnd"/>
            <w:r w:rsidR="00EE1BDF">
              <w:rPr>
                <w:lang w:val="en-GB"/>
              </w:rPr>
              <w:t xml:space="preserve"> </w:t>
            </w:r>
            <w:proofErr w:type="spellStart"/>
            <w:r w:rsidR="00EE1BDF">
              <w:rPr>
                <w:lang w:val="en-GB"/>
              </w:rPr>
              <w:t>i</w:t>
            </w:r>
            <w:proofErr w:type="spellEnd"/>
            <w:r w:rsidR="00EE1BDF">
              <w:rPr>
                <w:lang w:val="en-GB"/>
              </w:rPr>
              <w:t xml:space="preserve"> </w:t>
            </w:r>
            <w:proofErr w:type="spellStart"/>
            <w:r w:rsidR="00EE1BDF">
              <w:rPr>
                <w:lang w:val="en-GB"/>
              </w:rPr>
              <w:t>ocjenjuje</w:t>
            </w:r>
            <w:proofErr w:type="spellEnd"/>
            <w:r w:rsidR="00852517" w:rsidRPr="00852517">
              <w:rPr>
                <w:lang w:val="en-GB"/>
              </w:rPr>
              <w:t xml:space="preserve"> </w:t>
            </w:r>
            <w:proofErr w:type="spellStart"/>
            <w:r w:rsidR="00852517" w:rsidRPr="00852517">
              <w:rPr>
                <w:lang w:val="en-GB"/>
              </w:rPr>
              <w:t>napredak</w:t>
            </w:r>
            <w:proofErr w:type="spellEnd"/>
            <w:r w:rsidR="00852517" w:rsidRPr="00852517">
              <w:rPr>
                <w:lang w:val="en-GB"/>
              </w:rPr>
              <w:t xml:space="preserve"> </w:t>
            </w:r>
            <w:proofErr w:type="spellStart"/>
            <w:r w:rsidR="00852517" w:rsidRPr="00852517">
              <w:rPr>
                <w:lang w:val="en-GB"/>
              </w:rPr>
              <w:t>učenika</w:t>
            </w:r>
            <w:proofErr w:type="spellEnd"/>
            <w:r w:rsidR="00852517" w:rsidRPr="00852517">
              <w:rPr>
                <w:lang w:val="en-GB"/>
              </w:rPr>
              <w:t xml:space="preserve"> </w:t>
            </w:r>
            <w:proofErr w:type="spellStart"/>
            <w:r w:rsidR="00852517" w:rsidRPr="00852517">
              <w:rPr>
                <w:lang w:val="en-GB"/>
              </w:rPr>
              <w:t>tijekom</w:t>
            </w:r>
            <w:proofErr w:type="spellEnd"/>
            <w:r w:rsidR="00852517" w:rsidRPr="00852517">
              <w:rPr>
                <w:lang w:val="en-GB"/>
              </w:rPr>
              <w:t xml:space="preserve"> </w:t>
            </w:r>
            <w:proofErr w:type="spellStart"/>
            <w:r w:rsidR="00852517" w:rsidRPr="00852517">
              <w:rPr>
                <w:lang w:val="en-GB"/>
              </w:rPr>
              <w:t>vođene</w:t>
            </w:r>
            <w:proofErr w:type="spellEnd"/>
            <w:r w:rsidR="00852517" w:rsidRPr="00852517">
              <w:rPr>
                <w:lang w:val="en-GB"/>
              </w:rPr>
              <w:t xml:space="preserve"> </w:t>
            </w:r>
            <w:proofErr w:type="spellStart"/>
            <w:r w:rsidR="00852517" w:rsidRPr="00852517">
              <w:rPr>
                <w:lang w:val="en-GB"/>
              </w:rPr>
              <w:t>prakse</w:t>
            </w:r>
            <w:proofErr w:type="spellEnd"/>
            <w:r w:rsidR="00852517" w:rsidRPr="00852517">
              <w:rPr>
                <w:lang w:val="en-GB"/>
              </w:rPr>
              <w:t>.</w:t>
            </w:r>
          </w:p>
          <w:p w14:paraId="60505189" w14:textId="0454DE46" w:rsidR="00463E9C" w:rsidRDefault="0036590F" w:rsidP="0036590F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 w:rsid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43CD3042" w14:textId="1F718036" w:rsidR="00CB1BB0" w:rsidRPr="00F86EF6" w:rsidRDefault="00CB1BB0" w:rsidP="00CB1BB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18C3009C" w14:textId="265E729B" w:rsidR="00463E9C" w:rsidRPr="00F86EF6" w:rsidRDefault="00463E9C" w:rsidP="007B6757">
      <w:pPr>
        <w:jc w:val="left"/>
        <w:rPr>
          <w:b/>
          <w:caps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1B4B22A2" w14:textId="1488217E" w:rsidR="00244EB1" w:rsidRPr="00F86EF6" w:rsidRDefault="00CB6A02" w:rsidP="00AC4A37">
      <w:pPr>
        <w:pStyle w:val="Heading1"/>
        <w:numPr>
          <w:ilvl w:val="0"/>
          <w:numId w:val="12"/>
        </w:numPr>
        <w:rPr>
          <w:lang w:eastAsia="sl-SI"/>
        </w:rPr>
      </w:pPr>
      <w:bookmarkStart w:id="81" w:name="_Toc75162192"/>
      <w:r w:rsidRPr="00AC4A37">
        <w:rPr>
          <w:rStyle w:val="Slog1-glavninasloviZnakZnak"/>
          <w:caps w:val="0"/>
          <w:color w:val="auto"/>
          <w:sz w:val="32"/>
        </w:rPr>
        <w:lastRenderedPageBreak/>
        <w:t>OSNOVNE KARAKTERISTIKE INOVACIJA</w:t>
      </w:r>
      <w:bookmarkEnd w:id="81"/>
    </w:p>
    <w:p w14:paraId="1D01E55D" w14:textId="36363B03" w:rsidR="004D7151" w:rsidRPr="00F86EF6" w:rsidRDefault="004D7151" w:rsidP="004D7151">
      <w:pPr>
        <w:rPr>
          <w:lang w:val="en-GB"/>
        </w:rPr>
      </w:pPr>
    </w:p>
    <w:p w14:paraId="5982AF57" w14:textId="77777777" w:rsidR="00775371" w:rsidRPr="00F86EF6" w:rsidRDefault="00775371" w:rsidP="004D7151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4D7151" w:rsidRPr="00F86EF6" w14:paraId="6C363841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6CC8D741" w14:textId="77777777" w:rsidR="004D7151" w:rsidRPr="00F86EF6" w:rsidRDefault="004D7151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0C368647" wp14:editId="22CA1980">
                  <wp:extent cx="675640" cy="675640"/>
                  <wp:effectExtent l="0" t="0" r="0" b="0"/>
                  <wp:docPr id="24" name="Grafika 17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6FF6DAD6" w14:textId="19C115F6" w:rsidR="004D7151" w:rsidRPr="00F86EF6" w:rsidRDefault="00852517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4D7151" w:rsidRPr="00F86EF6" w14:paraId="40E9E8AF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771900D5" w14:textId="77777777" w:rsidR="004D7151" w:rsidRPr="00F86EF6" w:rsidRDefault="004D7151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1883299D" w14:textId="1BDD464D" w:rsidR="00852517" w:rsidRDefault="00852517" w:rsidP="00852517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4C4AAECF" w14:textId="5DD51AE6" w:rsidR="00852517" w:rsidRPr="00852517" w:rsidRDefault="005134A2" w:rsidP="00852517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D659AF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282BF7E" w14:textId="12D46483" w:rsidR="00852517" w:rsidRPr="00852517" w:rsidRDefault="00D371D4" w:rsidP="00852517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tražuju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>
              <w:rPr>
                <w:rFonts w:ascii="Arial" w:hAnsi="Arial" w:cs="Arial"/>
                <w:sz w:val="22"/>
                <w:szCs w:val="22"/>
                <w:lang w:val="en-GB"/>
              </w:rPr>
              <w:t>internetu</w:t>
            </w:r>
            <w:proofErr w:type="spellEnd"/>
            <w:r w:rsid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>najpoznatije</w:t>
            </w:r>
            <w:proofErr w:type="spellEnd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>svjetske</w:t>
            </w:r>
            <w:proofErr w:type="spellEnd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>inovatore</w:t>
            </w:r>
            <w:proofErr w:type="spellEnd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E).</w:t>
            </w:r>
          </w:p>
          <w:p w14:paraId="4D1E6ADF" w14:textId="77777777" w:rsidR="004D7151" w:rsidRDefault="00852517" w:rsidP="00852517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4ABC9D43" w14:textId="7381942D" w:rsidR="00CB1BB0" w:rsidRPr="00F86EF6" w:rsidRDefault="00CB1BB0" w:rsidP="00CB1BB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68905724" w14:textId="77777777" w:rsidR="004D7151" w:rsidRPr="00F86EF6" w:rsidRDefault="004D7151" w:rsidP="004D7151">
      <w:pPr>
        <w:rPr>
          <w:lang w:val="en-GB"/>
        </w:rPr>
      </w:pPr>
    </w:p>
    <w:p w14:paraId="046BEA8E" w14:textId="77777777" w:rsidR="004D7151" w:rsidRPr="00F86EF6" w:rsidRDefault="004D7151" w:rsidP="004D7151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4D7151" w:rsidRPr="00F86EF6" w14:paraId="2B66A235" w14:textId="77777777" w:rsidTr="00C74611">
        <w:tc>
          <w:tcPr>
            <w:tcW w:w="1261" w:type="dxa"/>
            <w:vAlign w:val="center"/>
          </w:tcPr>
          <w:p w14:paraId="3B120155" w14:textId="77777777" w:rsidR="004D7151" w:rsidRPr="00F86EF6" w:rsidRDefault="004D7151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3E4116D2" wp14:editId="62154F87">
                  <wp:extent cx="664028" cy="664028"/>
                  <wp:effectExtent l="0" t="0" r="0" b="0"/>
                  <wp:docPr id="25" name="Grafika 28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3CC9F91D" w14:textId="261C4C45" w:rsidR="004D7151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4D7151" w:rsidRPr="00F86EF6" w14:paraId="0DFF607D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1B698879" w14:textId="77777777" w:rsidR="004D7151" w:rsidRPr="00F86EF6" w:rsidRDefault="004D7151" w:rsidP="00C74611">
            <w:pPr>
              <w:rPr>
                <w:lang w:val="en-GB"/>
              </w:rPr>
            </w:pPr>
          </w:p>
          <w:p w14:paraId="3AA54CCB" w14:textId="77777777" w:rsidR="004D7151" w:rsidRPr="00F86EF6" w:rsidRDefault="004D7151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 xml:space="preserve">(B) Innovation: the basics </w:t>
            </w:r>
            <w:hyperlink r:id="rId103" w:history="1">
              <w:r w:rsidRPr="00F86EF6">
                <w:rPr>
                  <w:rStyle w:val="Hyperlink"/>
                  <w:szCs w:val="24"/>
                  <w:lang w:val="en-GB"/>
                </w:rPr>
                <w:t>https://www.business.qld.gov.au/running-business/growing-business/becoming-innovative/basics</w:t>
              </w:r>
            </w:hyperlink>
            <w:r w:rsidRPr="00F86EF6">
              <w:rPr>
                <w:szCs w:val="24"/>
                <w:lang w:val="en-GB"/>
              </w:rPr>
              <w:t xml:space="preserve"> </w:t>
            </w:r>
          </w:p>
          <w:p w14:paraId="727FE27B" w14:textId="24C591CA" w:rsidR="004D7151" w:rsidRPr="00F86EF6" w:rsidRDefault="004D7151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E) </w:t>
            </w:r>
            <w:r w:rsidR="006701B3" w:rsidRPr="00F86EF6">
              <w:rPr>
                <w:rFonts w:ascii="Arial" w:hAnsi="Arial" w:cs="Arial"/>
                <w:sz w:val="22"/>
                <w:szCs w:val="22"/>
                <w:lang w:val="en-GB"/>
              </w:rPr>
              <w:t>World Wide Web.</w:t>
            </w:r>
          </w:p>
          <w:p w14:paraId="2F20879D" w14:textId="77777777" w:rsidR="004D7151" w:rsidRPr="00F86EF6" w:rsidRDefault="004D7151" w:rsidP="00C74611">
            <w:pPr>
              <w:pStyle w:val="Naslov21"/>
              <w:numPr>
                <w:ilvl w:val="0"/>
                <w:numId w:val="0"/>
              </w:numPr>
              <w:ind w:left="576" w:hanging="576"/>
              <w:rPr>
                <w:rFonts w:ascii="Arial" w:hAnsi="Arial" w:cs="Arial"/>
                <w:lang w:val="en-GB"/>
              </w:rPr>
            </w:pPr>
          </w:p>
        </w:tc>
      </w:tr>
    </w:tbl>
    <w:p w14:paraId="192555B5" w14:textId="77777777" w:rsidR="004D7151" w:rsidRPr="00F86EF6" w:rsidRDefault="004D7151" w:rsidP="004D7151">
      <w:pPr>
        <w:rPr>
          <w:lang w:val="en-GB"/>
        </w:rPr>
      </w:pPr>
    </w:p>
    <w:p w14:paraId="4855C05E" w14:textId="77777777" w:rsidR="004D7151" w:rsidRPr="00F86EF6" w:rsidRDefault="004D7151" w:rsidP="004D7151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4D7151" w:rsidRPr="00F86EF6" w14:paraId="087879A6" w14:textId="77777777" w:rsidTr="00C74611">
        <w:tc>
          <w:tcPr>
            <w:tcW w:w="1204" w:type="dxa"/>
          </w:tcPr>
          <w:p w14:paraId="1CC1B828" w14:textId="77777777" w:rsidR="004D7151" w:rsidRPr="00F86EF6" w:rsidRDefault="004D7151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4EC2A07C" w14:textId="77777777" w:rsidR="004D7151" w:rsidRPr="00F86EF6" w:rsidRDefault="004D7151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6698D4B1" wp14:editId="102484A9">
                  <wp:extent cx="675640" cy="675640"/>
                  <wp:effectExtent l="0" t="0" r="0" b="0"/>
                  <wp:docPr id="51" name="Grafika 29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1B93999A" w14:textId="3E8E56A3" w:rsidR="004D7151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4D7151" w:rsidRPr="00F86EF6" w14:paraId="744F50C6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10DF7A79" w14:textId="77777777" w:rsidR="004D7151" w:rsidRPr="00F86EF6" w:rsidRDefault="004D7151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01A6167E" w14:textId="69C9F4DC" w:rsidR="00C37A99" w:rsidRDefault="005134A2" w:rsidP="00852517">
            <w:pPr>
              <w:numPr>
                <w:ilvl w:val="0"/>
                <w:numId w:val="18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Nastavnik</w:t>
            </w:r>
            <w:proofErr w:type="spellEnd"/>
            <w:r w:rsidR="00EE1BDF">
              <w:rPr>
                <w:lang w:val="en-GB"/>
              </w:rPr>
              <w:t xml:space="preserve"> </w:t>
            </w:r>
            <w:proofErr w:type="spellStart"/>
            <w:r w:rsidR="00EE1BDF">
              <w:rPr>
                <w:lang w:val="en-GB"/>
              </w:rPr>
              <w:t>prati</w:t>
            </w:r>
            <w:proofErr w:type="spellEnd"/>
            <w:r w:rsidR="00EE1BDF">
              <w:rPr>
                <w:lang w:val="en-GB"/>
              </w:rPr>
              <w:t xml:space="preserve"> </w:t>
            </w:r>
            <w:proofErr w:type="spellStart"/>
            <w:r w:rsidR="00EE1BDF">
              <w:rPr>
                <w:lang w:val="en-GB"/>
              </w:rPr>
              <w:t>i</w:t>
            </w:r>
            <w:proofErr w:type="spellEnd"/>
            <w:r w:rsidR="00EE1BDF">
              <w:rPr>
                <w:lang w:val="en-GB"/>
              </w:rPr>
              <w:t xml:space="preserve"> </w:t>
            </w:r>
            <w:proofErr w:type="spellStart"/>
            <w:r w:rsidR="00EE1BDF">
              <w:rPr>
                <w:lang w:val="en-GB"/>
              </w:rPr>
              <w:t>ocjenjuje</w:t>
            </w:r>
            <w:proofErr w:type="spellEnd"/>
            <w:r w:rsidR="00852517" w:rsidRPr="00852517">
              <w:rPr>
                <w:lang w:val="en-GB"/>
              </w:rPr>
              <w:t xml:space="preserve"> </w:t>
            </w:r>
            <w:proofErr w:type="spellStart"/>
            <w:r w:rsidR="00852517" w:rsidRPr="00852517">
              <w:rPr>
                <w:lang w:val="en-GB"/>
              </w:rPr>
              <w:t>napredak</w:t>
            </w:r>
            <w:proofErr w:type="spellEnd"/>
            <w:r w:rsidR="00852517" w:rsidRPr="00852517">
              <w:rPr>
                <w:lang w:val="en-GB"/>
              </w:rPr>
              <w:t xml:space="preserve"> </w:t>
            </w:r>
            <w:proofErr w:type="spellStart"/>
            <w:r w:rsidR="00852517" w:rsidRPr="00852517">
              <w:rPr>
                <w:lang w:val="en-GB"/>
              </w:rPr>
              <w:t>učenika</w:t>
            </w:r>
            <w:proofErr w:type="spellEnd"/>
            <w:r w:rsidR="00852517" w:rsidRPr="00852517">
              <w:rPr>
                <w:lang w:val="en-GB"/>
              </w:rPr>
              <w:t xml:space="preserve"> </w:t>
            </w:r>
            <w:proofErr w:type="spellStart"/>
            <w:r w:rsidR="00852517" w:rsidRPr="00852517">
              <w:rPr>
                <w:lang w:val="en-GB"/>
              </w:rPr>
              <w:t>tijekom</w:t>
            </w:r>
            <w:proofErr w:type="spellEnd"/>
            <w:r w:rsidR="00852517" w:rsidRPr="00852517">
              <w:rPr>
                <w:lang w:val="en-GB"/>
              </w:rPr>
              <w:t xml:space="preserve"> </w:t>
            </w:r>
            <w:proofErr w:type="spellStart"/>
            <w:r w:rsidR="00852517" w:rsidRPr="00852517">
              <w:rPr>
                <w:lang w:val="en-GB"/>
              </w:rPr>
              <w:t>vođene</w:t>
            </w:r>
            <w:proofErr w:type="spellEnd"/>
            <w:r w:rsidR="00852517" w:rsidRPr="00852517">
              <w:rPr>
                <w:lang w:val="en-GB"/>
              </w:rPr>
              <w:t xml:space="preserve"> </w:t>
            </w:r>
            <w:proofErr w:type="spellStart"/>
            <w:r w:rsidR="00852517" w:rsidRPr="00852517">
              <w:rPr>
                <w:lang w:val="en-GB"/>
              </w:rPr>
              <w:t>prakse</w:t>
            </w:r>
            <w:proofErr w:type="spellEnd"/>
            <w:r w:rsidR="00CB1BB0">
              <w:rPr>
                <w:lang w:val="en-GB"/>
              </w:rPr>
              <w:t>.</w:t>
            </w:r>
          </w:p>
          <w:p w14:paraId="4C0198CA" w14:textId="400E5A2C" w:rsidR="00CB1BB0" w:rsidRPr="00F86EF6" w:rsidRDefault="00CB1BB0" w:rsidP="00CB1BB0">
            <w:pPr>
              <w:ind w:left="720"/>
              <w:rPr>
                <w:lang w:val="en-GB"/>
              </w:rPr>
            </w:pPr>
          </w:p>
        </w:tc>
      </w:tr>
    </w:tbl>
    <w:p w14:paraId="21DAC281" w14:textId="77777777" w:rsidR="004D7151" w:rsidRPr="00F86EF6" w:rsidRDefault="004D7151" w:rsidP="004D7151">
      <w:pPr>
        <w:rPr>
          <w:lang w:val="en-GB"/>
        </w:rPr>
      </w:pPr>
    </w:p>
    <w:p w14:paraId="06ADA11C" w14:textId="2DE94E92" w:rsidR="004D7151" w:rsidRPr="00F86EF6" w:rsidRDefault="004D7151" w:rsidP="00080E56">
      <w:pPr>
        <w:jc w:val="left"/>
        <w:rPr>
          <w:b/>
          <w:caps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6A87FF19" w14:textId="7C46DCD3" w:rsidR="00244EB1" w:rsidRPr="00AC4A37" w:rsidRDefault="00CB6A02" w:rsidP="00AC4A37">
      <w:pPr>
        <w:pStyle w:val="Heading1"/>
        <w:numPr>
          <w:ilvl w:val="0"/>
          <w:numId w:val="12"/>
        </w:numPr>
        <w:rPr>
          <w:rStyle w:val="Slog1-glavninasloviZnakZnak"/>
          <w:caps w:val="0"/>
          <w:color w:val="auto"/>
          <w:sz w:val="32"/>
          <w:lang w:val="it-IT"/>
        </w:rPr>
      </w:pPr>
      <w:bookmarkStart w:id="82" w:name="_Toc75162193"/>
      <w:r w:rsidRPr="00AC4A37">
        <w:rPr>
          <w:rStyle w:val="Slog1-glavninasloviZnakZnak"/>
          <w:caps w:val="0"/>
          <w:color w:val="auto"/>
          <w:sz w:val="32"/>
          <w:lang w:val="it-IT"/>
        </w:rPr>
        <w:lastRenderedPageBreak/>
        <w:t>OTVORENI I ZATVORENI SUSTAVI INOVACIJA</w:t>
      </w:r>
      <w:bookmarkEnd w:id="82"/>
    </w:p>
    <w:p w14:paraId="0EC025E1" w14:textId="7C79EBF2" w:rsidR="00E05D23" w:rsidRPr="00CB6A02" w:rsidRDefault="00E05D23" w:rsidP="00E05D23">
      <w:pPr>
        <w:rPr>
          <w:lang w:val="it-IT" w:eastAsia="sl-SI"/>
        </w:rPr>
      </w:pPr>
    </w:p>
    <w:p w14:paraId="16BC07DE" w14:textId="77777777" w:rsidR="00E05D23" w:rsidRPr="00CB6A02" w:rsidRDefault="00E05D23" w:rsidP="00E05D23">
      <w:pPr>
        <w:rPr>
          <w:lang w:val="it-IT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E05D23" w:rsidRPr="00F86EF6" w14:paraId="1C16D8CB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46869675" w14:textId="77777777" w:rsidR="00E05D23" w:rsidRPr="00F86EF6" w:rsidRDefault="00E05D23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1784E3D3" wp14:editId="6024CA7A">
                  <wp:extent cx="675640" cy="675640"/>
                  <wp:effectExtent l="0" t="0" r="0" b="0"/>
                  <wp:docPr id="1031" name="Grafika 1031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3446D2EF" w14:textId="6DB4755E" w:rsidR="00E05D23" w:rsidRPr="00F86EF6" w:rsidRDefault="00852517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E05D23" w:rsidRPr="00F86EF6" w14:paraId="3509066B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2D94738A" w14:textId="77777777" w:rsidR="00D659AF" w:rsidRDefault="00D659AF" w:rsidP="00852517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47C7445B" w14:textId="33213439" w:rsidR="00852517" w:rsidRDefault="00852517" w:rsidP="00852517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33879F8A" w14:textId="7E3E77DA" w:rsidR="00E05D23" w:rsidRPr="00852517" w:rsidRDefault="005134A2" w:rsidP="00C74611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45B4313" w14:textId="63E1B723" w:rsidR="00852517" w:rsidRPr="00852517" w:rsidRDefault="00852517" w:rsidP="00852517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C28EF98" w14:textId="0B513CA5" w:rsidR="00852517" w:rsidRPr="00852517" w:rsidRDefault="005134A2" w:rsidP="00852517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63074F96" w14:textId="63237F91" w:rsidR="00080E56" w:rsidRPr="00F86EF6" w:rsidRDefault="00852517" w:rsidP="00852517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98B6E08" w14:textId="77777777" w:rsidR="00E05D23" w:rsidRPr="00F86EF6" w:rsidRDefault="00E05D23" w:rsidP="00080E56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364804B9" w14:textId="77777777" w:rsidR="00E05D23" w:rsidRPr="00F86EF6" w:rsidRDefault="00E05D23" w:rsidP="00E05D23">
      <w:pPr>
        <w:rPr>
          <w:lang w:val="en-GB"/>
        </w:rPr>
      </w:pPr>
    </w:p>
    <w:p w14:paraId="03E9FC7C" w14:textId="77777777" w:rsidR="00E05D23" w:rsidRPr="00F86EF6" w:rsidRDefault="00E05D23" w:rsidP="00E05D23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E05D23" w:rsidRPr="00F86EF6" w14:paraId="4D1C923E" w14:textId="77777777" w:rsidTr="00C74611">
        <w:tc>
          <w:tcPr>
            <w:tcW w:w="1261" w:type="dxa"/>
            <w:vAlign w:val="center"/>
          </w:tcPr>
          <w:p w14:paraId="4287DB44" w14:textId="77777777" w:rsidR="00E05D23" w:rsidRPr="00F86EF6" w:rsidRDefault="00E05D23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7E788654" wp14:editId="70C646D0">
                  <wp:extent cx="664028" cy="664028"/>
                  <wp:effectExtent l="0" t="0" r="0" b="0"/>
                  <wp:docPr id="1032" name="Grafika 1032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70F39EB6" w14:textId="64B158C0" w:rsidR="00E05D23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E05D23" w:rsidRPr="00F86EF6" w14:paraId="25341792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5C23448A" w14:textId="77777777" w:rsidR="00E05D23" w:rsidRPr="00F86EF6" w:rsidRDefault="00E05D23" w:rsidP="00C74611">
            <w:pPr>
              <w:rPr>
                <w:lang w:val="en-GB"/>
              </w:rPr>
            </w:pPr>
          </w:p>
          <w:p w14:paraId="5009512D" w14:textId="77777777" w:rsidR="00E05D23" w:rsidRPr="00F86EF6" w:rsidRDefault="00E05D23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>(A) Chesbrough, H. W. (2003a). Open innovation: The new imperative for creating and profiting from technology. Harvard Business Press.</w:t>
            </w:r>
          </w:p>
          <w:p w14:paraId="107C0C88" w14:textId="77777777" w:rsidR="00E05D23" w:rsidRPr="00F86EF6" w:rsidRDefault="00E05D23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>(A) Chesbrough, H. W. (2003b). Open innovation. Boston: Harvard Business School Press.</w:t>
            </w:r>
          </w:p>
          <w:p w14:paraId="01F98771" w14:textId="70619D66" w:rsidR="00E05D23" w:rsidRPr="00F86EF6" w:rsidRDefault="00E05D23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Chesbrough, H. W., Vanhaverbeke, W. </w:t>
            </w:r>
            <w:r w:rsidR="00137792" w:rsidRPr="00F86EF6">
              <w:rPr>
                <w:lang w:val="en-GB"/>
              </w:rPr>
              <w:t>and</w:t>
            </w:r>
            <w:r w:rsidRPr="00F86EF6">
              <w:rPr>
                <w:lang w:val="en-GB"/>
              </w:rPr>
              <w:t xml:space="preserve"> West, J. (2006). Open innovation: Researching a new paradigm. Oxford University Press on Demand.</w:t>
            </w:r>
          </w:p>
          <w:p w14:paraId="5CCD98D8" w14:textId="77777777" w:rsidR="00E05D23" w:rsidRPr="00F86EF6" w:rsidRDefault="00E05D23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Innovation &amp; Entrepreneurship - From Basics to Open Innovation </w:t>
            </w:r>
            <w:hyperlink r:id="rId104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coursera.org/learn/open-innovation-entrepreneurship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566D8969" w14:textId="77777777" w:rsidR="00E05D23" w:rsidRPr="00F86EF6" w:rsidRDefault="00E05D23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What is Open Innovation? </w:t>
            </w:r>
            <w:hyperlink r:id="rId105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GD2wCS2xwWQ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04:11)</w:t>
            </w:r>
          </w:p>
          <w:p w14:paraId="433D640D" w14:textId="77777777" w:rsidR="00E05D23" w:rsidRPr="00F86EF6" w:rsidRDefault="00E05D23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5A791581" w14:textId="77777777" w:rsidR="00E05D23" w:rsidRPr="00F86EF6" w:rsidRDefault="00E05D23" w:rsidP="00E05D23">
      <w:pPr>
        <w:rPr>
          <w:lang w:val="en-GB"/>
        </w:rPr>
      </w:pPr>
    </w:p>
    <w:p w14:paraId="723ACB0E" w14:textId="77777777" w:rsidR="00E05D23" w:rsidRPr="00F86EF6" w:rsidRDefault="00E05D23" w:rsidP="00E05D23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E05D23" w:rsidRPr="00F86EF6" w14:paraId="217523C7" w14:textId="77777777" w:rsidTr="00C74611">
        <w:tc>
          <w:tcPr>
            <w:tcW w:w="1204" w:type="dxa"/>
          </w:tcPr>
          <w:p w14:paraId="548CC614" w14:textId="77777777" w:rsidR="00E05D23" w:rsidRPr="00F86EF6" w:rsidRDefault="00E05D23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3797DFFB" w14:textId="77777777" w:rsidR="00E05D23" w:rsidRPr="00F86EF6" w:rsidRDefault="00E05D23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019794F9" wp14:editId="2F3ACE3A">
                  <wp:extent cx="675640" cy="675640"/>
                  <wp:effectExtent l="0" t="0" r="0" b="0"/>
                  <wp:docPr id="1033" name="Grafika 1033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58787D8B" w14:textId="5EA80D24" w:rsidR="00E05D23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E05D23" w:rsidRPr="00F86EF6" w14:paraId="78A91A16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25EA3A73" w14:textId="77777777" w:rsidR="00E05D23" w:rsidRPr="00F86EF6" w:rsidRDefault="00E05D23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5D8E6255" w14:textId="3A5F4AF2" w:rsidR="00AB7C19" w:rsidRPr="00CB1BB0" w:rsidRDefault="00AB7C19" w:rsidP="009058CB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Ispit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s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višestrukim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izborom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s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naglaskom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teoriju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-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napisan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kao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kolokvij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kraju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svakog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poglavlja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kao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završni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ispit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EA60610" w14:textId="46077F4E" w:rsidR="00845F2D" w:rsidRPr="00CB1BB0" w:rsidRDefault="005134A2" w:rsidP="00852517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D371D4"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D371D4" w:rsidRPr="00CB1BB0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D371D4"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D371D4" w:rsidRPr="00CB1BB0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EE1BDF"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E1BDF" w:rsidRPr="00CB1BB0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EE1BDF"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E1BDF" w:rsidRPr="00CB1BB0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852517"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B1BB0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852517"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B1BB0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852517"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B1BB0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852517"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B1BB0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852517" w:rsidRP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7F5B9D29" w14:textId="653BB545" w:rsidR="00CB1BB0" w:rsidRPr="00F86EF6" w:rsidRDefault="00CB1BB0" w:rsidP="00CB1BB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0A5AC94A" w14:textId="77777777" w:rsidR="00E05D23" w:rsidRPr="00F86EF6" w:rsidRDefault="00E05D23" w:rsidP="00E05D23">
      <w:pPr>
        <w:rPr>
          <w:lang w:val="en-GB"/>
        </w:rPr>
      </w:pPr>
    </w:p>
    <w:p w14:paraId="57E8C2C5" w14:textId="79FA0A10" w:rsidR="00D049AE" w:rsidRDefault="00D049AE">
      <w:pPr>
        <w:jc w:val="left"/>
        <w:rPr>
          <w:rStyle w:val="Slog1-glavninasloviZnakZnak"/>
          <w:b/>
          <w:caps/>
          <w:color w:val="auto"/>
          <w:sz w:val="32"/>
          <w:szCs w:val="32"/>
          <w:lang w:val="en-GB"/>
        </w:rPr>
      </w:pPr>
      <w:r>
        <w:rPr>
          <w:rStyle w:val="Slog1-glavninasloviZnakZnak"/>
          <w:b/>
          <w:caps/>
          <w:color w:val="auto"/>
          <w:sz w:val="32"/>
          <w:szCs w:val="32"/>
          <w:lang w:val="en-GB"/>
        </w:rPr>
        <w:br w:type="page"/>
      </w:r>
    </w:p>
    <w:p w14:paraId="0860EED8" w14:textId="09B77EA8" w:rsidR="00D049AE" w:rsidRDefault="00D049AE">
      <w:pPr>
        <w:jc w:val="left"/>
        <w:rPr>
          <w:rStyle w:val="Slog1-glavninasloviZnakZnak"/>
          <w:b/>
          <w:caps/>
          <w:color w:val="auto"/>
          <w:sz w:val="32"/>
          <w:szCs w:val="32"/>
          <w:lang w:val="en-GB"/>
        </w:rPr>
      </w:pPr>
      <w:r>
        <w:rPr>
          <w:rStyle w:val="Slog1-glavninasloviZnakZnak"/>
          <w:b/>
          <w:caps/>
          <w:color w:val="auto"/>
          <w:sz w:val="32"/>
          <w:szCs w:val="32"/>
          <w:lang w:val="en-GB"/>
        </w:rPr>
        <w:lastRenderedPageBreak/>
        <w:br w:type="page"/>
      </w:r>
    </w:p>
    <w:p w14:paraId="5F82B09F" w14:textId="77777777" w:rsidR="00E05D23" w:rsidRPr="00F86EF6" w:rsidRDefault="00E05D23" w:rsidP="00E05D23">
      <w:pPr>
        <w:rPr>
          <w:rStyle w:val="Slog1-glavninasloviZnakZnak"/>
          <w:b/>
          <w:caps/>
          <w:color w:val="auto"/>
          <w:sz w:val="32"/>
          <w:szCs w:val="32"/>
          <w:lang w:val="en-GB"/>
        </w:rPr>
      </w:pPr>
    </w:p>
    <w:p w14:paraId="6C5DA07E" w14:textId="01BEC3F7" w:rsidR="00E05D23" w:rsidRPr="00F86EF6" w:rsidRDefault="00E05D23" w:rsidP="00E05D23">
      <w:pPr>
        <w:rPr>
          <w:lang w:val="en-GB" w:eastAsia="sl-SI"/>
        </w:rPr>
      </w:pPr>
    </w:p>
    <w:p w14:paraId="5A882D7C" w14:textId="09C5C13F" w:rsidR="005A3A90" w:rsidRPr="00F86EF6" w:rsidRDefault="005A3A90" w:rsidP="00E05D23">
      <w:pPr>
        <w:rPr>
          <w:lang w:val="en-GB" w:eastAsia="sl-SI"/>
        </w:rPr>
      </w:pPr>
    </w:p>
    <w:p w14:paraId="18296652" w14:textId="77777777" w:rsidR="00946262" w:rsidRPr="00F86EF6" w:rsidRDefault="00946262" w:rsidP="003528E4">
      <w:pPr>
        <w:rPr>
          <w:lang w:val="en-GB"/>
        </w:rPr>
      </w:pPr>
    </w:p>
    <w:p w14:paraId="074725DE" w14:textId="4728236F" w:rsidR="00946262" w:rsidRDefault="00946262" w:rsidP="003528E4">
      <w:pPr>
        <w:rPr>
          <w:rStyle w:val="Slog1-glavninasloviZnakZnak"/>
          <w:b/>
          <w:caps/>
          <w:color w:val="auto"/>
          <w:sz w:val="32"/>
          <w:szCs w:val="32"/>
          <w:lang w:val="en-GB"/>
        </w:rPr>
      </w:pPr>
    </w:p>
    <w:p w14:paraId="69E42B72" w14:textId="7F84C6AF" w:rsidR="00AE3C28" w:rsidRDefault="00AE3C28" w:rsidP="003528E4">
      <w:pPr>
        <w:rPr>
          <w:rStyle w:val="Slog1-glavninasloviZnakZnak"/>
          <w:b/>
          <w:caps/>
          <w:color w:val="auto"/>
          <w:sz w:val="32"/>
          <w:szCs w:val="32"/>
          <w:lang w:val="en-GB"/>
        </w:rPr>
      </w:pPr>
    </w:p>
    <w:p w14:paraId="23C712B9" w14:textId="27261375" w:rsidR="00AE3C28" w:rsidRDefault="00AE3C28" w:rsidP="003528E4">
      <w:pPr>
        <w:rPr>
          <w:rStyle w:val="Slog1-glavninasloviZnakZnak"/>
          <w:b/>
          <w:caps/>
          <w:color w:val="auto"/>
          <w:sz w:val="32"/>
          <w:szCs w:val="32"/>
          <w:lang w:val="en-GB"/>
        </w:rPr>
      </w:pPr>
    </w:p>
    <w:p w14:paraId="7AC53795" w14:textId="7AF2454A" w:rsidR="00AE3C28" w:rsidRDefault="00AE3C28" w:rsidP="003528E4">
      <w:pPr>
        <w:rPr>
          <w:rStyle w:val="Slog1-glavninasloviZnakZnak"/>
          <w:b/>
          <w:caps/>
          <w:color w:val="auto"/>
          <w:sz w:val="32"/>
          <w:szCs w:val="32"/>
          <w:lang w:val="en-GB"/>
        </w:rPr>
      </w:pPr>
    </w:p>
    <w:p w14:paraId="3B5912F5" w14:textId="63390A35" w:rsidR="00AE3C28" w:rsidRDefault="00AE3C28" w:rsidP="003528E4">
      <w:pPr>
        <w:rPr>
          <w:rStyle w:val="Slog1-glavninasloviZnakZnak"/>
          <w:b/>
          <w:caps/>
          <w:color w:val="auto"/>
          <w:sz w:val="32"/>
          <w:szCs w:val="32"/>
          <w:lang w:val="en-GB"/>
        </w:rPr>
      </w:pPr>
    </w:p>
    <w:p w14:paraId="1E497EDA" w14:textId="049444BF" w:rsidR="00AE3C28" w:rsidRDefault="00AE3C28" w:rsidP="003528E4">
      <w:pPr>
        <w:rPr>
          <w:rStyle w:val="Slog1-glavninasloviZnakZnak"/>
          <w:b/>
          <w:caps/>
          <w:color w:val="auto"/>
          <w:sz w:val="32"/>
          <w:szCs w:val="32"/>
          <w:lang w:val="en-GB"/>
        </w:rPr>
      </w:pPr>
    </w:p>
    <w:p w14:paraId="471DF4CE" w14:textId="63455D1F" w:rsidR="00AE3C28" w:rsidRDefault="00AE3C28" w:rsidP="003528E4">
      <w:pPr>
        <w:rPr>
          <w:rStyle w:val="Slog1-glavninasloviZnakZnak"/>
          <w:b/>
          <w:caps/>
          <w:color w:val="auto"/>
          <w:sz w:val="32"/>
          <w:szCs w:val="32"/>
          <w:lang w:val="en-GB"/>
        </w:rPr>
      </w:pPr>
    </w:p>
    <w:p w14:paraId="771269BE" w14:textId="186F850D" w:rsidR="00AE3C28" w:rsidRDefault="00AE3C28" w:rsidP="003528E4">
      <w:pPr>
        <w:rPr>
          <w:rStyle w:val="Slog1-glavninasloviZnakZnak"/>
          <w:b/>
          <w:caps/>
          <w:color w:val="auto"/>
          <w:sz w:val="32"/>
          <w:szCs w:val="32"/>
          <w:lang w:val="en-GB"/>
        </w:rPr>
      </w:pPr>
    </w:p>
    <w:p w14:paraId="09501446" w14:textId="60267F05" w:rsidR="00AE3C28" w:rsidRDefault="00AE3C28" w:rsidP="003528E4">
      <w:pPr>
        <w:rPr>
          <w:rStyle w:val="Slog1-glavninasloviZnakZnak"/>
          <w:b/>
          <w:caps/>
          <w:color w:val="auto"/>
          <w:sz w:val="32"/>
          <w:szCs w:val="32"/>
          <w:lang w:val="en-GB"/>
        </w:rPr>
      </w:pPr>
    </w:p>
    <w:p w14:paraId="3FE3C87F" w14:textId="208F7646" w:rsidR="00AE3C28" w:rsidRDefault="00AE3C28" w:rsidP="003528E4">
      <w:pPr>
        <w:rPr>
          <w:rStyle w:val="Slog1-glavninasloviZnakZnak"/>
          <w:b/>
          <w:caps/>
          <w:color w:val="auto"/>
          <w:sz w:val="32"/>
          <w:szCs w:val="32"/>
          <w:lang w:val="en-GB"/>
        </w:rPr>
      </w:pPr>
    </w:p>
    <w:p w14:paraId="2A6DD828" w14:textId="77777777" w:rsidR="00AE3C28" w:rsidRPr="00F86EF6" w:rsidRDefault="00AE3C28" w:rsidP="003528E4">
      <w:pPr>
        <w:rPr>
          <w:rStyle w:val="Slog1-glavninasloviZnakZnak"/>
          <w:b/>
          <w:caps/>
          <w:color w:val="auto"/>
          <w:sz w:val="32"/>
          <w:szCs w:val="32"/>
          <w:lang w:val="en-GB"/>
        </w:rPr>
      </w:pPr>
    </w:p>
    <w:p w14:paraId="2374BF79" w14:textId="6570CEF8" w:rsidR="000577B1" w:rsidRDefault="000577B1" w:rsidP="003528E4">
      <w:pPr>
        <w:pStyle w:val="Title"/>
        <w:rPr>
          <w:rStyle w:val="Slog1-glavninasloviZnakZnak"/>
          <w:color w:val="auto"/>
          <w:lang w:val="en-GB"/>
        </w:rPr>
      </w:pPr>
    </w:p>
    <w:p w14:paraId="33C0FA61" w14:textId="77777777" w:rsidR="000577B1" w:rsidRPr="00F86EF6" w:rsidRDefault="000577B1" w:rsidP="003528E4">
      <w:pPr>
        <w:pStyle w:val="Title"/>
        <w:rPr>
          <w:rStyle w:val="Slog1-glavninasloviZnakZnak"/>
          <w:color w:val="auto"/>
          <w:lang w:val="en-GB"/>
        </w:rPr>
      </w:pPr>
    </w:p>
    <w:p w14:paraId="62DA70D7" w14:textId="6C148CC9" w:rsidR="00946262" w:rsidRPr="00F86EF6" w:rsidRDefault="00CB6A02" w:rsidP="00AC4A37">
      <w:pPr>
        <w:pStyle w:val="Title"/>
        <w:numPr>
          <w:ilvl w:val="0"/>
          <w:numId w:val="115"/>
        </w:numPr>
        <w:rPr>
          <w:lang w:val="en-GB"/>
        </w:rPr>
      </w:pPr>
      <w:bookmarkStart w:id="83" w:name="_Toc75162194"/>
      <w:r>
        <w:rPr>
          <w:rStyle w:val="Slog1-glavninasloviZnakZnak"/>
          <w:color w:val="auto"/>
          <w:lang w:val="en-GB"/>
        </w:rPr>
        <w:t>KULTURA INOVACIJA</w:t>
      </w:r>
      <w:bookmarkEnd w:id="83"/>
    </w:p>
    <w:p w14:paraId="79AF2DF9" w14:textId="095B216E" w:rsidR="000346FF" w:rsidRPr="00F86EF6" w:rsidRDefault="000346FF" w:rsidP="000346FF">
      <w:pPr>
        <w:rPr>
          <w:rStyle w:val="Slog3-imeinpriimekavtorjevZnakZnak"/>
          <w:b w:val="0"/>
          <w:sz w:val="20"/>
          <w:lang w:val="en-GB"/>
        </w:rPr>
      </w:pPr>
    </w:p>
    <w:p w14:paraId="081E3309" w14:textId="649085B2" w:rsidR="000346FF" w:rsidRPr="00F86EF6" w:rsidRDefault="000346FF" w:rsidP="000346FF">
      <w:pPr>
        <w:rPr>
          <w:rStyle w:val="Slog3-imeinpriimekavtorjevZnakZnak"/>
          <w:b w:val="0"/>
          <w:sz w:val="22"/>
          <w:szCs w:val="22"/>
          <w:lang w:val="en-GB"/>
        </w:rPr>
      </w:pPr>
      <w:r w:rsidRPr="00F86EF6">
        <w:rPr>
          <w:rStyle w:val="Slog3-imeinpriimekavtorjevZnakZnak"/>
          <w:b w:val="0"/>
          <w:noProof/>
          <w:sz w:val="22"/>
          <w:szCs w:val="22"/>
          <w:lang w:val="hr-HR" w:eastAsia="hr-HR"/>
        </w:rPr>
        <w:drawing>
          <wp:inline distT="0" distB="0" distL="0" distR="0" wp14:anchorId="3DEF08DA" wp14:editId="470CE3F0">
            <wp:extent cx="5768340" cy="3848100"/>
            <wp:effectExtent l="0" t="0" r="0" b="0"/>
            <wp:docPr id="35" name="Slika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8340" cy="38481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85EFED7" w14:textId="1A2001B5" w:rsidR="00946262" w:rsidRPr="00F86EF6" w:rsidRDefault="00E64DD8" w:rsidP="00E64DD8">
      <w:pPr>
        <w:pStyle w:val="Caption"/>
        <w:rPr>
          <w:rStyle w:val="Slog3-imeinpriimekavtorjevZnakZnak"/>
          <w:b/>
          <w:sz w:val="22"/>
          <w:szCs w:val="22"/>
          <w:lang w:val="en-GB"/>
        </w:rPr>
      </w:pPr>
      <w:bookmarkStart w:id="84" w:name="_Toc74926385"/>
      <w:bookmarkStart w:id="85" w:name="_Toc75162251"/>
      <w:r>
        <w:lastRenderedPageBreak/>
        <w:t xml:space="preserve">Slika </w:t>
      </w:r>
      <w:r>
        <w:fldChar w:fldCharType="begin"/>
      </w:r>
      <w:r>
        <w:instrText xml:space="preserve"> SEQ Slika \* ARABIC </w:instrText>
      </w:r>
      <w:r>
        <w:fldChar w:fldCharType="separate"/>
      </w:r>
      <w:r w:rsidR="00111079">
        <w:rPr>
          <w:noProof/>
        </w:rPr>
        <w:t>7</w:t>
      </w:r>
      <w:r>
        <w:fldChar w:fldCharType="end"/>
      </w:r>
      <w:r w:rsidR="00422AA3" w:rsidRPr="00F86EF6">
        <w:rPr>
          <w:lang w:val="en-GB"/>
        </w:rPr>
        <w:t xml:space="preserve">: </w:t>
      </w:r>
      <w:proofErr w:type="spellStart"/>
      <w:r w:rsidR="003059B7">
        <w:rPr>
          <w:lang w:val="en-GB"/>
        </w:rPr>
        <w:t>Ruke</w:t>
      </w:r>
      <w:bookmarkEnd w:id="84"/>
      <w:bookmarkEnd w:id="85"/>
      <w:proofErr w:type="spellEnd"/>
      <w:r w:rsidR="003059B7">
        <w:rPr>
          <w:lang w:val="en-GB"/>
        </w:rPr>
        <w:t xml:space="preserve"> </w:t>
      </w:r>
    </w:p>
    <w:p w14:paraId="3B3A5934" w14:textId="73976AD7" w:rsidR="00422AA3" w:rsidRPr="00F86EF6" w:rsidRDefault="00422AA3" w:rsidP="005A3A90">
      <w:pPr>
        <w:pStyle w:val="Virpodsliko"/>
        <w:rPr>
          <w:rStyle w:val="Slog3-imeinpriimekavtorjevZnakZnak"/>
          <w:b w:val="0"/>
          <w:sz w:val="22"/>
          <w:szCs w:val="22"/>
          <w:lang w:val="en-GB"/>
        </w:rPr>
      </w:pPr>
    </w:p>
    <w:p w14:paraId="12EABA50" w14:textId="77777777" w:rsidR="00422AA3" w:rsidRPr="00F86EF6" w:rsidRDefault="00422AA3" w:rsidP="005A3A90">
      <w:pPr>
        <w:pStyle w:val="Virpodsliko"/>
        <w:rPr>
          <w:sz w:val="22"/>
          <w:szCs w:val="22"/>
          <w:lang w:val="en-GB" w:eastAsia="sl-SI"/>
        </w:rPr>
      </w:pPr>
    </w:p>
    <w:p w14:paraId="5F7F449A" w14:textId="7BA41321" w:rsidR="00244EB1" w:rsidRPr="00AC4A37" w:rsidRDefault="005A3A90" w:rsidP="00AC4A37">
      <w:pPr>
        <w:pStyle w:val="Heading1"/>
        <w:numPr>
          <w:ilvl w:val="0"/>
          <w:numId w:val="4"/>
        </w:numPr>
        <w:rPr>
          <w:rStyle w:val="Slog1-glavninasloviZnakZnak"/>
          <w:caps w:val="0"/>
          <w:color w:val="auto"/>
          <w:sz w:val="32"/>
        </w:rPr>
      </w:pPr>
      <w:bookmarkStart w:id="86" w:name="_Toc75162195"/>
      <w:r w:rsidRPr="00AC4A37">
        <w:rPr>
          <w:rStyle w:val="Slog1-glavninasloviZnakZnak"/>
          <w:caps w:val="0"/>
          <w:color w:val="auto"/>
          <w:sz w:val="32"/>
        </w:rPr>
        <w:t>VI</w:t>
      </w:r>
      <w:r w:rsidR="00CB6A02" w:rsidRPr="00AC4A37">
        <w:rPr>
          <w:rStyle w:val="Slog1-glavninasloviZnakZnak"/>
          <w:caps w:val="0"/>
          <w:color w:val="auto"/>
          <w:sz w:val="32"/>
        </w:rPr>
        <w:t>ZIJA</w:t>
      </w:r>
      <w:r w:rsidR="005543AF" w:rsidRPr="00AC4A37">
        <w:rPr>
          <w:rStyle w:val="Slog1-glavninasloviZnakZnak"/>
          <w:caps w:val="0"/>
          <w:color w:val="auto"/>
          <w:sz w:val="32"/>
        </w:rPr>
        <w:t xml:space="preserve">, </w:t>
      </w:r>
      <w:r w:rsidRPr="00AC4A37">
        <w:rPr>
          <w:rStyle w:val="Slog1-glavninasloviZnakZnak"/>
          <w:caps w:val="0"/>
          <w:color w:val="auto"/>
          <w:sz w:val="32"/>
        </w:rPr>
        <w:t>M</w:t>
      </w:r>
      <w:r w:rsidR="005543AF" w:rsidRPr="00AC4A37">
        <w:rPr>
          <w:rStyle w:val="Slog1-glavninasloviZnakZnak"/>
          <w:caps w:val="0"/>
          <w:color w:val="auto"/>
          <w:sz w:val="32"/>
        </w:rPr>
        <w:t>I</w:t>
      </w:r>
      <w:r w:rsidRPr="00AC4A37">
        <w:rPr>
          <w:rStyle w:val="Slog1-glavninasloviZnakZnak"/>
          <w:caps w:val="0"/>
          <w:color w:val="auto"/>
          <w:sz w:val="32"/>
        </w:rPr>
        <w:t>S</w:t>
      </w:r>
      <w:r w:rsidR="00CB6A02" w:rsidRPr="00AC4A37">
        <w:rPr>
          <w:rStyle w:val="Slog1-glavninasloviZnakZnak"/>
          <w:caps w:val="0"/>
          <w:color w:val="auto"/>
          <w:sz w:val="32"/>
        </w:rPr>
        <w:t>IJA, VRIJEDNOST</w:t>
      </w:r>
      <w:bookmarkEnd w:id="86"/>
    </w:p>
    <w:p w14:paraId="1FA2ABF1" w14:textId="77777777" w:rsidR="005A3A90" w:rsidRPr="00F86EF6" w:rsidRDefault="005A3A90" w:rsidP="005A3A90">
      <w:pPr>
        <w:rPr>
          <w:lang w:val="en-GB"/>
        </w:rPr>
      </w:pPr>
    </w:p>
    <w:p w14:paraId="3EAB04C9" w14:textId="77777777" w:rsidR="005A3A90" w:rsidRPr="00F86EF6" w:rsidRDefault="005A3A90" w:rsidP="005A3A90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5A3A90" w:rsidRPr="00F86EF6" w14:paraId="14D22857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41E36165" w14:textId="77777777" w:rsidR="005A3A90" w:rsidRPr="00F86EF6" w:rsidRDefault="005A3A90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57DD14EA" wp14:editId="577831B1">
                  <wp:extent cx="675640" cy="675640"/>
                  <wp:effectExtent l="0" t="0" r="0" b="0"/>
                  <wp:docPr id="1034" name="Grafika 1034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4B1C3961" w14:textId="3804C4CD" w:rsidR="005A3A90" w:rsidRPr="00F86EF6" w:rsidRDefault="00852517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5A3A90" w:rsidRPr="00F86EF6" w14:paraId="3C2F9322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7EB596AD" w14:textId="77777777" w:rsidR="00CB1BB0" w:rsidRDefault="00CB1BB0" w:rsidP="00852517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0D0BC422" w14:textId="26F0CB57" w:rsidR="00852517" w:rsidRDefault="00852517" w:rsidP="00852517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418C87B6" w14:textId="5C535233" w:rsidR="00852517" w:rsidRDefault="005134A2" w:rsidP="00852517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D624CDF" w14:textId="373E51A0" w:rsidR="005A3A90" w:rsidRPr="00852517" w:rsidRDefault="00852517" w:rsidP="00852517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A2A261B" w14:textId="240925CA" w:rsidR="00852517" w:rsidRPr="00852517" w:rsidRDefault="005134A2" w:rsidP="00852517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06E05884" w14:textId="77777777" w:rsidR="005A3A90" w:rsidRDefault="00852517" w:rsidP="00852517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42E3E75C" w14:textId="3BDC20BA" w:rsidR="00CB1BB0" w:rsidRPr="00F86EF6" w:rsidRDefault="00CB1BB0" w:rsidP="00CB1BB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082C499C" w14:textId="77777777" w:rsidR="005A3A90" w:rsidRPr="00F86EF6" w:rsidRDefault="005A3A90" w:rsidP="005A3A90">
      <w:pPr>
        <w:rPr>
          <w:lang w:val="en-GB"/>
        </w:rPr>
      </w:pPr>
    </w:p>
    <w:p w14:paraId="26109960" w14:textId="77777777" w:rsidR="005A3A90" w:rsidRPr="00F86EF6" w:rsidRDefault="005A3A90" w:rsidP="005A3A90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5A3A90" w:rsidRPr="00F86EF6" w14:paraId="185CD9F4" w14:textId="77777777" w:rsidTr="00C74611">
        <w:tc>
          <w:tcPr>
            <w:tcW w:w="1261" w:type="dxa"/>
            <w:vAlign w:val="center"/>
          </w:tcPr>
          <w:p w14:paraId="65D8B816" w14:textId="77777777" w:rsidR="005A3A90" w:rsidRPr="00F86EF6" w:rsidRDefault="005A3A90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39174797" wp14:editId="4D224219">
                  <wp:extent cx="664028" cy="664028"/>
                  <wp:effectExtent l="0" t="0" r="0" b="0"/>
                  <wp:docPr id="1035" name="Grafika 1035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461B1762" w14:textId="4D4E7F4D" w:rsidR="005A3A90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5A3A90" w:rsidRPr="00F86EF6" w14:paraId="71DD11A7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3D2226D4" w14:textId="77777777" w:rsidR="005A3A90" w:rsidRPr="00F86EF6" w:rsidRDefault="005A3A90" w:rsidP="00C74611">
            <w:pPr>
              <w:rPr>
                <w:lang w:val="en-GB"/>
              </w:rPr>
            </w:pPr>
          </w:p>
          <w:p w14:paraId="62386DE7" w14:textId="0CEEB444" w:rsidR="005A3A90" w:rsidRPr="00F86EF6" w:rsidRDefault="005A3A90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Coulter, M. K., DeCenzo, D. A. </w:t>
            </w:r>
            <w:r w:rsidR="00FD1F3D" w:rsidRPr="00F86EF6">
              <w:rPr>
                <w:lang w:val="en-GB"/>
              </w:rPr>
              <w:t>and</w:t>
            </w:r>
            <w:r w:rsidRPr="00F86EF6">
              <w:rPr>
                <w:lang w:val="en-GB"/>
              </w:rPr>
              <w:t xml:space="preserve"> Robbins, S. P. (2017). </w:t>
            </w:r>
            <w:r w:rsidRPr="00F86EF6">
              <w:rPr>
                <w:i/>
                <w:iCs/>
                <w:lang w:val="en-GB"/>
              </w:rPr>
              <w:t>Fundamentals of management</w:t>
            </w:r>
            <w:r w:rsidRPr="00F86EF6">
              <w:rPr>
                <w:lang w:val="en-GB"/>
              </w:rPr>
              <w:t>. Pearson Boston, MA.</w:t>
            </w:r>
          </w:p>
          <w:p w14:paraId="29DD1D6C" w14:textId="77777777" w:rsidR="005A3A90" w:rsidRPr="00F86EF6" w:rsidRDefault="005A3A90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Principles of Management </w:t>
            </w:r>
            <w:hyperlink r:id="rId107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open.lib.umn.edu/principlesmanagement/chapter/4-3-the-roles-of-mission-vision-and-values/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22BE7E4B" w14:textId="77777777" w:rsidR="005A3A90" w:rsidRPr="00F86EF6" w:rsidRDefault="005A3A90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The Mission, Vision, and Values statements </w:t>
            </w:r>
            <w:hyperlink r:id="rId108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8wem6FZAucw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5:57)</w:t>
            </w:r>
          </w:p>
          <w:p w14:paraId="00FFD6B8" w14:textId="77777777" w:rsidR="005A3A90" w:rsidRPr="00F86EF6" w:rsidRDefault="005A3A90" w:rsidP="00C74611">
            <w:pPr>
              <w:pStyle w:val="Naslov21"/>
              <w:numPr>
                <w:ilvl w:val="0"/>
                <w:numId w:val="0"/>
              </w:numPr>
              <w:ind w:left="360"/>
              <w:rPr>
                <w:rFonts w:ascii="Arial" w:hAnsi="Arial" w:cs="Arial"/>
                <w:lang w:val="en-GB"/>
              </w:rPr>
            </w:pPr>
          </w:p>
        </w:tc>
      </w:tr>
    </w:tbl>
    <w:p w14:paraId="48FB3871" w14:textId="77777777" w:rsidR="005A3A90" w:rsidRPr="00F86EF6" w:rsidRDefault="005A3A90" w:rsidP="005A3A90">
      <w:pPr>
        <w:rPr>
          <w:lang w:val="en-GB"/>
        </w:rPr>
      </w:pPr>
    </w:p>
    <w:p w14:paraId="68B12755" w14:textId="77777777" w:rsidR="005A3A90" w:rsidRPr="00F86EF6" w:rsidRDefault="005A3A90" w:rsidP="005A3A90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5A3A90" w:rsidRPr="00F86EF6" w14:paraId="05B71E72" w14:textId="77777777" w:rsidTr="00C74611">
        <w:tc>
          <w:tcPr>
            <w:tcW w:w="1204" w:type="dxa"/>
          </w:tcPr>
          <w:p w14:paraId="6F3ED160" w14:textId="77777777" w:rsidR="005A3A90" w:rsidRPr="00F86EF6" w:rsidRDefault="005A3A90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57F3467C" w14:textId="77777777" w:rsidR="005A3A90" w:rsidRPr="00F86EF6" w:rsidRDefault="005A3A90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364E958B" wp14:editId="7FCBD4E0">
                  <wp:extent cx="675640" cy="675640"/>
                  <wp:effectExtent l="0" t="0" r="0" b="0"/>
                  <wp:docPr id="1038" name="Grafika 1038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2AE3F191" w14:textId="41750BA8" w:rsidR="005A3A90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5A3A90" w:rsidRPr="00F86EF6" w14:paraId="3C104969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2D8DAC2F" w14:textId="77777777" w:rsidR="00CB1BB0" w:rsidRDefault="00CB1BB0" w:rsidP="00CB1BB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3D45E287" w14:textId="3D1018A1" w:rsidR="005A3A90" w:rsidRDefault="00AB7C19" w:rsidP="00AB7C19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Ispit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s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višestrukim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izborom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s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naglaskom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teoriju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-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napisan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kao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kolokvij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kraju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svakog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poglavlja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kao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završni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ispit</w:t>
            </w:r>
            <w:proofErr w:type="spellEnd"/>
            <w:r w:rsidRP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4D832ADD" w14:textId="5CF850F0" w:rsidR="00CB1BB0" w:rsidRPr="00CB1BB0" w:rsidRDefault="00CB1BB0" w:rsidP="00CB1BB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2AD72C04" w14:textId="1BC05A9D" w:rsidR="005A3A90" w:rsidRPr="00F86EF6" w:rsidRDefault="005A3A90" w:rsidP="005A3A90">
      <w:pPr>
        <w:rPr>
          <w:lang w:val="en-GB" w:eastAsia="sl-SI"/>
        </w:rPr>
      </w:pPr>
    </w:p>
    <w:p w14:paraId="6B0E1FA5" w14:textId="77777777" w:rsidR="00D049AE" w:rsidRDefault="00D049AE">
      <w:pPr>
        <w:jc w:val="left"/>
        <w:rPr>
          <w:rStyle w:val="Slog1-glavninasloviZnakZnak"/>
          <w:b/>
          <w:color w:val="auto"/>
          <w:sz w:val="32"/>
          <w:lang w:val="en-GB"/>
        </w:rPr>
      </w:pPr>
      <w:r>
        <w:rPr>
          <w:rStyle w:val="Slog1-glavninasloviZnakZnak"/>
          <w:caps/>
          <w:color w:val="auto"/>
          <w:sz w:val="32"/>
        </w:rPr>
        <w:br w:type="page"/>
      </w:r>
    </w:p>
    <w:p w14:paraId="23B8324F" w14:textId="1D51185F" w:rsidR="00244EB1" w:rsidRPr="00F86EF6" w:rsidRDefault="00CB6A02" w:rsidP="00AC4A37">
      <w:pPr>
        <w:pStyle w:val="Heading1"/>
        <w:numPr>
          <w:ilvl w:val="0"/>
          <w:numId w:val="4"/>
        </w:numPr>
        <w:rPr>
          <w:lang w:eastAsia="sl-SI"/>
        </w:rPr>
      </w:pPr>
      <w:bookmarkStart w:id="87" w:name="_Toc75162196"/>
      <w:r w:rsidRPr="00AC4A37">
        <w:rPr>
          <w:rStyle w:val="Slog1-glavninasloviZnakZnak"/>
          <w:caps w:val="0"/>
          <w:color w:val="auto"/>
          <w:sz w:val="32"/>
        </w:rPr>
        <w:lastRenderedPageBreak/>
        <w:t>ORGANIZACIJSKA KULTURA</w:t>
      </w:r>
      <w:bookmarkEnd w:id="87"/>
    </w:p>
    <w:p w14:paraId="7AEF8BF6" w14:textId="77777777" w:rsidR="00F02421" w:rsidRPr="00F86EF6" w:rsidRDefault="00F02421" w:rsidP="00F02421">
      <w:pPr>
        <w:rPr>
          <w:lang w:val="en-GB"/>
        </w:rPr>
      </w:pPr>
    </w:p>
    <w:p w14:paraId="52D967B2" w14:textId="77777777" w:rsidR="00F02421" w:rsidRPr="00F86EF6" w:rsidRDefault="00F02421" w:rsidP="00F02421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F02421" w:rsidRPr="00F86EF6" w14:paraId="49FBD582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796BFB8A" w14:textId="77777777" w:rsidR="00F02421" w:rsidRPr="00F86EF6" w:rsidRDefault="00F02421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21C3971" wp14:editId="3FD4A767">
                  <wp:extent cx="675640" cy="675640"/>
                  <wp:effectExtent l="0" t="0" r="0" b="0"/>
                  <wp:docPr id="1039" name="Grafika 1039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3E9DE235" w14:textId="258A1F1B" w:rsidR="00F02421" w:rsidRPr="00F86EF6" w:rsidRDefault="00852517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F02421" w:rsidRPr="00F86EF6" w14:paraId="1D2C365A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4A0DA69D" w14:textId="77777777" w:rsidR="00CB1BB0" w:rsidRDefault="00CB1BB0" w:rsidP="00852517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3DC41360" w14:textId="14DBA9CC" w:rsidR="00852517" w:rsidRDefault="00852517" w:rsidP="00852517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26283027" w14:textId="2EBF8716" w:rsidR="00852517" w:rsidRDefault="005134A2" w:rsidP="00852517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ECC1FAF" w14:textId="639256AD" w:rsidR="00852517" w:rsidRPr="00852517" w:rsidRDefault="00852517" w:rsidP="00852517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D3AB64A" w14:textId="03C50FD1" w:rsidR="00F02421" w:rsidRPr="00852517" w:rsidRDefault="005134A2" w:rsidP="00C74611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852517"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688C25C8" w14:textId="77777777" w:rsidR="00F02421" w:rsidRDefault="00AB05DF" w:rsidP="00AB05DF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AB05DF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AB05DF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AB05DF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AB05DF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AB05DF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AB05DF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AB05DF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AB05DF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AB05DF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AB05DF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AB05DF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AB05DF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E95A01D" w14:textId="70D64E71" w:rsidR="00CB1BB0" w:rsidRPr="00F86EF6" w:rsidRDefault="00CB1BB0" w:rsidP="00CB1BB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442DEEEA" w14:textId="77777777" w:rsidR="00F02421" w:rsidRPr="00F86EF6" w:rsidRDefault="00F02421" w:rsidP="00F02421">
      <w:pPr>
        <w:rPr>
          <w:lang w:val="en-GB"/>
        </w:rPr>
      </w:pPr>
    </w:p>
    <w:p w14:paraId="31336724" w14:textId="77777777" w:rsidR="00F02421" w:rsidRPr="00F86EF6" w:rsidRDefault="00F02421" w:rsidP="00F02421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F02421" w:rsidRPr="00F86EF6" w14:paraId="03BCF8E0" w14:textId="77777777" w:rsidTr="00C74611">
        <w:tc>
          <w:tcPr>
            <w:tcW w:w="1261" w:type="dxa"/>
            <w:vAlign w:val="center"/>
          </w:tcPr>
          <w:p w14:paraId="1C08ABA5" w14:textId="77777777" w:rsidR="00F02421" w:rsidRPr="00F86EF6" w:rsidRDefault="00F02421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5C26DDED" wp14:editId="5A1CC030">
                  <wp:extent cx="664028" cy="664028"/>
                  <wp:effectExtent l="0" t="0" r="0" b="0"/>
                  <wp:docPr id="1040" name="Grafika 1040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13AD8B12" w14:textId="7A1BB6DA" w:rsidR="00F02421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F02421" w:rsidRPr="00F86EF6" w14:paraId="4C55335B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03A459DC" w14:textId="77777777" w:rsidR="00F02421" w:rsidRPr="00F86EF6" w:rsidRDefault="00F02421" w:rsidP="00C74611">
            <w:pPr>
              <w:rPr>
                <w:lang w:val="en-GB"/>
              </w:rPr>
            </w:pPr>
          </w:p>
          <w:p w14:paraId="5317EE0A" w14:textId="77777777" w:rsidR="00F02421" w:rsidRPr="00F86EF6" w:rsidRDefault="00F02421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>(A) Schein, E. H. (2004). Organizational culture and leadership (Jossey-Bass business &amp; management series). Jossey Bass Incorporated.</w:t>
            </w:r>
          </w:p>
          <w:p w14:paraId="5813DA69" w14:textId="77777777" w:rsidR="00F02421" w:rsidRPr="00F86EF6" w:rsidRDefault="00F02421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Organizational Culture: Definition, Importance, and Development</w:t>
            </w:r>
          </w:p>
          <w:p w14:paraId="0CAED3C0" w14:textId="77777777" w:rsidR="00F02421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09" w:history="1">
              <w:r w:rsidR="00F02421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achievers.com/blog/organizational-culture-definition/</w:t>
              </w:r>
            </w:hyperlink>
            <w:r w:rsidR="00F02421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29FE2BEB" w14:textId="77777777" w:rsidR="00F02421" w:rsidRPr="00F86EF6" w:rsidRDefault="00F02421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What is Organizational Culture? </w:t>
            </w:r>
            <w:hyperlink r:id="rId110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4cBN8xH-5Qw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4:23)</w:t>
            </w:r>
          </w:p>
          <w:p w14:paraId="16E78E92" w14:textId="77777777" w:rsidR="00F02421" w:rsidRPr="00F86EF6" w:rsidRDefault="00F02421" w:rsidP="00C74611">
            <w:pPr>
              <w:pStyle w:val="Naslov21"/>
              <w:numPr>
                <w:ilvl w:val="0"/>
                <w:numId w:val="0"/>
              </w:numPr>
              <w:ind w:left="360"/>
              <w:rPr>
                <w:rFonts w:ascii="Arial" w:hAnsi="Arial" w:cs="Arial"/>
                <w:lang w:val="en-GB"/>
              </w:rPr>
            </w:pPr>
          </w:p>
        </w:tc>
      </w:tr>
    </w:tbl>
    <w:p w14:paraId="7BA00C5C" w14:textId="77777777" w:rsidR="00F02421" w:rsidRPr="00F86EF6" w:rsidRDefault="00F02421" w:rsidP="00F02421">
      <w:pPr>
        <w:rPr>
          <w:lang w:val="en-GB"/>
        </w:rPr>
      </w:pPr>
    </w:p>
    <w:p w14:paraId="4607319D" w14:textId="77777777" w:rsidR="00F02421" w:rsidRPr="00F86EF6" w:rsidRDefault="00F02421" w:rsidP="00F02421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F02421" w:rsidRPr="00F86EF6" w14:paraId="58205190" w14:textId="77777777" w:rsidTr="00C74611">
        <w:tc>
          <w:tcPr>
            <w:tcW w:w="1204" w:type="dxa"/>
          </w:tcPr>
          <w:p w14:paraId="1D07282F" w14:textId="77777777" w:rsidR="00F02421" w:rsidRPr="00F86EF6" w:rsidRDefault="00F02421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369D45E0" w14:textId="77777777" w:rsidR="00F02421" w:rsidRPr="00F86EF6" w:rsidRDefault="00F02421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1C05CB47" wp14:editId="25543477">
                  <wp:extent cx="675640" cy="675640"/>
                  <wp:effectExtent l="0" t="0" r="0" b="0"/>
                  <wp:docPr id="1041" name="Grafika 1041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4A8E820F" w14:textId="20CD0357" w:rsidR="00F02421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F02421" w:rsidRPr="00F86EF6" w14:paraId="7A0D7A5D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6AE5F287" w14:textId="77777777" w:rsidR="00F02421" w:rsidRPr="00F86EF6" w:rsidRDefault="00F02421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1CAB329A" w14:textId="77777777" w:rsidR="00F02421" w:rsidRDefault="00AB7C19" w:rsidP="00AB7C19">
            <w:pPr>
              <w:pStyle w:val="ListParagraph"/>
              <w:numPr>
                <w:ilvl w:val="0"/>
                <w:numId w:val="18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I</w:t>
            </w:r>
            <w:r w:rsidRPr="00AB7C19">
              <w:rPr>
                <w:lang w:val="en-GB"/>
              </w:rPr>
              <w:t>spit</w:t>
            </w:r>
            <w:proofErr w:type="spellEnd"/>
            <w:r w:rsidRPr="00AB7C19">
              <w:rPr>
                <w:lang w:val="en-GB"/>
              </w:rPr>
              <w:t xml:space="preserve"> s </w:t>
            </w:r>
            <w:proofErr w:type="spellStart"/>
            <w:r w:rsidRPr="00AB7C19">
              <w:rPr>
                <w:lang w:val="en-GB"/>
              </w:rPr>
              <w:t>više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izbora</w:t>
            </w:r>
            <w:proofErr w:type="spellEnd"/>
            <w:r w:rsidRPr="00AB7C19">
              <w:rPr>
                <w:lang w:val="en-GB"/>
              </w:rPr>
              <w:t xml:space="preserve"> s </w:t>
            </w:r>
            <w:proofErr w:type="spellStart"/>
            <w:r w:rsidRPr="00AB7C19">
              <w:rPr>
                <w:lang w:val="en-GB"/>
              </w:rPr>
              <w:t>naglaskom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na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teoriju</w:t>
            </w:r>
            <w:proofErr w:type="spellEnd"/>
            <w:r w:rsidRPr="00AB7C19">
              <w:rPr>
                <w:lang w:val="en-GB"/>
              </w:rPr>
              <w:t xml:space="preserve"> - </w:t>
            </w:r>
            <w:proofErr w:type="spellStart"/>
            <w:r w:rsidRPr="00AB7C19">
              <w:rPr>
                <w:lang w:val="en-GB"/>
              </w:rPr>
              <w:t>napisan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ao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olokvij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na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raju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svakog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poglavlja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ili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ao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završni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ispit</w:t>
            </w:r>
            <w:proofErr w:type="spellEnd"/>
            <w:r w:rsidRPr="00AB7C19">
              <w:rPr>
                <w:lang w:val="en-GB"/>
              </w:rPr>
              <w:t>.</w:t>
            </w:r>
          </w:p>
          <w:p w14:paraId="22037789" w14:textId="00140FB5" w:rsidR="00CB1BB0" w:rsidRPr="00F86EF6" w:rsidRDefault="00CB1BB0" w:rsidP="00CB1BB0">
            <w:pPr>
              <w:pStyle w:val="ListParagraph"/>
              <w:ind w:left="720"/>
              <w:rPr>
                <w:lang w:val="en-GB"/>
              </w:rPr>
            </w:pPr>
          </w:p>
        </w:tc>
      </w:tr>
    </w:tbl>
    <w:p w14:paraId="05F1D09A" w14:textId="28DC4537" w:rsidR="00F02421" w:rsidRPr="00F86EF6" w:rsidRDefault="00F02421" w:rsidP="00244EB1">
      <w:pPr>
        <w:rPr>
          <w:lang w:val="en-GB" w:eastAsia="sl-SI"/>
        </w:rPr>
      </w:pPr>
    </w:p>
    <w:p w14:paraId="45FE8377" w14:textId="17E0DBBA" w:rsidR="00D049AE" w:rsidRDefault="00D049AE">
      <w:pPr>
        <w:jc w:val="left"/>
        <w:rPr>
          <w:lang w:val="en-GB" w:eastAsia="sl-SI"/>
        </w:rPr>
      </w:pPr>
      <w:r>
        <w:rPr>
          <w:lang w:val="en-GB" w:eastAsia="sl-SI"/>
        </w:rPr>
        <w:br w:type="page"/>
      </w:r>
    </w:p>
    <w:p w14:paraId="79AE7C10" w14:textId="694772FD" w:rsidR="00244EB1" w:rsidRPr="00AC4A37" w:rsidRDefault="00CB6A02" w:rsidP="00AC4A37">
      <w:pPr>
        <w:pStyle w:val="Heading1"/>
        <w:numPr>
          <w:ilvl w:val="0"/>
          <w:numId w:val="30"/>
        </w:numPr>
        <w:rPr>
          <w:rStyle w:val="Slog1-glavninasloviZnakZnak"/>
          <w:caps w:val="0"/>
          <w:color w:val="auto"/>
          <w:sz w:val="32"/>
        </w:rPr>
      </w:pPr>
      <w:bookmarkStart w:id="88" w:name="_Toc75162197"/>
      <w:r w:rsidRPr="00AC4A37">
        <w:rPr>
          <w:rStyle w:val="Slog1-glavninasloviZnakZnak"/>
          <w:caps w:val="0"/>
          <w:color w:val="auto"/>
          <w:sz w:val="32"/>
        </w:rPr>
        <w:lastRenderedPageBreak/>
        <w:t>ORGANIZACIJA KOJA UČI</w:t>
      </w:r>
      <w:bookmarkEnd w:id="88"/>
    </w:p>
    <w:p w14:paraId="6B077A5F" w14:textId="18EE7311" w:rsidR="001E126F" w:rsidRPr="00F86EF6" w:rsidRDefault="001E126F" w:rsidP="001E126F">
      <w:pPr>
        <w:rPr>
          <w:lang w:val="en-GB" w:eastAsia="sl-SI"/>
        </w:rPr>
      </w:pPr>
    </w:p>
    <w:p w14:paraId="4F34FCBB" w14:textId="77777777" w:rsidR="001E126F" w:rsidRPr="00F86EF6" w:rsidRDefault="001E126F" w:rsidP="001E126F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1E126F" w:rsidRPr="00F86EF6" w14:paraId="5153E73F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3ED07AE9" w14:textId="77777777" w:rsidR="001E126F" w:rsidRPr="00F86EF6" w:rsidRDefault="001E126F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5183ADA3" wp14:editId="43A91B1C">
                  <wp:extent cx="675640" cy="675640"/>
                  <wp:effectExtent l="0" t="0" r="0" b="0"/>
                  <wp:docPr id="1042" name="Grafika 1042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5F08027A" w14:textId="0C57BBB0" w:rsidR="001E126F" w:rsidRPr="00F86EF6" w:rsidRDefault="00AB05D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</w:p>
        </w:tc>
      </w:tr>
      <w:tr w:rsidR="001E126F" w:rsidRPr="00F86EF6" w14:paraId="1F5E6322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7C1CEE7A" w14:textId="77777777" w:rsidR="00CB1BB0" w:rsidRDefault="00CB1BB0" w:rsidP="00707B7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5BC1DC33" w14:textId="7CF5C629" w:rsidR="00707B7B" w:rsidRDefault="00707B7B" w:rsidP="00707B7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37296D70" w14:textId="24B1C54F" w:rsidR="00707B7B" w:rsidRDefault="005134A2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ADB4F6E" w14:textId="061E4C2C" w:rsidR="001E126F" w:rsidRDefault="00707B7B" w:rsidP="00C74611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8997320" w14:textId="2810BD28" w:rsidR="00707B7B" w:rsidRPr="00707B7B" w:rsidRDefault="005134A2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11E28172" w14:textId="677C62B1" w:rsidR="00707B7B" w:rsidRPr="00707B7B" w:rsidRDefault="00707B7B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okrugli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tol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s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predstavnikom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upravljanja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ljudskim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resursima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iz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lokalne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tvrtke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(D).</w:t>
            </w:r>
          </w:p>
          <w:p w14:paraId="3D8E92F2" w14:textId="29E30AB3" w:rsidR="00707B7B" w:rsidRPr="00707B7B" w:rsidRDefault="00707B7B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C80AC49" w14:textId="77777777" w:rsidR="001E126F" w:rsidRPr="00F86EF6" w:rsidRDefault="001E126F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030DD783" w14:textId="77777777" w:rsidR="001E126F" w:rsidRPr="00F86EF6" w:rsidRDefault="001E126F" w:rsidP="001E126F">
      <w:pPr>
        <w:rPr>
          <w:lang w:val="en-GB"/>
        </w:rPr>
      </w:pPr>
    </w:p>
    <w:p w14:paraId="45116CFE" w14:textId="77777777" w:rsidR="001E126F" w:rsidRPr="00F86EF6" w:rsidRDefault="001E126F" w:rsidP="001E126F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1E126F" w:rsidRPr="00F86EF6" w14:paraId="754E53EA" w14:textId="77777777" w:rsidTr="00C74611">
        <w:tc>
          <w:tcPr>
            <w:tcW w:w="1261" w:type="dxa"/>
            <w:vAlign w:val="center"/>
          </w:tcPr>
          <w:p w14:paraId="488F3327" w14:textId="77777777" w:rsidR="001E126F" w:rsidRPr="00F86EF6" w:rsidRDefault="001E126F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4981D34B" wp14:editId="1493C116">
                  <wp:extent cx="664028" cy="664028"/>
                  <wp:effectExtent l="0" t="0" r="0" b="0"/>
                  <wp:docPr id="1043" name="Grafika 1043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38AA38B5" w14:textId="62ECEBF0" w:rsidR="001E126F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1E126F" w:rsidRPr="00F86EF6" w14:paraId="7D50E8E7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58F621E1" w14:textId="77777777" w:rsidR="001E126F" w:rsidRPr="00F86EF6" w:rsidRDefault="001E126F" w:rsidP="00C74611">
            <w:pPr>
              <w:rPr>
                <w:lang w:val="en-GB"/>
              </w:rPr>
            </w:pPr>
          </w:p>
          <w:p w14:paraId="757EA7E6" w14:textId="77777777" w:rsidR="001E126F" w:rsidRPr="00F86EF6" w:rsidRDefault="001E126F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rPr>
                <w:lang w:val="en-GB"/>
              </w:rPr>
            </w:pPr>
            <w:r w:rsidRPr="00F86EF6">
              <w:rPr>
                <w:lang w:val="en-GB"/>
              </w:rPr>
              <w:t>(A) Senge, P. M. (1995). Learning organizations. Cambridge: Gilmour Drummond Publishing.</w:t>
            </w:r>
          </w:p>
          <w:p w14:paraId="16FC29BA" w14:textId="77777777" w:rsidR="001E126F" w:rsidRPr="00F86EF6" w:rsidRDefault="001E126F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What Is a Learning Organization?</w:t>
            </w:r>
          </w:p>
          <w:p w14:paraId="62D9921F" w14:textId="77777777" w:rsidR="001E126F" w:rsidRPr="00F86EF6" w:rsidRDefault="007F3AC9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11" w:history="1">
              <w:r w:rsidR="001E126F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convergencetraining.com/blog/what-is-a-learning-organization</w:t>
              </w:r>
            </w:hyperlink>
            <w:r w:rsidR="001E126F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4FC78906" w14:textId="77777777" w:rsidR="001E126F" w:rsidRPr="00F86EF6" w:rsidRDefault="001E126F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The Learning Organization: Is Your Company Ready for the Future? </w:t>
            </w:r>
            <w:hyperlink r:id="rId112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40meQNZl3KU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4:02)</w:t>
            </w:r>
          </w:p>
          <w:p w14:paraId="34E09C3F" w14:textId="464C9994" w:rsidR="001E126F" w:rsidRPr="00F86EF6" w:rsidRDefault="001E126F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D) </w:t>
            </w:r>
            <w:r w:rsidR="00E43087" w:rsidRPr="00F86EF6">
              <w:rPr>
                <w:rFonts w:ascii="Arial" w:hAnsi="Arial" w:cs="Arial"/>
                <w:sz w:val="22"/>
                <w:szCs w:val="22"/>
                <w:lang w:val="en-GB"/>
              </w:rPr>
              <w:t>Guest from practice</w:t>
            </w: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7D6FA66" w14:textId="77777777" w:rsidR="001E126F" w:rsidRPr="00F86EF6" w:rsidRDefault="001E126F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2403DB8F" w14:textId="77777777" w:rsidR="001E126F" w:rsidRPr="00F86EF6" w:rsidRDefault="001E126F" w:rsidP="001E126F">
      <w:pPr>
        <w:rPr>
          <w:lang w:val="en-GB"/>
        </w:rPr>
      </w:pPr>
    </w:p>
    <w:p w14:paraId="430AB752" w14:textId="77777777" w:rsidR="001E126F" w:rsidRPr="00F86EF6" w:rsidRDefault="001E126F" w:rsidP="001E126F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1E126F" w:rsidRPr="00F86EF6" w14:paraId="06F798A3" w14:textId="77777777" w:rsidTr="00C74611">
        <w:tc>
          <w:tcPr>
            <w:tcW w:w="1204" w:type="dxa"/>
          </w:tcPr>
          <w:p w14:paraId="0D278B60" w14:textId="77777777" w:rsidR="001E126F" w:rsidRPr="00F86EF6" w:rsidRDefault="001E126F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411A9966" w14:textId="77777777" w:rsidR="001E126F" w:rsidRPr="00F86EF6" w:rsidRDefault="001E126F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03631E7F" wp14:editId="0C9595C7">
                  <wp:extent cx="675640" cy="675640"/>
                  <wp:effectExtent l="0" t="0" r="0" b="0"/>
                  <wp:docPr id="1044" name="Grafika 1044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347BA862" w14:textId="20EAA12E" w:rsidR="001E126F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1E126F" w:rsidRPr="00F86EF6" w14:paraId="66E74660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63A7614E" w14:textId="77777777" w:rsidR="001E126F" w:rsidRPr="00F86EF6" w:rsidRDefault="001E126F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bookmarkStart w:id="89" w:name="_Hlk74915155"/>
          </w:p>
          <w:p w14:paraId="52F5E2BC" w14:textId="77777777" w:rsidR="001E126F" w:rsidRDefault="00AB7C19" w:rsidP="00AB7C19">
            <w:pPr>
              <w:pStyle w:val="ListParagraph"/>
              <w:numPr>
                <w:ilvl w:val="0"/>
                <w:numId w:val="18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I</w:t>
            </w:r>
            <w:r w:rsidRPr="00AB7C19">
              <w:rPr>
                <w:lang w:val="en-GB"/>
              </w:rPr>
              <w:t>spit</w:t>
            </w:r>
            <w:proofErr w:type="spellEnd"/>
            <w:r w:rsidRPr="00AB7C19">
              <w:rPr>
                <w:lang w:val="en-GB"/>
              </w:rPr>
              <w:t xml:space="preserve"> s </w:t>
            </w:r>
            <w:proofErr w:type="spellStart"/>
            <w:r w:rsidRPr="00AB7C19">
              <w:rPr>
                <w:lang w:val="en-GB"/>
              </w:rPr>
              <w:t>više</w:t>
            </w:r>
            <w:r>
              <w:rPr>
                <w:lang w:val="en-GB"/>
              </w:rPr>
              <w:t>strukim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izborom</w:t>
            </w:r>
            <w:proofErr w:type="spellEnd"/>
            <w:r w:rsidRPr="00AB7C19">
              <w:rPr>
                <w:lang w:val="en-GB"/>
              </w:rPr>
              <w:t xml:space="preserve"> s </w:t>
            </w:r>
            <w:proofErr w:type="spellStart"/>
            <w:r w:rsidRPr="00AB7C19">
              <w:rPr>
                <w:lang w:val="en-GB"/>
              </w:rPr>
              <w:t>naglaskom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na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teoriju</w:t>
            </w:r>
            <w:proofErr w:type="spellEnd"/>
            <w:r w:rsidRPr="00AB7C19">
              <w:rPr>
                <w:lang w:val="en-GB"/>
              </w:rPr>
              <w:t xml:space="preserve"> - </w:t>
            </w:r>
            <w:proofErr w:type="spellStart"/>
            <w:r w:rsidRPr="00AB7C19">
              <w:rPr>
                <w:lang w:val="en-GB"/>
              </w:rPr>
              <w:t>napisan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ao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olokvij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na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raju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svakog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poglavlja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ili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ao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završni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ispit</w:t>
            </w:r>
            <w:proofErr w:type="spellEnd"/>
            <w:r w:rsidRPr="00AB7C19">
              <w:rPr>
                <w:lang w:val="en-GB"/>
              </w:rPr>
              <w:t>.</w:t>
            </w:r>
          </w:p>
          <w:p w14:paraId="4B646E46" w14:textId="147B22E2" w:rsidR="00CB1BB0" w:rsidRPr="00F86EF6" w:rsidRDefault="00CB1BB0" w:rsidP="00CB1BB0">
            <w:pPr>
              <w:pStyle w:val="ListParagraph"/>
              <w:ind w:left="720"/>
              <w:rPr>
                <w:lang w:val="en-GB"/>
              </w:rPr>
            </w:pPr>
          </w:p>
        </w:tc>
      </w:tr>
    </w:tbl>
    <w:p w14:paraId="0EC12407" w14:textId="228FD3A5" w:rsidR="001E126F" w:rsidRPr="00F86EF6" w:rsidRDefault="001E126F" w:rsidP="001E126F">
      <w:pPr>
        <w:rPr>
          <w:lang w:val="en-GB" w:eastAsia="sl-SI"/>
        </w:rPr>
      </w:pPr>
    </w:p>
    <w:bookmarkEnd w:id="89"/>
    <w:p w14:paraId="2428C4C8" w14:textId="77777777" w:rsidR="00D049AE" w:rsidRDefault="00D049AE">
      <w:pPr>
        <w:jc w:val="left"/>
        <w:rPr>
          <w:rStyle w:val="Slog1-glavninasloviZnakZnak"/>
          <w:b/>
          <w:color w:val="auto"/>
          <w:sz w:val="32"/>
          <w:lang w:val="en-GB"/>
        </w:rPr>
      </w:pPr>
      <w:r>
        <w:rPr>
          <w:rStyle w:val="Slog1-glavninasloviZnakZnak"/>
          <w:caps/>
          <w:color w:val="auto"/>
          <w:sz w:val="32"/>
        </w:rPr>
        <w:br w:type="page"/>
      </w:r>
    </w:p>
    <w:p w14:paraId="69A99123" w14:textId="50547D21" w:rsidR="00244EB1" w:rsidRPr="00AC4A37" w:rsidRDefault="00CB6A02" w:rsidP="00AC4A37">
      <w:pPr>
        <w:pStyle w:val="Heading1"/>
        <w:numPr>
          <w:ilvl w:val="0"/>
          <w:numId w:val="4"/>
        </w:numPr>
        <w:rPr>
          <w:rStyle w:val="Slog1-glavninasloviZnakZnak"/>
          <w:caps w:val="0"/>
          <w:color w:val="auto"/>
          <w:sz w:val="32"/>
        </w:rPr>
      </w:pPr>
      <w:bookmarkStart w:id="90" w:name="_Toc75162198"/>
      <w:r w:rsidRPr="00AC4A37">
        <w:rPr>
          <w:rStyle w:val="Slog1-glavninasloviZnakZnak"/>
          <w:caps w:val="0"/>
          <w:color w:val="auto"/>
          <w:sz w:val="32"/>
        </w:rPr>
        <w:lastRenderedPageBreak/>
        <w:t xml:space="preserve">ZNANSTVENO </w:t>
      </w:r>
      <w:bookmarkStart w:id="91" w:name="_Hlk74915202"/>
      <w:r w:rsidRPr="00AC4A37">
        <w:rPr>
          <w:rStyle w:val="Slog1-glavninasloviZnakZnak"/>
          <w:caps w:val="0"/>
          <w:color w:val="auto"/>
          <w:sz w:val="32"/>
        </w:rPr>
        <w:t>–</w:t>
      </w:r>
      <w:bookmarkEnd w:id="91"/>
      <w:r w:rsidRPr="00AC4A37">
        <w:rPr>
          <w:rStyle w:val="Slog1-glavninasloviZnakZnak"/>
          <w:caps w:val="0"/>
          <w:color w:val="auto"/>
          <w:sz w:val="32"/>
        </w:rPr>
        <w:t xml:space="preserve"> TEHNOLOŠKA REVOLUCIJA, EKSPLOZIJA ZNANJA I INOVACIJA</w:t>
      </w:r>
      <w:bookmarkEnd w:id="90"/>
    </w:p>
    <w:p w14:paraId="2A27F1D3" w14:textId="5974E33F" w:rsidR="00237DEF" w:rsidRPr="00CB6A02" w:rsidRDefault="00237DEF" w:rsidP="00237DEF">
      <w:pPr>
        <w:rPr>
          <w:lang w:val="en-GB" w:eastAsia="sl-SI"/>
        </w:rPr>
      </w:pPr>
    </w:p>
    <w:p w14:paraId="33553907" w14:textId="77777777" w:rsidR="00237DEF" w:rsidRPr="00CB6A02" w:rsidRDefault="00237DEF" w:rsidP="00237DEF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237DEF" w:rsidRPr="00F86EF6" w14:paraId="34DF9576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67797E28" w14:textId="77777777" w:rsidR="00237DEF" w:rsidRPr="00F86EF6" w:rsidRDefault="00237DEF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F4E12F5" wp14:editId="713A422D">
                  <wp:extent cx="675640" cy="675640"/>
                  <wp:effectExtent l="0" t="0" r="0" b="0"/>
                  <wp:docPr id="1045" name="Grafika 1045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3AE9C2B6" w14:textId="14A0EEA4" w:rsidR="00237DEF" w:rsidRPr="00F86EF6" w:rsidRDefault="00707B7B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237DEF" w:rsidRPr="00F86EF6" w14:paraId="4A192B18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5ACDF8FA" w14:textId="77777777" w:rsidR="00CB1BB0" w:rsidRDefault="00CB1BB0" w:rsidP="00707B7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5D5062C0" w14:textId="2AD57D91" w:rsidR="00707B7B" w:rsidRDefault="00707B7B" w:rsidP="00707B7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6FE94CEB" w14:textId="249D4F8F" w:rsidR="00707B7B" w:rsidRDefault="005134A2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D659AF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438D1A0" w14:textId="77777777" w:rsidR="00707B7B" w:rsidRDefault="00707B7B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C0AB5A1" w14:textId="0F74B96A" w:rsidR="00707B7B" w:rsidRPr="00707B7B" w:rsidRDefault="005134A2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  <w:r w:rsidR="00707B7B">
              <w:t xml:space="preserve"> </w:t>
            </w:r>
          </w:p>
          <w:p w14:paraId="4F49494A" w14:textId="21E6BA04" w:rsidR="00707B7B" w:rsidRPr="00707B7B" w:rsidRDefault="00707B7B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4939D124" w14:textId="77777777" w:rsidR="00237DEF" w:rsidRPr="00F86EF6" w:rsidRDefault="00237DEF" w:rsidP="00707B7B">
            <w:pPr>
              <w:pStyle w:val="ListParagraph"/>
              <w:ind w:left="720"/>
              <w:rPr>
                <w:lang w:val="en-GB"/>
              </w:rPr>
            </w:pPr>
          </w:p>
        </w:tc>
      </w:tr>
    </w:tbl>
    <w:p w14:paraId="42970977" w14:textId="77777777" w:rsidR="00237DEF" w:rsidRPr="00F86EF6" w:rsidRDefault="00237DEF" w:rsidP="00237DEF">
      <w:pPr>
        <w:rPr>
          <w:lang w:val="en-GB"/>
        </w:rPr>
      </w:pPr>
    </w:p>
    <w:p w14:paraId="3752FA97" w14:textId="77777777" w:rsidR="00237DEF" w:rsidRPr="00F86EF6" w:rsidRDefault="00237DEF" w:rsidP="00237DEF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237DEF" w:rsidRPr="00F86EF6" w14:paraId="5B3F5197" w14:textId="77777777" w:rsidTr="00C74611">
        <w:tc>
          <w:tcPr>
            <w:tcW w:w="1261" w:type="dxa"/>
            <w:vAlign w:val="center"/>
          </w:tcPr>
          <w:p w14:paraId="05643CF7" w14:textId="77777777" w:rsidR="00237DEF" w:rsidRPr="00F86EF6" w:rsidRDefault="00237DEF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6309BE3E" wp14:editId="07D44125">
                  <wp:extent cx="664028" cy="664028"/>
                  <wp:effectExtent l="0" t="0" r="0" b="0"/>
                  <wp:docPr id="1046" name="Grafika 1046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7183757E" w14:textId="2880C99E" w:rsidR="00237DEF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237DEF" w:rsidRPr="00F86EF6" w14:paraId="61915BC7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272A0093" w14:textId="77777777" w:rsidR="00237DEF" w:rsidRPr="00F86EF6" w:rsidRDefault="00237DEF" w:rsidP="00C74611">
            <w:pPr>
              <w:rPr>
                <w:lang w:val="en-GB"/>
              </w:rPr>
            </w:pPr>
          </w:p>
          <w:p w14:paraId="1164BE67" w14:textId="77777777" w:rsidR="00237DEF" w:rsidRPr="00F86EF6" w:rsidRDefault="00237DEF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rPr>
                <w:lang w:val="en-GB"/>
              </w:rPr>
            </w:pPr>
            <w:r w:rsidRPr="00F86EF6">
              <w:rPr>
                <w:lang w:val="en-GB"/>
              </w:rPr>
              <w:t xml:space="preserve">(A) Frey, C. B. (2019). The technology </w:t>
            </w:r>
            <w:proofErr w:type="gramStart"/>
            <w:r w:rsidRPr="00F86EF6">
              <w:rPr>
                <w:lang w:val="en-GB"/>
              </w:rPr>
              <w:t>trap</w:t>
            </w:r>
            <w:proofErr w:type="gramEnd"/>
            <w:r w:rsidRPr="00F86EF6">
              <w:rPr>
                <w:lang w:val="en-GB"/>
              </w:rPr>
              <w:t>. Princeton University Press.</w:t>
            </w:r>
          </w:p>
          <w:p w14:paraId="60E93555" w14:textId="77777777" w:rsidR="00237DEF" w:rsidRPr="00F86EF6" w:rsidRDefault="00237DEF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The knowledge explosion and the knowledge divide</w:t>
            </w:r>
          </w:p>
          <w:p w14:paraId="6DAFD565" w14:textId="77777777" w:rsidR="00237DEF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13" w:history="1">
              <w:r w:rsidR="00237DEF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://hdr.undp.org/sites/default/files/sagasti-1-1.pdf</w:t>
              </w:r>
            </w:hyperlink>
            <w:r w:rsidR="00237DEF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0D9A6387" w14:textId="77777777" w:rsidR="00237DEF" w:rsidRPr="00F86EF6" w:rsidRDefault="00237DEF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101 The Explosion of Knowledge </w:t>
            </w:r>
            <w:hyperlink r:id="rId114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uSeDNnVpvcQ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2:00)</w:t>
            </w:r>
          </w:p>
          <w:p w14:paraId="76E8F1CE" w14:textId="77777777" w:rsidR="00237DEF" w:rsidRPr="00F86EF6" w:rsidRDefault="00237DEF" w:rsidP="00C74611">
            <w:pPr>
              <w:pStyle w:val="Naslov21"/>
              <w:numPr>
                <w:ilvl w:val="0"/>
                <w:numId w:val="0"/>
              </w:numPr>
              <w:ind w:left="576" w:hanging="576"/>
              <w:rPr>
                <w:rFonts w:ascii="Arial" w:hAnsi="Arial" w:cs="Arial"/>
                <w:lang w:val="en-GB"/>
              </w:rPr>
            </w:pPr>
          </w:p>
        </w:tc>
      </w:tr>
    </w:tbl>
    <w:p w14:paraId="207AC985" w14:textId="77777777" w:rsidR="00237DEF" w:rsidRPr="00F86EF6" w:rsidRDefault="00237DEF" w:rsidP="00237DEF">
      <w:pPr>
        <w:rPr>
          <w:lang w:val="en-GB"/>
        </w:rPr>
      </w:pPr>
    </w:p>
    <w:p w14:paraId="2191C032" w14:textId="77777777" w:rsidR="00237DEF" w:rsidRPr="00F86EF6" w:rsidRDefault="00237DEF" w:rsidP="00237DEF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237DEF" w:rsidRPr="00F86EF6" w14:paraId="30365985" w14:textId="77777777" w:rsidTr="00C74611">
        <w:tc>
          <w:tcPr>
            <w:tcW w:w="1204" w:type="dxa"/>
          </w:tcPr>
          <w:p w14:paraId="6F86FF93" w14:textId="77777777" w:rsidR="00237DEF" w:rsidRPr="00F86EF6" w:rsidRDefault="00237DEF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29079A32" w14:textId="77777777" w:rsidR="00237DEF" w:rsidRPr="00F86EF6" w:rsidRDefault="00237DEF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4D3DC24" wp14:editId="7EB137A7">
                  <wp:extent cx="675640" cy="675640"/>
                  <wp:effectExtent l="0" t="0" r="0" b="0"/>
                  <wp:docPr id="1047" name="Grafika 1047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23B34A4E" w14:textId="0B8110F9" w:rsidR="00237DEF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237DEF" w:rsidRPr="00F86EF6" w14:paraId="43F73F8E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30150C39" w14:textId="77777777" w:rsidR="00237DEF" w:rsidRPr="00F86EF6" w:rsidRDefault="00237DEF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177CE610" w14:textId="5E7DE5E5" w:rsidR="00237DEF" w:rsidRDefault="005134A2" w:rsidP="00707B7B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EE1BDF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E1BDF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EE1BDF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E1BDF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EE1BDF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E1BDF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B9D7DFD" w14:textId="5B3EE8FC" w:rsidR="00CB1BB0" w:rsidRPr="00F86EF6" w:rsidRDefault="00CB1BB0" w:rsidP="00CB1BB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743EDF8B" w14:textId="77777777" w:rsidR="00237DEF" w:rsidRPr="00F86EF6" w:rsidRDefault="00237DEF" w:rsidP="00237DEF">
      <w:pPr>
        <w:rPr>
          <w:lang w:val="en-GB" w:eastAsia="sl-SI"/>
        </w:rPr>
      </w:pPr>
    </w:p>
    <w:p w14:paraId="1104C063" w14:textId="1F557943" w:rsidR="00946262" w:rsidRDefault="00050D20" w:rsidP="003059B7">
      <w:pPr>
        <w:jc w:val="left"/>
        <w:rPr>
          <w:rStyle w:val="Slog1-glavninasloviZnakZnak"/>
          <w:color w:val="auto"/>
          <w:lang w:val="en-GB"/>
        </w:rPr>
      </w:pPr>
      <w:r w:rsidRPr="00F86EF6">
        <w:rPr>
          <w:rStyle w:val="Slog1-glavninasloviZnakZnak"/>
          <w:color w:val="auto"/>
          <w:lang w:val="en-GB"/>
        </w:rPr>
        <w:br w:type="page"/>
      </w:r>
    </w:p>
    <w:p w14:paraId="2D19B943" w14:textId="77777777" w:rsidR="003059B7" w:rsidRPr="00F86EF6" w:rsidRDefault="003059B7" w:rsidP="003059B7">
      <w:pPr>
        <w:jc w:val="left"/>
        <w:rPr>
          <w:rStyle w:val="Slog1-glavninasloviZnakZnak"/>
          <w:color w:val="auto"/>
          <w:lang w:val="en-GB"/>
        </w:rPr>
      </w:pPr>
    </w:p>
    <w:p w14:paraId="2BFF2153" w14:textId="4B11F689" w:rsidR="00D049AE" w:rsidRDefault="00D049AE">
      <w:pPr>
        <w:jc w:val="left"/>
        <w:rPr>
          <w:rStyle w:val="Slog1-glavninasloviZnakZnak"/>
          <w:color w:val="auto"/>
          <w:lang w:val="en-GB"/>
        </w:rPr>
      </w:pPr>
      <w:r>
        <w:rPr>
          <w:rStyle w:val="Slog1-glavninasloviZnakZnak"/>
          <w:color w:val="auto"/>
          <w:lang w:val="en-GB"/>
        </w:rPr>
        <w:br w:type="page"/>
      </w:r>
    </w:p>
    <w:p w14:paraId="0B2BC35C" w14:textId="77777777" w:rsidR="00C60B4E" w:rsidRPr="00AE3C28" w:rsidRDefault="00C60B4E" w:rsidP="003528E4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49A03FDE" w14:textId="7DDDAD35" w:rsidR="000577B1" w:rsidRPr="00AE3C28" w:rsidRDefault="000577B1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3C4AC104" w14:textId="1ADB8C8C" w:rsidR="000577B1" w:rsidRPr="00AE3C28" w:rsidRDefault="000577B1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73ABA562" w14:textId="1AF4883B" w:rsidR="000577B1" w:rsidRPr="00AE3C28" w:rsidRDefault="000577B1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321AFB01" w14:textId="1A1016AE" w:rsidR="000577B1" w:rsidRDefault="000577B1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7642CF8C" w14:textId="0A70E063" w:rsidR="00AE3C28" w:rsidRDefault="00AE3C28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275CF8A7" w14:textId="34BBEB78" w:rsidR="00AE3C28" w:rsidRDefault="00AE3C28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28453B67" w14:textId="0304ABF9" w:rsidR="00AE3C28" w:rsidRDefault="00AE3C28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654622DB" w14:textId="4EB41CA1" w:rsidR="00AE3C28" w:rsidRDefault="00AE3C28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6EBB1AA3" w14:textId="1AF9CA5D" w:rsidR="00AE3C28" w:rsidRDefault="00AE3C28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7BD52208" w14:textId="3A877B5A" w:rsidR="00AE3C28" w:rsidRDefault="00AE3C28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7A93FBA4" w14:textId="1A29BB84" w:rsidR="00AE3C28" w:rsidRDefault="00AE3C28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4E0B7106" w14:textId="27FBC441" w:rsidR="00AE3C28" w:rsidRDefault="00AE3C28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00A4B9A0" w14:textId="4A71D197" w:rsidR="00AE3C28" w:rsidRDefault="00AE3C28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0B827CFB" w14:textId="28015013" w:rsidR="00AE3C28" w:rsidRDefault="00AE3C28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5569A6CB" w14:textId="513094EF" w:rsidR="00AE3C28" w:rsidRDefault="00AE3C28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4FCE70D6" w14:textId="3DCB9DAE" w:rsidR="00AE3C28" w:rsidRDefault="00AE3C28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476CF12E" w14:textId="396D4ACD" w:rsidR="00AE3C28" w:rsidRDefault="00AE3C28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30DB7330" w14:textId="6DDED4AC" w:rsidR="00AE3C28" w:rsidRDefault="00AE3C28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1891BB54" w14:textId="29CC4E46" w:rsidR="00AE3C28" w:rsidRDefault="00AE3C28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1DE39538" w14:textId="3EE04B41" w:rsidR="00AE3C28" w:rsidRDefault="00AE3C28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3DB3C226" w14:textId="342BF4DC" w:rsidR="00AE3C28" w:rsidRDefault="00AE3C28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155D7996" w14:textId="3E0E24EB" w:rsidR="00AE3C28" w:rsidRDefault="00AE3C28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3FAB1267" w14:textId="77777777" w:rsidR="00AE3C28" w:rsidRPr="00AE3C28" w:rsidRDefault="00AE3C28" w:rsidP="00AE3C28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7E554E15" w14:textId="77777777" w:rsidR="00946262" w:rsidRPr="00AE3C28" w:rsidRDefault="00946262" w:rsidP="003528E4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336048D2" w14:textId="40753F1B" w:rsidR="00946262" w:rsidRPr="00F86EF6" w:rsidRDefault="00CB6A02" w:rsidP="00AC4A37">
      <w:pPr>
        <w:pStyle w:val="Title"/>
        <w:numPr>
          <w:ilvl w:val="0"/>
          <w:numId w:val="115"/>
        </w:numPr>
        <w:rPr>
          <w:lang w:val="en-GB"/>
        </w:rPr>
      </w:pPr>
      <w:bookmarkStart w:id="92" w:name="_Toc75162199"/>
      <w:r>
        <w:rPr>
          <w:rStyle w:val="Slog1-glavninasloviZnakZnak"/>
          <w:color w:val="auto"/>
          <w:lang w:val="en-GB"/>
        </w:rPr>
        <w:t>ANALIZA SUSTAVA INOVACIJA</w:t>
      </w:r>
      <w:bookmarkEnd w:id="92"/>
    </w:p>
    <w:p w14:paraId="58DDC216" w14:textId="5D9BEF81" w:rsidR="000346FF" w:rsidRPr="00F86EF6" w:rsidRDefault="000346FF" w:rsidP="000346FF">
      <w:pPr>
        <w:rPr>
          <w:lang w:val="en-GB"/>
        </w:rPr>
      </w:pPr>
    </w:p>
    <w:p w14:paraId="1B9D9FD6" w14:textId="6C31A5C8" w:rsidR="00E64DD8" w:rsidRPr="00E64DD8" w:rsidRDefault="000346FF" w:rsidP="00E64DD8">
      <w:pPr>
        <w:jc w:val="center"/>
        <w:rPr>
          <w:lang w:val="en-GB"/>
        </w:rPr>
      </w:pPr>
      <w:r w:rsidRPr="00F86EF6">
        <w:rPr>
          <w:noProof/>
          <w:lang w:val="hr-HR" w:eastAsia="hr-HR"/>
        </w:rPr>
        <w:drawing>
          <wp:inline distT="0" distB="0" distL="0" distR="0" wp14:anchorId="231FDA98" wp14:editId="3A7F410A">
            <wp:extent cx="5768340" cy="3848100"/>
            <wp:effectExtent l="0" t="0" r="0" b="0"/>
            <wp:docPr id="36" name="Slika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8340" cy="38481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FD65F62" w14:textId="1587E467" w:rsidR="00946262" w:rsidRPr="00F86EF6" w:rsidRDefault="00E64DD8" w:rsidP="00E64DD8">
      <w:pPr>
        <w:pStyle w:val="Caption"/>
        <w:rPr>
          <w:lang w:val="en-GB"/>
        </w:rPr>
      </w:pPr>
      <w:bookmarkStart w:id="93" w:name="_Toc74926386"/>
      <w:bookmarkStart w:id="94" w:name="_Toc75162252"/>
      <w:r>
        <w:lastRenderedPageBreak/>
        <w:t xml:space="preserve">Slika </w:t>
      </w:r>
      <w:r>
        <w:fldChar w:fldCharType="begin"/>
      </w:r>
      <w:r>
        <w:instrText xml:space="preserve"> SEQ Slika \* ARABIC </w:instrText>
      </w:r>
      <w:r>
        <w:fldChar w:fldCharType="separate"/>
      </w:r>
      <w:r w:rsidR="00111079">
        <w:rPr>
          <w:noProof/>
        </w:rPr>
        <w:t>8</w:t>
      </w:r>
      <w:r>
        <w:fldChar w:fldCharType="end"/>
      </w:r>
      <w:r w:rsidR="00422AA3" w:rsidRPr="00F86EF6">
        <w:rPr>
          <w:lang w:val="en-GB"/>
        </w:rPr>
        <w:t xml:space="preserve">: </w:t>
      </w:r>
      <w:proofErr w:type="spellStart"/>
      <w:r w:rsidR="003059B7">
        <w:rPr>
          <w:lang w:val="en-GB"/>
        </w:rPr>
        <w:t>Timski</w:t>
      </w:r>
      <w:proofErr w:type="spellEnd"/>
      <w:r w:rsidR="003059B7">
        <w:rPr>
          <w:lang w:val="en-GB"/>
        </w:rPr>
        <w:t xml:space="preserve"> rad</w:t>
      </w:r>
      <w:bookmarkEnd w:id="93"/>
      <w:bookmarkEnd w:id="94"/>
    </w:p>
    <w:p w14:paraId="5281C3B2" w14:textId="77777777" w:rsidR="00422AA3" w:rsidRPr="00F86EF6" w:rsidRDefault="00422AA3" w:rsidP="00422AA3">
      <w:pPr>
        <w:rPr>
          <w:lang w:val="en-GB"/>
        </w:rPr>
      </w:pPr>
    </w:p>
    <w:p w14:paraId="537E66D6" w14:textId="574E9126" w:rsidR="00244EB1" w:rsidRPr="00F86EF6" w:rsidRDefault="00CB6A02" w:rsidP="00AC4A37">
      <w:pPr>
        <w:pStyle w:val="Heading1"/>
        <w:numPr>
          <w:ilvl w:val="0"/>
          <w:numId w:val="5"/>
        </w:numPr>
      </w:pPr>
      <w:bookmarkStart w:id="95" w:name="_Toc75162200"/>
      <w:r>
        <w:t>ANALIZA PROCESA INOVACIJA</w:t>
      </w:r>
      <w:bookmarkEnd w:id="95"/>
    </w:p>
    <w:p w14:paraId="749D784D" w14:textId="77777777" w:rsidR="004D320D" w:rsidRPr="00F86EF6" w:rsidRDefault="004D320D" w:rsidP="004D320D">
      <w:pPr>
        <w:rPr>
          <w:lang w:val="en-GB"/>
        </w:rPr>
      </w:pPr>
    </w:p>
    <w:p w14:paraId="581D2A44" w14:textId="77777777" w:rsidR="004D320D" w:rsidRPr="00F86EF6" w:rsidRDefault="004D320D" w:rsidP="004D320D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4D320D" w:rsidRPr="00F86EF6" w14:paraId="6B014E6B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71EB5C20" w14:textId="77777777" w:rsidR="004D320D" w:rsidRPr="00F86EF6" w:rsidRDefault="004D320D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B0D5C1F" wp14:editId="4A941E5A">
                  <wp:extent cx="675640" cy="675640"/>
                  <wp:effectExtent l="0" t="0" r="0" b="0"/>
                  <wp:docPr id="1048" name="Grafika 1048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6D3A2744" w14:textId="5F69F390" w:rsidR="004D320D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</w:p>
        </w:tc>
      </w:tr>
      <w:tr w:rsidR="004D320D" w:rsidRPr="00F86EF6" w14:paraId="20A051E9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7095779E" w14:textId="77777777" w:rsidR="00CB1BB0" w:rsidRDefault="00CB1BB0" w:rsidP="00707B7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481620B5" w14:textId="311AE05C" w:rsidR="00707B7B" w:rsidRDefault="00707B7B" w:rsidP="00707B7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13F1AC07" w14:textId="79291453" w:rsidR="00707B7B" w:rsidRDefault="005134A2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9614E14" w14:textId="77777777" w:rsidR="00707B7B" w:rsidRDefault="00707B7B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4FD1E52" w14:textId="07CD8428" w:rsidR="00707B7B" w:rsidRPr="00707B7B" w:rsidRDefault="005134A2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i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  <w:r w:rsidR="00707B7B">
              <w:t xml:space="preserve"> </w:t>
            </w:r>
          </w:p>
          <w:p w14:paraId="43D60A32" w14:textId="77777777" w:rsidR="004D320D" w:rsidRDefault="00707B7B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B7773C0" w14:textId="6C563FAF" w:rsidR="00CB1BB0" w:rsidRPr="00707B7B" w:rsidRDefault="00CB1BB0" w:rsidP="00CB1BB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41732439" w14:textId="77777777" w:rsidR="004D320D" w:rsidRPr="00F86EF6" w:rsidRDefault="004D320D" w:rsidP="004D320D">
      <w:pPr>
        <w:rPr>
          <w:lang w:val="en-GB"/>
        </w:rPr>
      </w:pPr>
    </w:p>
    <w:p w14:paraId="79416A9B" w14:textId="77777777" w:rsidR="004D320D" w:rsidRPr="00F86EF6" w:rsidRDefault="004D320D" w:rsidP="004D320D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4D320D" w:rsidRPr="00F86EF6" w14:paraId="6093B09E" w14:textId="77777777" w:rsidTr="00C74611">
        <w:tc>
          <w:tcPr>
            <w:tcW w:w="1261" w:type="dxa"/>
            <w:vAlign w:val="center"/>
          </w:tcPr>
          <w:p w14:paraId="5DA3BC96" w14:textId="77777777" w:rsidR="004D320D" w:rsidRPr="00F86EF6" w:rsidRDefault="004D320D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2F5D3DBC" wp14:editId="27162360">
                  <wp:extent cx="664028" cy="664028"/>
                  <wp:effectExtent l="0" t="0" r="0" b="0"/>
                  <wp:docPr id="1049" name="Grafika 1049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6D869F21" w14:textId="39894D1F" w:rsidR="004D320D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4D320D" w:rsidRPr="00F86EF6" w14:paraId="08C7466D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1CEB9284" w14:textId="77777777" w:rsidR="004D320D" w:rsidRPr="00F86EF6" w:rsidRDefault="004D320D" w:rsidP="00C74611">
            <w:pPr>
              <w:rPr>
                <w:lang w:val="en-GB"/>
              </w:rPr>
            </w:pPr>
          </w:p>
          <w:p w14:paraId="146081C3" w14:textId="77777777" w:rsidR="004D320D" w:rsidRPr="00F86EF6" w:rsidRDefault="004D320D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>(A) Christensen, C. M. (2013). The innovator's dilemma: when new technologies cause great firms to fail. Harvard Business Review Press.</w:t>
            </w:r>
          </w:p>
          <w:p w14:paraId="555EC4F8" w14:textId="77777777" w:rsidR="004D320D" w:rsidRPr="00F86EF6" w:rsidRDefault="004D320D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The 4 phases of innovation </w:t>
            </w:r>
            <w:hyperlink r:id="rId116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lead-innovation.com/english-blog/the-4-phases-of-innovation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2FB7419A" w14:textId="77777777" w:rsidR="004D320D" w:rsidRPr="00F86EF6" w:rsidRDefault="004D320D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Innovation 5 Step Process </w:t>
            </w:r>
            <w:hyperlink r:id="rId117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N70RK3_zXhc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5:53)</w:t>
            </w:r>
          </w:p>
          <w:p w14:paraId="245C6CD1" w14:textId="77777777" w:rsidR="004D320D" w:rsidRPr="00F86EF6" w:rsidRDefault="004D320D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5FE5756C" w14:textId="77777777" w:rsidR="004D320D" w:rsidRPr="00F86EF6" w:rsidRDefault="004D320D" w:rsidP="004D320D">
      <w:pPr>
        <w:rPr>
          <w:lang w:val="en-GB"/>
        </w:rPr>
      </w:pPr>
    </w:p>
    <w:p w14:paraId="00D6A86C" w14:textId="77777777" w:rsidR="004D320D" w:rsidRPr="00F86EF6" w:rsidRDefault="004D320D" w:rsidP="004D320D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4D320D" w:rsidRPr="00F86EF6" w14:paraId="331531DE" w14:textId="77777777" w:rsidTr="00C74611">
        <w:tc>
          <w:tcPr>
            <w:tcW w:w="1204" w:type="dxa"/>
          </w:tcPr>
          <w:p w14:paraId="4607F832" w14:textId="77777777" w:rsidR="004D320D" w:rsidRPr="00F86EF6" w:rsidRDefault="004D320D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3AC98283" w14:textId="77777777" w:rsidR="004D320D" w:rsidRPr="00F86EF6" w:rsidRDefault="004D320D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1757D7B2" wp14:editId="1FFA7586">
                  <wp:extent cx="675640" cy="675640"/>
                  <wp:effectExtent l="0" t="0" r="0" b="0"/>
                  <wp:docPr id="1050" name="Grafika 1050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5FA0B38E" w14:textId="2A77838C" w:rsidR="004D320D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4D320D" w:rsidRPr="00F86EF6" w14:paraId="17282B2F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4F26DEF9" w14:textId="77777777" w:rsidR="004D320D" w:rsidRPr="00F86EF6" w:rsidRDefault="004D320D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33755B1B" w14:textId="77777777" w:rsidR="004D320D" w:rsidRDefault="00AB7C19" w:rsidP="00AB7C19">
            <w:pPr>
              <w:pStyle w:val="ListParagraph"/>
              <w:numPr>
                <w:ilvl w:val="0"/>
                <w:numId w:val="18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I</w:t>
            </w:r>
            <w:r w:rsidRPr="00AB7C19">
              <w:rPr>
                <w:lang w:val="en-GB"/>
              </w:rPr>
              <w:t>spit</w:t>
            </w:r>
            <w:proofErr w:type="spellEnd"/>
            <w:r w:rsidRPr="00AB7C19">
              <w:rPr>
                <w:lang w:val="en-GB"/>
              </w:rPr>
              <w:t xml:space="preserve"> s </w:t>
            </w:r>
            <w:proofErr w:type="spellStart"/>
            <w:r w:rsidRPr="00AB7C19">
              <w:rPr>
                <w:lang w:val="en-GB"/>
              </w:rPr>
              <w:t>više</w:t>
            </w:r>
            <w:r>
              <w:rPr>
                <w:lang w:val="en-GB"/>
              </w:rPr>
              <w:t>strukim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izborom</w:t>
            </w:r>
            <w:proofErr w:type="spellEnd"/>
            <w:r w:rsidRPr="00AB7C19">
              <w:rPr>
                <w:lang w:val="en-GB"/>
              </w:rPr>
              <w:t xml:space="preserve"> s </w:t>
            </w:r>
            <w:proofErr w:type="spellStart"/>
            <w:r w:rsidRPr="00AB7C19">
              <w:rPr>
                <w:lang w:val="en-GB"/>
              </w:rPr>
              <w:t>naglaskom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na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teoriju</w:t>
            </w:r>
            <w:proofErr w:type="spellEnd"/>
            <w:r w:rsidRPr="00AB7C19">
              <w:rPr>
                <w:lang w:val="en-GB"/>
              </w:rPr>
              <w:t xml:space="preserve"> - </w:t>
            </w:r>
            <w:proofErr w:type="spellStart"/>
            <w:r w:rsidRPr="00AB7C19">
              <w:rPr>
                <w:lang w:val="en-GB"/>
              </w:rPr>
              <w:t>napisan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ao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olokvij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na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raju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svakog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poglavlja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ili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ao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završni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ispit</w:t>
            </w:r>
            <w:proofErr w:type="spellEnd"/>
            <w:r w:rsidRPr="00AB7C19">
              <w:rPr>
                <w:lang w:val="en-GB"/>
              </w:rPr>
              <w:t>.</w:t>
            </w:r>
          </w:p>
          <w:p w14:paraId="6A92A746" w14:textId="0551F01E" w:rsidR="00CB1BB0" w:rsidRPr="00F86EF6" w:rsidRDefault="00CB1BB0" w:rsidP="00CB1BB0">
            <w:pPr>
              <w:pStyle w:val="ListParagraph"/>
              <w:ind w:left="720"/>
              <w:rPr>
                <w:lang w:val="en-GB"/>
              </w:rPr>
            </w:pPr>
          </w:p>
        </w:tc>
      </w:tr>
    </w:tbl>
    <w:p w14:paraId="3FCD224D" w14:textId="3BA9C0A9" w:rsidR="004D320D" w:rsidRPr="00F86EF6" w:rsidRDefault="004D320D" w:rsidP="004D320D">
      <w:pPr>
        <w:rPr>
          <w:lang w:val="en-GB"/>
        </w:rPr>
      </w:pPr>
    </w:p>
    <w:p w14:paraId="1E3583CA" w14:textId="77777777" w:rsidR="00D049AE" w:rsidRDefault="00D049AE">
      <w:pPr>
        <w:jc w:val="left"/>
        <w:rPr>
          <w:b/>
          <w:caps/>
          <w:sz w:val="32"/>
          <w:szCs w:val="32"/>
          <w:lang w:val="en-GB"/>
        </w:rPr>
      </w:pPr>
      <w:r>
        <w:br w:type="page"/>
      </w:r>
    </w:p>
    <w:p w14:paraId="2A628A32" w14:textId="6D6B6155" w:rsidR="00244EB1" w:rsidRPr="00F86EF6" w:rsidRDefault="00CB6A02" w:rsidP="00AC4A37">
      <w:pPr>
        <w:pStyle w:val="Heading1"/>
        <w:numPr>
          <w:ilvl w:val="0"/>
          <w:numId w:val="5"/>
        </w:numPr>
      </w:pPr>
      <w:bookmarkStart w:id="96" w:name="_Toc75162201"/>
      <w:r>
        <w:lastRenderedPageBreak/>
        <w:t>SADRŽAJNE VRSTE INOVACIJA</w:t>
      </w:r>
      <w:bookmarkEnd w:id="96"/>
    </w:p>
    <w:p w14:paraId="24EF2851" w14:textId="05EA8352" w:rsidR="004D320D" w:rsidRPr="00F86EF6" w:rsidRDefault="004D320D" w:rsidP="00244EB1">
      <w:pPr>
        <w:rPr>
          <w:lang w:val="en-GB"/>
        </w:rPr>
      </w:pPr>
    </w:p>
    <w:p w14:paraId="78B8EF77" w14:textId="77777777" w:rsidR="004D320D" w:rsidRPr="00F86EF6" w:rsidRDefault="004D320D" w:rsidP="004D320D">
      <w:pPr>
        <w:rPr>
          <w:lang w:val="en-GB"/>
        </w:rPr>
      </w:pPr>
    </w:p>
    <w:p w14:paraId="69C7AECD" w14:textId="77777777" w:rsidR="004D320D" w:rsidRPr="00F86EF6" w:rsidRDefault="004D320D" w:rsidP="004D320D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4D320D" w:rsidRPr="00F86EF6" w14:paraId="027DDF02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2C89D101" w14:textId="77777777" w:rsidR="004D320D" w:rsidRPr="00F86EF6" w:rsidRDefault="004D320D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43C65786" wp14:editId="2B1879A3">
                  <wp:extent cx="675640" cy="675640"/>
                  <wp:effectExtent l="0" t="0" r="0" b="0"/>
                  <wp:docPr id="1051" name="Grafika 1051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3E23E7BC" w14:textId="0342E20D" w:rsidR="004D320D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</w:p>
        </w:tc>
      </w:tr>
      <w:tr w:rsidR="004D320D" w:rsidRPr="00F86EF6" w14:paraId="1FB0F4A4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63918ADA" w14:textId="77777777" w:rsidR="00CB1BB0" w:rsidRDefault="00CB1BB0" w:rsidP="00707B7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604323CE" w14:textId="6188C3CE" w:rsidR="00707B7B" w:rsidRDefault="00707B7B" w:rsidP="00707B7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0AC16EB4" w14:textId="1B9531E1" w:rsidR="00707B7B" w:rsidRDefault="005134A2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9C0B334" w14:textId="77777777" w:rsidR="00707B7B" w:rsidRDefault="00707B7B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0A79421" w14:textId="0C87BE40" w:rsidR="00707B7B" w:rsidRPr="00707B7B" w:rsidRDefault="005134A2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  <w:r w:rsidR="00707B7B">
              <w:t xml:space="preserve"> </w:t>
            </w:r>
          </w:p>
          <w:p w14:paraId="0B3AD4A4" w14:textId="77777777" w:rsidR="004D320D" w:rsidRDefault="00707B7B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63F912C" w14:textId="03C72DF5" w:rsidR="00CB1BB0" w:rsidRPr="00707B7B" w:rsidRDefault="00CB1BB0" w:rsidP="00CB1BB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62A5FF22" w14:textId="77777777" w:rsidR="004D320D" w:rsidRPr="00F86EF6" w:rsidRDefault="004D320D" w:rsidP="004D320D">
      <w:pPr>
        <w:rPr>
          <w:lang w:val="en-GB"/>
        </w:rPr>
      </w:pPr>
    </w:p>
    <w:p w14:paraId="1539A71A" w14:textId="77777777" w:rsidR="004D320D" w:rsidRPr="00F86EF6" w:rsidRDefault="004D320D" w:rsidP="004D320D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4D320D" w:rsidRPr="00F86EF6" w14:paraId="147D4E05" w14:textId="77777777" w:rsidTr="00C74611">
        <w:tc>
          <w:tcPr>
            <w:tcW w:w="1261" w:type="dxa"/>
            <w:vAlign w:val="center"/>
          </w:tcPr>
          <w:p w14:paraId="5FCC4B90" w14:textId="77777777" w:rsidR="004D320D" w:rsidRPr="00F86EF6" w:rsidRDefault="004D320D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64FF2067" wp14:editId="2A8B067B">
                  <wp:extent cx="664028" cy="664028"/>
                  <wp:effectExtent l="0" t="0" r="0" b="0"/>
                  <wp:docPr id="1052" name="Grafika 1052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3B7BB937" w14:textId="04F265E2" w:rsidR="004D320D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4D320D" w:rsidRPr="00F86EF6" w14:paraId="5D2D814B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2626E3E5" w14:textId="77777777" w:rsidR="004D320D" w:rsidRPr="00F86EF6" w:rsidRDefault="004D320D" w:rsidP="00C74611">
            <w:pPr>
              <w:rPr>
                <w:lang w:val="en-GB"/>
              </w:rPr>
            </w:pPr>
          </w:p>
          <w:p w14:paraId="3D018602" w14:textId="3CAA29FD" w:rsidR="004D320D" w:rsidRPr="00F86EF6" w:rsidRDefault="004D320D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Keeley, L., Pikkel, R., Quinn, B. </w:t>
            </w:r>
            <w:r w:rsidR="00ED271D" w:rsidRPr="00F86EF6">
              <w:rPr>
                <w:lang w:val="en-GB"/>
              </w:rPr>
              <w:t>and</w:t>
            </w:r>
            <w:r w:rsidRPr="00F86EF6">
              <w:rPr>
                <w:lang w:val="en-GB"/>
              </w:rPr>
              <w:t xml:space="preserve"> Walters, H. (2013). Ten types of innovation: The discipline of building breakthroughs. John Wiley &amp; Sons.</w:t>
            </w:r>
          </w:p>
          <w:p w14:paraId="7E7ECEF1" w14:textId="77777777" w:rsidR="004D320D" w:rsidRPr="00F86EF6" w:rsidRDefault="004D320D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B) Understanding Open-Source and Free Software Licensing </w:t>
            </w:r>
            <w:hyperlink r:id="rId118" w:history="1">
              <w:r w:rsidRPr="00F86EF6">
                <w:rPr>
                  <w:rStyle w:val="Hyperlink"/>
                  <w:lang w:val="en-GB"/>
                </w:rPr>
                <w:t>https://moqod.com/understanding-open-source-and-free-software-licensing/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61D5FA0C" w14:textId="77777777" w:rsidR="004D320D" w:rsidRPr="00F86EF6" w:rsidRDefault="004D320D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What types of innovation are there? </w:t>
            </w:r>
            <w:hyperlink r:id="rId119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lead-innovation.com/english-blog/types-of-innovation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68E679FF" w14:textId="77777777" w:rsidR="004D320D" w:rsidRPr="00F86EF6" w:rsidRDefault="004D320D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5 Types of Innovation </w:t>
            </w:r>
            <w:hyperlink r:id="rId120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jNoYwJiL6mw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2:39)</w:t>
            </w:r>
          </w:p>
          <w:p w14:paraId="6CE30B18" w14:textId="77777777" w:rsidR="004D320D" w:rsidRPr="00F86EF6" w:rsidRDefault="004D320D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35C5F18A" w14:textId="77777777" w:rsidR="004D320D" w:rsidRPr="00F86EF6" w:rsidRDefault="004D320D" w:rsidP="004D320D">
      <w:pPr>
        <w:rPr>
          <w:lang w:val="en-GB"/>
        </w:rPr>
      </w:pPr>
    </w:p>
    <w:p w14:paraId="05D00611" w14:textId="77777777" w:rsidR="004D320D" w:rsidRPr="00F86EF6" w:rsidRDefault="004D320D" w:rsidP="004D320D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4D320D" w:rsidRPr="00F86EF6" w14:paraId="643E328D" w14:textId="77777777" w:rsidTr="00C74611">
        <w:tc>
          <w:tcPr>
            <w:tcW w:w="1204" w:type="dxa"/>
          </w:tcPr>
          <w:p w14:paraId="18855FDE" w14:textId="77777777" w:rsidR="004D320D" w:rsidRPr="00F86EF6" w:rsidRDefault="004D320D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4FBB8923" w14:textId="77777777" w:rsidR="004D320D" w:rsidRPr="00F86EF6" w:rsidRDefault="004D320D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32846836" wp14:editId="1C9EBD0E">
                  <wp:extent cx="675640" cy="675640"/>
                  <wp:effectExtent l="0" t="0" r="0" b="0"/>
                  <wp:docPr id="1053" name="Grafika 1053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6888D41C" w14:textId="4CBB8098" w:rsidR="004D320D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4D320D" w:rsidRPr="00F86EF6" w14:paraId="28F46B55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41263925" w14:textId="77777777" w:rsidR="004D320D" w:rsidRPr="00F86EF6" w:rsidRDefault="004D320D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6E0B9068" w14:textId="77777777" w:rsidR="004D320D" w:rsidRDefault="00AB7C19" w:rsidP="00AB7C19">
            <w:pPr>
              <w:pStyle w:val="ListParagraph"/>
              <w:numPr>
                <w:ilvl w:val="0"/>
                <w:numId w:val="18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I</w:t>
            </w:r>
            <w:r w:rsidRPr="00AB7C19">
              <w:rPr>
                <w:lang w:val="en-GB"/>
              </w:rPr>
              <w:t>spit</w:t>
            </w:r>
            <w:proofErr w:type="spellEnd"/>
            <w:r w:rsidRPr="00AB7C19">
              <w:rPr>
                <w:lang w:val="en-GB"/>
              </w:rPr>
              <w:t xml:space="preserve"> s </w:t>
            </w:r>
            <w:proofErr w:type="spellStart"/>
            <w:r w:rsidRPr="00AB7C19">
              <w:rPr>
                <w:lang w:val="en-GB"/>
              </w:rPr>
              <w:t>više</w:t>
            </w:r>
            <w:r>
              <w:rPr>
                <w:lang w:val="en-GB"/>
              </w:rPr>
              <w:t>strukim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izborom</w:t>
            </w:r>
            <w:proofErr w:type="spellEnd"/>
            <w:r w:rsidRPr="00AB7C19">
              <w:rPr>
                <w:lang w:val="en-GB"/>
              </w:rPr>
              <w:t xml:space="preserve"> s </w:t>
            </w:r>
            <w:proofErr w:type="spellStart"/>
            <w:r w:rsidRPr="00AB7C19">
              <w:rPr>
                <w:lang w:val="en-GB"/>
              </w:rPr>
              <w:t>naglaskom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na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teoriju</w:t>
            </w:r>
            <w:proofErr w:type="spellEnd"/>
            <w:r w:rsidRPr="00AB7C19">
              <w:rPr>
                <w:lang w:val="en-GB"/>
              </w:rPr>
              <w:t xml:space="preserve"> - </w:t>
            </w:r>
            <w:proofErr w:type="spellStart"/>
            <w:r w:rsidRPr="00AB7C19">
              <w:rPr>
                <w:lang w:val="en-GB"/>
              </w:rPr>
              <w:t>napisan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ao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olokvij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na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raju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svakog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poglavlja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ili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kao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završni</w:t>
            </w:r>
            <w:proofErr w:type="spellEnd"/>
            <w:r w:rsidRPr="00AB7C19">
              <w:rPr>
                <w:lang w:val="en-GB"/>
              </w:rPr>
              <w:t xml:space="preserve"> </w:t>
            </w:r>
            <w:proofErr w:type="spellStart"/>
            <w:r w:rsidRPr="00AB7C19">
              <w:rPr>
                <w:lang w:val="en-GB"/>
              </w:rPr>
              <w:t>ispit</w:t>
            </w:r>
            <w:proofErr w:type="spellEnd"/>
            <w:r w:rsidRPr="00AB7C19">
              <w:rPr>
                <w:lang w:val="en-GB"/>
              </w:rPr>
              <w:t>.</w:t>
            </w:r>
          </w:p>
          <w:p w14:paraId="0ECB5123" w14:textId="6AFC59BD" w:rsidR="00CB1BB0" w:rsidRPr="00F86EF6" w:rsidRDefault="00CB1BB0" w:rsidP="00CB1BB0">
            <w:pPr>
              <w:pStyle w:val="ListParagraph"/>
              <w:ind w:left="720"/>
              <w:rPr>
                <w:lang w:val="en-GB"/>
              </w:rPr>
            </w:pPr>
          </w:p>
        </w:tc>
      </w:tr>
    </w:tbl>
    <w:p w14:paraId="10BC96BE" w14:textId="4E93979E" w:rsidR="004D320D" w:rsidRPr="00F86EF6" w:rsidRDefault="004D320D" w:rsidP="00244EB1">
      <w:pPr>
        <w:rPr>
          <w:lang w:val="en-GB"/>
        </w:rPr>
      </w:pPr>
    </w:p>
    <w:p w14:paraId="5199B97D" w14:textId="77777777" w:rsidR="00D049AE" w:rsidRDefault="00D049AE">
      <w:pPr>
        <w:jc w:val="left"/>
        <w:rPr>
          <w:b/>
          <w:caps/>
          <w:sz w:val="32"/>
          <w:szCs w:val="32"/>
          <w:lang w:val="en-GB"/>
        </w:rPr>
      </w:pPr>
      <w:r>
        <w:br w:type="page"/>
      </w:r>
    </w:p>
    <w:p w14:paraId="1C4FFBED" w14:textId="7F542967" w:rsidR="00244EB1" w:rsidRPr="00CB6A02" w:rsidRDefault="00CB6A02" w:rsidP="00AC4A37">
      <w:pPr>
        <w:pStyle w:val="Heading1"/>
        <w:numPr>
          <w:ilvl w:val="0"/>
          <w:numId w:val="5"/>
        </w:numPr>
      </w:pPr>
      <w:bookmarkStart w:id="97" w:name="_Toc75162202"/>
      <w:r w:rsidRPr="00CB6A02">
        <w:lastRenderedPageBreak/>
        <w:t>VRSTE INOVACIJA U SMISLU</w:t>
      </w:r>
      <w:r>
        <w:t xml:space="preserve"> </w:t>
      </w:r>
      <w:r w:rsidRPr="00CB6A02">
        <w:t>UTJECAJA I</w:t>
      </w:r>
      <w:r>
        <w:t xml:space="preserve"> TEHNOLOGIJE</w:t>
      </w:r>
      <w:bookmarkEnd w:id="97"/>
    </w:p>
    <w:p w14:paraId="6A9F8041" w14:textId="1E74A4C7" w:rsidR="00244EB1" w:rsidRPr="00CB6A02" w:rsidRDefault="00244EB1" w:rsidP="00244EB1">
      <w:pPr>
        <w:rPr>
          <w:lang w:val="it-IT"/>
        </w:rPr>
      </w:pPr>
    </w:p>
    <w:p w14:paraId="7A0D5348" w14:textId="77777777" w:rsidR="00336E78" w:rsidRPr="00CB6A02" w:rsidRDefault="00336E78" w:rsidP="00336E78">
      <w:pPr>
        <w:rPr>
          <w:lang w:val="it-IT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336E78" w:rsidRPr="00F86EF6" w14:paraId="2F1C5630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6C40DA0E" w14:textId="77777777" w:rsidR="00336E78" w:rsidRPr="00F86EF6" w:rsidRDefault="00336E78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17488D21" wp14:editId="555AE881">
                  <wp:extent cx="675640" cy="675640"/>
                  <wp:effectExtent l="0" t="0" r="0" b="0"/>
                  <wp:docPr id="1054" name="Grafika 1054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0EFA3051" w14:textId="289C4AE5" w:rsidR="00336E78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</w:p>
        </w:tc>
      </w:tr>
      <w:tr w:rsidR="00336E78" w:rsidRPr="00F86EF6" w14:paraId="43037CBC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12BACA6F" w14:textId="77777777" w:rsidR="00CB1BB0" w:rsidRDefault="00CB1BB0" w:rsidP="00707B7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648877F0" w14:textId="22F4CF1B" w:rsidR="00707B7B" w:rsidRDefault="00707B7B" w:rsidP="00707B7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626E12EB" w14:textId="3CD67420" w:rsidR="00707B7B" w:rsidRDefault="005134A2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3D8AE51" w14:textId="77777777" w:rsidR="00707B7B" w:rsidRDefault="00707B7B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AA43750" w14:textId="1003CDA9" w:rsidR="00707B7B" w:rsidRPr="00707B7B" w:rsidRDefault="005134A2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  <w:r w:rsidR="00707B7B">
              <w:t xml:space="preserve"> </w:t>
            </w:r>
          </w:p>
          <w:p w14:paraId="28EAC265" w14:textId="77777777" w:rsidR="00707B7B" w:rsidRPr="00707B7B" w:rsidRDefault="00707B7B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E0E3B3E" w14:textId="77777777" w:rsidR="00336E78" w:rsidRPr="00707B7B" w:rsidRDefault="00336E78" w:rsidP="00707B7B">
            <w:pPr>
              <w:rPr>
                <w:lang w:val="en-GB"/>
              </w:rPr>
            </w:pPr>
          </w:p>
        </w:tc>
      </w:tr>
    </w:tbl>
    <w:p w14:paraId="77D50F83" w14:textId="77777777" w:rsidR="00336E78" w:rsidRPr="00F86EF6" w:rsidRDefault="00336E78" w:rsidP="00336E78">
      <w:pPr>
        <w:rPr>
          <w:lang w:val="en-GB"/>
        </w:rPr>
      </w:pPr>
    </w:p>
    <w:p w14:paraId="43C0FEEA" w14:textId="77777777" w:rsidR="00336E78" w:rsidRPr="00F86EF6" w:rsidRDefault="00336E78" w:rsidP="00336E78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336E78" w:rsidRPr="00F86EF6" w14:paraId="53BD2A3F" w14:textId="77777777" w:rsidTr="00C74611">
        <w:tc>
          <w:tcPr>
            <w:tcW w:w="1261" w:type="dxa"/>
            <w:vAlign w:val="center"/>
          </w:tcPr>
          <w:p w14:paraId="5E002741" w14:textId="77777777" w:rsidR="00336E78" w:rsidRPr="00F86EF6" w:rsidRDefault="00336E78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1B967B93" wp14:editId="770F80A7">
                  <wp:extent cx="664028" cy="664028"/>
                  <wp:effectExtent l="0" t="0" r="0" b="0"/>
                  <wp:docPr id="1055" name="Grafika 1055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46EED70F" w14:textId="15DAC06D" w:rsidR="00336E78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336E78" w:rsidRPr="00F86EF6" w14:paraId="4BF8C025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1B0A9DE3" w14:textId="77777777" w:rsidR="00336E78" w:rsidRPr="00F86EF6" w:rsidRDefault="00336E78" w:rsidP="00C74611">
            <w:pPr>
              <w:rPr>
                <w:lang w:val="en-GB"/>
              </w:rPr>
            </w:pPr>
          </w:p>
          <w:p w14:paraId="0157CFA1" w14:textId="1D54FB3F" w:rsidR="00336E78" w:rsidRPr="00F86EF6" w:rsidRDefault="00336E78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>(A) Keeley, L., Pikkel, R., Quinn, B. and Walters, H. (2013). Ten types of innovation: The discipline of building breakthroughs. John Wiley &amp; Sons.</w:t>
            </w:r>
          </w:p>
          <w:p w14:paraId="20C515E1" w14:textId="77777777" w:rsidR="00336E78" w:rsidRPr="00F86EF6" w:rsidRDefault="00336E78" w:rsidP="009058CB">
            <w:pPr>
              <w:pStyle w:val="Naslov21"/>
              <w:numPr>
                <w:ilvl w:val="0"/>
                <w:numId w:val="22"/>
              </w:numPr>
              <w:rPr>
                <w:rStyle w:val="Hyperlink"/>
                <w:rFonts w:ascii="Arial" w:hAnsi="Arial" w:cs="Arial"/>
                <w:color w:val="auto"/>
                <w:sz w:val="22"/>
                <w:szCs w:val="22"/>
                <w:u w:val="none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Types of Innovation – The Ultimate Guide with Definitions and Examples </w:t>
            </w:r>
            <w:hyperlink r:id="rId121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viima.com/blog/types-of-innovation</w:t>
              </w:r>
            </w:hyperlink>
          </w:p>
          <w:p w14:paraId="43E509AB" w14:textId="77777777" w:rsidR="00336E78" w:rsidRPr="00F86EF6" w:rsidRDefault="00336E78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The 40 Greatest Innovations of All Time </w:t>
            </w:r>
          </w:p>
          <w:p w14:paraId="44B0BB8D" w14:textId="77777777" w:rsidR="00336E78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22" w:history="1">
              <w:r w:rsidR="00336E78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://startupguide.com/world/the-40-greatest-innovations-of-all-time/</w:t>
              </w:r>
            </w:hyperlink>
            <w:r w:rsidR="00336E78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4B17EAE3" w14:textId="77777777" w:rsidR="00336E78" w:rsidRPr="00F86EF6" w:rsidRDefault="00336E78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What is Innovation? </w:t>
            </w:r>
            <w:hyperlink r:id="rId123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A3fvWpGk-Ao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1:36)</w:t>
            </w:r>
          </w:p>
          <w:p w14:paraId="6F9AD80F" w14:textId="77777777" w:rsidR="00336E78" w:rsidRPr="00F86EF6" w:rsidRDefault="00336E78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Innovation Definition: What Is </w:t>
            </w:r>
            <w:proofErr w:type="gram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A</w:t>
            </w:r>
            <w:proofErr w:type="gram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Technological Innovation And What Are Some Innovation Examples? </w:t>
            </w:r>
            <w:hyperlink r:id="rId124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zfmbg0ytQ5s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14:20)</w:t>
            </w:r>
          </w:p>
          <w:p w14:paraId="225FB03C" w14:textId="77777777" w:rsidR="00336E78" w:rsidRPr="00F86EF6" w:rsidRDefault="00336E78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  <w:r w:rsidRPr="00F86EF6">
              <w:rPr>
                <w:rFonts w:ascii="Arial" w:hAnsi="Arial" w:cs="Arial"/>
                <w:lang w:val="en-GB"/>
              </w:rPr>
              <w:t xml:space="preserve"> </w:t>
            </w:r>
          </w:p>
        </w:tc>
      </w:tr>
    </w:tbl>
    <w:p w14:paraId="20F016D2" w14:textId="77777777" w:rsidR="00336E78" w:rsidRPr="00F86EF6" w:rsidRDefault="00336E78" w:rsidP="00336E78">
      <w:pPr>
        <w:rPr>
          <w:lang w:val="en-GB"/>
        </w:rPr>
      </w:pPr>
    </w:p>
    <w:p w14:paraId="35A845CA" w14:textId="77777777" w:rsidR="00336E78" w:rsidRPr="00F86EF6" w:rsidRDefault="00336E78" w:rsidP="00336E78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336E78" w:rsidRPr="00F86EF6" w14:paraId="40E6E7B8" w14:textId="77777777" w:rsidTr="00C74611">
        <w:tc>
          <w:tcPr>
            <w:tcW w:w="1204" w:type="dxa"/>
          </w:tcPr>
          <w:p w14:paraId="138A2583" w14:textId="77777777" w:rsidR="00336E78" w:rsidRPr="00F86EF6" w:rsidRDefault="00336E78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35CDBEE0" w14:textId="77777777" w:rsidR="00336E78" w:rsidRPr="00F86EF6" w:rsidRDefault="00336E78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28C78719" wp14:editId="09968A73">
                  <wp:extent cx="675640" cy="675640"/>
                  <wp:effectExtent l="0" t="0" r="0" b="0"/>
                  <wp:docPr id="1056" name="Grafika 1056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31205844" w14:textId="6FF9B2F6" w:rsidR="00336E78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336E78" w:rsidRPr="00F86EF6" w14:paraId="4DD63D13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75544E77" w14:textId="77777777" w:rsidR="00336E78" w:rsidRPr="00F86EF6" w:rsidRDefault="00336E78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6CCFBB37" w14:textId="31B49B4B" w:rsidR="00707B7B" w:rsidRDefault="005134A2" w:rsidP="00707B7B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EE1BDF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E1BDF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EE1BDF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E1BDF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EE1BDF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EE1BDF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45977BD2" w14:textId="77777777" w:rsidR="00336E78" w:rsidRDefault="0036590F" w:rsidP="0036590F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 w:rsid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8E900F2" w14:textId="503969AA" w:rsidR="00CB1BB0" w:rsidRPr="00F86EF6" w:rsidRDefault="00CB1BB0" w:rsidP="00CB1BB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2EF1D0BA" w14:textId="77777777" w:rsidR="00336E78" w:rsidRPr="00F86EF6" w:rsidRDefault="00336E78" w:rsidP="00336E78">
      <w:pPr>
        <w:rPr>
          <w:lang w:val="en-GB"/>
        </w:rPr>
      </w:pPr>
    </w:p>
    <w:p w14:paraId="2417E6F2" w14:textId="2996BB79" w:rsidR="002A057C" w:rsidRPr="00F86EF6" w:rsidRDefault="00336E78" w:rsidP="002259D0">
      <w:pPr>
        <w:jc w:val="left"/>
        <w:rPr>
          <w:b/>
          <w:caps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380D5106" w14:textId="530CE4E9" w:rsidR="00336E78" w:rsidRPr="00F86EF6" w:rsidRDefault="00CB6A02" w:rsidP="00AC4A37">
      <w:pPr>
        <w:pStyle w:val="Heading1"/>
        <w:numPr>
          <w:ilvl w:val="0"/>
          <w:numId w:val="5"/>
        </w:numPr>
      </w:pPr>
      <w:bookmarkStart w:id="98" w:name="_Toc75162203"/>
      <w:r>
        <w:lastRenderedPageBreak/>
        <w:t>VRSTE INOVACIJA PREMA PORIJEKLU</w:t>
      </w:r>
      <w:bookmarkEnd w:id="98"/>
    </w:p>
    <w:p w14:paraId="40048808" w14:textId="08E372CD" w:rsidR="00336E78" w:rsidRPr="00F86EF6" w:rsidRDefault="00336E78" w:rsidP="00336E78">
      <w:pPr>
        <w:rPr>
          <w:lang w:val="en-GB"/>
        </w:rPr>
      </w:pPr>
    </w:p>
    <w:p w14:paraId="78CD26C7" w14:textId="77777777" w:rsidR="00855B0E" w:rsidRPr="00F86EF6" w:rsidRDefault="00855B0E" w:rsidP="00855B0E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855B0E" w:rsidRPr="00F86EF6" w14:paraId="27B7D1C9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7155A1B1" w14:textId="77777777" w:rsidR="00855B0E" w:rsidRPr="00F86EF6" w:rsidRDefault="00855B0E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545205CA" wp14:editId="69B4EBA6">
                  <wp:extent cx="675640" cy="675640"/>
                  <wp:effectExtent l="0" t="0" r="0" b="0"/>
                  <wp:docPr id="1057" name="Grafika 1057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7D28F7D0" w14:textId="75A02C73" w:rsidR="00855B0E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</w:p>
        </w:tc>
      </w:tr>
      <w:tr w:rsidR="00855B0E" w:rsidRPr="00F86EF6" w14:paraId="2F009B39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4AC5FB4D" w14:textId="77777777" w:rsidR="00CB1BB0" w:rsidRDefault="00CB1BB0" w:rsidP="00707B7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14819124" w14:textId="2846974F" w:rsidR="00707B7B" w:rsidRDefault="00707B7B" w:rsidP="00707B7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49A9D01E" w14:textId="0726DACD" w:rsidR="00707B7B" w:rsidRDefault="005134A2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CB1BB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2A1F807" w14:textId="77777777" w:rsidR="00707B7B" w:rsidRDefault="00707B7B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AB4D1F2" w14:textId="72F20BC4" w:rsidR="00707B7B" w:rsidRPr="00707B7B" w:rsidRDefault="005134A2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  <w:r w:rsidR="00707B7B">
              <w:t xml:space="preserve"> </w:t>
            </w:r>
          </w:p>
          <w:p w14:paraId="35E733F7" w14:textId="77777777" w:rsidR="00707B7B" w:rsidRPr="00707B7B" w:rsidRDefault="00707B7B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42C352C" w14:textId="77777777" w:rsidR="00855B0E" w:rsidRPr="00707B7B" w:rsidRDefault="00855B0E" w:rsidP="00707B7B">
            <w:pPr>
              <w:rPr>
                <w:lang w:val="en-GB"/>
              </w:rPr>
            </w:pPr>
          </w:p>
        </w:tc>
      </w:tr>
    </w:tbl>
    <w:p w14:paraId="454FA310" w14:textId="77777777" w:rsidR="00855B0E" w:rsidRPr="00F86EF6" w:rsidRDefault="00855B0E" w:rsidP="00855B0E">
      <w:pPr>
        <w:rPr>
          <w:lang w:val="en-GB"/>
        </w:rPr>
      </w:pPr>
    </w:p>
    <w:p w14:paraId="1B2F6FFC" w14:textId="77777777" w:rsidR="00855B0E" w:rsidRPr="00F86EF6" w:rsidRDefault="00855B0E" w:rsidP="00855B0E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855B0E" w:rsidRPr="00F86EF6" w14:paraId="6CEA22D0" w14:textId="77777777" w:rsidTr="00C74611">
        <w:tc>
          <w:tcPr>
            <w:tcW w:w="1261" w:type="dxa"/>
            <w:vAlign w:val="center"/>
          </w:tcPr>
          <w:p w14:paraId="05E7E1DB" w14:textId="77777777" w:rsidR="00855B0E" w:rsidRPr="00F86EF6" w:rsidRDefault="00855B0E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5CC13444" wp14:editId="7AFF034B">
                  <wp:extent cx="664028" cy="664028"/>
                  <wp:effectExtent l="0" t="0" r="0" b="0"/>
                  <wp:docPr id="1058" name="Grafika 1058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2BD030BA" w14:textId="2B3C3D8B" w:rsidR="00855B0E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855B0E" w:rsidRPr="00F86EF6" w14:paraId="59F3C093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6D467E32" w14:textId="77777777" w:rsidR="00855B0E" w:rsidRPr="00F86EF6" w:rsidRDefault="00855B0E" w:rsidP="00C74611">
            <w:pPr>
              <w:rPr>
                <w:lang w:val="en-GB"/>
              </w:rPr>
            </w:pPr>
          </w:p>
          <w:p w14:paraId="44642F16" w14:textId="089F0B60" w:rsidR="00855B0E" w:rsidRPr="00F86EF6" w:rsidRDefault="00855B0E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Keeley, L., Pikkel, R., Quinn, B. </w:t>
            </w:r>
            <w:r w:rsidR="003B5183" w:rsidRPr="00F86EF6">
              <w:rPr>
                <w:lang w:val="en-GB"/>
              </w:rPr>
              <w:t>and</w:t>
            </w:r>
            <w:r w:rsidRPr="00F86EF6">
              <w:rPr>
                <w:lang w:val="en-GB"/>
              </w:rPr>
              <w:t xml:space="preserve"> Walters, H. (2013). Ten types of innovation: The discipline of building breakthroughs. John Wiley &amp; Sons.</w:t>
            </w:r>
          </w:p>
          <w:p w14:paraId="526F409F" w14:textId="77777777" w:rsidR="00855B0E" w:rsidRPr="00F86EF6" w:rsidRDefault="00855B0E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What is business innovation and why is it important?</w:t>
            </w:r>
          </w:p>
          <w:p w14:paraId="110F079B" w14:textId="77777777" w:rsidR="00855B0E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25" w:history="1">
              <w:r w:rsidR="00855B0E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wework.com/ideas/growth-innovation/what-is-business-innovation</w:t>
              </w:r>
            </w:hyperlink>
            <w:r w:rsidR="00855B0E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08A371BF" w14:textId="77777777" w:rsidR="00855B0E" w:rsidRPr="00F86EF6" w:rsidRDefault="00855B0E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Personal Innovation: Igniting Dreams, Passions, Careers and Social Impact</w:t>
            </w:r>
          </w:p>
          <w:p w14:paraId="014F54DA" w14:textId="77777777" w:rsidR="00855B0E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26" w:history="1">
              <w:r w:rsidR="00855B0E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blog.shrm.org/sasia/blog/personal-innovation-igniting-dreams-passions-careers-and-social-impact</w:t>
              </w:r>
            </w:hyperlink>
            <w:r w:rsidR="00855B0E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5B76E5F7" w14:textId="77777777" w:rsidR="00855B0E" w:rsidRPr="00F86EF6" w:rsidRDefault="00855B0E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10 types of innovation: </w:t>
            </w:r>
            <w:hyperlink r:id="rId127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JGQQEq5ZQ7Q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7:40)</w:t>
            </w:r>
          </w:p>
          <w:p w14:paraId="7B612C77" w14:textId="77777777" w:rsidR="00855B0E" w:rsidRPr="00F86EF6" w:rsidRDefault="00855B0E" w:rsidP="00C74611">
            <w:pPr>
              <w:pStyle w:val="Naslov21"/>
              <w:numPr>
                <w:ilvl w:val="0"/>
                <w:numId w:val="0"/>
              </w:numPr>
              <w:ind w:left="360"/>
              <w:rPr>
                <w:rFonts w:ascii="Arial" w:hAnsi="Arial" w:cs="Arial"/>
                <w:lang w:val="en-GB"/>
              </w:rPr>
            </w:pPr>
          </w:p>
        </w:tc>
      </w:tr>
    </w:tbl>
    <w:p w14:paraId="772F9E3E" w14:textId="77777777" w:rsidR="00855B0E" w:rsidRPr="00F86EF6" w:rsidRDefault="00855B0E" w:rsidP="00855B0E">
      <w:pPr>
        <w:rPr>
          <w:lang w:val="en-GB"/>
        </w:rPr>
      </w:pPr>
    </w:p>
    <w:p w14:paraId="78D69E5D" w14:textId="77777777" w:rsidR="00855B0E" w:rsidRPr="00F86EF6" w:rsidRDefault="00855B0E" w:rsidP="00855B0E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855B0E" w:rsidRPr="00F86EF6" w14:paraId="29E65971" w14:textId="77777777" w:rsidTr="00C74611">
        <w:tc>
          <w:tcPr>
            <w:tcW w:w="1204" w:type="dxa"/>
          </w:tcPr>
          <w:p w14:paraId="5C866113" w14:textId="77777777" w:rsidR="00855B0E" w:rsidRPr="00F86EF6" w:rsidRDefault="00855B0E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2A470985" w14:textId="77777777" w:rsidR="00855B0E" w:rsidRPr="00F86EF6" w:rsidRDefault="00855B0E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242E5859" wp14:editId="21000ACD">
                  <wp:extent cx="675640" cy="675640"/>
                  <wp:effectExtent l="0" t="0" r="0" b="0"/>
                  <wp:docPr id="1059" name="Grafika 1059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0244F136" w14:textId="713D638C" w:rsidR="00855B0E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855B0E" w:rsidRPr="00F86EF6" w14:paraId="0794035F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05022012" w14:textId="77777777" w:rsidR="00855B0E" w:rsidRPr="00F86EF6" w:rsidRDefault="00855B0E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499365D4" w14:textId="5BC2A22D" w:rsidR="00855B0E" w:rsidRDefault="005134A2" w:rsidP="00707B7B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D371D4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D371D4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D371D4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D371D4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717D005" w14:textId="015233A1" w:rsidR="00CB1BB0" w:rsidRPr="00F86EF6" w:rsidRDefault="00CB1BB0" w:rsidP="00CB1BB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18B7D86C" w14:textId="5FF678AE" w:rsidR="00336E78" w:rsidRPr="00F86EF6" w:rsidRDefault="00336E78" w:rsidP="00336E78">
      <w:pPr>
        <w:rPr>
          <w:lang w:val="en-GB"/>
        </w:rPr>
      </w:pPr>
    </w:p>
    <w:p w14:paraId="617F9A6A" w14:textId="77777777" w:rsidR="00050D20" w:rsidRPr="00F86EF6" w:rsidRDefault="00050D20">
      <w:pPr>
        <w:jc w:val="left"/>
        <w:rPr>
          <w:b/>
          <w:caps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4DD166F8" w14:textId="637B3990" w:rsidR="00244EB1" w:rsidRPr="00F86EF6" w:rsidRDefault="00CB6A02" w:rsidP="00AC4A37">
      <w:pPr>
        <w:pStyle w:val="Heading1"/>
        <w:numPr>
          <w:ilvl w:val="0"/>
          <w:numId w:val="5"/>
        </w:numPr>
      </w:pPr>
      <w:bookmarkStart w:id="99" w:name="_Toc75162204"/>
      <w:r>
        <w:lastRenderedPageBreak/>
        <w:t>VRSTE IZUMA</w:t>
      </w:r>
      <w:bookmarkEnd w:id="99"/>
    </w:p>
    <w:p w14:paraId="5C316E10" w14:textId="4D705E63" w:rsidR="00244EB1" w:rsidRPr="00F86EF6" w:rsidRDefault="00244EB1" w:rsidP="00244EB1">
      <w:pPr>
        <w:rPr>
          <w:lang w:val="en-GB"/>
        </w:rPr>
      </w:pPr>
    </w:p>
    <w:p w14:paraId="32B6D9F5" w14:textId="77777777" w:rsidR="00D4564E" w:rsidRPr="00F86EF6" w:rsidRDefault="00D4564E" w:rsidP="00D4564E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D4564E" w:rsidRPr="00F86EF6" w14:paraId="4F7259D0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2BD44A32" w14:textId="77777777" w:rsidR="00D4564E" w:rsidRPr="00F86EF6" w:rsidRDefault="00D4564E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EF05F2D" wp14:editId="66803EA0">
                  <wp:extent cx="675640" cy="675640"/>
                  <wp:effectExtent l="0" t="0" r="0" b="0"/>
                  <wp:docPr id="1060" name="Grafika 1060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0A2F30DE" w14:textId="5D65B596" w:rsidR="00D4564E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</w:p>
        </w:tc>
      </w:tr>
      <w:tr w:rsidR="00D4564E" w:rsidRPr="00F86EF6" w14:paraId="637652FA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5BA32C33" w14:textId="77777777" w:rsidR="00956813" w:rsidRDefault="00956813" w:rsidP="00707B7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0E301B59" w14:textId="1DE37A25" w:rsidR="00707B7B" w:rsidRDefault="00707B7B" w:rsidP="00707B7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6695EEAF" w14:textId="76B45B85" w:rsidR="00707B7B" w:rsidRDefault="005134A2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95681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0F2A91C" w14:textId="77777777" w:rsidR="00707B7B" w:rsidRDefault="00707B7B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84E627A" w14:textId="67943241" w:rsidR="00707B7B" w:rsidRPr="00707B7B" w:rsidRDefault="005134A2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  <w:r w:rsidR="00707B7B">
              <w:t xml:space="preserve"> </w:t>
            </w:r>
          </w:p>
          <w:p w14:paraId="5CCD1ED4" w14:textId="77777777" w:rsidR="00D4564E" w:rsidRDefault="00707B7B" w:rsidP="00707B7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707B7B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9044274" w14:textId="1615C902" w:rsidR="00956813" w:rsidRPr="00707B7B" w:rsidRDefault="00956813" w:rsidP="00956813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4D5A1DCE" w14:textId="77777777" w:rsidR="00D4564E" w:rsidRPr="00F86EF6" w:rsidRDefault="00D4564E" w:rsidP="00D4564E">
      <w:pPr>
        <w:rPr>
          <w:lang w:val="en-GB"/>
        </w:rPr>
      </w:pPr>
    </w:p>
    <w:p w14:paraId="153651A3" w14:textId="77777777" w:rsidR="00D4564E" w:rsidRPr="00F86EF6" w:rsidRDefault="00D4564E" w:rsidP="00D4564E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D4564E" w:rsidRPr="00F86EF6" w14:paraId="1FA1672C" w14:textId="77777777" w:rsidTr="00C74611">
        <w:tc>
          <w:tcPr>
            <w:tcW w:w="1252" w:type="dxa"/>
            <w:vAlign w:val="center"/>
          </w:tcPr>
          <w:p w14:paraId="5FE69FF9" w14:textId="77777777" w:rsidR="00D4564E" w:rsidRPr="00F86EF6" w:rsidRDefault="00D4564E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60EF74F0" wp14:editId="5D65FBD8">
                  <wp:extent cx="664028" cy="664028"/>
                  <wp:effectExtent l="0" t="0" r="0" b="0"/>
                  <wp:docPr id="1061" name="Grafika 1061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57" w:type="dxa"/>
            <w:shd w:val="clear" w:color="auto" w:fill="A8D08D" w:themeFill="accent6" w:themeFillTint="99"/>
            <w:vAlign w:val="center"/>
          </w:tcPr>
          <w:p w14:paraId="2D93F16B" w14:textId="62232B12" w:rsidR="00D4564E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D4564E" w:rsidRPr="00F86EF6" w14:paraId="1DB6E259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0DFFB989" w14:textId="77777777" w:rsidR="00D4564E" w:rsidRPr="00F86EF6" w:rsidRDefault="00D4564E" w:rsidP="00C74611">
            <w:pPr>
              <w:rPr>
                <w:lang w:val="en-GB"/>
              </w:rPr>
            </w:pPr>
          </w:p>
          <w:p w14:paraId="267D793D" w14:textId="77777777" w:rsidR="00D4564E" w:rsidRPr="00F86EF6" w:rsidRDefault="00D4564E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>(A) Christensen, C. M. (2013). The innovator's dilemma: when new technologies cause great firms to fail. Harvard Business Review Press.</w:t>
            </w:r>
          </w:p>
          <w:p w14:paraId="36A0E30A" w14:textId="77777777" w:rsidR="00D4564E" w:rsidRPr="00F86EF6" w:rsidRDefault="00D4564E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Invention and innovation: an introduction</w:t>
            </w:r>
          </w:p>
          <w:p w14:paraId="5532D438" w14:textId="77777777" w:rsidR="00D4564E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28" w:history="1">
              <w:r w:rsidR="00D4564E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open.edu/openlearn/ocw/mod/oucontent/view.php?id=3440&amp;printable=1</w:t>
              </w:r>
            </w:hyperlink>
            <w:r w:rsidR="00D4564E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1A043D2A" w14:textId="1664E59C" w:rsidR="00D4564E" w:rsidRPr="00F86EF6" w:rsidRDefault="00D4564E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Types of legal categories of innovation results; patent, model, brand, licence.</w:t>
            </w:r>
          </w:p>
          <w:p w14:paraId="2FAB3F6A" w14:textId="77777777" w:rsidR="00D4564E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29" w:history="1">
              <w:r w:rsidR="00D4564E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legalmatch.com/law-library/article/types-of-patent-infringement.html</w:t>
              </w:r>
            </w:hyperlink>
            <w:r w:rsidR="00D4564E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57AC801A" w14:textId="77777777" w:rsidR="00D4564E" w:rsidRPr="00F86EF6" w:rsidRDefault="00D4564E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What's the difference between invention and innovation? </w:t>
            </w:r>
            <w:hyperlink r:id="rId130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kg8WjcC2KTw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10:17)</w:t>
            </w:r>
          </w:p>
          <w:p w14:paraId="0FBB40F0" w14:textId="77777777" w:rsidR="00D4564E" w:rsidRPr="00F86EF6" w:rsidRDefault="00D4564E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0C163BCA" w14:textId="77777777" w:rsidR="00D4564E" w:rsidRPr="00F86EF6" w:rsidRDefault="00D4564E" w:rsidP="00D4564E">
      <w:pPr>
        <w:rPr>
          <w:lang w:val="en-GB"/>
        </w:rPr>
      </w:pPr>
    </w:p>
    <w:p w14:paraId="4C00647D" w14:textId="77777777" w:rsidR="00D4564E" w:rsidRPr="00F86EF6" w:rsidRDefault="00D4564E" w:rsidP="00D4564E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D4564E" w:rsidRPr="00F86EF6" w14:paraId="35ACC1B4" w14:textId="77777777" w:rsidTr="00C74611">
        <w:tc>
          <w:tcPr>
            <w:tcW w:w="1204" w:type="dxa"/>
          </w:tcPr>
          <w:p w14:paraId="461BDA6A" w14:textId="77777777" w:rsidR="00D4564E" w:rsidRPr="00F86EF6" w:rsidRDefault="00D4564E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3596E788" w14:textId="77777777" w:rsidR="00D4564E" w:rsidRPr="00F86EF6" w:rsidRDefault="00D4564E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2C7B7373" wp14:editId="1708BE6C">
                  <wp:extent cx="675640" cy="675640"/>
                  <wp:effectExtent l="0" t="0" r="0" b="0"/>
                  <wp:docPr id="1062" name="Grafika 1062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793D09C5" w14:textId="1749E04A" w:rsidR="00D4564E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D4564E" w:rsidRPr="00F86EF6" w14:paraId="0FADF14A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3F8FE909" w14:textId="77777777" w:rsidR="00D4564E" w:rsidRPr="00F86EF6" w:rsidRDefault="00D4564E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47827D4F" w14:textId="15A39231" w:rsidR="00D4564E" w:rsidRDefault="005134A2" w:rsidP="000700EC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707B7B" w:rsidRPr="00707B7B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AD104B3" w14:textId="44248155" w:rsidR="00956813" w:rsidRPr="00F86EF6" w:rsidRDefault="00956813" w:rsidP="00956813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1F0E6872" w14:textId="77777777" w:rsidR="00D4564E" w:rsidRPr="00F86EF6" w:rsidRDefault="00D4564E" w:rsidP="00D4564E">
      <w:pPr>
        <w:rPr>
          <w:lang w:val="en-GB"/>
        </w:rPr>
      </w:pPr>
    </w:p>
    <w:p w14:paraId="117F8533" w14:textId="4DB69BFD" w:rsidR="00D4564E" w:rsidRPr="00F86EF6" w:rsidRDefault="00D4564E" w:rsidP="002259D0">
      <w:pPr>
        <w:jc w:val="left"/>
        <w:rPr>
          <w:b/>
          <w:caps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2D45C4FD" w14:textId="6E3AAC57" w:rsidR="00244EB1" w:rsidRDefault="00CB6A02" w:rsidP="00AC4A37">
      <w:pPr>
        <w:pStyle w:val="Heading1"/>
        <w:numPr>
          <w:ilvl w:val="0"/>
          <w:numId w:val="5"/>
        </w:numPr>
      </w:pPr>
      <w:bookmarkStart w:id="100" w:name="_Toc75162205"/>
      <w:r>
        <w:lastRenderedPageBreak/>
        <w:t>ZAŠTITA INTELEKTUALNOG VLASNIŠTVA</w:t>
      </w:r>
      <w:bookmarkEnd w:id="100"/>
    </w:p>
    <w:p w14:paraId="1D841753" w14:textId="6F7F7BDA" w:rsidR="00AC4A37" w:rsidRDefault="00AC4A37" w:rsidP="00AC4A37">
      <w:pPr>
        <w:rPr>
          <w:lang w:val="en-GB"/>
        </w:rPr>
      </w:pPr>
    </w:p>
    <w:p w14:paraId="08BF5CF3" w14:textId="77777777" w:rsidR="00AC4A37" w:rsidRPr="00AC4A37" w:rsidRDefault="00AC4A37" w:rsidP="00AC4A37">
      <w:pPr>
        <w:rPr>
          <w:lang w:val="en-GB"/>
        </w:rPr>
      </w:pPr>
    </w:p>
    <w:tbl>
      <w:tblPr>
        <w:tblW w:w="9212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4C418D" w:rsidRPr="00F86EF6" w14:paraId="6054ACA4" w14:textId="77777777" w:rsidTr="00AC4A37">
        <w:trPr>
          <w:trHeight w:val="890"/>
        </w:trPr>
        <w:tc>
          <w:tcPr>
            <w:tcW w:w="1204" w:type="dxa"/>
            <w:vAlign w:val="center"/>
          </w:tcPr>
          <w:p w14:paraId="314D60A0" w14:textId="77777777" w:rsidR="004C418D" w:rsidRPr="00F86EF6" w:rsidRDefault="004C418D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388239D8" wp14:editId="76F1EBBB">
                  <wp:extent cx="675640" cy="675640"/>
                  <wp:effectExtent l="0" t="0" r="0" b="0"/>
                  <wp:docPr id="1063" name="Grafika 1063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00809805" w14:textId="460102BE" w:rsidR="004C418D" w:rsidRPr="00F86EF6" w:rsidRDefault="0090501B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4C418D" w:rsidRPr="00F86EF6" w14:paraId="2EDC7CFF" w14:textId="77777777" w:rsidTr="00AC4A37">
        <w:tc>
          <w:tcPr>
            <w:tcW w:w="9212" w:type="dxa"/>
            <w:gridSpan w:val="2"/>
            <w:shd w:val="clear" w:color="auto" w:fill="D9E2F3" w:themeFill="accent1" w:themeFillTint="33"/>
          </w:tcPr>
          <w:p w14:paraId="5C2D3259" w14:textId="77777777" w:rsidR="00956813" w:rsidRDefault="00956813" w:rsidP="0090501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67C8F12F" w14:textId="4CF15839" w:rsidR="0090501B" w:rsidRDefault="0090501B" w:rsidP="0090501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22D98998" w14:textId="1B1EEEFB" w:rsidR="0090501B" w:rsidRDefault="005134A2" w:rsidP="0090501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95681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E8046D1" w14:textId="77777777" w:rsidR="0090501B" w:rsidRDefault="0090501B" w:rsidP="0090501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B6FEB98" w14:textId="5AE7C3EF" w:rsidR="004C418D" w:rsidRPr="0090501B" w:rsidRDefault="005134A2" w:rsidP="00C74611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90501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707B7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90501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707B7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90501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707B7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90501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3F907B10" w14:textId="77777777" w:rsidR="0090501B" w:rsidRPr="0090501B" w:rsidRDefault="0090501B" w:rsidP="0090501B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r w:rsidRPr="0090501B">
              <w:rPr>
                <w:lang w:val="en-GB"/>
              </w:rPr>
              <w:t xml:space="preserve">Analiza </w:t>
            </w:r>
            <w:proofErr w:type="spellStart"/>
            <w:r w:rsidRPr="0090501B">
              <w:rPr>
                <w:lang w:val="en-GB"/>
              </w:rPr>
              <w:t>lokalne</w:t>
            </w:r>
            <w:proofErr w:type="spellEnd"/>
            <w:r w:rsidRPr="0090501B">
              <w:rPr>
                <w:lang w:val="en-GB"/>
              </w:rPr>
              <w:t xml:space="preserve"> </w:t>
            </w:r>
            <w:proofErr w:type="spellStart"/>
            <w:r w:rsidRPr="0090501B">
              <w:rPr>
                <w:lang w:val="en-GB"/>
              </w:rPr>
              <w:t>infrastrukture</w:t>
            </w:r>
            <w:proofErr w:type="spellEnd"/>
            <w:r w:rsidRPr="0090501B">
              <w:rPr>
                <w:lang w:val="en-GB"/>
              </w:rPr>
              <w:t xml:space="preserve"> (E).</w:t>
            </w:r>
          </w:p>
          <w:p w14:paraId="2AC3BD10" w14:textId="5E941443" w:rsidR="004C418D" w:rsidRPr="00F86EF6" w:rsidRDefault="0090501B" w:rsidP="0090501B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proofErr w:type="spellStart"/>
            <w:r w:rsidRPr="0090501B">
              <w:rPr>
                <w:lang w:val="en-GB"/>
              </w:rPr>
              <w:t>Sudionici</w:t>
            </w:r>
            <w:proofErr w:type="spellEnd"/>
            <w:r w:rsidRPr="0090501B">
              <w:rPr>
                <w:lang w:val="en-GB"/>
              </w:rPr>
              <w:t xml:space="preserve"> </w:t>
            </w:r>
            <w:proofErr w:type="spellStart"/>
            <w:r w:rsidRPr="0090501B">
              <w:rPr>
                <w:lang w:val="en-GB"/>
              </w:rPr>
              <w:t>razmjenjuju</w:t>
            </w:r>
            <w:proofErr w:type="spellEnd"/>
            <w:r w:rsidRPr="0090501B">
              <w:rPr>
                <w:lang w:val="en-GB"/>
              </w:rPr>
              <w:t xml:space="preserve"> </w:t>
            </w:r>
            <w:proofErr w:type="spellStart"/>
            <w:r w:rsidRPr="0090501B">
              <w:rPr>
                <w:lang w:val="en-GB"/>
              </w:rPr>
              <w:t>svoja</w:t>
            </w:r>
            <w:proofErr w:type="spellEnd"/>
            <w:r w:rsidRPr="0090501B">
              <w:rPr>
                <w:lang w:val="en-GB"/>
              </w:rPr>
              <w:t xml:space="preserve"> </w:t>
            </w:r>
            <w:proofErr w:type="spellStart"/>
            <w:r w:rsidRPr="0090501B">
              <w:rPr>
                <w:lang w:val="en-GB"/>
              </w:rPr>
              <w:t>mišljenja</w:t>
            </w:r>
            <w:proofErr w:type="spellEnd"/>
            <w:r w:rsidRPr="0090501B">
              <w:rPr>
                <w:lang w:val="en-GB"/>
              </w:rPr>
              <w:t xml:space="preserve"> </w:t>
            </w:r>
            <w:proofErr w:type="spellStart"/>
            <w:r w:rsidRPr="0090501B">
              <w:rPr>
                <w:lang w:val="en-GB"/>
              </w:rPr>
              <w:t>i</w:t>
            </w:r>
            <w:proofErr w:type="spellEnd"/>
            <w:r w:rsidRPr="0090501B">
              <w:rPr>
                <w:lang w:val="en-GB"/>
              </w:rPr>
              <w:t xml:space="preserve"> </w:t>
            </w:r>
            <w:proofErr w:type="spellStart"/>
            <w:r w:rsidRPr="0090501B">
              <w:rPr>
                <w:lang w:val="en-GB"/>
              </w:rPr>
              <w:t>stavove</w:t>
            </w:r>
            <w:proofErr w:type="spellEnd"/>
            <w:r w:rsidR="00956813">
              <w:rPr>
                <w:lang w:val="en-GB"/>
              </w:rPr>
              <w:t>.</w:t>
            </w:r>
          </w:p>
          <w:p w14:paraId="62749DF4" w14:textId="77777777" w:rsidR="004C418D" w:rsidRPr="00F86EF6" w:rsidRDefault="004C418D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5BB416EE" w14:textId="77777777" w:rsidR="004C418D" w:rsidRPr="00F86EF6" w:rsidRDefault="004C418D" w:rsidP="004C418D">
      <w:pPr>
        <w:rPr>
          <w:lang w:val="en-GB"/>
        </w:rPr>
      </w:pPr>
    </w:p>
    <w:p w14:paraId="26E08F90" w14:textId="77777777" w:rsidR="004C418D" w:rsidRPr="00F86EF6" w:rsidRDefault="004C418D" w:rsidP="004C418D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4C418D" w:rsidRPr="00F86EF6" w14:paraId="479662FE" w14:textId="77777777" w:rsidTr="00C74611">
        <w:tc>
          <w:tcPr>
            <w:tcW w:w="1261" w:type="dxa"/>
            <w:vAlign w:val="center"/>
          </w:tcPr>
          <w:p w14:paraId="0FF05EC2" w14:textId="77777777" w:rsidR="004C418D" w:rsidRPr="00F86EF6" w:rsidRDefault="004C418D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39ED6416" wp14:editId="63258345">
                  <wp:extent cx="664028" cy="664028"/>
                  <wp:effectExtent l="0" t="0" r="0" b="0"/>
                  <wp:docPr id="1064" name="Grafika 1064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136FEAFB" w14:textId="5B09D5B3" w:rsidR="004C418D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4C418D" w:rsidRPr="00F86EF6" w14:paraId="744134DF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6F6092DF" w14:textId="77777777" w:rsidR="004C418D" w:rsidRPr="00F86EF6" w:rsidRDefault="004C418D" w:rsidP="00C74611">
            <w:pPr>
              <w:rPr>
                <w:lang w:val="en-GB"/>
              </w:rPr>
            </w:pPr>
          </w:p>
          <w:p w14:paraId="66EF64BA" w14:textId="77777777" w:rsidR="004C418D" w:rsidRPr="00F86EF6" w:rsidRDefault="004C418D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</w:t>
            </w:r>
            <w:r w:rsidRPr="00F86EF6">
              <w:rPr>
                <w:lang w:val="en-GB"/>
              </w:rPr>
              <w:t>A) Christensen, C. M. (2013). The innovator's dilemma: when new technologies cause great firms to fail. Harvard Business Review Press.</w:t>
            </w:r>
          </w:p>
          <w:p w14:paraId="08F82D2F" w14:textId="77777777" w:rsidR="004C418D" w:rsidRPr="00F86EF6" w:rsidRDefault="004C418D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The protection of intellectual property </w:t>
            </w:r>
            <w:hyperlink r:id="rId131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eesc.europa.eu/sites/default/files/files/factsheet_-_the_protection_of_intellectual_property_0.pdf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33EA0FFC" w14:textId="77777777" w:rsidR="004C418D" w:rsidRPr="00F86EF6" w:rsidRDefault="004C418D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How to Protect Your Idea (The 4 Different Types of Intellectual Property): </w:t>
            </w:r>
            <w:hyperlink r:id="rId132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QaYzwU1nV8E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5:33)</w:t>
            </w:r>
          </w:p>
          <w:p w14:paraId="3573FAF5" w14:textId="5B5A6B9A" w:rsidR="004C418D" w:rsidRPr="00F86EF6" w:rsidRDefault="004C418D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E) </w:t>
            </w:r>
            <w:r w:rsidR="008737B4" w:rsidRPr="00F86EF6">
              <w:rPr>
                <w:rFonts w:ascii="Arial" w:hAnsi="Arial" w:cs="Arial"/>
                <w:sz w:val="22"/>
                <w:szCs w:val="22"/>
                <w:lang w:val="en-GB"/>
              </w:rPr>
              <w:t>National Intellectual Property Office.</w:t>
            </w: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3D6F5CA0" w14:textId="77777777" w:rsidR="004C418D" w:rsidRPr="00F86EF6" w:rsidRDefault="004C418D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04964B8C" w14:textId="77777777" w:rsidR="004C418D" w:rsidRPr="00F86EF6" w:rsidRDefault="004C418D" w:rsidP="004C418D">
      <w:pPr>
        <w:rPr>
          <w:lang w:val="en-GB"/>
        </w:rPr>
      </w:pPr>
    </w:p>
    <w:p w14:paraId="14DCE924" w14:textId="77777777" w:rsidR="004C418D" w:rsidRPr="00F86EF6" w:rsidRDefault="004C418D" w:rsidP="004C418D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4C418D" w:rsidRPr="00F86EF6" w14:paraId="7EC36F30" w14:textId="77777777" w:rsidTr="00C74611">
        <w:tc>
          <w:tcPr>
            <w:tcW w:w="1204" w:type="dxa"/>
          </w:tcPr>
          <w:p w14:paraId="79E8D527" w14:textId="77777777" w:rsidR="004C418D" w:rsidRPr="00F86EF6" w:rsidRDefault="004C418D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74463984" w14:textId="77777777" w:rsidR="004C418D" w:rsidRPr="00F86EF6" w:rsidRDefault="004C418D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3129E1C2" wp14:editId="2EC69456">
                  <wp:extent cx="675640" cy="675640"/>
                  <wp:effectExtent l="0" t="0" r="0" b="0"/>
                  <wp:docPr id="1065" name="Grafika 1065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45198300" w14:textId="6D0509A3" w:rsidR="004C418D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4C418D" w:rsidRPr="00F86EF6" w14:paraId="4F81901B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4D070163" w14:textId="77777777" w:rsidR="00E10246" w:rsidRPr="00F86EF6" w:rsidRDefault="00E10246" w:rsidP="00E10246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4D6AD9EC" w14:textId="7B349688" w:rsidR="004C418D" w:rsidRDefault="0036590F" w:rsidP="0036590F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 w:rsidR="00D659AF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BD0C106" w14:textId="26CD98C2" w:rsidR="0090501B" w:rsidRDefault="005134A2" w:rsidP="0090501B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CD76D1B" w14:textId="71DA392F" w:rsidR="00956813" w:rsidRPr="00F86EF6" w:rsidRDefault="00956813" w:rsidP="00956813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36368A9A" w14:textId="4EFAC68E" w:rsidR="00050D20" w:rsidRDefault="00050D20" w:rsidP="003059B7">
      <w:pPr>
        <w:jc w:val="left"/>
        <w:rPr>
          <w:rStyle w:val="Slog1-glavninasloviZnakZnak"/>
          <w:color w:val="auto"/>
          <w:lang w:val="en-GB"/>
        </w:rPr>
      </w:pPr>
      <w:r w:rsidRPr="00F86EF6">
        <w:rPr>
          <w:rStyle w:val="Slog1-glavninasloviZnakZnak"/>
          <w:color w:val="auto"/>
          <w:lang w:val="en-GB"/>
        </w:rPr>
        <w:br w:type="page"/>
      </w:r>
    </w:p>
    <w:p w14:paraId="05A006AA" w14:textId="2EDC762A" w:rsidR="00D049AE" w:rsidRDefault="00D049AE">
      <w:pPr>
        <w:jc w:val="left"/>
        <w:rPr>
          <w:rStyle w:val="Slog1-glavninasloviZnakZnak"/>
          <w:color w:val="auto"/>
          <w:lang w:val="en-GB"/>
        </w:rPr>
      </w:pPr>
      <w:r>
        <w:rPr>
          <w:rStyle w:val="Slog1-glavninasloviZnakZnak"/>
          <w:color w:val="auto"/>
          <w:lang w:val="en-GB"/>
        </w:rPr>
        <w:lastRenderedPageBreak/>
        <w:br w:type="page"/>
      </w:r>
    </w:p>
    <w:p w14:paraId="5AADF96E" w14:textId="76C38321" w:rsidR="003059B7" w:rsidRDefault="003059B7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458A8D03" w14:textId="6F508806" w:rsidR="00AE3C28" w:rsidRDefault="00AE3C28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7F7F4982" w14:textId="5133FFD4" w:rsidR="00AE3C28" w:rsidRDefault="00AE3C28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52EA4EBE" w14:textId="01DBA9FE" w:rsidR="00AE3C28" w:rsidRDefault="00AE3C28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63151604" w14:textId="3AFA7FC2" w:rsidR="00AE3C28" w:rsidRDefault="00AE3C28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3703F9F6" w14:textId="2E992CF5" w:rsidR="00AE3C28" w:rsidRDefault="00AE3C28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455E7DA2" w14:textId="55068665" w:rsidR="00AE3C28" w:rsidRDefault="00AE3C28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765EA2A9" w14:textId="279322A9" w:rsidR="00AE3C28" w:rsidRDefault="00AE3C28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52A56B36" w14:textId="2F0ECAD7" w:rsidR="00AE3C28" w:rsidRDefault="00AE3C28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658853E0" w14:textId="3A0693F0" w:rsidR="00AE3C28" w:rsidRDefault="00AE3C28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296636AE" w14:textId="514C788B" w:rsidR="00AE3C28" w:rsidRDefault="00AE3C28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7DB94356" w14:textId="47592816" w:rsidR="00AE3C28" w:rsidRDefault="00AE3C28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4263B8EC" w14:textId="06BA02EA" w:rsidR="00AE3C28" w:rsidRDefault="00AE3C28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290E81EF" w14:textId="2C9B66C5" w:rsidR="00AE3C28" w:rsidRDefault="00AE3C28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60C26F34" w14:textId="1E30FD5A" w:rsidR="00AE3C28" w:rsidRDefault="00AE3C28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587428E8" w14:textId="7B52237F" w:rsidR="00AE3C28" w:rsidRDefault="00AE3C28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1928A976" w14:textId="47F9E41D" w:rsidR="00AE3C28" w:rsidRDefault="00AE3C28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58B11AFA" w14:textId="1D64DEFC" w:rsidR="00AE3C28" w:rsidRDefault="00AE3C28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41CB2E2E" w14:textId="77777777" w:rsidR="00AE3C28" w:rsidRPr="00AE3C28" w:rsidRDefault="00AE3C28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3D77E8E3" w14:textId="23614674" w:rsidR="000577B1" w:rsidRPr="00AE3C28" w:rsidRDefault="000577B1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34EE169E" w14:textId="2CE68923" w:rsidR="000577B1" w:rsidRPr="00AE3C28" w:rsidRDefault="000577B1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2327C01C" w14:textId="4701B515" w:rsidR="000577B1" w:rsidRPr="00AE3C28" w:rsidRDefault="000577B1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278CC856" w14:textId="77777777" w:rsidR="000577B1" w:rsidRPr="00AE3C28" w:rsidRDefault="000577B1" w:rsidP="003059B7">
      <w:pPr>
        <w:jc w:val="left"/>
        <w:rPr>
          <w:rStyle w:val="Slog1-glavninasloviZnakZnak"/>
          <w:color w:val="auto"/>
          <w:sz w:val="22"/>
          <w:szCs w:val="22"/>
          <w:lang w:val="en-GB"/>
        </w:rPr>
      </w:pPr>
    </w:p>
    <w:p w14:paraId="2C533A8B" w14:textId="77777777" w:rsidR="00946262" w:rsidRPr="00F86EF6" w:rsidRDefault="00946262" w:rsidP="003528E4">
      <w:pPr>
        <w:rPr>
          <w:rStyle w:val="Slog1-glavninasloviZnakZnak"/>
          <w:color w:val="auto"/>
          <w:lang w:val="en-GB"/>
        </w:rPr>
      </w:pPr>
    </w:p>
    <w:p w14:paraId="0FF9B2C7" w14:textId="69DFCC81" w:rsidR="00946262" w:rsidRPr="00F86EF6" w:rsidRDefault="00CB6A02" w:rsidP="00AC4A37">
      <w:pPr>
        <w:pStyle w:val="Title"/>
        <w:numPr>
          <w:ilvl w:val="0"/>
          <w:numId w:val="115"/>
        </w:numPr>
        <w:rPr>
          <w:lang w:val="en-GB"/>
        </w:rPr>
      </w:pPr>
      <w:bookmarkStart w:id="101" w:name="_Toc75162206"/>
      <w:r>
        <w:rPr>
          <w:rStyle w:val="Slog1-glavninasloviZnakZnak"/>
          <w:color w:val="auto"/>
          <w:lang w:val="en-GB"/>
        </w:rPr>
        <w:t>INOVATIVNE PROMJENE I UČENJE</w:t>
      </w:r>
      <w:bookmarkEnd w:id="101"/>
    </w:p>
    <w:p w14:paraId="794C2C52" w14:textId="66CD7066" w:rsidR="00946262" w:rsidRPr="00F86EF6" w:rsidRDefault="00946262" w:rsidP="0081650E">
      <w:pPr>
        <w:rPr>
          <w:lang w:val="en-GB"/>
        </w:rPr>
      </w:pPr>
    </w:p>
    <w:p w14:paraId="725DE7CC" w14:textId="3DE57443" w:rsidR="0081650E" w:rsidRPr="00F86EF6" w:rsidRDefault="0081650E" w:rsidP="0081650E">
      <w:pPr>
        <w:rPr>
          <w:lang w:val="en-GB"/>
        </w:rPr>
      </w:pPr>
      <w:r w:rsidRPr="00F86EF6">
        <w:rPr>
          <w:noProof/>
          <w:lang w:val="hr-HR" w:eastAsia="hr-HR"/>
        </w:rPr>
        <w:drawing>
          <wp:inline distT="0" distB="0" distL="0" distR="0" wp14:anchorId="10991047" wp14:editId="0DBD9AB9">
            <wp:extent cx="5767070" cy="3767455"/>
            <wp:effectExtent l="0" t="0" r="0" b="0"/>
            <wp:docPr id="40" name="Slika 40" descr="Light bulb ideas creative diagram concept Free Phot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Light bulb ideas creative diagram concept Free Photo"/>
                    <pic:cNvPicPr>
                      <a:picLocks noChangeAspect="1" noChangeArrowheads="1"/>
                    </pic:cNvPicPr>
                  </pic:nvPicPr>
                  <pic:blipFill>
                    <a:blip r:embed="rId1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7070" cy="3767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CA9B3E" w14:textId="78F4A458" w:rsidR="0081650E" w:rsidRPr="00F86EF6" w:rsidRDefault="00E64DD8" w:rsidP="00E64DD8">
      <w:pPr>
        <w:pStyle w:val="Caption"/>
        <w:rPr>
          <w:lang w:val="en-GB"/>
        </w:rPr>
      </w:pPr>
      <w:bookmarkStart w:id="102" w:name="_Toc74926387"/>
      <w:bookmarkStart w:id="103" w:name="_Toc75162253"/>
      <w:r>
        <w:lastRenderedPageBreak/>
        <w:t xml:space="preserve">Slika </w:t>
      </w:r>
      <w:r>
        <w:fldChar w:fldCharType="begin"/>
      </w:r>
      <w:r>
        <w:instrText xml:space="preserve"> SEQ Slika \* ARABIC </w:instrText>
      </w:r>
      <w:r>
        <w:fldChar w:fldCharType="separate"/>
      </w:r>
      <w:r w:rsidR="00111079">
        <w:rPr>
          <w:noProof/>
        </w:rPr>
        <w:t>9</w:t>
      </w:r>
      <w:r>
        <w:fldChar w:fldCharType="end"/>
      </w:r>
      <w:r w:rsidR="003059B7">
        <w:rPr>
          <w:lang w:val="en-GB"/>
        </w:rPr>
        <w:t xml:space="preserve">: </w:t>
      </w:r>
      <w:proofErr w:type="spellStart"/>
      <w:r w:rsidR="003059B7">
        <w:rPr>
          <w:lang w:val="en-GB"/>
        </w:rPr>
        <w:t>Kreativne</w:t>
      </w:r>
      <w:proofErr w:type="spellEnd"/>
      <w:r w:rsidR="003059B7">
        <w:rPr>
          <w:lang w:val="en-GB"/>
        </w:rPr>
        <w:t xml:space="preserve"> </w:t>
      </w:r>
      <w:proofErr w:type="spellStart"/>
      <w:r w:rsidR="003059B7">
        <w:rPr>
          <w:lang w:val="en-GB"/>
        </w:rPr>
        <w:t>ideje</w:t>
      </w:r>
      <w:bookmarkEnd w:id="102"/>
      <w:bookmarkEnd w:id="103"/>
      <w:proofErr w:type="spellEnd"/>
    </w:p>
    <w:p w14:paraId="21714F46" w14:textId="3BFE0F33" w:rsidR="00422AA3" w:rsidRDefault="00422AA3" w:rsidP="0081650E">
      <w:pPr>
        <w:rPr>
          <w:lang w:val="en-GB"/>
        </w:rPr>
      </w:pPr>
    </w:p>
    <w:p w14:paraId="0E6F25FC" w14:textId="151C5592" w:rsidR="00244EB1" w:rsidRPr="00CB6A02" w:rsidRDefault="00CB6A02" w:rsidP="00AC4A37">
      <w:pPr>
        <w:pStyle w:val="Heading1"/>
        <w:numPr>
          <w:ilvl w:val="0"/>
          <w:numId w:val="6"/>
        </w:numPr>
      </w:pPr>
      <w:bookmarkStart w:id="104" w:name="_Toc75162207"/>
      <w:r w:rsidRPr="00CB6A02">
        <w:t xml:space="preserve">UTVRĐIVANJE SVAKODNEVNIH PROBLEMA I </w:t>
      </w:r>
      <w:r>
        <w:t>I</w:t>
      </w:r>
      <w:r w:rsidRPr="00CB6A02">
        <w:t>Z</w:t>
      </w:r>
      <w:r>
        <w:t>AZOVA</w:t>
      </w:r>
      <w:bookmarkEnd w:id="104"/>
    </w:p>
    <w:p w14:paraId="13D55C41" w14:textId="63E4D4AD" w:rsidR="00244EB1" w:rsidRPr="00CB6A02" w:rsidRDefault="00244EB1" w:rsidP="00244EB1">
      <w:pPr>
        <w:rPr>
          <w:lang w:val="it-IT"/>
        </w:rPr>
      </w:pPr>
    </w:p>
    <w:p w14:paraId="0CF5E729" w14:textId="77777777" w:rsidR="00874140" w:rsidRPr="00CB6A02" w:rsidRDefault="00874140" w:rsidP="00874140">
      <w:pPr>
        <w:rPr>
          <w:lang w:val="it-IT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874140" w:rsidRPr="00F86EF6" w14:paraId="6BBA9318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50B1CFF5" w14:textId="77777777" w:rsidR="00874140" w:rsidRPr="00F86EF6" w:rsidRDefault="00874140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2CEE7454" wp14:editId="52F18B23">
                  <wp:extent cx="675640" cy="675640"/>
                  <wp:effectExtent l="0" t="0" r="0" b="0"/>
                  <wp:docPr id="1066" name="Grafika 1066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5083CF75" w14:textId="2F10AAF4" w:rsidR="00874140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</w:p>
        </w:tc>
      </w:tr>
      <w:tr w:rsidR="00874140" w:rsidRPr="00F86EF6" w14:paraId="4322093F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316BF266" w14:textId="77777777" w:rsidR="00956813" w:rsidRDefault="00956813" w:rsidP="0090501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6594123D" w14:textId="153F00E8" w:rsidR="0090501B" w:rsidRDefault="0090501B" w:rsidP="0090501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7C8CA2D2" w14:textId="595C5BFA" w:rsidR="0090501B" w:rsidRDefault="005134A2" w:rsidP="0090501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95681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A4F4B60" w14:textId="77777777" w:rsidR="0090501B" w:rsidRDefault="0090501B" w:rsidP="0090501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F0B69BC" w14:textId="3118593A" w:rsidR="0090501B" w:rsidRDefault="005134A2" w:rsidP="0090501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90501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707B7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90501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707B7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90501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707B7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90501B" w:rsidRPr="00707B7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692D8B08" w14:textId="2D12938F" w:rsidR="0090501B" w:rsidRPr="00F86EF6" w:rsidRDefault="0090501B" w:rsidP="0090501B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proofErr w:type="spellStart"/>
            <w:r w:rsidRPr="0090501B">
              <w:rPr>
                <w:lang w:val="en-GB"/>
              </w:rPr>
              <w:t>Sudionici</w:t>
            </w:r>
            <w:proofErr w:type="spellEnd"/>
            <w:r w:rsidRPr="0090501B">
              <w:rPr>
                <w:lang w:val="en-GB"/>
              </w:rPr>
              <w:t xml:space="preserve"> </w:t>
            </w:r>
            <w:proofErr w:type="spellStart"/>
            <w:r w:rsidRPr="0090501B">
              <w:rPr>
                <w:lang w:val="en-GB"/>
              </w:rPr>
              <w:t>razmjenjuju</w:t>
            </w:r>
            <w:proofErr w:type="spellEnd"/>
            <w:r w:rsidRPr="0090501B">
              <w:rPr>
                <w:lang w:val="en-GB"/>
              </w:rPr>
              <w:t xml:space="preserve"> </w:t>
            </w:r>
            <w:proofErr w:type="spellStart"/>
            <w:r w:rsidRPr="0090501B">
              <w:rPr>
                <w:lang w:val="en-GB"/>
              </w:rPr>
              <w:t>svoja</w:t>
            </w:r>
            <w:proofErr w:type="spellEnd"/>
            <w:r w:rsidRPr="0090501B">
              <w:rPr>
                <w:lang w:val="en-GB"/>
              </w:rPr>
              <w:t xml:space="preserve"> </w:t>
            </w:r>
            <w:proofErr w:type="spellStart"/>
            <w:r w:rsidRPr="0090501B">
              <w:rPr>
                <w:lang w:val="en-GB"/>
              </w:rPr>
              <w:t>mišljenja</w:t>
            </w:r>
            <w:proofErr w:type="spellEnd"/>
            <w:r w:rsidRPr="0090501B">
              <w:rPr>
                <w:lang w:val="en-GB"/>
              </w:rPr>
              <w:t xml:space="preserve"> </w:t>
            </w:r>
            <w:proofErr w:type="spellStart"/>
            <w:r w:rsidRPr="0090501B">
              <w:rPr>
                <w:lang w:val="en-GB"/>
              </w:rPr>
              <w:t>i</w:t>
            </w:r>
            <w:proofErr w:type="spellEnd"/>
            <w:r w:rsidRPr="0090501B">
              <w:rPr>
                <w:lang w:val="en-GB"/>
              </w:rPr>
              <w:t xml:space="preserve"> </w:t>
            </w:r>
            <w:proofErr w:type="spellStart"/>
            <w:r w:rsidRPr="0090501B">
              <w:rPr>
                <w:lang w:val="en-GB"/>
              </w:rPr>
              <w:t>stavove</w:t>
            </w:r>
            <w:proofErr w:type="spellEnd"/>
            <w:r w:rsidR="00956813">
              <w:rPr>
                <w:lang w:val="en-GB"/>
              </w:rPr>
              <w:t>.</w:t>
            </w:r>
          </w:p>
          <w:p w14:paraId="6CDCAEDF" w14:textId="77777777" w:rsidR="0090501B" w:rsidRPr="0090501B" w:rsidRDefault="0090501B" w:rsidP="0090501B">
            <w:pPr>
              <w:pStyle w:val="NoSpacing"/>
              <w:ind w:left="36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17F8E97C" w14:textId="77777777" w:rsidR="00874140" w:rsidRPr="0090501B" w:rsidRDefault="00874140" w:rsidP="0090501B">
            <w:pPr>
              <w:rPr>
                <w:lang w:val="en-GB"/>
              </w:rPr>
            </w:pPr>
          </w:p>
        </w:tc>
      </w:tr>
    </w:tbl>
    <w:p w14:paraId="0BC98F81" w14:textId="77777777" w:rsidR="00874140" w:rsidRPr="00F86EF6" w:rsidRDefault="00874140" w:rsidP="00874140">
      <w:pPr>
        <w:rPr>
          <w:lang w:val="en-GB"/>
        </w:rPr>
      </w:pPr>
    </w:p>
    <w:p w14:paraId="4E9304A1" w14:textId="77777777" w:rsidR="00874140" w:rsidRPr="00F86EF6" w:rsidRDefault="00874140" w:rsidP="00874140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874140" w:rsidRPr="00F86EF6" w14:paraId="0913F585" w14:textId="77777777" w:rsidTr="00C74611">
        <w:tc>
          <w:tcPr>
            <w:tcW w:w="1261" w:type="dxa"/>
            <w:vAlign w:val="center"/>
          </w:tcPr>
          <w:p w14:paraId="79257A3D" w14:textId="77777777" w:rsidR="00874140" w:rsidRPr="00F86EF6" w:rsidRDefault="00874140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1773A8A4" wp14:editId="4B1956C5">
                  <wp:extent cx="664028" cy="664028"/>
                  <wp:effectExtent l="0" t="0" r="0" b="0"/>
                  <wp:docPr id="1067" name="Grafika 1067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2DCF69A0" w14:textId="039A5504" w:rsidR="00874140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874140" w:rsidRPr="00F86EF6" w14:paraId="3434550B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5DBEB35A" w14:textId="77777777" w:rsidR="00874140" w:rsidRPr="00F86EF6" w:rsidRDefault="00874140" w:rsidP="00C74611">
            <w:pPr>
              <w:rPr>
                <w:lang w:val="en-GB"/>
              </w:rPr>
            </w:pPr>
          </w:p>
          <w:p w14:paraId="77F35AD5" w14:textId="77777777" w:rsidR="00874140" w:rsidRPr="00F86EF6" w:rsidRDefault="00874140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</w:t>
            </w:r>
            <w:r w:rsidRPr="00F86EF6">
              <w:rPr>
                <w:lang w:val="en-GB"/>
              </w:rPr>
              <w:t xml:space="preserve">B) 70 Everyday Problems That We All Know </w:t>
            </w:r>
            <w:proofErr w:type="gramStart"/>
            <w:r w:rsidRPr="00F86EF6">
              <w:rPr>
                <w:lang w:val="en-GB"/>
              </w:rPr>
              <w:t>And</w:t>
            </w:r>
            <w:proofErr w:type="gramEnd"/>
            <w:r w:rsidRPr="00F86EF6">
              <w:rPr>
                <w:lang w:val="en-GB"/>
              </w:rPr>
              <w:t xml:space="preserve"> Hate </w:t>
            </w:r>
            <w:hyperlink r:id="rId134" w:history="1">
              <w:r w:rsidRPr="00F86EF6">
                <w:rPr>
                  <w:rStyle w:val="Hyperlink"/>
                  <w:lang w:val="en-GB"/>
                </w:rPr>
                <w:t>https://www.awesomeinventions.com/everyday-problems/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4DF0A719" w14:textId="77777777" w:rsidR="00874140" w:rsidRPr="00F86EF6" w:rsidRDefault="00874140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How to Solve Daily Life Problems </w:t>
            </w:r>
            <w:hyperlink r:id="rId135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anxietycanada.com/articles/how-to-solve-daily-life-problems/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24473E87" w14:textId="77777777" w:rsidR="00874140" w:rsidRPr="00F86EF6" w:rsidRDefault="00874140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100 Genius Solutions To Everyday Problems You Didn’t Know Existed </w:t>
            </w:r>
            <w:hyperlink r:id="rId136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boredpanda.com/creative-solutions-everyday-problems/?utm_source=google&amp;utm_medium=organic&amp;utm_campaign=organic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5C368FB7" w14:textId="77777777" w:rsidR="00874140" w:rsidRPr="00F86EF6" w:rsidRDefault="00874140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56AF609C" w14:textId="77777777" w:rsidR="00874140" w:rsidRPr="00F86EF6" w:rsidRDefault="00874140" w:rsidP="00874140">
      <w:pPr>
        <w:rPr>
          <w:lang w:val="en-GB"/>
        </w:rPr>
      </w:pPr>
    </w:p>
    <w:p w14:paraId="211A23CE" w14:textId="77777777" w:rsidR="00874140" w:rsidRPr="00F86EF6" w:rsidRDefault="00874140" w:rsidP="00874140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874140" w:rsidRPr="00F86EF6" w14:paraId="37171168" w14:textId="77777777" w:rsidTr="00C74611">
        <w:tc>
          <w:tcPr>
            <w:tcW w:w="1204" w:type="dxa"/>
          </w:tcPr>
          <w:p w14:paraId="02DC553B" w14:textId="77777777" w:rsidR="00874140" w:rsidRPr="00F86EF6" w:rsidRDefault="00874140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59BE5F2C" w14:textId="77777777" w:rsidR="00874140" w:rsidRPr="00F86EF6" w:rsidRDefault="00874140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2622B070" wp14:editId="1BD78F9B">
                  <wp:extent cx="675640" cy="675640"/>
                  <wp:effectExtent l="0" t="0" r="0" b="0"/>
                  <wp:docPr id="1068" name="Grafika 1068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7755F14D" w14:textId="0A158BBB" w:rsidR="00874140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874140" w:rsidRPr="00F86EF6" w14:paraId="20D92E6E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3B7641E5" w14:textId="77777777" w:rsidR="00956813" w:rsidRDefault="00956813" w:rsidP="00956813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39975D9E" w14:textId="35DC7B94" w:rsidR="00874140" w:rsidRDefault="005134A2" w:rsidP="0090501B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86B8BA7" w14:textId="4F8843A1" w:rsidR="00956813" w:rsidRPr="00F86EF6" w:rsidRDefault="00956813" w:rsidP="00956813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46D7049B" w14:textId="77777777" w:rsidR="00874140" w:rsidRPr="00F86EF6" w:rsidRDefault="00874140" w:rsidP="00874140">
      <w:pPr>
        <w:rPr>
          <w:lang w:val="en-GB"/>
        </w:rPr>
      </w:pPr>
    </w:p>
    <w:p w14:paraId="2DE1570E" w14:textId="02F0182C" w:rsidR="00874140" w:rsidRPr="00F86EF6" w:rsidRDefault="00874140" w:rsidP="00244EB1">
      <w:pPr>
        <w:rPr>
          <w:lang w:val="en-GB"/>
        </w:rPr>
      </w:pPr>
      <w:r w:rsidRPr="00F86EF6">
        <w:rPr>
          <w:lang w:val="en-GB"/>
        </w:rPr>
        <w:br w:type="page"/>
      </w:r>
    </w:p>
    <w:p w14:paraId="7A768AC5" w14:textId="341E7FAC" w:rsidR="00244EB1" w:rsidRPr="00F86EF6" w:rsidRDefault="009F67E0" w:rsidP="00AC4A37">
      <w:pPr>
        <w:pStyle w:val="Heading1"/>
        <w:numPr>
          <w:ilvl w:val="0"/>
          <w:numId w:val="6"/>
        </w:numPr>
      </w:pPr>
      <w:bookmarkStart w:id="105" w:name="_Toc75162208"/>
      <w:r>
        <w:lastRenderedPageBreak/>
        <w:t>TIMSKI PRISTUP INOVACIJAMA</w:t>
      </w:r>
      <w:bookmarkEnd w:id="105"/>
    </w:p>
    <w:p w14:paraId="0659BFE5" w14:textId="4119664C" w:rsidR="00244EB1" w:rsidRPr="00F86EF6" w:rsidRDefault="00244EB1" w:rsidP="00244EB1">
      <w:pPr>
        <w:rPr>
          <w:lang w:val="en-GB"/>
        </w:rPr>
      </w:pPr>
    </w:p>
    <w:p w14:paraId="37EFA21F" w14:textId="77777777" w:rsidR="0024321A" w:rsidRPr="00F86EF6" w:rsidRDefault="0024321A" w:rsidP="0024321A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24321A" w:rsidRPr="00F86EF6" w14:paraId="2C49EE81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7F2B4F5B" w14:textId="77777777" w:rsidR="0024321A" w:rsidRPr="00F86EF6" w:rsidRDefault="0024321A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16D72FBA" wp14:editId="584EBCD3">
                  <wp:extent cx="675640" cy="675640"/>
                  <wp:effectExtent l="0" t="0" r="0" b="0"/>
                  <wp:docPr id="1069" name="Grafika 1069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3B905CEE" w14:textId="6707B7A4" w:rsidR="0024321A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</w:p>
        </w:tc>
      </w:tr>
      <w:tr w:rsidR="0024321A" w:rsidRPr="00F86EF6" w14:paraId="405B51B4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7A2358A9" w14:textId="77777777" w:rsidR="00956813" w:rsidRDefault="00956813" w:rsidP="0090501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02E02F60" w14:textId="390D3651" w:rsidR="0090501B" w:rsidRDefault="0090501B" w:rsidP="0090501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6D862873" w14:textId="0006E7A8" w:rsidR="0090501B" w:rsidRDefault="005134A2" w:rsidP="0090501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95681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B4F8EC0" w14:textId="584725C9" w:rsidR="0024321A" w:rsidRPr="0090501B" w:rsidRDefault="0090501B" w:rsidP="00C74611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4E16F904" w14:textId="77777777" w:rsidR="0024321A" w:rsidRDefault="0090501B" w:rsidP="0090501B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proofErr w:type="spellStart"/>
            <w:r w:rsidRPr="0090501B">
              <w:rPr>
                <w:lang w:val="en-GB"/>
              </w:rPr>
              <w:t>Sudionici</w:t>
            </w:r>
            <w:proofErr w:type="spellEnd"/>
            <w:r w:rsidRPr="0090501B">
              <w:rPr>
                <w:lang w:val="en-GB"/>
              </w:rPr>
              <w:t xml:space="preserve"> </w:t>
            </w:r>
            <w:proofErr w:type="spellStart"/>
            <w:r w:rsidRPr="0090501B">
              <w:rPr>
                <w:lang w:val="en-GB"/>
              </w:rPr>
              <w:t>razmjenjuju</w:t>
            </w:r>
            <w:proofErr w:type="spellEnd"/>
            <w:r w:rsidRPr="0090501B">
              <w:rPr>
                <w:lang w:val="en-GB"/>
              </w:rPr>
              <w:t xml:space="preserve"> </w:t>
            </w:r>
            <w:proofErr w:type="spellStart"/>
            <w:r w:rsidRPr="0090501B">
              <w:rPr>
                <w:lang w:val="en-GB"/>
              </w:rPr>
              <w:t>svoja</w:t>
            </w:r>
            <w:proofErr w:type="spellEnd"/>
            <w:r w:rsidRPr="0090501B">
              <w:rPr>
                <w:lang w:val="en-GB"/>
              </w:rPr>
              <w:t xml:space="preserve"> </w:t>
            </w:r>
            <w:proofErr w:type="spellStart"/>
            <w:r w:rsidRPr="0090501B">
              <w:rPr>
                <w:lang w:val="en-GB"/>
              </w:rPr>
              <w:t>mišljenja</w:t>
            </w:r>
            <w:proofErr w:type="spellEnd"/>
            <w:r w:rsidRPr="0090501B">
              <w:rPr>
                <w:lang w:val="en-GB"/>
              </w:rPr>
              <w:t xml:space="preserve"> </w:t>
            </w:r>
            <w:proofErr w:type="spellStart"/>
            <w:r w:rsidRPr="0090501B">
              <w:rPr>
                <w:lang w:val="en-GB"/>
              </w:rPr>
              <w:t>i</w:t>
            </w:r>
            <w:proofErr w:type="spellEnd"/>
            <w:r w:rsidRPr="0090501B">
              <w:rPr>
                <w:lang w:val="en-GB"/>
              </w:rPr>
              <w:t xml:space="preserve"> </w:t>
            </w:r>
            <w:proofErr w:type="spellStart"/>
            <w:r w:rsidRPr="0090501B">
              <w:rPr>
                <w:lang w:val="en-GB"/>
              </w:rPr>
              <w:t>stavove</w:t>
            </w:r>
            <w:proofErr w:type="spellEnd"/>
            <w:r w:rsidR="00956813">
              <w:rPr>
                <w:lang w:val="en-GB"/>
              </w:rPr>
              <w:t>.</w:t>
            </w:r>
          </w:p>
          <w:p w14:paraId="3F307091" w14:textId="1737ADE5" w:rsidR="00956813" w:rsidRPr="0090501B" w:rsidRDefault="00956813" w:rsidP="00956813">
            <w:pPr>
              <w:pStyle w:val="ListParagraph"/>
              <w:ind w:left="720"/>
              <w:rPr>
                <w:lang w:val="en-GB"/>
              </w:rPr>
            </w:pPr>
          </w:p>
        </w:tc>
      </w:tr>
    </w:tbl>
    <w:p w14:paraId="0A5A36DE" w14:textId="77777777" w:rsidR="0024321A" w:rsidRPr="00F86EF6" w:rsidRDefault="0024321A" w:rsidP="0024321A">
      <w:pPr>
        <w:rPr>
          <w:lang w:val="en-GB"/>
        </w:rPr>
      </w:pPr>
    </w:p>
    <w:p w14:paraId="41F79945" w14:textId="77777777" w:rsidR="0024321A" w:rsidRPr="00F86EF6" w:rsidRDefault="0024321A" w:rsidP="0024321A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24321A" w:rsidRPr="00F86EF6" w14:paraId="543152BE" w14:textId="77777777" w:rsidTr="00C74611">
        <w:tc>
          <w:tcPr>
            <w:tcW w:w="1261" w:type="dxa"/>
            <w:vAlign w:val="center"/>
          </w:tcPr>
          <w:p w14:paraId="52BFD5DD" w14:textId="77777777" w:rsidR="0024321A" w:rsidRPr="00F86EF6" w:rsidRDefault="0024321A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5FAEC4B7" wp14:editId="4EBD870F">
                  <wp:extent cx="664028" cy="664028"/>
                  <wp:effectExtent l="0" t="0" r="0" b="0"/>
                  <wp:docPr id="1070" name="Grafika 1070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247C6B69" w14:textId="16972804" w:rsidR="0024321A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24321A" w:rsidRPr="00F86EF6" w14:paraId="5D71221B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03401453" w14:textId="77777777" w:rsidR="0024321A" w:rsidRPr="00F86EF6" w:rsidRDefault="0024321A" w:rsidP="00C74611">
            <w:pPr>
              <w:rPr>
                <w:lang w:val="en-GB"/>
              </w:rPr>
            </w:pPr>
          </w:p>
          <w:p w14:paraId="4C586AB3" w14:textId="77777777" w:rsidR="0024321A" w:rsidRPr="00F86EF6" w:rsidRDefault="0024321A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Stewart, G. L. (1999). </w:t>
            </w:r>
            <w:proofErr w:type="gramStart"/>
            <w:r w:rsidRPr="00F86EF6">
              <w:rPr>
                <w:lang w:val="en-GB"/>
              </w:rPr>
              <w:t>Team work</w:t>
            </w:r>
            <w:proofErr w:type="gramEnd"/>
            <w:r w:rsidRPr="00F86EF6">
              <w:rPr>
                <w:lang w:val="en-GB"/>
              </w:rPr>
              <w:t xml:space="preserve"> and group dynamics (No. 658.4036 S8).</w:t>
            </w:r>
          </w:p>
          <w:p w14:paraId="770237DB" w14:textId="77777777" w:rsidR="0024321A" w:rsidRPr="00F86EF6" w:rsidRDefault="0024321A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Addressing the Paradox of the Team Innovation Process: A Review and Practical Considerations</w:t>
            </w:r>
          </w:p>
          <w:p w14:paraId="2B25D3CE" w14:textId="77777777" w:rsidR="0024321A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37" w:history="1">
              <w:r w:rsidR="0024321A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researchgate.net/profile/Amanda-Thayer-3/publication/323768440</w:t>
              </w:r>
            </w:hyperlink>
            <w:r w:rsidR="0024321A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653B5A6E" w14:textId="77777777" w:rsidR="0024321A" w:rsidRPr="00F86EF6" w:rsidRDefault="0024321A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How to Build an Effective Innovation Team</w:t>
            </w:r>
          </w:p>
          <w:p w14:paraId="31090A93" w14:textId="77777777" w:rsidR="0024321A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38" w:history="1">
              <w:r w:rsidR="0024321A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northeastern.edu/graduate/blog/how-to-build-innovation-team/</w:t>
              </w:r>
            </w:hyperlink>
            <w:r w:rsidR="0024321A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42E7705C" w14:textId="77777777" w:rsidR="0024321A" w:rsidRPr="00F86EF6" w:rsidRDefault="0024321A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Understanding Group Dynamics </w:t>
            </w:r>
            <w:hyperlink r:id="rId139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uL6x99-VSBA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10:33)</w:t>
            </w:r>
          </w:p>
          <w:p w14:paraId="43CE53C9" w14:textId="77777777" w:rsidR="0024321A" w:rsidRPr="00F86EF6" w:rsidRDefault="0024321A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583648B6" w14:textId="77777777" w:rsidR="0024321A" w:rsidRPr="00F86EF6" w:rsidRDefault="0024321A" w:rsidP="0024321A">
      <w:pPr>
        <w:rPr>
          <w:lang w:val="en-GB"/>
        </w:rPr>
      </w:pPr>
    </w:p>
    <w:p w14:paraId="35906554" w14:textId="77777777" w:rsidR="0024321A" w:rsidRPr="00F86EF6" w:rsidRDefault="0024321A" w:rsidP="0024321A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24321A" w:rsidRPr="00F86EF6" w14:paraId="7F7F493B" w14:textId="77777777" w:rsidTr="00C74611">
        <w:tc>
          <w:tcPr>
            <w:tcW w:w="1204" w:type="dxa"/>
          </w:tcPr>
          <w:p w14:paraId="7F8C20FA" w14:textId="77777777" w:rsidR="0024321A" w:rsidRPr="00F86EF6" w:rsidRDefault="0024321A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3DDA1261" w14:textId="77777777" w:rsidR="0024321A" w:rsidRPr="00F86EF6" w:rsidRDefault="0024321A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57F31779" wp14:editId="23D872AC">
                  <wp:extent cx="675640" cy="675640"/>
                  <wp:effectExtent l="0" t="0" r="0" b="0"/>
                  <wp:docPr id="1071" name="Grafika 1071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71FFDAF1" w14:textId="0F004220" w:rsidR="0024321A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24321A" w:rsidRPr="00F86EF6" w14:paraId="0E984B0E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51295C09" w14:textId="77777777" w:rsidR="0024321A" w:rsidRPr="00F86EF6" w:rsidRDefault="0024321A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7D910072" w14:textId="0E698848" w:rsidR="0024321A" w:rsidRDefault="005134A2" w:rsidP="0090501B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731F3099" w14:textId="625BF9F4" w:rsidR="00956813" w:rsidRPr="00F86EF6" w:rsidRDefault="00956813" w:rsidP="00956813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73572090" w14:textId="4FF8E826" w:rsidR="0024321A" w:rsidRPr="00F86EF6" w:rsidRDefault="0024321A" w:rsidP="00244EB1">
      <w:pPr>
        <w:rPr>
          <w:lang w:val="en-GB"/>
        </w:rPr>
      </w:pPr>
    </w:p>
    <w:p w14:paraId="1C375E83" w14:textId="77777777" w:rsidR="00D049AE" w:rsidRDefault="00D049AE">
      <w:pPr>
        <w:jc w:val="left"/>
        <w:rPr>
          <w:b/>
          <w:caps/>
          <w:sz w:val="32"/>
          <w:szCs w:val="32"/>
          <w:lang w:val="en-GB"/>
        </w:rPr>
      </w:pPr>
      <w:r>
        <w:br w:type="page"/>
      </w:r>
    </w:p>
    <w:p w14:paraId="674F84C4" w14:textId="5B992C77" w:rsidR="00244EB1" w:rsidRPr="00F86EF6" w:rsidRDefault="005543AF" w:rsidP="00AC4A37">
      <w:pPr>
        <w:pStyle w:val="Heading1"/>
        <w:numPr>
          <w:ilvl w:val="0"/>
          <w:numId w:val="6"/>
        </w:numPr>
      </w:pPr>
      <w:bookmarkStart w:id="106" w:name="_Toc75162209"/>
      <w:r w:rsidRPr="00F86EF6">
        <w:lastRenderedPageBreak/>
        <w:t>PROJE</w:t>
      </w:r>
      <w:r w:rsidR="009F67E0">
        <w:t>KTNI PRISTUP INOVACIJAMA</w:t>
      </w:r>
      <w:bookmarkEnd w:id="106"/>
    </w:p>
    <w:p w14:paraId="382CBBB0" w14:textId="36FB4A68" w:rsidR="00244EB1" w:rsidRPr="00F86EF6" w:rsidRDefault="00244EB1" w:rsidP="00244EB1">
      <w:pPr>
        <w:rPr>
          <w:lang w:val="en-GB"/>
        </w:rPr>
      </w:pPr>
    </w:p>
    <w:p w14:paraId="251D33E8" w14:textId="77777777" w:rsidR="00C836A9" w:rsidRPr="00F86EF6" w:rsidRDefault="00C836A9" w:rsidP="00C836A9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C836A9" w:rsidRPr="00F86EF6" w14:paraId="5DD319FA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6C5D03B3" w14:textId="77777777" w:rsidR="00C836A9" w:rsidRPr="00F86EF6" w:rsidRDefault="00C836A9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341A0EA0" wp14:editId="66AFD8E1">
                  <wp:extent cx="675640" cy="675640"/>
                  <wp:effectExtent l="0" t="0" r="0" b="0"/>
                  <wp:docPr id="1072" name="Grafika 1072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4763E19D" w14:textId="29D01738" w:rsidR="00C836A9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</w:p>
        </w:tc>
      </w:tr>
      <w:tr w:rsidR="00C836A9" w:rsidRPr="00F86EF6" w14:paraId="7D93B497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0E5CD37E" w14:textId="77777777" w:rsidR="00956813" w:rsidRDefault="00956813" w:rsidP="0090501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bookmarkStart w:id="107" w:name="_Hlk74916294"/>
          </w:p>
          <w:p w14:paraId="0B2ACB4B" w14:textId="1A2A49F7" w:rsidR="0090501B" w:rsidRDefault="0090501B" w:rsidP="0090501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03C5A59C" w14:textId="236DB348" w:rsidR="0090501B" w:rsidRDefault="005134A2" w:rsidP="0090501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95681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69872C7" w14:textId="12A05DD6" w:rsidR="00C836A9" w:rsidRPr="0090501B" w:rsidRDefault="0090501B" w:rsidP="00C74611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F1DF8C0" w14:textId="100CEDEF" w:rsidR="0090501B" w:rsidRPr="0090501B" w:rsidRDefault="005134A2" w:rsidP="0090501B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Nastavnici</w:t>
            </w:r>
            <w:proofErr w:type="spellEnd"/>
            <w:r w:rsidR="0090501B" w:rsidRPr="0090501B">
              <w:rPr>
                <w:lang w:val="en-GB"/>
              </w:rPr>
              <w:t xml:space="preserve"> </w:t>
            </w:r>
            <w:proofErr w:type="spellStart"/>
            <w:r w:rsidR="0090501B" w:rsidRPr="0090501B">
              <w:rPr>
                <w:lang w:val="en-GB"/>
              </w:rPr>
              <w:t>i</w:t>
            </w:r>
            <w:proofErr w:type="spellEnd"/>
            <w:r w:rsidR="0090501B" w:rsidRPr="0090501B">
              <w:rPr>
                <w:lang w:val="en-GB"/>
              </w:rPr>
              <w:t xml:space="preserve"> </w:t>
            </w:r>
            <w:proofErr w:type="spellStart"/>
            <w:r w:rsidR="0090501B" w:rsidRPr="0090501B">
              <w:rPr>
                <w:lang w:val="en-GB"/>
              </w:rPr>
              <w:t>učenici</w:t>
            </w:r>
            <w:proofErr w:type="spellEnd"/>
            <w:r w:rsidR="0090501B" w:rsidRPr="0090501B">
              <w:rPr>
                <w:lang w:val="en-GB"/>
              </w:rPr>
              <w:t xml:space="preserve"> </w:t>
            </w:r>
            <w:proofErr w:type="spellStart"/>
            <w:r w:rsidR="0090501B" w:rsidRPr="0090501B">
              <w:rPr>
                <w:lang w:val="en-GB"/>
              </w:rPr>
              <w:t>gledaju</w:t>
            </w:r>
            <w:proofErr w:type="spellEnd"/>
            <w:r w:rsidR="0090501B" w:rsidRPr="0090501B">
              <w:rPr>
                <w:lang w:val="en-GB"/>
              </w:rPr>
              <w:t xml:space="preserve"> video (C).</w:t>
            </w:r>
          </w:p>
          <w:p w14:paraId="5C5FBDF4" w14:textId="77777777" w:rsidR="00C836A9" w:rsidRDefault="0090501B" w:rsidP="0090501B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proofErr w:type="spellStart"/>
            <w:r w:rsidRPr="0090501B">
              <w:rPr>
                <w:lang w:val="en-GB"/>
              </w:rPr>
              <w:t>Sudionici</w:t>
            </w:r>
            <w:proofErr w:type="spellEnd"/>
            <w:r w:rsidRPr="0090501B">
              <w:rPr>
                <w:lang w:val="en-GB"/>
              </w:rPr>
              <w:t xml:space="preserve"> </w:t>
            </w:r>
            <w:proofErr w:type="spellStart"/>
            <w:r w:rsidRPr="0090501B">
              <w:rPr>
                <w:lang w:val="en-GB"/>
              </w:rPr>
              <w:t>razmjenjuju</w:t>
            </w:r>
            <w:proofErr w:type="spellEnd"/>
            <w:r w:rsidRPr="0090501B">
              <w:rPr>
                <w:lang w:val="en-GB"/>
              </w:rPr>
              <w:t xml:space="preserve"> </w:t>
            </w:r>
            <w:proofErr w:type="spellStart"/>
            <w:r w:rsidRPr="0090501B">
              <w:rPr>
                <w:lang w:val="en-GB"/>
              </w:rPr>
              <w:t>svoja</w:t>
            </w:r>
            <w:proofErr w:type="spellEnd"/>
            <w:r w:rsidRPr="0090501B">
              <w:rPr>
                <w:lang w:val="en-GB"/>
              </w:rPr>
              <w:t xml:space="preserve"> </w:t>
            </w:r>
            <w:proofErr w:type="spellStart"/>
            <w:r w:rsidRPr="0090501B">
              <w:rPr>
                <w:lang w:val="en-GB"/>
              </w:rPr>
              <w:t>mišljenja</w:t>
            </w:r>
            <w:proofErr w:type="spellEnd"/>
            <w:r w:rsidRPr="0090501B">
              <w:rPr>
                <w:lang w:val="en-GB"/>
              </w:rPr>
              <w:t xml:space="preserve"> </w:t>
            </w:r>
            <w:proofErr w:type="spellStart"/>
            <w:r w:rsidRPr="0090501B">
              <w:rPr>
                <w:lang w:val="en-GB"/>
              </w:rPr>
              <w:t>i</w:t>
            </w:r>
            <w:proofErr w:type="spellEnd"/>
            <w:r w:rsidRPr="0090501B">
              <w:rPr>
                <w:lang w:val="en-GB"/>
              </w:rPr>
              <w:t xml:space="preserve"> </w:t>
            </w:r>
            <w:proofErr w:type="spellStart"/>
            <w:r w:rsidRPr="0090501B">
              <w:rPr>
                <w:lang w:val="en-GB"/>
              </w:rPr>
              <w:t>stavove</w:t>
            </w:r>
            <w:proofErr w:type="spellEnd"/>
            <w:r w:rsidRPr="0090501B">
              <w:rPr>
                <w:lang w:val="en-GB"/>
              </w:rPr>
              <w:t>.</w:t>
            </w:r>
          </w:p>
          <w:p w14:paraId="43506085" w14:textId="178ECD1E" w:rsidR="00956813" w:rsidRPr="00F86EF6" w:rsidRDefault="00956813" w:rsidP="00956813">
            <w:pPr>
              <w:pStyle w:val="ListParagraph"/>
              <w:ind w:left="720"/>
              <w:rPr>
                <w:lang w:val="en-GB"/>
              </w:rPr>
            </w:pPr>
          </w:p>
        </w:tc>
      </w:tr>
      <w:bookmarkEnd w:id="107"/>
    </w:tbl>
    <w:p w14:paraId="268402BD" w14:textId="77777777" w:rsidR="00C836A9" w:rsidRPr="00F86EF6" w:rsidRDefault="00C836A9" w:rsidP="00C836A9">
      <w:pPr>
        <w:rPr>
          <w:lang w:val="en-GB"/>
        </w:rPr>
      </w:pPr>
    </w:p>
    <w:p w14:paraId="3169C622" w14:textId="77777777" w:rsidR="00C836A9" w:rsidRPr="00F86EF6" w:rsidRDefault="00C836A9" w:rsidP="00C836A9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29"/>
        <w:gridCol w:w="8080"/>
      </w:tblGrid>
      <w:tr w:rsidR="00C836A9" w:rsidRPr="00F86EF6" w14:paraId="740B6481" w14:textId="77777777" w:rsidTr="00C74611">
        <w:tc>
          <w:tcPr>
            <w:tcW w:w="1129" w:type="dxa"/>
            <w:vAlign w:val="center"/>
          </w:tcPr>
          <w:p w14:paraId="41E2C60A" w14:textId="77777777" w:rsidR="00C836A9" w:rsidRPr="00F86EF6" w:rsidRDefault="00C836A9" w:rsidP="00C74611">
            <w:pPr>
              <w:ind w:right="762"/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032017E5" wp14:editId="01414BBE">
                  <wp:extent cx="664028" cy="664028"/>
                  <wp:effectExtent l="0" t="0" r="0" b="0"/>
                  <wp:docPr id="2073" name="Grafika 2073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A8D08D" w:themeFill="accent6" w:themeFillTint="99"/>
            <w:vAlign w:val="center"/>
          </w:tcPr>
          <w:p w14:paraId="33D4569C" w14:textId="196053A6" w:rsidR="00C836A9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C836A9" w:rsidRPr="00F86EF6" w14:paraId="34126DED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741B8DCA" w14:textId="77777777" w:rsidR="00C836A9" w:rsidRPr="00F86EF6" w:rsidRDefault="00C836A9" w:rsidP="00C74611">
            <w:pPr>
              <w:rPr>
                <w:lang w:val="en-GB"/>
              </w:rPr>
            </w:pPr>
          </w:p>
          <w:p w14:paraId="601B71FF" w14:textId="77777777" w:rsidR="00C836A9" w:rsidRPr="00F86EF6" w:rsidRDefault="00C836A9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>(A) Heagney, J. (2016). Fundamentals of project management. AMACOM.</w:t>
            </w:r>
          </w:p>
          <w:p w14:paraId="17F127F8" w14:textId="77777777" w:rsidR="00C836A9" w:rsidRPr="00F86EF6" w:rsidRDefault="00C836A9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The Management of Innovation in Project-Based Firms</w:t>
            </w:r>
          </w:p>
          <w:p w14:paraId="199710E4" w14:textId="77777777" w:rsidR="00C836A9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40" w:history="1">
              <w:r w:rsidR="00C836A9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researchgate.net/publication/222575326_The_Management_of_Innovation_in_Project-Based_Firms</w:t>
              </w:r>
            </w:hyperlink>
            <w:r w:rsidR="00C836A9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536FAC5B" w14:textId="77777777" w:rsidR="00C836A9" w:rsidRPr="00F86EF6" w:rsidRDefault="00C836A9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Project Management in under 8 minutes: </w:t>
            </w:r>
            <w:hyperlink r:id="rId141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qkuUBcmmBpk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7:43)</w:t>
            </w:r>
          </w:p>
          <w:p w14:paraId="7E33FB5E" w14:textId="77777777" w:rsidR="00C836A9" w:rsidRPr="00F86EF6" w:rsidRDefault="00C836A9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Introduction to Project Management: </w:t>
            </w:r>
            <w:hyperlink r:id="rId142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rBSCvPYGnTc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31:27)</w:t>
            </w:r>
          </w:p>
          <w:p w14:paraId="2B3F3CF6" w14:textId="77777777" w:rsidR="00C836A9" w:rsidRPr="00F86EF6" w:rsidRDefault="00C836A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420FFEA8" w14:textId="77777777" w:rsidR="00C836A9" w:rsidRPr="00F86EF6" w:rsidRDefault="00C836A9" w:rsidP="00C836A9">
      <w:pPr>
        <w:rPr>
          <w:lang w:val="en-GB"/>
        </w:rPr>
      </w:pPr>
    </w:p>
    <w:p w14:paraId="7AA93989" w14:textId="77777777" w:rsidR="00C836A9" w:rsidRPr="00F86EF6" w:rsidRDefault="00C836A9" w:rsidP="00C836A9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C836A9" w:rsidRPr="00F86EF6" w14:paraId="27C0BC8F" w14:textId="77777777" w:rsidTr="00C74611">
        <w:tc>
          <w:tcPr>
            <w:tcW w:w="1204" w:type="dxa"/>
          </w:tcPr>
          <w:p w14:paraId="49113A0D" w14:textId="77777777" w:rsidR="00C836A9" w:rsidRPr="00F86EF6" w:rsidRDefault="00C836A9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34ECD32C" w14:textId="77777777" w:rsidR="00C836A9" w:rsidRPr="00F86EF6" w:rsidRDefault="00C836A9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41035732" wp14:editId="3834F938">
                  <wp:extent cx="675640" cy="675640"/>
                  <wp:effectExtent l="0" t="0" r="0" b="0"/>
                  <wp:docPr id="1074" name="Grafika 1074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7C6E1FA3" w14:textId="412D955B" w:rsidR="00C836A9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C836A9" w:rsidRPr="00F86EF6" w14:paraId="1B93FD09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280E75AB" w14:textId="77777777" w:rsidR="00C836A9" w:rsidRPr="00F86EF6" w:rsidRDefault="00C836A9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0F4E9023" w14:textId="56DE824A" w:rsidR="00C836A9" w:rsidRDefault="005134A2" w:rsidP="0090501B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786706E" w14:textId="60073379" w:rsidR="00956813" w:rsidRPr="00F86EF6" w:rsidRDefault="00956813" w:rsidP="00956813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0F46C51E" w14:textId="77777777" w:rsidR="00AC4A37" w:rsidRDefault="00AC4A37">
      <w:pPr>
        <w:jc w:val="left"/>
        <w:rPr>
          <w:b/>
          <w:caps/>
          <w:sz w:val="32"/>
          <w:szCs w:val="32"/>
          <w:lang w:val="en-GB"/>
        </w:rPr>
      </w:pPr>
      <w:r>
        <w:br w:type="page"/>
      </w:r>
    </w:p>
    <w:p w14:paraId="414D0527" w14:textId="2FA871C5" w:rsidR="00244EB1" w:rsidRPr="00F86EF6" w:rsidRDefault="009F67E0" w:rsidP="00AC4A37">
      <w:pPr>
        <w:pStyle w:val="Heading1"/>
        <w:numPr>
          <w:ilvl w:val="0"/>
          <w:numId w:val="6"/>
        </w:numPr>
      </w:pPr>
      <w:bookmarkStart w:id="108" w:name="_Toc75162210"/>
      <w:r>
        <w:lastRenderedPageBreak/>
        <w:t>INOVACIJSKI TRENING</w:t>
      </w:r>
      <w:bookmarkEnd w:id="108"/>
    </w:p>
    <w:p w14:paraId="454E5716" w14:textId="2904C061" w:rsidR="002D2DE5" w:rsidRDefault="002D2DE5" w:rsidP="002D2DE5">
      <w:pPr>
        <w:rPr>
          <w:lang w:val="en-GB"/>
        </w:rPr>
      </w:pPr>
    </w:p>
    <w:p w14:paraId="365510B9" w14:textId="77777777" w:rsidR="00AC4A37" w:rsidRPr="00F86EF6" w:rsidRDefault="00AC4A37" w:rsidP="002D2DE5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2D2DE5" w:rsidRPr="00F86EF6" w14:paraId="2A005364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696FB9C9" w14:textId="77777777" w:rsidR="002D2DE5" w:rsidRPr="00F86EF6" w:rsidRDefault="002D2DE5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22D2937" wp14:editId="499316BF">
                  <wp:extent cx="675640" cy="675640"/>
                  <wp:effectExtent l="0" t="0" r="0" b="0"/>
                  <wp:docPr id="1075" name="Grafika 1075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7E374934" w14:textId="7113DB69" w:rsidR="002D2DE5" w:rsidRPr="00F86EF6" w:rsidRDefault="0090501B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</w:p>
        </w:tc>
      </w:tr>
      <w:tr w:rsidR="002D2DE5" w:rsidRPr="00F86EF6" w14:paraId="58EB3BA1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10337B96" w14:textId="77777777" w:rsidR="00956813" w:rsidRDefault="00956813" w:rsidP="0090501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0222C7CA" w14:textId="3ADB6136" w:rsidR="0090501B" w:rsidRDefault="0090501B" w:rsidP="0090501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56813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0B5754B9" w14:textId="78963379" w:rsidR="0090501B" w:rsidRDefault="005134A2" w:rsidP="0090501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95681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98BF4C6" w14:textId="2C16F80B" w:rsidR="002D2DE5" w:rsidRDefault="0090501B" w:rsidP="00C74611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B7EF088" w14:textId="6A4CE152" w:rsidR="0090501B" w:rsidRPr="0090501B" w:rsidRDefault="005134A2" w:rsidP="0090501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335DA44B" w14:textId="449497C9" w:rsidR="002D2DE5" w:rsidRPr="00956813" w:rsidRDefault="0090501B" w:rsidP="00ED1F61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A74ABB0" w14:textId="77777777" w:rsidR="002D2DE5" w:rsidRPr="00F86EF6" w:rsidRDefault="002D2DE5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535B6E46" w14:textId="77777777" w:rsidR="002D2DE5" w:rsidRPr="00F86EF6" w:rsidRDefault="002D2DE5" w:rsidP="002D2DE5">
      <w:pPr>
        <w:rPr>
          <w:lang w:val="en-GB"/>
        </w:rPr>
      </w:pPr>
    </w:p>
    <w:p w14:paraId="75A244A6" w14:textId="77777777" w:rsidR="002D2DE5" w:rsidRPr="00F86EF6" w:rsidRDefault="002D2DE5" w:rsidP="002D2DE5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2D2DE5" w:rsidRPr="00F86EF6" w14:paraId="5F507E93" w14:textId="77777777" w:rsidTr="00C74611">
        <w:tc>
          <w:tcPr>
            <w:tcW w:w="1261" w:type="dxa"/>
            <w:vAlign w:val="center"/>
          </w:tcPr>
          <w:p w14:paraId="6D30909C" w14:textId="77777777" w:rsidR="002D2DE5" w:rsidRPr="00F86EF6" w:rsidRDefault="002D2DE5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2ADC694A" wp14:editId="64C015CB">
                  <wp:extent cx="664028" cy="664028"/>
                  <wp:effectExtent l="0" t="0" r="0" b="0"/>
                  <wp:docPr id="1076" name="Grafika 1076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7B2897B2" w14:textId="02BF1A01" w:rsidR="002D2DE5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2D2DE5" w:rsidRPr="00F86EF6" w14:paraId="0117BADF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2E14B16F" w14:textId="77777777" w:rsidR="002D2DE5" w:rsidRPr="00F86EF6" w:rsidRDefault="002D2DE5" w:rsidP="00C74611">
            <w:pPr>
              <w:rPr>
                <w:lang w:val="en-GB"/>
              </w:rPr>
            </w:pPr>
          </w:p>
          <w:p w14:paraId="6AE7B59B" w14:textId="13E6367D" w:rsidR="002D2DE5" w:rsidRPr="00F86EF6" w:rsidRDefault="002D2DE5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</w:t>
            </w:r>
            <w:proofErr w:type="spellStart"/>
            <w:r w:rsidRPr="00F86EF6">
              <w:rPr>
                <w:lang w:val="en-GB"/>
              </w:rPr>
              <w:t>Kodwani</w:t>
            </w:r>
            <w:proofErr w:type="spellEnd"/>
            <w:r w:rsidRPr="00F86EF6">
              <w:rPr>
                <w:lang w:val="en-GB"/>
              </w:rPr>
              <w:t xml:space="preserve">, A. D. </w:t>
            </w:r>
            <w:r w:rsidR="00ED1F61" w:rsidRPr="00F86EF6">
              <w:rPr>
                <w:lang w:val="en-GB"/>
              </w:rPr>
              <w:t>and</w:t>
            </w:r>
            <w:r w:rsidRPr="00F86EF6">
              <w:rPr>
                <w:lang w:val="en-GB"/>
              </w:rPr>
              <w:t xml:space="preserve"> Noe, R. A. (2018). Employee training and development, 7e. McGraw-Hill Education. </w:t>
            </w:r>
          </w:p>
          <w:p w14:paraId="562EE3AF" w14:textId="77777777" w:rsidR="002D2DE5" w:rsidRPr="00F86EF6" w:rsidRDefault="002D2DE5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How innovation training can transform your organization </w:t>
            </w:r>
            <w:hyperlink r:id="rId143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online.hbs.edu/blog/post/innovation-training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 </w:t>
            </w:r>
          </w:p>
          <w:p w14:paraId="5FE18B76" w14:textId="77777777" w:rsidR="002D2DE5" w:rsidRPr="00476CC0" w:rsidRDefault="002D2DE5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What should you know when organizing innovation training? </w:t>
            </w:r>
            <w:hyperlink r:id="rId144" w:history="1">
              <w:r w:rsidRPr="00476CC0">
                <w:rPr>
                  <w:rStyle w:val="Hyperlink"/>
                  <w:rFonts w:ascii="Arial" w:hAnsi="Arial" w:cs="Arial"/>
                  <w:sz w:val="22"/>
                  <w:szCs w:val="22"/>
                </w:rPr>
                <w:t>https://www.viima.com/blog/what-should-you-know-when-organizing-innovation-training</w:t>
              </w:r>
            </w:hyperlink>
            <w:r w:rsidRPr="00476CC0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6AB0145E" w14:textId="77777777" w:rsidR="002D2DE5" w:rsidRPr="00F86EF6" w:rsidRDefault="002D2DE5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Innovation Competence </w:t>
            </w:r>
            <w:hyperlink r:id="rId145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ampersand.vc/grow-your-innovation-capabilities/</w:t>
              </w:r>
            </w:hyperlink>
          </w:p>
          <w:p w14:paraId="000A4693" w14:textId="77777777" w:rsidR="002D2DE5" w:rsidRPr="00F86EF6" w:rsidRDefault="002D2DE5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C) The Importance of Open Innovation and Collaboration:</w:t>
            </w:r>
          </w:p>
          <w:p w14:paraId="25422283" w14:textId="77777777" w:rsidR="002D2DE5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46" w:history="1">
              <w:r w:rsidR="002D2DE5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05QZQIf8mPg</w:t>
              </w:r>
            </w:hyperlink>
            <w:r w:rsidR="002D2DE5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12:27)</w:t>
            </w:r>
          </w:p>
          <w:p w14:paraId="7532BC67" w14:textId="77777777" w:rsidR="002D2DE5" w:rsidRPr="00F86EF6" w:rsidRDefault="002D2DE5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C) Lecture on Open Innovation:</w:t>
            </w:r>
          </w:p>
          <w:p w14:paraId="3672A777" w14:textId="77777777" w:rsidR="002D2DE5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47" w:history="1">
              <w:r w:rsidR="002D2DE5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gLsNQ0yjdNo</w:t>
              </w:r>
            </w:hyperlink>
            <w:r w:rsidR="002D2DE5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32:36)</w:t>
            </w:r>
          </w:p>
          <w:p w14:paraId="678F575F" w14:textId="77777777" w:rsidR="002D2DE5" w:rsidRPr="00F86EF6" w:rsidRDefault="002D2DE5" w:rsidP="00C74611">
            <w:pPr>
              <w:pStyle w:val="Naslov21"/>
              <w:numPr>
                <w:ilvl w:val="0"/>
                <w:numId w:val="0"/>
              </w:numPr>
              <w:ind w:left="576" w:hanging="576"/>
              <w:rPr>
                <w:rFonts w:ascii="Arial" w:hAnsi="Arial" w:cs="Arial"/>
                <w:lang w:val="en-GB"/>
              </w:rPr>
            </w:pPr>
          </w:p>
        </w:tc>
      </w:tr>
    </w:tbl>
    <w:p w14:paraId="0668AAF2" w14:textId="77777777" w:rsidR="002D2DE5" w:rsidRPr="00F86EF6" w:rsidRDefault="002D2DE5" w:rsidP="002D2DE5">
      <w:pPr>
        <w:rPr>
          <w:lang w:val="en-GB"/>
        </w:rPr>
      </w:pPr>
    </w:p>
    <w:p w14:paraId="7872C6A6" w14:textId="77777777" w:rsidR="002D2DE5" w:rsidRPr="00F86EF6" w:rsidRDefault="002D2DE5" w:rsidP="002D2DE5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2D2DE5" w:rsidRPr="00F86EF6" w14:paraId="55138ABE" w14:textId="77777777" w:rsidTr="00C74611">
        <w:tc>
          <w:tcPr>
            <w:tcW w:w="1204" w:type="dxa"/>
          </w:tcPr>
          <w:p w14:paraId="663BD79B" w14:textId="77777777" w:rsidR="002D2DE5" w:rsidRPr="00F86EF6" w:rsidRDefault="002D2DE5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20CB354B" w14:textId="77777777" w:rsidR="002D2DE5" w:rsidRPr="00F86EF6" w:rsidRDefault="002D2DE5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38110BC0" wp14:editId="00FC9A06">
                  <wp:extent cx="675640" cy="675640"/>
                  <wp:effectExtent l="0" t="0" r="0" b="0"/>
                  <wp:docPr id="1077" name="Grafika 1077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2EC84BE0" w14:textId="617A0CCB" w:rsidR="002D2DE5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2D2DE5" w:rsidRPr="00F86EF6" w14:paraId="295D0FA0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69BE87F8" w14:textId="77777777" w:rsidR="002D2DE5" w:rsidRPr="00F86EF6" w:rsidRDefault="002D2DE5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111E20D2" w14:textId="2FF29F06" w:rsidR="002D2DE5" w:rsidRDefault="005134A2" w:rsidP="0090501B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2ABF183" w14:textId="138FDD01" w:rsidR="00956813" w:rsidRPr="00F86EF6" w:rsidRDefault="00956813" w:rsidP="00956813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11EE8541" w14:textId="77777777" w:rsidR="00050D20" w:rsidRPr="00F86EF6" w:rsidRDefault="00050D20">
      <w:pPr>
        <w:jc w:val="left"/>
        <w:rPr>
          <w:b/>
          <w:caps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1F5558FE" w14:textId="6907317C" w:rsidR="00244EB1" w:rsidRPr="00F86EF6" w:rsidRDefault="009F67E0" w:rsidP="00AC4A37">
      <w:pPr>
        <w:pStyle w:val="Heading1"/>
        <w:numPr>
          <w:ilvl w:val="0"/>
          <w:numId w:val="6"/>
        </w:numPr>
      </w:pPr>
      <w:bookmarkStart w:id="109" w:name="_Toc75162211"/>
      <w:r>
        <w:lastRenderedPageBreak/>
        <w:t>NAGRAĐIVANJE INOVATORA</w:t>
      </w:r>
      <w:bookmarkEnd w:id="109"/>
    </w:p>
    <w:p w14:paraId="0D9C2100" w14:textId="786F479F" w:rsidR="00827268" w:rsidRDefault="00827268" w:rsidP="00827268">
      <w:pPr>
        <w:rPr>
          <w:lang w:val="en-GB"/>
        </w:rPr>
      </w:pPr>
    </w:p>
    <w:p w14:paraId="601B845D" w14:textId="77777777" w:rsidR="00AC4A37" w:rsidRPr="00F86EF6" w:rsidRDefault="00AC4A37" w:rsidP="00827268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827268" w:rsidRPr="00F86EF6" w14:paraId="1FFF2678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39AABFB0" w14:textId="77777777" w:rsidR="00827268" w:rsidRPr="00F86EF6" w:rsidRDefault="00827268" w:rsidP="00827268">
            <w:pPr>
              <w:jc w:val="center"/>
              <w:rPr>
                <w:sz w:val="2"/>
                <w:szCs w:val="2"/>
                <w:lang w:val="en-GB"/>
              </w:rPr>
            </w:pPr>
            <w:r w:rsidRPr="00F86EF6">
              <w:rPr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4D75F2A" wp14:editId="056AB18B">
                  <wp:extent cx="675640" cy="675640"/>
                  <wp:effectExtent l="0" t="0" r="0" b="0"/>
                  <wp:docPr id="1078" name="Grafika 1078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66888FBD" w14:textId="758928D2" w:rsidR="00827268" w:rsidRPr="00F86EF6" w:rsidRDefault="0090501B" w:rsidP="00827268">
            <w:pPr>
              <w:jc w:val="center"/>
              <w:rPr>
                <w:b/>
                <w:bCs/>
                <w:sz w:val="24"/>
                <w:szCs w:val="24"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Nastavne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metode</w:t>
            </w:r>
            <w:proofErr w:type="spellEnd"/>
            <w:r w:rsidR="0036590F"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</w:p>
        </w:tc>
      </w:tr>
      <w:tr w:rsidR="00827268" w:rsidRPr="00F86EF6" w14:paraId="0B977904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163277A3" w14:textId="77777777" w:rsidR="00956813" w:rsidRDefault="00956813" w:rsidP="0090501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1C4EFDD6" w14:textId="29246C54" w:rsidR="0090501B" w:rsidRDefault="0090501B" w:rsidP="0090501B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1D6CCBAB" w14:textId="5D93DDD3" w:rsidR="0090501B" w:rsidRDefault="005134A2" w:rsidP="0090501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95681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71CE1930" w14:textId="77777777" w:rsidR="0090501B" w:rsidRDefault="0090501B" w:rsidP="0090501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AA93DE0" w14:textId="49F763DC" w:rsidR="0090501B" w:rsidRPr="0090501B" w:rsidRDefault="005134A2" w:rsidP="0090501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90501B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19B78289" w14:textId="77777777" w:rsidR="0090501B" w:rsidRPr="0090501B" w:rsidRDefault="0090501B" w:rsidP="0090501B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94AF4A0" w14:textId="6D573A46" w:rsidR="00827268" w:rsidRPr="00F86EF6" w:rsidRDefault="00827268" w:rsidP="0090501B">
            <w:pPr>
              <w:pStyle w:val="NoSpacing"/>
              <w:rPr>
                <w:lang w:val="en-GB"/>
              </w:rPr>
            </w:pPr>
          </w:p>
        </w:tc>
      </w:tr>
    </w:tbl>
    <w:p w14:paraId="4D0A4E97" w14:textId="77777777" w:rsidR="00827268" w:rsidRPr="00F86EF6" w:rsidRDefault="00827268" w:rsidP="00827268">
      <w:pPr>
        <w:rPr>
          <w:lang w:val="en-GB"/>
        </w:rPr>
      </w:pPr>
    </w:p>
    <w:p w14:paraId="1F75E347" w14:textId="77777777" w:rsidR="00827268" w:rsidRPr="00F86EF6" w:rsidRDefault="00827268" w:rsidP="00827268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827268" w:rsidRPr="00F86EF6" w14:paraId="0B29115E" w14:textId="77777777" w:rsidTr="00C74611">
        <w:tc>
          <w:tcPr>
            <w:tcW w:w="1261" w:type="dxa"/>
            <w:vAlign w:val="center"/>
          </w:tcPr>
          <w:p w14:paraId="089CEE44" w14:textId="77777777" w:rsidR="00827268" w:rsidRPr="00F86EF6" w:rsidRDefault="00827268" w:rsidP="00827268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6929C888" wp14:editId="02FEFB9A">
                  <wp:extent cx="664028" cy="664028"/>
                  <wp:effectExtent l="0" t="0" r="0" b="0"/>
                  <wp:docPr id="1079" name="Grafika 1079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076D6785" w14:textId="7B9BC528" w:rsidR="00827268" w:rsidRPr="00F86EF6" w:rsidRDefault="00321CB8" w:rsidP="00827268">
            <w:pPr>
              <w:jc w:val="center"/>
              <w:rPr>
                <w:b/>
                <w:bCs/>
                <w:sz w:val="24"/>
                <w:szCs w:val="24"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Izvori</w:t>
            </w:r>
            <w:proofErr w:type="spellEnd"/>
          </w:p>
        </w:tc>
      </w:tr>
      <w:tr w:rsidR="00827268" w:rsidRPr="00F86EF6" w14:paraId="641AD4CC" w14:textId="77777777" w:rsidTr="00C74611">
        <w:trPr>
          <w:trHeight w:val="806"/>
        </w:trPr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418BF187" w14:textId="77777777" w:rsidR="00827268" w:rsidRPr="00F86EF6" w:rsidRDefault="00827268" w:rsidP="00827268">
            <w:pPr>
              <w:rPr>
                <w:lang w:val="en-GB"/>
              </w:rPr>
            </w:pPr>
          </w:p>
          <w:p w14:paraId="30BDB298" w14:textId="77777777" w:rsidR="00827268" w:rsidRPr="00F86EF6" w:rsidRDefault="00827268" w:rsidP="009058CB">
            <w:pPr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>(A) Armstrong, M. (2002). Employee reward. CIPD Publishing.</w:t>
            </w:r>
          </w:p>
          <w:p w14:paraId="78792FEE" w14:textId="77777777" w:rsidR="00827268" w:rsidRPr="00F86EF6" w:rsidRDefault="00827268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>(B) 15 Ideas for Rewarding Innovation in the Workplace</w:t>
            </w:r>
          </w:p>
          <w:p w14:paraId="5C30BEF0" w14:textId="77777777" w:rsidR="00827268" w:rsidRPr="00F86EF6" w:rsidRDefault="007F3AC9" w:rsidP="00827268">
            <w:pPr>
              <w:ind w:left="720"/>
              <w:jc w:val="left"/>
              <w:rPr>
                <w:rFonts w:eastAsia="Calibri"/>
                <w:lang w:val="en-GB" w:eastAsia="sl-SI"/>
              </w:rPr>
            </w:pPr>
            <w:hyperlink r:id="rId148" w:history="1">
              <w:r w:rsidR="00827268"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www.thesuccessfactory.co.uk/blog/11-ideas-for-rewarding-innovation-in-the-workplace</w:t>
              </w:r>
            </w:hyperlink>
            <w:r w:rsidR="00827268" w:rsidRPr="00F86EF6">
              <w:rPr>
                <w:rFonts w:eastAsia="Calibri"/>
                <w:lang w:val="en-GB" w:eastAsia="sl-SI"/>
              </w:rPr>
              <w:t xml:space="preserve"> </w:t>
            </w:r>
          </w:p>
          <w:p w14:paraId="5519D23B" w14:textId="77777777" w:rsidR="00827268" w:rsidRPr="00F86EF6" w:rsidRDefault="00827268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>(C) Rewarding Innovation 15 Ideas for Rewarding Innovation in the Workplace:</w:t>
            </w:r>
          </w:p>
          <w:p w14:paraId="5AA3017E" w14:textId="77777777" w:rsidR="00827268" w:rsidRPr="00F86EF6" w:rsidRDefault="007F3AC9" w:rsidP="00827268">
            <w:pPr>
              <w:ind w:left="720"/>
              <w:jc w:val="left"/>
              <w:rPr>
                <w:rFonts w:eastAsia="Calibri"/>
                <w:lang w:val="en-GB" w:eastAsia="sl-SI"/>
              </w:rPr>
            </w:pPr>
            <w:hyperlink r:id="rId149" w:history="1">
              <w:r w:rsidR="00827268"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www.creativejeffrey.com/creative/rewards.php?topic=creative</w:t>
              </w:r>
            </w:hyperlink>
          </w:p>
          <w:p w14:paraId="3A7D135E" w14:textId="77777777" w:rsidR="00827268" w:rsidRPr="00F86EF6" w:rsidRDefault="00827268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 xml:space="preserve">(C) Motivation Theories Explained in 10 Minutes: </w:t>
            </w:r>
            <w:hyperlink r:id="rId150" w:history="1">
              <w:r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www.youtube.com/watch?v=woa2Qa8i80U</w:t>
              </w:r>
            </w:hyperlink>
            <w:r w:rsidRPr="00F86EF6">
              <w:rPr>
                <w:rFonts w:eastAsia="Calibri"/>
                <w:lang w:val="en-GB" w:eastAsia="sl-SI"/>
              </w:rPr>
              <w:t xml:space="preserve"> (10:51)</w:t>
            </w:r>
          </w:p>
          <w:p w14:paraId="6B5CD9C2" w14:textId="77777777" w:rsidR="00827268" w:rsidRPr="00F86EF6" w:rsidRDefault="00827268" w:rsidP="00827268">
            <w:pPr>
              <w:ind w:left="576" w:hanging="576"/>
              <w:jc w:val="left"/>
              <w:rPr>
                <w:rFonts w:eastAsia="Calibri"/>
                <w:sz w:val="24"/>
                <w:szCs w:val="24"/>
                <w:lang w:val="en-GB" w:eastAsia="sl-SI"/>
              </w:rPr>
            </w:pPr>
          </w:p>
        </w:tc>
      </w:tr>
    </w:tbl>
    <w:p w14:paraId="7462708C" w14:textId="77777777" w:rsidR="00827268" w:rsidRPr="00F86EF6" w:rsidRDefault="00827268" w:rsidP="00827268">
      <w:pPr>
        <w:rPr>
          <w:lang w:val="en-GB"/>
        </w:rPr>
      </w:pPr>
    </w:p>
    <w:p w14:paraId="7F848DE9" w14:textId="77777777" w:rsidR="00827268" w:rsidRPr="00F86EF6" w:rsidRDefault="00827268" w:rsidP="00827268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827268" w:rsidRPr="00F86EF6" w14:paraId="68EF2E84" w14:textId="77777777" w:rsidTr="00C74611">
        <w:tc>
          <w:tcPr>
            <w:tcW w:w="1204" w:type="dxa"/>
          </w:tcPr>
          <w:p w14:paraId="1B4528F2" w14:textId="77777777" w:rsidR="00827268" w:rsidRPr="00F86EF6" w:rsidRDefault="00827268" w:rsidP="00827268">
            <w:pPr>
              <w:rPr>
                <w:b/>
                <w:bCs/>
                <w:sz w:val="2"/>
                <w:szCs w:val="2"/>
                <w:lang w:val="en-GB"/>
              </w:rPr>
            </w:pPr>
          </w:p>
          <w:p w14:paraId="474084C9" w14:textId="77777777" w:rsidR="00827268" w:rsidRPr="00F86EF6" w:rsidRDefault="00827268" w:rsidP="00827268">
            <w:pPr>
              <w:rPr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0B06EF88" wp14:editId="241FEACF">
                  <wp:extent cx="675640" cy="675640"/>
                  <wp:effectExtent l="0" t="0" r="0" b="0"/>
                  <wp:docPr id="1080" name="Grafika 1080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1132E7B1" w14:textId="0086299D" w:rsidR="00827268" w:rsidRPr="00F86EF6" w:rsidRDefault="0036590F" w:rsidP="00827268">
            <w:pPr>
              <w:jc w:val="center"/>
              <w:rPr>
                <w:b/>
                <w:bCs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Načini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ocjenjivanja</w:t>
            </w:r>
            <w:proofErr w:type="spellEnd"/>
          </w:p>
        </w:tc>
      </w:tr>
      <w:tr w:rsidR="00827268" w:rsidRPr="00F86EF6" w14:paraId="6BF31F12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7ECCD2B3" w14:textId="77777777" w:rsidR="00827268" w:rsidRPr="00F86EF6" w:rsidRDefault="00827268" w:rsidP="00827268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472D2174" w14:textId="296932B0" w:rsidR="00AB7C19" w:rsidRPr="00956813" w:rsidRDefault="00AB7C19" w:rsidP="009058CB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Ispit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s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višestrukim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izborom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s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naglaskom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teoriju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-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napisan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kao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kolokvij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kraju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svakog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poglavlja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kao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završni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ispit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40F4F03E" w14:textId="1E72013E" w:rsidR="00827268" w:rsidRPr="00956813" w:rsidRDefault="005134A2" w:rsidP="0090501B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0700EC"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 w:rsidRPr="00956813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 w:rsidRPr="00956813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 w:rsidRPr="00956813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90501B"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56813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90501B"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56813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90501B"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56813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90501B"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56813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90501B"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0501B" w:rsidRPr="00956813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EF7A56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56AC423" w14:textId="77777777" w:rsidR="00827268" w:rsidRPr="00F86EF6" w:rsidRDefault="00827268" w:rsidP="00827268">
            <w:pPr>
              <w:ind w:left="720"/>
              <w:rPr>
                <w:lang w:val="en-GB"/>
              </w:rPr>
            </w:pPr>
          </w:p>
        </w:tc>
      </w:tr>
    </w:tbl>
    <w:p w14:paraId="68FBE3C2" w14:textId="77777777" w:rsidR="00827268" w:rsidRPr="00F86EF6" w:rsidRDefault="00827268" w:rsidP="00827268">
      <w:pPr>
        <w:rPr>
          <w:lang w:val="en-GB"/>
        </w:rPr>
      </w:pPr>
    </w:p>
    <w:p w14:paraId="225D6AD0" w14:textId="5D327D8C" w:rsidR="00AC4A37" w:rsidRDefault="00827268">
      <w:pPr>
        <w:jc w:val="left"/>
        <w:rPr>
          <w:b/>
          <w:sz w:val="32"/>
          <w:szCs w:val="32"/>
          <w:lang w:val="en-GB"/>
        </w:rPr>
      </w:pPr>
      <w:r w:rsidRPr="00F86EF6">
        <w:rPr>
          <w:b/>
          <w:sz w:val="32"/>
          <w:szCs w:val="32"/>
          <w:lang w:val="en-GB"/>
        </w:rPr>
        <w:br w:type="page"/>
      </w:r>
    </w:p>
    <w:p w14:paraId="7789A826" w14:textId="067AC65D" w:rsidR="00946262" w:rsidRPr="00AE3C28" w:rsidRDefault="00946262" w:rsidP="003528E4">
      <w:pPr>
        <w:rPr>
          <w:rStyle w:val="Heading1Char"/>
          <w:sz w:val="22"/>
          <w:szCs w:val="22"/>
        </w:rPr>
      </w:pPr>
    </w:p>
    <w:p w14:paraId="7704A1CD" w14:textId="690CF456" w:rsidR="00946262" w:rsidRPr="00AE3C28" w:rsidRDefault="00946262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31066414" w14:textId="3173CD42" w:rsidR="000577B1" w:rsidRDefault="000577B1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4296231C" w14:textId="14CDC39D" w:rsidR="00AE3C28" w:rsidRDefault="00AE3C28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34D61ABA" w14:textId="14CC305C" w:rsidR="00AE3C28" w:rsidRDefault="00AE3C28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7867E447" w14:textId="44AD7419" w:rsidR="00AE3C28" w:rsidRDefault="00AE3C28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4D4BCA1C" w14:textId="6F9564A4" w:rsidR="00AE3C28" w:rsidRDefault="00AE3C28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5142EAED" w14:textId="0F3B6FFA" w:rsidR="00AE3C28" w:rsidRDefault="00AE3C28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7643702E" w14:textId="143394EB" w:rsidR="00AE3C28" w:rsidRDefault="00AE3C28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19E4A6C2" w14:textId="73DE1A78" w:rsidR="00AE3C28" w:rsidRDefault="00AE3C28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2AAA5E10" w14:textId="64E75803" w:rsidR="00AE3C28" w:rsidRDefault="00AE3C28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1A2860E1" w14:textId="1A195FE6" w:rsidR="00AE3C28" w:rsidRDefault="00AE3C28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5A80AAF5" w14:textId="152B5FE2" w:rsidR="00AE3C28" w:rsidRDefault="00AE3C28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3C0A23A3" w14:textId="6C060971" w:rsidR="00AE3C28" w:rsidRDefault="00AE3C28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3EA51D1A" w14:textId="5F5A3B65" w:rsidR="00AE3C28" w:rsidRDefault="00AE3C28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23A58070" w14:textId="1F3D0E00" w:rsidR="00AE3C28" w:rsidRDefault="00AE3C28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76EF88AD" w14:textId="77777777" w:rsidR="00AE3C28" w:rsidRPr="00AE3C28" w:rsidRDefault="00AE3C28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65DAAA9A" w14:textId="10CFB5B5" w:rsidR="000577B1" w:rsidRPr="00AE3C28" w:rsidRDefault="000577B1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0B7A997A" w14:textId="795EA40D" w:rsidR="000577B1" w:rsidRPr="00AE3C28" w:rsidRDefault="000577B1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3EC8728B" w14:textId="2ADF2706" w:rsidR="000577B1" w:rsidRPr="00AE3C28" w:rsidRDefault="000577B1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4DE8D391" w14:textId="780938F7" w:rsidR="000577B1" w:rsidRPr="00AE3C28" w:rsidRDefault="000577B1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14DB4D06" w14:textId="77777777" w:rsidR="000577B1" w:rsidRPr="00AE3C28" w:rsidRDefault="000577B1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7FF1C2B7" w14:textId="77777777" w:rsidR="00946262" w:rsidRPr="00AE3C28" w:rsidRDefault="00946262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78C7EDDF" w14:textId="77777777" w:rsidR="00946262" w:rsidRPr="00AE3C28" w:rsidRDefault="00946262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28FD8CE8" w14:textId="77777777" w:rsidR="00946262" w:rsidRPr="00F86EF6" w:rsidRDefault="00946262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221374BA" w14:textId="77777777" w:rsidR="00946262" w:rsidRPr="00F86EF6" w:rsidRDefault="00946262" w:rsidP="00C60B4E">
      <w:pPr>
        <w:rPr>
          <w:rStyle w:val="Slog1-glavninasloviZnakZnak"/>
          <w:color w:val="auto"/>
          <w:sz w:val="22"/>
          <w:szCs w:val="22"/>
          <w:lang w:val="en-GB"/>
        </w:rPr>
      </w:pPr>
    </w:p>
    <w:p w14:paraId="5F71D23E" w14:textId="7ED5ABA7" w:rsidR="00946262" w:rsidRPr="00F86EF6" w:rsidRDefault="009F67E0" w:rsidP="00AC4A37">
      <w:pPr>
        <w:pStyle w:val="Title"/>
        <w:numPr>
          <w:ilvl w:val="0"/>
          <w:numId w:val="115"/>
        </w:numPr>
        <w:rPr>
          <w:lang w:val="en-GB"/>
        </w:rPr>
      </w:pPr>
      <w:bookmarkStart w:id="110" w:name="_Toc75162212"/>
      <w:r>
        <w:rPr>
          <w:rStyle w:val="Slog1-glavninasloviZnakZnak"/>
          <w:color w:val="auto"/>
          <w:lang w:val="en-GB"/>
        </w:rPr>
        <w:t>KONCEPT OTVORENIH INOVACIJA</w:t>
      </w:r>
      <w:bookmarkEnd w:id="110"/>
    </w:p>
    <w:p w14:paraId="2C9B8A16" w14:textId="2A50899A" w:rsidR="00946262" w:rsidRPr="00F86EF6" w:rsidRDefault="0081650E" w:rsidP="0081650E">
      <w:pPr>
        <w:rPr>
          <w:lang w:val="en-GB"/>
        </w:rPr>
      </w:pPr>
      <w:r w:rsidRPr="00F86EF6">
        <w:rPr>
          <w:noProof/>
          <w:lang w:val="hr-HR" w:eastAsia="hr-HR"/>
        </w:rPr>
        <w:drawing>
          <wp:inline distT="0" distB="0" distL="0" distR="0" wp14:anchorId="0916F125" wp14:editId="3F57E748">
            <wp:extent cx="5767070" cy="3841115"/>
            <wp:effectExtent l="0" t="0" r="0" b="0"/>
            <wp:docPr id="42" name="Slika 42" descr="Technological ecology concept Free Vecto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Technological ecology concept Free Vector"/>
                    <pic:cNvPicPr>
                      <a:picLocks noChangeAspect="1" noChangeArrowheads="1"/>
                    </pic:cNvPicPr>
                  </pic:nvPicPr>
                  <pic:blipFill>
                    <a:blip r:embed="rId1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7070" cy="3841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9B5C28" w14:textId="3EB4657F" w:rsidR="00422AA3" w:rsidRPr="00F86EF6" w:rsidRDefault="00E64DD8" w:rsidP="00E64DD8">
      <w:pPr>
        <w:pStyle w:val="Caption"/>
        <w:rPr>
          <w:lang w:val="en-GB"/>
        </w:rPr>
      </w:pPr>
      <w:bookmarkStart w:id="111" w:name="_Toc74925932"/>
      <w:bookmarkStart w:id="112" w:name="_Toc74926388"/>
      <w:bookmarkStart w:id="113" w:name="_Toc75162254"/>
      <w:r>
        <w:lastRenderedPageBreak/>
        <w:t xml:space="preserve">Slika </w:t>
      </w:r>
      <w:r>
        <w:fldChar w:fldCharType="begin"/>
      </w:r>
      <w:r>
        <w:instrText xml:space="preserve"> SEQ Slika \* ARABIC </w:instrText>
      </w:r>
      <w:r>
        <w:fldChar w:fldCharType="separate"/>
      </w:r>
      <w:r w:rsidR="00111079">
        <w:rPr>
          <w:noProof/>
        </w:rPr>
        <w:t>10</w:t>
      </w:r>
      <w:r>
        <w:fldChar w:fldCharType="end"/>
      </w:r>
      <w:r w:rsidR="00422AA3" w:rsidRPr="00F86EF6">
        <w:rPr>
          <w:lang w:val="en-GB"/>
        </w:rPr>
        <w:t xml:space="preserve">: </w:t>
      </w:r>
      <w:proofErr w:type="spellStart"/>
      <w:r w:rsidR="00385D40">
        <w:rPr>
          <w:lang w:val="en-GB"/>
        </w:rPr>
        <w:t>Koncept</w:t>
      </w:r>
      <w:proofErr w:type="spellEnd"/>
      <w:r w:rsidR="00385D40">
        <w:rPr>
          <w:lang w:val="en-GB"/>
        </w:rPr>
        <w:t xml:space="preserve"> </w:t>
      </w:r>
      <w:proofErr w:type="spellStart"/>
      <w:r w:rsidR="00385D40">
        <w:rPr>
          <w:lang w:val="en-GB"/>
        </w:rPr>
        <w:t>tehnološke</w:t>
      </w:r>
      <w:proofErr w:type="spellEnd"/>
      <w:r w:rsidR="00385D40">
        <w:rPr>
          <w:lang w:val="en-GB"/>
        </w:rPr>
        <w:t xml:space="preserve"> </w:t>
      </w:r>
      <w:proofErr w:type="spellStart"/>
      <w:r w:rsidR="00385D40">
        <w:rPr>
          <w:lang w:val="en-GB"/>
        </w:rPr>
        <w:t>ekologije</w:t>
      </w:r>
      <w:bookmarkEnd w:id="111"/>
      <w:bookmarkEnd w:id="112"/>
      <w:bookmarkEnd w:id="113"/>
      <w:proofErr w:type="spellEnd"/>
    </w:p>
    <w:p w14:paraId="64601DCC" w14:textId="77777777" w:rsidR="00422AA3" w:rsidRPr="00F86EF6" w:rsidRDefault="00422AA3" w:rsidP="002259D0">
      <w:pPr>
        <w:pStyle w:val="Virpodsliko"/>
        <w:rPr>
          <w:lang w:val="en-GB"/>
        </w:rPr>
      </w:pPr>
    </w:p>
    <w:p w14:paraId="48C47A25" w14:textId="28702716" w:rsidR="00244EB1" w:rsidRPr="00F86EF6" w:rsidRDefault="009F67E0" w:rsidP="00AC4A37">
      <w:pPr>
        <w:pStyle w:val="Heading1"/>
        <w:numPr>
          <w:ilvl w:val="0"/>
          <w:numId w:val="8"/>
        </w:numPr>
      </w:pPr>
      <w:bookmarkStart w:id="114" w:name="_Toc75162213"/>
      <w:r>
        <w:t>UVOD U OTVORENE INOVACIJE</w:t>
      </w:r>
      <w:bookmarkEnd w:id="114"/>
    </w:p>
    <w:p w14:paraId="625D48AA" w14:textId="722B4E51" w:rsidR="00244EB1" w:rsidRPr="00F86EF6" w:rsidRDefault="00244EB1" w:rsidP="00244EB1">
      <w:pPr>
        <w:rPr>
          <w:lang w:val="en-GB"/>
        </w:rPr>
      </w:pPr>
    </w:p>
    <w:p w14:paraId="1B61CB3B" w14:textId="77777777" w:rsidR="008D7C6D" w:rsidRPr="00F86EF6" w:rsidRDefault="008D7C6D" w:rsidP="008D7C6D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8D7C6D" w:rsidRPr="00F86EF6" w14:paraId="02582EC2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11BE4C03" w14:textId="77777777" w:rsidR="008D7C6D" w:rsidRPr="00F86EF6" w:rsidRDefault="008D7C6D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32304533" wp14:editId="00DB8016">
                  <wp:extent cx="675640" cy="675640"/>
                  <wp:effectExtent l="0" t="0" r="0" b="0"/>
                  <wp:docPr id="1081" name="Grafika 1081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4C76BDB2" w14:textId="375F519E" w:rsidR="008D7C6D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</w:p>
        </w:tc>
      </w:tr>
      <w:tr w:rsidR="008D7C6D" w:rsidRPr="00F86EF6" w14:paraId="0C877D19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567969ED" w14:textId="77777777" w:rsidR="00956813" w:rsidRDefault="00956813" w:rsidP="00385D40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6231D3FF" w14:textId="0AE193E0" w:rsidR="00385D40" w:rsidRDefault="00385D40" w:rsidP="00385D40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2C9EBA1A" w14:textId="0B78CD13" w:rsidR="00385D40" w:rsidRDefault="005134A2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95681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0563077" w14:textId="77777777" w:rsidR="00385D40" w:rsidRDefault="00385D40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58E27D6" w14:textId="5F368F55" w:rsidR="00385D40" w:rsidRPr="0090501B" w:rsidRDefault="005134A2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500F181D" w14:textId="77777777" w:rsidR="008D7C6D" w:rsidRDefault="00385D40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90501B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0D5FE3E" w14:textId="19C9069B" w:rsidR="00956813" w:rsidRPr="00385D40" w:rsidRDefault="00956813" w:rsidP="00956813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44D6E320" w14:textId="77777777" w:rsidR="008D7C6D" w:rsidRPr="00F86EF6" w:rsidRDefault="008D7C6D" w:rsidP="008D7C6D">
      <w:pPr>
        <w:rPr>
          <w:lang w:val="en-GB"/>
        </w:rPr>
      </w:pPr>
    </w:p>
    <w:p w14:paraId="02D42190" w14:textId="77777777" w:rsidR="008D7C6D" w:rsidRPr="00F86EF6" w:rsidRDefault="008D7C6D" w:rsidP="008D7C6D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8D7C6D" w:rsidRPr="00F86EF6" w14:paraId="04E926B8" w14:textId="77777777" w:rsidTr="00C74611">
        <w:tc>
          <w:tcPr>
            <w:tcW w:w="1261" w:type="dxa"/>
            <w:vAlign w:val="center"/>
          </w:tcPr>
          <w:p w14:paraId="1F184A1C" w14:textId="77777777" w:rsidR="008D7C6D" w:rsidRPr="00F86EF6" w:rsidRDefault="008D7C6D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7FCD7533" wp14:editId="081621FD">
                  <wp:extent cx="664028" cy="664028"/>
                  <wp:effectExtent l="0" t="0" r="0" b="0"/>
                  <wp:docPr id="1082" name="Grafika 1082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01DFE1E1" w14:textId="491ACCB8" w:rsidR="008D7C6D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8D7C6D" w:rsidRPr="00F86EF6" w14:paraId="116B7A7C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7F7F1A3D" w14:textId="77777777" w:rsidR="008D7C6D" w:rsidRPr="00F86EF6" w:rsidRDefault="008D7C6D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4A1E8C3D" w14:textId="77777777" w:rsidR="008D7C6D" w:rsidRPr="00F86EF6" w:rsidRDefault="008D7C6D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A) Chesbrough, H. W. (2003a). Open innovation: The new imperative for creating and profiting from technology. Harvard Business Press.</w:t>
            </w:r>
          </w:p>
          <w:p w14:paraId="10F6D50F" w14:textId="77777777" w:rsidR="008D7C6D" w:rsidRPr="00F86EF6" w:rsidRDefault="008D7C6D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A) Chesbrough, H. W. (2003b). Open innovation. Boston: Harvard Business School Press.</w:t>
            </w:r>
          </w:p>
          <w:p w14:paraId="68584C35" w14:textId="77777777" w:rsidR="008D7C6D" w:rsidRPr="00F86EF6" w:rsidRDefault="008D7C6D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Introducing Open Innovation</w:t>
            </w:r>
          </w:p>
          <w:p w14:paraId="1E706A18" w14:textId="77777777" w:rsidR="008D7C6D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52" w:history="1">
              <w:r w:rsidR="008D7C6D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innoget.com/open-innovation-definition</w:t>
              </w:r>
            </w:hyperlink>
            <w:r w:rsidR="008D7C6D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59A2D037" w14:textId="77777777" w:rsidR="008D7C6D" w:rsidRPr="00F86EF6" w:rsidRDefault="008D7C6D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Open Innovation 01 – Wheel: </w:t>
            </w:r>
            <w:hyperlink r:id="rId153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-G6yaxH1Cis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 (8:14)</w:t>
            </w:r>
          </w:p>
          <w:p w14:paraId="561AC258" w14:textId="77777777" w:rsidR="008D7C6D" w:rsidRPr="00F86EF6" w:rsidRDefault="008D7C6D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Open Innovation 02 - What is "open innovation"? </w:t>
            </w:r>
            <w:hyperlink r:id="rId154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-G6yaxH1Cis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7:52)</w:t>
            </w:r>
          </w:p>
          <w:p w14:paraId="5B9E872E" w14:textId="77777777" w:rsidR="008D7C6D" w:rsidRPr="00F86EF6" w:rsidRDefault="008D7C6D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Open Innovation 03 - Blue Ocean Strategy </w:t>
            </w:r>
            <w:hyperlink r:id="rId155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_ArXF2Kspjo&amp;t=25s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13:37)</w:t>
            </w:r>
          </w:p>
          <w:p w14:paraId="6BB4C80D" w14:textId="77777777" w:rsidR="008D7C6D" w:rsidRPr="00F86EF6" w:rsidRDefault="008D7C6D" w:rsidP="00C74611">
            <w:pPr>
              <w:pStyle w:val="Naslov21"/>
              <w:numPr>
                <w:ilvl w:val="0"/>
                <w:numId w:val="0"/>
              </w:numPr>
              <w:ind w:left="576" w:hanging="576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63469FEA" w14:textId="77777777" w:rsidR="008D7C6D" w:rsidRPr="00F86EF6" w:rsidRDefault="008D7C6D" w:rsidP="008D7C6D">
      <w:pPr>
        <w:rPr>
          <w:lang w:val="en-GB"/>
        </w:rPr>
      </w:pPr>
    </w:p>
    <w:p w14:paraId="2771CF0B" w14:textId="77777777" w:rsidR="008D7C6D" w:rsidRPr="00F86EF6" w:rsidRDefault="008D7C6D" w:rsidP="008D7C6D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8D7C6D" w:rsidRPr="00F86EF6" w14:paraId="090A3C54" w14:textId="77777777" w:rsidTr="00C74611">
        <w:tc>
          <w:tcPr>
            <w:tcW w:w="1204" w:type="dxa"/>
          </w:tcPr>
          <w:p w14:paraId="54209636" w14:textId="77777777" w:rsidR="008D7C6D" w:rsidRPr="00F86EF6" w:rsidRDefault="008D7C6D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012F7ED2" w14:textId="77777777" w:rsidR="008D7C6D" w:rsidRPr="00F86EF6" w:rsidRDefault="008D7C6D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54229AAF" wp14:editId="4E95191E">
                  <wp:extent cx="675640" cy="675640"/>
                  <wp:effectExtent l="0" t="0" r="0" b="0"/>
                  <wp:docPr id="1083" name="Grafika 1083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1620F2AB" w14:textId="63390501" w:rsidR="008D7C6D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8D7C6D" w:rsidRPr="00F86EF6" w14:paraId="47A68F99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36693661" w14:textId="77777777" w:rsidR="008D7C6D" w:rsidRPr="00F86EF6" w:rsidRDefault="008D7C6D" w:rsidP="008D7C6D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35C8FB59" w14:textId="7A5F4B89" w:rsidR="00AB7C19" w:rsidRPr="00956813" w:rsidRDefault="00AB7C19" w:rsidP="009058CB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Ispit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s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višestrukim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izborom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s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naglaskom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teoriju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-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napisan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kao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kolokvij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kraju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svakog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poglavlja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kao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završni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ispit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41AB8186" w14:textId="59FC172B" w:rsidR="008D7C6D" w:rsidRPr="00956813" w:rsidRDefault="0036590F" w:rsidP="009058CB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56813"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 w:rsidR="00E758E4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4317730" w14:textId="63760381" w:rsidR="00385D40" w:rsidRPr="00956813" w:rsidRDefault="005134A2" w:rsidP="00385D40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0700EC"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 w:rsidRPr="00956813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 w:rsidRPr="00956813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 w:rsidRPr="00956813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385D40"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56813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385D40"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56813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385D40"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56813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385D40"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56813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385D40" w:rsidRPr="00956813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56813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385D40" w:rsidRPr="0095681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B94D46F" w14:textId="77777777" w:rsidR="008D7C6D" w:rsidRPr="00F86EF6" w:rsidRDefault="008D7C6D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65BD0061" w14:textId="77777777" w:rsidR="008D7C6D" w:rsidRPr="00F86EF6" w:rsidRDefault="008D7C6D" w:rsidP="00244EB1">
      <w:pPr>
        <w:rPr>
          <w:lang w:val="en-GB"/>
        </w:rPr>
      </w:pPr>
    </w:p>
    <w:p w14:paraId="5D587FB3" w14:textId="77777777" w:rsidR="00050D20" w:rsidRPr="00F86EF6" w:rsidRDefault="00050D20">
      <w:pPr>
        <w:jc w:val="left"/>
        <w:rPr>
          <w:b/>
          <w:caps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63E04265" w14:textId="75B0A99A" w:rsidR="00244EB1" w:rsidRPr="00F86EF6" w:rsidRDefault="005543AF" w:rsidP="00AC4A37">
      <w:pPr>
        <w:pStyle w:val="Heading1"/>
        <w:numPr>
          <w:ilvl w:val="0"/>
          <w:numId w:val="8"/>
        </w:numPr>
      </w:pPr>
      <w:bookmarkStart w:id="115" w:name="_Toc75162214"/>
      <w:r w:rsidRPr="00F86EF6">
        <w:lastRenderedPageBreak/>
        <w:t>PARADIGM</w:t>
      </w:r>
      <w:r w:rsidR="009F67E0">
        <w:t>A OTVORENIH INOVACIJA</w:t>
      </w:r>
      <w:bookmarkEnd w:id="115"/>
    </w:p>
    <w:p w14:paraId="7DF79E03" w14:textId="2DB2A50C" w:rsidR="00244EB1" w:rsidRPr="00F86EF6" w:rsidRDefault="00244EB1" w:rsidP="00244EB1">
      <w:pPr>
        <w:rPr>
          <w:lang w:val="en-GB"/>
        </w:rPr>
      </w:pPr>
    </w:p>
    <w:p w14:paraId="51D78A60" w14:textId="77777777" w:rsidR="00F50818" w:rsidRPr="00F86EF6" w:rsidRDefault="00F50818" w:rsidP="00F50818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F50818" w:rsidRPr="00F86EF6" w14:paraId="0BCBC90F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54E45C51" w14:textId="77777777" w:rsidR="00F50818" w:rsidRPr="00F86EF6" w:rsidRDefault="00F50818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04438CF4" wp14:editId="2E831DB8">
                  <wp:extent cx="675640" cy="675640"/>
                  <wp:effectExtent l="0" t="0" r="0" b="0"/>
                  <wp:docPr id="1084" name="Grafika 1084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57B6684A" w14:textId="3370B15E" w:rsidR="00F50818" w:rsidRPr="00F86EF6" w:rsidRDefault="00385D4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F50818" w:rsidRPr="00F86EF6" w14:paraId="1EBF08E7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60885209" w14:textId="77777777" w:rsidR="00956813" w:rsidRDefault="00956813" w:rsidP="00385D40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09399A87" w14:textId="68C016F5" w:rsidR="00385D40" w:rsidRDefault="00385D40" w:rsidP="00385D40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01E9DAC1" w14:textId="31947BAD" w:rsidR="00385D40" w:rsidRDefault="005134A2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95681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379C9F3" w14:textId="77777777" w:rsidR="00385D40" w:rsidRDefault="00385D40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768C411" w14:textId="7E8DB68F" w:rsidR="00385D40" w:rsidRDefault="005134A2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23ED06B0" w14:textId="79368F99" w:rsidR="00F50818" w:rsidRPr="00385D40" w:rsidRDefault="00385D40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6C716B6" w14:textId="77777777" w:rsidR="00F50818" w:rsidRPr="00385D40" w:rsidRDefault="00F50818" w:rsidP="00385D40">
            <w:pPr>
              <w:rPr>
                <w:lang w:val="en-GB"/>
              </w:rPr>
            </w:pPr>
          </w:p>
        </w:tc>
      </w:tr>
    </w:tbl>
    <w:p w14:paraId="21C55605" w14:textId="77777777" w:rsidR="00F50818" w:rsidRPr="00F86EF6" w:rsidRDefault="00F50818" w:rsidP="00F50818">
      <w:pPr>
        <w:rPr>
          <w:lang w:val="en-GB"/>
        </w:rPr>
      </w:pPr>
    </w:p>
    <w:p w14:paraId="2A81B7F6" w14:textId="77777777" w:rsidR="00F50818" w:rsidRPr="00F86EF6" w:rsidRDefault="00F50818" w:rsidP="00F50818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811"/>
      </w:tblGrid>
      <w:tr w:rsidR="00F50818" w:rsidRPr="00F86EF6" w14:paraId="47912C1C" w14:textId="77777777" w:rsidTr="00C74611">
        <w:tc>
          <w:tcPr>
            <w:tcW w:w="1261" w:type="dxa"/>
            <w:vAlign w:val="center"/>
          </w:tcPr>
          <w:p w14:paraId="4D7B3068" w14:textId="77777777" w:rsidR="00F50818" w:rsidRPr="00F86EF6" w:rsidRDefault="00F50818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7717F4B5" wp14:editId="6D13ADED">
                  <wp:extent cx="664028" cy="664028"/>
                  <wp:effectExtent l="0" t="0" r="0" b="0"/>
                  <wp:docPr id="1085" name="Grafika 1085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6" w:type="dxa"/>
            <w:shd w:val="clear" w:color="auto" w:fill="A8D08D" w:themeFill="accent6" w:themeFillTint="99"/>
            <w:vAlign w:val="center"/>
          </w:tcPr>
          <w:p w14:paraId="09FCF008" w14:textId="5C6D48C5" w:rsidR="00F50818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F50818" w:rsidRPr="00F86EF6" w14:paraId="75F41465" w14:textId="77777777" w:rsidTr="00C74611">
        <w:tc>
          <w:tcPr>
            <w:tcW w:w="9237" w:type="dxa"/>
            <w:gridSpan w:val="2"/>
            <w:shd w:val="clear" w:color="auto" w:fill="E2EFD9" w:themeFill="accent6" w:themeFillTint="33"/>
            <w:vAlign w:val="center"/>
          </w:tcPr>
          <w:p w14:paraId="275619C5" w14:textId="77777777" w:rsidR="00F50818" w:rsidRPr="00F86EF6" w:rsidRDefault="00F50818" w:rsidP="00C74611">
            <w:pPr>
              <w:rPr>
                <w:lang w:val="en-GB"/>
              </w:rPr>
            </w:pPr>
          </w:p>
          <w:p w14:paraId="2D276E1D" w14:textId="77777777" w:rsidR="00F50818" w:rsidRPr="00F86EF6" w:rsidRDefault="00F50818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A) Chesbrough, H. W. (2003a). Open innovation: The new imperative for creating and profiting from technology. Harvard Business Press.</w:t>
            </w:r>
          </w:p>
          <w:p w14:paraId="5CB81651" w14:textId="77777777" w:rsidR="00F50818" w:rsidRPr="00F86EF6" w:rsidRDefault="00F50818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A) Chesbrough, H. W. (2003b). Open innovation. Boston: Harvard Business School Press.</w:t>
            </w:r>
          </w:p>
          <w:p w14:paraId="1D3CFBB8" w14:textId="3A90388B" w:rsidR="00F50818" w:rsidRPr="00F86EF6" w:rsidRDefault="00F50818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A) Chesbrough, H. W., Vanhaverbeke, W. </w:t>
            </w:r>
            <w:r w:rsidR="0046232F" w:rsidRPr="00F86EF6">
              <w:rPr>
                <w:rFonts w:ascii="Arial" w:hAnsi="Arial" w:cs="Arial"/>
                <w:sz w:val="22"/>
                <w:szCs w:val="22"/>
                <w:lang w:val="en-GB"/>
              </w:rPr>
              <w:t>and</w:t>
            </w: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West, J. (2006). Open innovation: Researching a new paradigm. Oxford University Press on Demand.</w:t>
            </w:r>
          </w:p>
          <w:p w14:paraId="47917099" w14:textId="77777777" w:rsidR="00F50818" w:rsidRPr="00F86EF6" w:rsidRDefault="00F50818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Open innovation Accelerating your innovation results</w:t>
            </w:r>
          </w:p>
          <w:p w14:paraId="3199849C" w14:textId="77777777" w:rsidR="00F50818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56" w:history="1">
              <w:r w:rsidR="00F50818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ennomotive.com/open-innovation</w:t>
              </w:r>
            </w:hyperlink>
            <w:r w:rsidR="00F50818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69812525" w14:textId="77777777" w:rsidR="00F50818" w:rsidRPr="00F86EF6" w:rsidRDefault="00F50818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Open Innovation Platform | What is the OIP? | An initiative of IMDA </w:t>
            </w:r>
            <w:hyperlink r:id="rId157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ptZUdV8WyfA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2:05) </w:t>
            </w:r>
          </w:p>
          <w:p w14:paraId="1A7AD96E" w14:textId="77777777" w:rsidR="00F50818" w:rsidRPr="00F86EF6" w:rsidRDefault="00F50818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2FBF52D0" w14:textId="77777777" w:rsidR="00F50818" w:rsidRPr="00F86EF6" w:rsidRDefault="00F50818" w:rsidP="00F50818">
      <w:pPr>
        <w:rPr>
          <w:lang w:val="en-GB"/>
        </w:rPr>
      </w:pPr>
    </w:p>
    <w:p w14:paraId="59D8D399" w14:textId="77777777" w:rsidR="00F50818" w:rsidRPr="00F86EF6" w:rsidRDefault="00F50818" w:rsidP="00F50818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F50818" w:rsidRPr="00F86EF6" w14:paraId="715A0F52" w14:textId="77777777" w:rsidTr="00C74611">
        <w:tc>
          <w:tcPr>
            <w:tcW w:w="1204" w:type="dxa"/>
          </w:tcPr>
          <w:p w14:paraId="6E3A6CD8" w14:textId="77777777" w:rsidR="00F50818" w:rsidRPr="00F86EF6" w:rsidRDefault="00F50818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526E999F" w14:textId="77777777" w:rsidR="00F50818" w:rsidRPr="00F86EF6" w:rsidRDefault="00F50818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270445C6" wp14:editId="69F58D53">
                  <wp:extent cx="675640" cy="675640"/>
                  <wp:effectExtent l="0" t="0" r="0" b="0"/>
                  <wp:docPr id="1086" name="Grafika 1086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78084C0A" w14:textId="1B544642" w:rsidR="00F50818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F50818" w:rsidRPr="00F86EF6" w14:paraId="7D320DAC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270AA803" w14:textId="77777777" w:rsidR="00F50818" w:rsidRPr="00F86EF6" w:rsidRDefault="00F50818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3F97231A" w14:textId="091928BA" w:rsidR="00F50818" w:rsidRDefault="005134A2" w:rsidP="000700EC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r w:rsidR="00D371D4">
              <w:rPr>
                <w:rFonts w:ascii="Arial" w:hAnsi="Arial" w:cs="Arial"/>
                <w:sz w:val="22"/>
                <w:szCs w:val="22"/>
                <w:lang w:val="en-GB"/>
              </w:rPr>
              <w:t xml:space="preserve">I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454B84CA" w14:textId="5338A823" w:rsidR="00956813" w:rsidRPr="00F86EF6" w:rsidRDefault="00956813" w:rsidP="00956813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3ED3F882" w14:textId="77777777" w:rsidR="00050D20" w:rsidRPr="00F86EF6" w:rsidRDefault="00050D20">
      <w:pPr>
        <w:jc w:val="left"/>
        <w:rPr>
          <w:b/>
          <w:caps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5598900B" w14:textId="5E18F442" w:rsidR="00244EB1" w:rsidRPr="00F86EF6" w:rsidRDefault="005543AF" w:rsidP="00AC4A37">
      <w:pPr>
        <w:pStyle w:val="Heading1"/>
        <w:numPr>
          <w:ilvl w:val="0"/>
          <w:numId w:val="8"/>
        </w:numPr>
      </w:pPr>
      <w:bookmarkStart w:id="116" w:name="_Toc75162215"/>
      <w:r w:rsidRPr="00F86EF6">
        <w:lastRenderedPageBreak/>
        <w:t>TRIPLE HELIX, QUADRUPLE HELIX</w:t>
      </w:r>
      <w:r w:rsidR="009F67E0">
        <w:t xml:space="preserve"> I </w:t>
      </w:r>
      <w:r w:rsidRPr="00F86EF6">
        <w:t>QUINTUPLE HELIX</w:t>
      </w:r>
      <w:bookmarkEnd w:id="116"/>
    </w:p>
    <w:p w14:paraId="4987E0B6" w14:textId="77777777" w:rsidR="00E1155E" w:rsidRPr="00F86EF6" w:rsidRDefault="00E1155E" w:rsidP="00E1155E">
      <w:pPr>
        <w:rPr>
          <w:lang w:val="en-GB"/>
        </w:rPr>
      </w:pPr>
    </w:p>
    <w:p w14:paraId="7CC477B6" w14:textId="77777777" w:rsidR="00E1155E" w:rsidRPr="00F86EF6" w:rsidRDefault="00E1155E" w:rsidP="00E1155E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E1155E" w:rsidRPr="00F86EF6" w14:paraId="521FAD15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183179E8" w14:textId="77777777" w:rsidR="00E1155E" w:rsidRPr="00F86EF6" w:rsidRDefault="00E1155E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643D0431" wp14:editId="13D6CA22">
                  <wp:extent cx="675640" cy="675640"/>
                  <wp:effectExtent l="0" t="0" r="0" b="0"/>
                  <wp:docPr id="1087" name="Grafika 1087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3D1E6544" w14:textId="4BE970A3" w:rsidR="00E1155E" w:rsidRPr="00F86EF6" w:rsidRDefault="00385D4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E1155E" w:rsidRPr="00F86EF6" w14:paraId="0486BFDE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0BD202A7" w14:textId="77777777" w:rsidR="00956813" w:rsidRDefault="00956813" w:rsidP="00385D40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517D2919" w14:textId="12BC7545" w:rsidR="00385D40" w:rsidRDefault="00385D40" w:rsidP="00385D40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499E8796" w14:textId="0FF4755E" w:rsidR="00385D40" w:rsidRDefault="005134A2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95681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1C467B9" w14:textId="77777777" w:rsidR="00385D40" w:rsidRDefault="00385D40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46CC0311" w14:textId="579C1C28" w:rsidR="00385D40" w:rsidRDefault="005134A2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16901B5E" w14:textId="77777777" w:rsidR="00E1155E" w:rsidRDefault="00385D40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31916A6" w14:textId="0446434A" w:rsidR="00956813" w:rsidRPr="00385D40" w:rsidRDefault="00956813" w:rsidP="00956813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407B47CB" w14:textId="77777777" w:rsidR="00E1155E" w:rsidRPr="00F86EF6" w:rsidRDefault="00E1155E" w:rsidP="00E1155E">
      <w:pPr>
        <w:rPr>
          <w:lang w:val="en-GB"/>
        </w:rPr>
      </w:pPr>
    </w:p>
    <w:p w14:paraId="547E0DA9" w14:textId="77777777" w:rsidR="00E1155E" w:rsidRPr="00F86EF6" w:rsidRDefault="00E1155E" w:rsidP="00E1155E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30"/>
        <w:gridCol w:w="6918"/>
        <w:gridCol w:w="24"/>
      </w:tblGrid>
      <w:tr w:rsidR="00E1155E" w:rsidRPr="00F86EF6" w14:paraId="2C9A86A0" w14:textId="77777777" w:rsidTr="00C74611">
        <w:trPr>
          <w:gridAfter w:val="1"/>
          <w:wAfter w:w="25" w:type="dxa"/>
        </w:trPr>
        <w:tc>
          <w:tcPr>
            <w:tcW w:w="279" w:type="dxa"/>
            <w:vAlign w:val="center"/>
          </w:tcPr>
          <w:p w14:paraId="02DF0136" w14:textId="7A7E1C5F" w:rsidR="00E1155E" w:rsidRPr="00F86EF6" w:rsidRDefault="00E1155E" w:rsidP="00C74611">
            <w:pPr>
              <w:ind w:left="35" w:right="-73" w:hanging="35"/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5313602C" wp14:editId="295D54F9">
                  <wp:extent cx="664028" cy="664028"/>
                  <wp:effectExtent l="0" t="0" r="0" b="0"/>
                  <wp:docPr id="52" name="Grafika 1085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686" w:type="dxa"/>
            <w:shd w:val="clear" w:color="auto" w:fill="A8D08D" w:themeFill="accent6" w:themeFillTint="99"/>
            <w:vAlign w:val="center"/>
          </w:tcPr>
          <w:p w14:paraId="403E2EE9" w14:textId="3D36FF71" w:rsidR="00E1155E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E1155E" w:rsidRPr="00F86EF6" w14:paraId="120043D4" w14:textId="77777777" w:rsidTr="00C74611">
        <w:tc>
          <w:tcPr>
            <w:tcW w:w="7990" w:type="dxa"/>
            <w:gridSpan w:val="3"/>
            <w:shd w:val="clear" w:color="auto" w:fill="E2EFD9" w:themeFill="accent6" w:themeFillTint="33"/>
            <w:vAlign w:val="center"/>
          </w:tcPr>
          <w:p w14:paraId="3F2B7AC5" w14:textId="77777777" w:rsidR="00E1155E" w:rsidRPr="00F86EF6" w:rsidRDefault="00E1155E" w:rsidP="00C74611">
            <w:pPr>
              <w:rPr>
                <w:lang w:val="en-GB"/>
              </w:rPr>
            </w:pPr>
          </w:p>
          <w:p w14:paraId="0211BED2" w14:textId="5D3E986E" w:rsidR="00E1155E" w:rsidRPr="00F86EF6" w:rsidRDefault="00E1155E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</w:t>
            </w:r>
            <w:proofErr w:type="spellStart"/>
            <w:r w:rsidRPr="00F86EF6">
              <w:rPr>
                <w:lang w:val="en-GB"/>
              </w:rPr>
              <w:t>Acikdilli</w:t>
            </w:r>
            <w:proofErr w:type="spellEnd"/>
            <w:r w:rsidRPr="00F86EF6">
              <w:rPr>
                <w:lang w:val="en-GB"/>
              </w:rPr>
              <w:t xml:space="preserve">, G., </w:t>
            </w:r>
            <w:proofErr w:type="spellStart"/>
            <w:r w:rsidRPr="00F86EF6">
              <w:rPr>
                <w:lang w:val="en-GB"/>
              </w:rPr>
              <w:t>Carayannis</w:t>
            </w:r>
            <w:proofErr w:type="spellEnd"/>
            <w:r w:rsidRPr="00F86EF6">
              <w:rPr>
                <w:lang w:val="en-GB"/>
              </w:rPr>
              <w:t xml:space="preserve">, E. G. </w:t>
            </w:r>
            <w:r w:rsidR="00F05538" w:rsidRPr="00F86EF6">
              <w:rPr>
                <w:lang w:val="en-GB"/>
              </w:rPr>
              <w:t>and</w:t>
            </w:r>
            <w:r w:rsidRPr="00F86EF6">
              <w:rPr>
                <w:lang w:val="en-GB"/>
              </w:rPr>
              <w:t xml:space="preserve"> </w:t>
            </w:r>
            <w:proofErr w:type="spellStart"/>
            <w:r w:rsidRPr="00F86EF6">
              <w:rPr>
                <w:lang w:val="en-GB"/>
              </w:rPr>
              <w:t>Ziemnowicz</w:t>
            </w:r>
            <w:proofErr w:type="spellEnd"/>
            <w:r w:rsidRPr="00F86EF6">
              <w:rPr>
                <w:lang w:val="en-GB"/>
              </w:rPr>
              <w:t>, C. (2020). Creative destruction in international trade: insights from the quadruple and quintuple innovation Helix models. Journal of the Knowledge Economy, 11(4), 1489-1508.</w:t>
            </w:r>
          </w:p>
          <w:p w14:paraId="7DD23D4D" w14:textId="77777777" w:rsidR="00E1155E" w:rsidRPr="00F86EF6" w:rsidRDefault="00E1155E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>(B) Quadruple and quintuple innovation helix framework</w:t>
            </w:r>
          </w:p>
          <w:p w14:paraId="0586A9F7" w14:textId="77777777" w:rsidR="00E1155E" w:rsidRPr="00F86EF6" w:rsidRDefault="007F3AC9" w:rsidP="00C74611">
            <w:pPr>
              <w:pStyle w:val="ListParagraph"/>
              <w:widowControl w:val="0"/>
              <w:autoSpaceDE w:val="0"/>
              <w:autoSpaceDN w:val="0"/>
              <w:adjustRightInd w:val="0"/>
              <w:ind w:left="720"/>
              <w:jc w:val="left"/>
              <w:rPr>
                <w:lang w:val="en-GB"/>
              </w:rPr>
            </w:pPr>
            <w:hyperlink r:id="rId158" w:history="1">
              <w:r w:rsidR="00E1155E" w:rsidRPr="00F86EF6">
                <w:rPr>
                  <w:rStyle w:val="Hyperlink"/>
                  <w:lang w:val="en-GB"/>
                </w:rPr>
                <w:t>https://en.wikipedia.org/wiki/Quadruple_and_quintuple_innovation_helix_framework</w:t>
              </w:r>
            </w:hyperlink>
            <w:r w:rsidR="00E1155E" w:rsidRPr="00F86EF6">
              <w:rPr>
                <w:lang w:val="en-GB"/>
              </w:rPr>
              <w:t xml:space="preserve">  </w:t>
            </w:r>
          </w:p>
          <w:p w14:paraId="1A331E02" w14:textId="77777777" w:rsidR="00E1155E" w:rsidRPr="00F86EF6" w:rsidRDefault="00E1155E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>(B) The Quintuple Helix innovation model: global warming as a challenge and driver for innovation</w:t>
            </w:r>
          </w:p>
          <w:p w14:paraId="3612EBD3" w14:textId="77777777" w:rsidR="00E1155E" w:rsidRPr="00F86EF6" w:rsidRDefault="007F3AC9" w:rsidP="00C74611">
            <w:pPr>
              <w:pStyle w:val="ListParagraph"/>
              <w:widowControl w:val="0"/>
              <w:autoSpaceDE w:val="0"/>
              <w:autoSpaceDN w:val="0"/>
              <w:adjustRightInd w:val="0"/>
              <w:ind w:left="720"/>
              <w:jc w:val="left"/>
              <w:rPr>
                <w:lang w:val="en-GB"/>
              </w:rPr>
            </w:pPr>
            <w:hyperlink r:id="rId159" w:history="1">
              <w:r w:rsidR="00E1155E" w:rsidRPr="00F86EF6">
                <w:rPr>
                  <w:rStyle w:val="Hyperlink"/>
                  <w:lang w:val="en-GB"/>
                </w:rPr>
                <w:t>https://innovation-entrepreneurship.springeropen.com/articles/10.1186/2192-5372-1-2</w:t>
              </w:r>
            </w:hyperlink>
          </w:p>
          <w:p w14:paraId="0EEDC0DE" w14:textId="77777777" w:rsidR="00E1155E" w:rsidRPr="00F86EF6" w:rsidRDefault="00E1155E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The Quintuple Helix innovation model: global warming as a challenge and driver for innovation </w:t>
            </w:r>
            <w:hyperlink r:id="rId160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researchgate.net/publication/273268696_Triple_Helix_Quadruple_Helix_and_Quintuple_Helix_and_How_Do_Knowledge_Innovation_and_the_Environment_Relate_To_Each_Other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520CB580" w14:textId="77777777" w:rsidR="00E1155E" w:rsidRPr="00F86EF6" w:rsidRDefault="00E1155E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Successful participation in Quadruple helix co-creation in good governance: </w:t>
            </w:r>
            <w:hyperlink r:id="rId161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Tceg30hwDx8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5:56)</w:t>
            </w:r>
          </w:p>
          <w:p w14:paraId="4C9BD9D3" w14:textId="77777777" w:rsidR="00E1155E" w:rsidRPr="00F86EF6" w:rsidRDefault="00E1155E" w:rsidP="00C74611">
            <w:pPr>
              <w:pStyle w:val="Naslov21"/>
              <w:numPr>
                <w:ilvl w:val="0"/>
                <w:numId w:val="0"/>
              </w:numPr>
              <w:ind w:left="576" w:hanging="576"/>
              <w:rPr>
                <w:rFonts w:ascii="Arial" w:hAnsi="Arial" w:cs="Arial"/>
                <w:lang w:val="en-GB"/>
              </w:rPr>
            </w:pPr>
          </w:p>
        </w:tc>
      </w:tr>
    </w:tbl>
    <w:p w14:paraId="2F36DD21" w14:textId="77777777" w:rsidR="00E1155E" w:rsidRPr="00F86EF6" w:rsidRDefault="00E1155E" w:rsidP="00E1155E">
      <w:pPr>
        <w:rPr>
          <w:lang w:val="en-GB"/>
        </w:rPr>
      </w:pPr>
    </w:p>
    <w:p w14:paraId="66CE0EE8" w14:textId="77777777" w:rsidR="00E1155E" w:rsidRPr="00F86EF6" w:rsidRDefault="00E1155E" w:rsidP="00E1155E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E1155E" w:rsidRPr="00F86EF6" w14:paraId="51D225A0" w14:textId="77777777" w:rsidTr="00C74611">
        <w:tc>
          <w:tcPr>
            <w:tcW w:w="1204" w:type="dxa"/>
          </w:tcPr>
          <w:p w14:paraId="0A1EC4E8" w14:textId="77777777" w:rsidR="00E1155E" w:rsidRPr="00F86EF6" w:rsidRDefault="00E1155E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5974BDF7" w14:textId="77777777" w:rsidR="00E1155E" w:rsidRPr="00F86EF6" w:rsidRDefault="00E1155E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32153745" wp14:editId="72F61F64">
                  <wp:extent cx="675640" cy="675640"/>
                  <wp:effectExtent l="0" t="0" r="0" b="0"/>
                  <wp:docPr id="641" name="Grafika 641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6EA883B8" w14:textId="376478F9" w:rsidR="00E1155E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E1155E" w:rsidRPr="00F86EF6" w14:paraId="64672681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05FA47AA" w14:textId="77777777" w:rsidR="00E1155E" w:rsidRPr="00F86EF6" w:rsidRDefault="00E1155E" w:rsidP="009C430E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51669500" w14:textId="37567A3E" w:rsidR="00E1155E" w:rsidRDefault="0036590F" w:rsidP="009058CB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 w:rsidR="0095681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70A84149" w14:textId="232E03DA" w:rsidR="00385D40" w:rsidRDefault="00385D40" w:rsidP="000700EC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Grupna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ezentacija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o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ktičnoj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imjen</w:t>
            </w:r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oslovnog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modela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C41D3CC" w14:textId="2808B22D" w:rsidR="00956813" w:rsidRPr="00F86EF6" w:rsidRDefault="00956813" w:rsidP="00956813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2CAAAD91" w14:textId="6E503923" w:rsidR="002259D0" w:rsidRPr="009F14F1" w:rsidRDefault="009F14F1" w:rsidP="00AC4A37">
      <w:pPr>
        <w:pStyle w:val="Heading1"/>
        <w:numPr>
          <w:ilvl w:val="0"/>
          <w:numId w:val="8"/>
        </w:numPr>
      </w:pPr>
      <w:bookmarkStart w:id="117" w:name="_Toc75162216"/>
      <w:r w:rsidRPr="009F14F1">
        <w:lastRenderedPageBreak/>
        <w:t>CILJEVI TVRTKE ZA SURADNJU I</w:t>
      </w:r>
      <w:r>
        <w:t xml:space="preserve"> OTVORENI INOVATIVNI MODELI</w:t>
      </w:r>
      <w:bookmarkEnd w:id="117"/>
    </w:p>
    <w:p w14:paraId="1A104F0B" w14:textId="77777777" w:rsidR="00E1155E" w:rsidRPr="009F14F1" w:rsidRDefault="00E1155E" w:rsidP="00244EB1">
      <w:pPr>
        <w:rPr>
          <w:lang w:val="it-IT"/>
        </w:rPr>
      </w:pPr>
    </w:p>
    <w:p w14:paraId="04EDDD46" w14:textId="77777777" w:rsidR="00FC26C9" w:rsidRPr="009F14F1" w:rsidRDefault="00FC26C9" w:rsidP="003528E4">
      <w:pPr>
        <w:rPr>
          <w:lang w:val="it-IT"/>
        </w:rPr>
      </w:pPr>
    </w:p>
    <w:p w14:paraId="54D2C5C9" w14:textId="77777777" w:rsidR="00FC1EE0" w:rsidRPr="009F14F1" w:rsidRDefault="00FC1EE0" w:rsidP="00FC1EE0">
      <w:pPr>
        <w:rPr>
          <w:lang w:val="it-IT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FC1EE0" w:rsidRPr="00F86EF6" w14:paraId="51DA1972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34FA9F37" w14:textId="77777777" w:rsidR="00FC1EE0" w:rsidRPr="00F86EF6" w:rsidRDefault="00FC1EE0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4698CC75" wp14:editId="6EE86D42">
                  <wp:extent cx="675640" cy="675640"/>
                  <wp:effectExtent l="0" t="0" r="0" b="0"/>
                  <wp:docPr id="642" name="Grafika 642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0DBAC9BD" w14:textId="596B93E7" w:rsidR="00FC1EE0" w:rsidRPr="00F86EF6" w:rsidRDefault="00385D4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FC1EE0" w:rsidRPr="00F86EF6" w14:paraId="2B0BC0D3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4CBF0454" w14:textId="77777777" w:rsidR="00956813" w:rsidRDefault="00956813" w:rsidP="00385D40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62F71076" w14:textId="0BB22841" w:rsidR="00385D40" w:rsidRDefault="00385D40" w:rsidP="00385D40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3B3F6465" w14:textId="3BEC77F1" w:rsidR="00385D40" w:rsidRDefault="005134A2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95681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9FB5541" w14:textId="77777777" w:rsidR="00385D40" w:rsidRDefault="00385D40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A025AEF" w14:textId="2EF8F761" w:rsidR="00385D40" w:rsidRDefault="005134A2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57141CF9" w14:textId="77777777" w:rsidR="00FC1EE0" w:rsidRDefault="00385D40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="0095681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774E898" w14:textId="592E0F77" w:rsidR="00956813" w:rsidRPr="00385D40" w:rsidRDefault="00956813" w:rsidP="00956813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7CF11B91" w14:textId="77777777" w:rsidR="00FC1EE0" w:rsidRPr="00F86EF6" w:rsidRDefault="00FC1EE0" w:rsidP="00FC1EE0">
      <w:pPr>
        <w:rPr>
          <w:lang w:val="en-GB"/>
        </w:rPr>
      </w:pPr>
    </w:p>
    <w:p w14:paraId="48BB7D5D" w14:textId="77777777" w:rsidR="00FC1EE0" w:rsidRPr="00F86EF6" w:rsidRDefault="00FC1EE0" w:rsidP="00FC1EE0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811"/>
      </w:tblGrid>
      <w:tr w:rsidR="00FC1EE0" w:rsidRPr="00F86EF6" w14:paraId="4F396322" w14:textId="77777777" w:rsidTr="00C74611">
        <w:tc>
          <w:tcPr>
            <w:tcW w:w="1261" w:type="dxa"/>
            <w:vAlign w:val="center"/>
          </w:tcPr>
          <w:p w14:paraId="5BC54402" w14:textId="77777777" w:rsidR="00FC1EE0" w:rsidRPr="00F86EF6" w:rsidRDefault="00FC1EE0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65B46520" wp14:editId="5498690C">
                  <wp:extent cx="664028" cy="664028"/>
                  <wp:effectExtent l="0" t="0" r="0" b="0"/>
                  <wp:docPr id="643" name="Grafika 643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6" w:type="dxa"/>
            <w:shd w:val="clear" w:color="auto" w:fill="A8D08D" w:themeFill="accent6" w:themeFillTint="99"/>
            <w:vAlign w:val="center"/>
          </w:tcPr>
          <w:p w14:paraId="39CED7CB" w14:textId="4D442E70" w:rsidR="00FC1EE0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FC1EE0" w:rsidRPr="00F86EF6" w14:paraId="1596DC26" w14:textId="77777777" w:rsidTr="00C74611">
        <w:tc>
          <w:tcPr>
            <w:tcW w:w="9237" w:type="dxa"/>
            <w:gridSpan w:val="2"/>
            <w:shd w:val="clear" w:color="auto" w:fill="E2EFD9" w:themeFill="accent6" w:themeFillTint="33"/>
            <w:vAlign w:val="center"/>
          </w:tcPr>
          <w:p w14:paraId="679CE7C4" w14:textId="77777777" w:rsidR="00FC1EE0" w:rsidRPr="00F86EF6" w:rsidRDefault="00FC1EE0" w:rsidP="00C74611">
            <w:pPr>
              <w:rPr>
                <w:lang w:val="en-GB"/>
              </w:rPr>
            </w:pPr>
          </w:p>
          <w:p w14:paraId="097430EF" w14:textId="196BD296" w:rsidR="00FC1EE0" w:rsidRPr="00F86EF6" w:rsidRDefault="00FC1EE0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 xml:space="preserve">(A) </w:t>
            </w:r>
            <w:r w:rsidRPr="00F86EF6">
              <w:rPr>
                <w:lang w:val="en-GB"/>
              </w:rPr>
              <w:t>Ahonen, M., Antikainen, M. and Mäkipää, M. (2010). Motivating and supporting collaboration in open innovation. European Journal of Innovation Management.</w:t>
            </w:r>
          </w:p>
          <w:p w14:paraId="4985F56C" w14:textId="77777777" w:rsidR="00FC1EE0" w:rsidRPr="00F86EF6" w:rsidRDefault="00FC1EE0" w:rsidP="009058CB">
            <w:pPr>
              <w:pStyle w:val="Naslov21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The open innovation model </w:t>
            </w:r>
            <w:hyperlink r:id="rId162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iccwbo.be/wp-content/uploads/2012/03/20140325-The-Open-Innovation-Model.pdf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33251DB5" w14:textId="77777777" w:rsidR="00FC1EE0" w:rsidRPr="00F86EF6" w:rsidRDefault="00FC1EE0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Open Innovation </w:t>
            </w:r>
            <w:proofErr w:type="gram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And</w:t>
            </w:r>
            <w:proofErr w:type="gram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Crowdsourcing: </w:t>
            </w:r>
            <w:hyperlink r:id="rId163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jzjLOBsQ57k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5:03)</w:t>
            </w:r>
          </w:p>
          <w:p w14:paraId="31F16AB1" w14:textId="77777777" w:rsidR="00FC1EE0" w:rsidRPr="00F86EF6" w:rsidRDefault="00FC1EE0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57885B18" w14:textId="77777777" w:rsidR="00FC1EE0" w:rsidRPr="00F86EF6" w:rsidRDefault="00FC1EE0" w:rsidP="00FC1EE0">
      <w:pPr>
        <w:rPr>
          <w:lang w:val="en-GB"/>
        </w:rPr>
      </w:pPr>
    </w:p>
    <w:p w14:paraId="251B97E3" w14:textId="77777777" w:rsidR="00FC1EE0" w:rsidRPr="00F86EF6" w:rsidRDefault="00FC1EE0" w:rsidP="00FC1EE0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FC1EE0" w:rsidRPr="00F86EF6" w14:paraId="15845168" w14:textId="77777777" w:rsidTr="00C74611">
        <w:tc>
          <w:tcPr>
            <w:tcW w:w="1204" w:type="dxa"/>
          </w:tcPr>
          <w:p w14:paraId="2E9EB615" w14:textId="77777777" w:rsidR="00FC1EE0" w:rsidRPr="00F86EF6" w:rsidRDefault="00FC1EE0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19BC1C92" w14:textId="77777777" w:rsidR="00FC1EE0" w:rsidRPr="00F86EF6" w:rsidRDefault="00FC1EE0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602C4D4" wp14:editId="6345E031">
                  <wp:extent cx="675640" cy="675640"/>
                  <wp:effectExtent l="0" t="0" r="0" b="0"/>
                  <wp:docPr id="644" name="Grafika 644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60A0D7D1" w14:textId="1E922B9B" w:rsidR="00FC1EE0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FC1EE0" w:rsidRPr="00F86EF6" w14:paraId="3182671D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1033CC84" w14:textId="77777777" w:rsidR="00FC1EE0" w:rsidRPr="00F86EF6" w:rsidRDefault="00FC1EE0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0C847672" w14:textId="291FA2FF" w:rsidR="00FC1EE0" w:rsidRDefault="005134A2" w:rsidP="00385D40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70EC3A38" w14:textId="39A86701" w:rsidR="00956813" w:rsidRPr="00F86EF6" w:rsidRDefault="00956813" w:rsidP="00956813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72BA853F" w14:textId="77777777" w:rsidR="00FC1EE0" w:rsidRPr="00F86EF6" w:rsidRDefault="00FC1EE0" w:rsidP="00FC1EE0">
      <w:pPr>
        <w:rPr>
          <w:lang w:val="en-GB"/>
        </w:rPr>
      </w:pPr>
    </w:p>
    <w:p w14:paraId="0FCE24C5" w14:textId="7896A730" w:rsidR="0024706B" w:rsidRPr="00F86EF6" w:rsidRDefault="00FC1EE0" w:rsidP="00FC1EE0">
      <w:pPr>
        <w:jc w:val="left"/>
        <w:rPr>
          <w:lang w:val="en-GB"/>
        </w:rPr>
      </w:pPr>
      <w:r w:rsidRPr="00F86EF6">
        <w:rPr>
          <w:lang w:val="en-GB"/>
        </w:rPr>
        <w:br w:type="page"/>
      </w:r>
    </w:p>
    <w:p w14:paraId="4FCE50FA" w14:textId="79F8BFCB" w:rsidR="0024706B" w:rsidRPr="00F86EF6" w:rsidRDefault="0024706B" w:rsidP="003528E4">
      <w:pPr>
        <w:rPr>
          <w:lang w:val="en-GB"/>
        </w:rPr>
      </w:pPr>
    </w:p>
    <w:p w14:paraId="6E946754" w14:textId="4E4CF31B" w:rsidR="00182AE3" w:rsidRDefault="00182AE3" w:rsidP="00416BB3">
      <w:pPr>
        <w:jc w:val="left"/>
        <w:rPr>
          <w:lang w:val="en-GB"/>
        </w:rPr>
      </w:pPr>
    </w:p>
    <w:p w14:paraId="79173ABB" w14:textId="0B3515AB" w:rsidR="00182AE3" w:rsidRDefault="00182AE3" w:rsidP="00416BB3">
      <w:pPr>
        <w:jc w:val="left"/>
        <w:rPr>
          <w:lang w:val="en-GB"/>
        </w:rPr>
      </w:pPr>
    </w:p>
    <w:p w14:paraId="0E8CECCF" w14:textId="4F6570B4" w:rsidR="00182AE3" w:rsidRDefault="00182AE3" w:rsidP="00416BB3">
      <w:pPr>
        <w:jc w:val="left"/>
        <w:rPr>
          <w:lang w:val="en-GB"/>
        </w:rPr>
      </w:pPr>
    </w:p>
    <w:p w14:paraId="01A18961" w14:textId="6F9E73B1" w:rsidR="00182AE3" w:rsidRDefault="00182AE3" w:rsidP="00416BB3">
      <w:pPr>
        <w:jc w:val="left"/>
        <w:rPr>
          <w:lang w:val="en-GB"/>
        </w:rPr>
      </w:pPr>
    </w:p>
    <w:p w14:paraId="2CC94CFB" w14:textId="50E555B3" w:rsidR="00AE3C28" w:rsidRDefault="00AE3C28" w:rsidP="00416BB3">
      <w:pPr>
        <w:jc w:val="left"/>
        <w:rPr>
          <w:lang w:val="en-GB"/>
        </w:rPr>
      </w:pPr>
    </w:p>
    <w:p w14:paraId="09159883" w14:textId="1C887CF5" w:rsidR="00AE3C28" w:rsidRDefault="00AE3C28" w:rsidP="00416BB3">
      <w:pPr>
        <w:jc w:val="left"/>
        <w:rPr>
          <w:lang w:val="en-GB"/>
        </w:rPr>
      </w:pPr>
    </w:p>
    <w:p w14:paraId="3B2E92A7" w14:textId="04BCEDBC" w:rsidR="00AE3C28" w:rsidRDefault="00AE3C28" w:rsidP="00416BB3">
      <w:pPr>
        <w:jc w:val="left"/>
        <w:rPr>
          <w:lang w:val="en-GB"/>
        </w:rPr>
      </w:pPr>
    </w:p>
    <w:p w14:paraId="5EF8E956" w14:textId="0E1C703F" w:rsidR="00AE3C28" w:rsidRDefault="00AE3C28" w:rsidP="00416BB3">
      <w:pPr>
        <w:jc w:val="left"/>
        <w:rPr>
          <w:lang w:val="en-GB"/>
        </w:rPr>
      </w:pPr>
    </w:p>
    <w:p w14:paraId="740AD8DB" w14:textId="5F2E3DB2" w:rsidR="00AE3C28" w:rsidRDefault="00AE3C28" w:rsidP="00416BB3">
      <w:pPr>
        <w:jc w:val="left"/>
        <w:rPr>
          <w:lang w:val="en-GB"/>
        </w:rPr>
      </w:pPr>
    </w:p>
    <w:p w14:paraId="0C01C47D" w14:textId="3ADB9553" w:rsidR="00AE3C28" w:rsidRDefault="00AE3C28" w:rsidP="00416BB3">
      <w:pPr>
        <w:jc w:val="left"/>
        <w:rPr>
          <w:lang w:val="en-GB"/>
        </w:rPr>
      </w:pPr>
    </w:p>
    <w:p w14:paraId="14FC678C" w14:textId="321D29E5" w:rsidR="00AE3C28" w:rsidRDefault="00AE3C28" w:rsidP="00416BB3">
      <w:pPr>
        <w:jc w:val="left"/>
        <w:rPr>
          <w:lang w:val="en-GB"/>
        </w:rPr>
      </w:pPr>
    </w:p>
    <w:p w14:paraId="23DD0D56" w14:textId="7255593B" w:rsidR="00AE3C28" w:rsidRDefault="00AE3C28" w:rsidP="00416BB3">
      <w:pPr>
        <w:jc w:val="left"/>
        <w:rPr>
          <w:lang w:val="en-GB"/>
        </w:rPr>
      </w:pPr>
    </w:p>
    <w:p w14:paraId="4F4D2717" w14:textId="5DE18488" w:rsidR="00AE3C28" w:rsidRDefault="00AE3C28" w:rsidP="00416BB3">
      <w:pPr>
        <w:jc w:val="left"/>
        <w:rPr>
          <w:lang w:val="en-GB"/>
        </w:rPr>
      </w:pPr>
    </w:p>
    <w:p w14:paraId="2FA633D1" w14:textId="161EADAC" w:rsidR="00AE3C28" w:rsidRDefault="00AE3C28" w:rsidP="00416BB3">
      <w:pPr>
        <w:jc w:val="left"/>
        <w:rPr>
          <w:lang w:val="en-GB"/>
        </w:rPr>
      </w:pPr>
    </w:p>
    <w:p w14:paraId="31F963AC" w14:textId="47717C33" w:rsidR="00AE3C28" w:rsidRDefault="00AE3C28" w:rsidP="00416BB3">
      <w:pPr>
        <w:jc w:val="left"/>
        <w:rPr>
          <w:lang w:val="en-GB"/>
        </w:rPr>
      </w:pPr>
    </w:p>
    <w:p w14:paraId="67B68BA3" w14:textId="6117E79F" w:rsidR="00AE3C28" w:rsidRDefault="00AE3C28" w:rsidP="00416BB3">
      <w:pPr>
        <w:jc w:val="left"/>
        <w:rPr>
          <w:lang w:val="en-GB"/>
        </w:rPr>
      </w:pPr>
    </w:p>
    <w:p w14:paraId="797564C9" w14:textId="77777777" w:rsidR="00AE3C28" w:rsidRDefault="00AE3C28" w:rsidP="00416BB3">
      <w:pPr>
        <w:jc w:val="left"/>
        <w:rPr>
          <w:lang w:val="en-GB"/>
        </w:rPr>
      </w:pPr>
    </w:p>
    <w:p w14:paraId="3E1A103C" w14:textId="08ED9FE2" w:rsidR="00182AE3" w:rsidRDefault="00182AE3" w:rsidP="00416BB3">
      <w:pPr>
        <w:jc w:val="left"/>
        <w:rPr>
          <w:lang w:val="en-GB"/>
        </w:rPr>
      </w:pPr>
    </w:p>
    <w:p w14:paraId="1F1B673D" w14:textId="7954433B" w:rsidR="00182AE3" w:rsidRDefault="00182AE3" w:rsidP="00416BB3">
      <w:pPr>
        <w:jc w:val="left"/>
        <w:rPr>
          <w:lang w:val="en-GB"/>
        </w:rPr>
      </w:pPr>
    </w:p>
    <w:p w14:paraId="30A437DA" w14:textId="77777777" w:rsidR="00182AE3" w:rsidRPr="00F86EF6" w:rsidRDefault="00182AE3" w:rsidP="00416BB3">
      <w:pPr>
        <w:jc w:val="left"/>
        <w:rPr>
          <w:lang w:val="en-GB"/>
        </w:rPr>
      </w:pPr>
    </w:p>
    <w:p w14:paraId="6B55747B" w14:textId="1BBCBE69" w:rsidR="0024706B" w:rsidRPr="00F86EF6" w:rsidRDefault="0024706B" w:rsidP="00C60B4E">
      <w:pPr>
        <w:rPr>
          <w:lang w:val="en-GB"/>
        </w:rPr>
      </w:pPr>
    </w:p>
    <w:p w14:paraId="313059EE" w14:textId="26F6CEF6" w:rsidR="00C60B4E" w:rsidRPr="00F86EF6" w:rsidRDefault="00C60B4E" w:rsidP="00C60B4E">
      <w:pPr>
        <w:rPr>
          <w:lang w:val="en-GB"/>
        </w:rPr>
      </w:pPr>
    </w:p>
    <w:p w14:paraId="7E8C5F86" w14:textId="605B0DE0" w:rsidR="00946262" w:rsidRPr="009F14F1" w:rsidRDefault="009F14F1" w:rsidP="00AC4A37">
      <w:pPr>
        <w:pStyle w:val="Title"/>
        <w:numPr>
          <w:ilvl w:val="0"/>
          <w:numId w:val="115"/>
        </w:numPr>
        <w:rPr>
          <w:lang w:val="it-IT"/>
        </w:rPr>
      </w:pPr>
      <w:bookmarkStart w:id="118" w:name="_Toc75162217"/>
      <w:r w:rsidRPr="009F14F1">
        <w:rPr>
          <w:rStyle w:val="Slog1-glavninasloviZnakZnak"/>
          <w:color w:val="auto"/>
          <w:lang w:val="it-IT"/>
        </w:rPr>
        <w:t>METODE I ALATI OTVORENIH I</w:t>
      </w:r>
      <w:r>
        <w:rPr>
          <w:rStyle w:val="Slog1-glavninasloviZnakZnak"/>
          <w:color w:val="auto"/>
          <w:lang w:val="it-IT"/>
        </w:rPr>
        <w:t>NOVACIJA</w:t>
      </w:r>
      <w:bookmarkEnd w:id="118"/>
    </w:p>
    <w:p w14:paraId="6A39A37E" w14:textId="6C9CF1D0" w:rsidR="00946262" w:rsidRPr="009F14F1" w:rsidRDefault="00946262" w:rsidP="0081650E">
      <w:pPr>
        <w:rPr>
          <w:rStyle w:val="Slog3-imeinpriimekavtorjevZnakZnak"/>
          <w:b w:val="0"/>
          <w:sz w:val="20"/>
          <w:lang w:val="it-IT"/>
        </w:rPr>
      </w:pPr>
    </w:p>
    <w:p w14:paraId="560C8C49" w14:textId="555DB2E0" w:rsidR="0081650E" w:rsidRPr="00F86EF6" w:rsidRDefault="0081650E" w:rsidP="0081650E">
      <w:pPr>
        <w:rPr>
          <w:lang w:val="en-GB"/>
        </w:rPr>
      </w:pPr>
      <w:r w:rsidRPr="00F86EF6">
        <w:rPr>
          <w:noProof/>
          <w:lang w:val="hr-HR" w:eastAsia="hr-HR"/>
        </w:rPr>
        <w:drawing>
          <wp:inline distT="0" distB="0" distL="0" distR="0" wp14:anchorId="519E02A5" wp14:editId="2AD9C1C4">
            <wp:extent cx="5767070" cy="3844925"/>
            <wp:effectExtent l="0" t="0" r="0" b="0"/>
            <wp:docPr id="41" name="Slika 41" descr="Web, Network, Points, Lines, Interfaces, Industr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Web, Network, Points, Lines, Interfaces, Industry"/>
                    <pic:cNvPicPr>
                      <a:picLocks noChangeAspect="1" noChangeArrowheads="1"/>
                    </pic:cNvPicPr>
                  </pic:nvPicPr>
                  <pic:blipFill>
                    <a:blip r:embed="rId16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7070" cy="3844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A4215C" w14:textId="4AD712AC" w:rsidR="0020000B" w:rsidRDefault="00E64DD8" w:rsidP="00E64DD8">
      <w:pPr>
        <w:pStyle w:val="Caption"/>
        <w:rPr>
          <w:lang w:val="en-GB"/>
        </w:rPr>
      </w:pPr>
      <w:bookmarkStart w:id="119" w:name="_Toc74926389"/>
      <w:bookmarkStart w:id="120" w:name="_Toc75162255"/>
      <w:r>
        <w:t xml:space="preserve">Slika </w:t>
      </w:r>
      <w:r>
        <w:fldChar w:fldCharType="begin"/>
      </w:r>
      <w:r>
        <w:instrText xml:space="preserve"> SEQ Slika \* ARABIC </w:instrText>
      </w:r>
      <w:r>
        <w:fldChar w:fldCharType="separate"/>
      </w:r>
      <w:r w:rsidR="00111079">
        <w:rPr>
          <w:noProof/>
        </w:rPr>
        <w:t>11</w:t>
      </w:r>
      <w:r>
        <w:fldChar w:fldCharType="end"/>
      </w:r>
      <w:r w:rsidR="003059B7">
        <w:rPr>
          <w:lang w:val="en-GB"/>
        </w:rPr>
        <w:t xml:space="preserve">: </w:t>
      </w:r>
      <w:proofErr w:type="spellStart"/>
      <w:r w:rsidR="003059B7">
        <w:rPr>
          <w:lang w:val="en-GB"/>
        </w:rPr>
        <w:t>Mreže</w:t>
      </w:r>
      <w:bookmarkEnd w:id="119"/>
      <w:bookmarkEnd w:id="120"/>
      <w:proofErr w:type="spellEnd"/>
    </w:p>
    <w:p w14:paraId="2BB3A222" w14:textId="77777777" w:rsidR="009F14F1" w:rsidRPr="009F14F1" w:rsidRDefault="009F14F1" w:rsidP="009F14F1">
      <w:pPr>
        <w:rPr>
          <w:lang w:val="en-GB"/>
        </w:rPr>
      </w:pPr>
    </w:p>
    <w:p w14:paraId="5108D696" w14:textId="77777777" w:rsidR="0020000B" w:rsidRPr="00F86EF6" w:rsidRDefault="0020000B" w:rsidP="0020000B">
      <w:pPr>
        <w:rPr>
          <w:lang w:val="en-GB"/>
        </w:rPr>
      </w:pPr>
    </w:p>
    <w:p w14:paraId="3672D3A0" w14:textId="0B607267" w:rsidR="00244EB1" w:rsidRPr="009F14F1" w:rsidRDefault="009F14F1" w:rsidP="00AC4A37">
      <w:pPr>
        <w:pStyle w:val="Heading1"/>
        <w:numPr>
          <w:ilvl w:val="0"/>
          <w:numId w:val="9"/>
        </w:numPr>
      </w:pPr>
      <w:bookmarkStart w:id="121" w:name="_Toc75162218"/>
      <w:r w:rsidRPr="009F14F1">
        <w:t>OTVORENI IZVOR I VODEĆI K</w:t>
      </w:r>
      <w:r>
        <w:t>ORISNICI U INOVACIJAMA</w:t>
      </w:r>
      <w:bookmarkEnd w:id="121"/>
    </w:p>
    <w:p w14:paraId="6549B718" w14:textId="5801F653" w:rsidR="00702C6F" w:rsidRPr="009F14F1" w:rsidRDefault="00702C6F" w:rsidP="00244EB1">
      <w:pPr>
        <w:rPr>
          <w:lang w:val="it-IT"/>
        </w:rPr>
      </w:pPr>
    </w:p>
    <w:p w14:paraId="36FC8A41" w14:textId="77777777" w:rsidR="00702C6F" w:rsidRPr="009F14F1" w:rsidRDefault="00702C6F" w:rsidP="00702C6F">
      <w:pPr>
        <w:rPr>
          <w:lang w:val="it-IT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702C6F" w:rsidRPr="00F86EF6" w14:paraId="50A86FF0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1150A17A" w14:textId="77777777" w:rsidR="00702C6F" w:rsidRPr="00F86EF6" w:rsidRDefault="00702C6F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1C0A62DB" wp14:editId="557F21CE">
                  <wp:extent cx="675640" cy="675640"/>
                  <wp:effectExtent l="0" t="0" r="0" b="0"/>
                  <wp:docPr id="645" name="Grafika 645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5D4F9232" w14:textId="5D4386AE" w:rsidR="00702C6F" w:rsidRPr="00F86EF6" w:rsidRDefault="00385D4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702C6F" w:rsidRPr="00F86EF6" w14:paraId="1F79359A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0A00284E" w14:textId="77777777" w:rsidR="00956813" w:rsidRDefault="00956813" w:rsidP="00385D40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17A1744E" w14:textId="4316F208" w:rsidR="00385D40" w:rsidRDefault="00385D40" w:rsidP="00385D40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27F7886A" w14:textId="0E6E9631" w:rsidR="00385D40" w:rsidRDefault="005134A2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95681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E390733" w14:textId="77777777" w:rsidR="00385D40" w:rsidRDefault="00385D40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87F073F" w14:textId="7A453C91" w:rsidR="00385D40" w:rsidRDefault="005134A2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68DB39FA" w14:textId="2FF0981D" w:rsidR="00702C6F" w:rsidRPr="00385D40" w:rsidRDefault="00385D40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="0095681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0E22A30" w14:textId="77777777" w:rsidR="00702C6F" w:rsidRPr="00385D40" w:rsidRDefault="00702C6F" w:rsidP="00385D40">
            <w:pPr>
              <w:rPr>
                <w:lang w:val="en-GB"/>
              </w:rPr>
            </w:pPr>
          </w:p>
        </w:tc>
      </w:tr>
    </w:tbl>
    <w:p w14:paraId="080A1756" w14:textId="77777777" w:rsidR="00702C6F" w:rsidRPr="00F86EF6" w:rsidRDefault="00702C6F" w:rsidP="00702C6F">
      <w:pPr>
        <w:rPr>
          <w:lang w:val="en-GB"/>
        </w:rPr>
      </w:pPr>
    </w:p>
    <w:p w14:paraId="062DEF2D" w14:textId="77777777" w:rsidR="00702C6F" w:rsidRPr="00F86EF6" w:rsidRDefault="00702C6F" w:rsidP="00702C6F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811"/>
      </w:tblGrid>
      <w:tr w:rsidR="00702C6F" w:rsidRPr="00F86EF6" w14:paraId="44700D4D" w14:textId="77777777" w:rsidTr="00C74611">
        <w:tc>
          <w:tcPr>
            <w:tcW w:w="1261" w:type="dxa"/>
            <w:vAlign w:val="center"/>
          </w:tcPr>
          <w:p w14:paraId="2B3D35EA" w14:textId="77777777" w:rsidR="00702C6F" w:rsidRPr="00F86EF6" w:rsidRDefault="00702C6F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0940C929" wp14:editId="1571DDE6">
                  <wp:extent cx="664028" cy="664028"/>
                  <wp:effectExtent l="0" t="0" r="0" b="0"/>
                  <wp:docPr id="646" name="Grafika 646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6" w:type="dxa"/>
            <w:shd w:val="clear" w:color="auto" w:fill="A8D08D" w:themeFill="accent6" w:themeFillTint="99"/>
            <w:vAlign w:val="center"/>
          </w:tcPr>
          <w:p w14:paraId="664A1E0F" w14:textId="2E3B3289" w:rsidR="00702C6F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702C6F" w:rsidRPr="00F86EF6" w14:paraId="40DFF773" w14:textId="77777777" w:rsidTr="00C74611">
        <w:tc>
          <w:tcPr>
            <w:tcW w:w="9237" w:type="dxa"/>
            <w:gridSpan w:val="2"/>
            <w:shd w:val="clear" w:color="auto" w:fill="E2EFD9" w:themeFill="accent6" w:themeFillTint="33"/>
            <w:vAlign w:val="center"/>
          </w:tcPr>
          <w:p w14:paraId="19BB1360" w14:textId="77777777" w:rsidR="00702C6F" w:rsidRPr="00F86EF6" w:rsidRDefault="00702C6F" w:rsidP="00C74611">
            <w:pPr>
              <w:rPr>
                <w:lang w:val="en-GB"/>
              </w:rPr>
            </w:pPr>
          </w:p>
          <w:p w14:paraId="38E2F988" w14:textId="77777777" w:rsidR="00702C6F" w:rsidRPr="00F86EF6" w:rsidRDefault="00702C6F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A) Chesbrough, H. W. (2003a). Open innovation: The new imperative for creating and profiting from technology. Harvard Business Press.</w:t>
            </w:r>
          </w:p>
          <w:p w14:paraId="768B9DF6" w14:textId="77777777" w:rsidR="00702C6F" w:rsidRPr="00F86EF6" w:rsidRDefault="00702C6F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A) Chesbrough, H. W. (2003b). Open innovation. Boston: Harvard Business School Press.</w:t>
            </w:r>
          </w:p>
          <w:p w14:paraId="6537D21D" w14:textId="733B0F6C" w:rsidR="00702C6F" w:rsidRPr="00F86EF6" w:rsidRDefault="00702C6F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A) Chesbrough, H. W., Vanhaverbeke, W. and West, J. (2006). Open innovation: Researching a new paradigm. Oxford University Press on Demand.</w:t>
            </w:r>
          </w:p>
          <w:p w14:paraId="2984842B" w14:textId="77777777" w:rsidR="00702C6F" w:rsidRPr="00F86EF6" w:rsidRDefault="00702C6F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Open Innovation and Lead User Innovation </w:t>
            </w:r>
            <w:hyperlink r:id="rId165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eoi.es/blogs/lauraambros/2012/02/09/open-innovation-and-lead-user-innovation/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5BCF3318" w14:textId="77777777" w:rsidR="00702C6F" w:rsidRPr="00F86EF6" w:rsidRDefault="00702C6F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What is User innovation? Explain User innovation, Define User innovation, Meaning of User innovation: </w:t>
            </w:r>
            <w:hyperlink r:id="rId166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xxBEkf7gte8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3:46)</w:t>
            </w:r>
          </w:p>
          <w:p w14:paraId="36E818E1" w14:textId="77777777" w:rsidR="00702C6F" w:rsidRPr="00F86EF6" w:rsidRDefault="00702C6F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Open Innovation vs. Open Source </w:t>
            </w:r>
            <w:hyperlink r:id="rId167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yh0dq-XSJNY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1:29)</w:t>
            </w:r>
          </w:p>
          <w:p w14:paraId="010F3E91" w14:textId="77777777" w:rsidR="00702C6F" w:rsidRPr="00F86EF6" w:rsidRDefault="00702C6F" w:rsidP="00C74611">
            <w:pPr>
              <w:pStyle w:val="Naslov21"/>
              <w:numPr>
                <w:ilvl w:val="0"/>
                <w:numId w:val="0"/>
              </w:numPr>
              <w:rPr>
                <w:rFonts w:ascii="Arial" w:hAnsi="Arial" w:cs="Arial"/>
                <w:lang w:val="en-GB"/>
              </w:rPr>
            </w:pPr>
          </w:p>
        </w:tc>
      </w:tr>
    </w:tbl>
    <w:p w14:paraId="6B24C826" w14:textId="77777777" w:rsidR="00702C6F" w:rsidRPr="00F86EF6" w:rsidRDefault="00702C6F" w:rsidP="00702C6F">
      <w:pPr>
        <w:rPr>
          <w:lang w:val="en-GB"/>
        </w:rPr>
      </w:pPr>
    </w:p>
    <w:p w14:paraId="7D1F4925" w14:textId="77777777" w:rsidR="00702C6F" w:rsidRPr="00F86EF6" w:rsidRDefault="00702C6F" w:rsidP="00702C6F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702C6F" w:rsidRPr="00F86EF6" w14:paraId="76E558C0" w14:textId="77777777" w:rsidTr="00C74611">
        <w:tc>
          <w:tcPr>
            <w:tcW w:w="1204" w:type="dxa"/>
          </w:tcPr>
          <w:p w14:paraId="34460DA6" w14:textId="77777777" w:rsidR="00702C6F" w:rsidRPr="00F86EF6" w:rsidRDefault="00702C6F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7E8660DC" w14:textId="77777777" w:rsidR="00702C6F" w:rsidRPr="00F86EF6" w:rsidRDefault="00702C6F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4C5A7647" wp14:editId="457864B3">
                  <wp:extent cx="675640" cy="675640"/>
                  <wp:effectExtent l="0" t="0" r="0" b="0"/>
                  <wp:docPr id="647" name="Grafika 647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043EC3AC" w14:textId="4EDCCAAE" w:rsidR="00702C6F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  <w:r w:rsidR="00702C6F" w:rsidRPr="00F86EF6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702C6F" w:rsidRPr="00F86EF6" w14:paraId="2CC2B3D8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578AB197" w14:textId="77777777" w:rsidR="00702C6F" w:rsidRPr="00F86EF6" w:rsidRDefault="00702C6F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27115724" w14:textId="507624BD" w:rsidR="00702C6F" w:rsidRDefault="005134A2" w:rsidP="00385D40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9B0553B" w14:textId="3C08577E" w:rsidR="00956813" w:rsidRPr="00F86EF6" w:rsidRDefault="00956813" w:rsidP="00956813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447A1F2A" w14:textId="77777777" w:rsidR="00702C6F" w:rsidRPr="00F86EF6" w:rsidRDefault="00702C6F" w:rsidP="00702C6F">
      <w:pPr>
        <w:rPr>
          <w:lang w:val="en-GB"/>
        </w:rPr>
      </w:pPr>
    </w:p>
    <w:p w14:paraId="71B19FE2" w14:textId="66E8A761" w:rsidR="00702C6F" w:rsidRPr="00F86EF6" w:rsidRDefault="00702C6F" w:rsidP="00244EB1">
      <w:pPr>
        <w:rPr>
          <w:lang w:val="en-GB"/>
        </w:rPr>
      </w:pPr>
    </w:p>
    <w:p w14:paraId="066A1A5F" w14:textId="77777777" w:rsidR="00702C6F" w:rsidRPr="00F86EF6" w:rsidRDefault="00702C6F" w:rsidP="00244EB1">
      <w:pPr>
        <w:rPr>
          <w:lang w:val="en-GB"/>
        </w:rPr>
      </w:pPr>
    </w:p>
    <w:p w14:paraId="2C0748F7" w14:textId="4733DFB3" w:rsidR="00050D20" w:rsidRPr="00F86EF6" w:rsidRDefault="00050D20">
      <w:pPr>
        <w:jc w:val="left"/>
        <w:rPr>
          <w:b/>
          <w:caps/>
          <w:sz w:val="32"/>
          <w:szCs w:val="32"/>
          <w:lang w:val="en-GB"/>
        </w:rPr>
      </w:pPr>
    </w:p>
    <w:p w14:paraId="2A27635F" w14:textId="3A1E9C90" w:rsidR="00244EB1" w:rsidRPr="00F86EF6" w:rsidRDefault="009F14F1" w:rsidP="00AC4A37">
      <w:pPr>
        <w:pStyle w:val="Heading1"/>
        <w:numPr>
          <w:ilvl w:val="0"/>
          <w:numId w:val="9"/>
        </w:numPr>
      </w:pPr>
      <w:bookmarkStart w:id="122" w:name="_Toc75162219"/>
      <w:r>
        <w:t>TEORIJA I PRAKSA KRAUDSOURCINGA</w:t>
      </w:r>
      <w:bookmarkEnd w:id="122"/>
    </w:p>
    <w:p w14:paraId="219439E1" w14:textId="7EDB2E4B" w:rsidR="00244EB1" w:rsidRPr="00F86EF6" w:rsidRDefault="00244EB1" w:rsidP="00244EB1">
      <w:pPr>
        <w:rPr>
          <w:lang w:val="en-GB"/>
        </w:rPr>
      </w:pPr>
    </w:p>
    <w:p w14:paraId="18473DEB" w14:textId="77777777" w:rsidR="003E397F" w:rsidRPr="00F86EF6" w:rsidRDefault="003E397F" w:rsidP="003E397F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3E397F" w:rsidRPr="00F86EF6" w14:paraId="1D285175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001F0E3B" w14:textId="77777777" w:rsidR="003E397F" w:rsidRPr="00F86EF6" w:rsidRDefault="003E397F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11A83CAE" wp14:editId="7E2C9A8D">
                  <wp:extent cx="675640" cy="675640"/>
                  <wp:effectExtent l="0" t="0" r="0" b="0"/>
                  <wp:docPr id="648" name="Grafika 648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4271A734" w14:textId="2708E98B" w:rsidR="003E397F" w:rsidRPr="00F86EF6" w:rsidRDefault="00385D4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3E397F" w:rsidRPr="00F86EF6" w14:paraId="20C8079E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03735C62" w14:textId="77777777" w:rsidR="00956813" w:rsidRDefault="00956813" w:rsidP="00385D40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2BE0C244" w14:textId="7BABC615" w:rsidR="00385D40" w:rsidRDefault="00385D40" w:rsidP="00385D40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68896A77" w14:textId="569D040D" w:rsidR="00385D40" w:rsidRDefault="005134A2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95681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7AC6472C" w14:textId="77777777" w:rsidR="00385D40" w:rsidRDefault="00385D40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3A54B10" w14:textId="017D4724" w:rsidR="00385D40" w:rsidRDefault="005134A2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2F1993E7" w14:textId="7A8644D8" w:rsidR="00167B2E" w:rsidRPr="00385D40" w:rsidRDefault="00385D40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="00956813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D5213A3" w14:textId="77777777" w:rsidR="003E397F" w:rsidRPr="00F86EF6" w:rsidRDefault="003E397F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34D9031A" w14:textId="77777777" w:rsidR="003E397F" w:rsidRPr="00F86EF6" w:rsidRDefault="003E397F" w:rsidP="003E397F">
      <w:pPr>
        <w:rPr>
          <w:lang w:val="en-GB"/>
        </w:rPr>
      </w:pPr>
    </w:p>
    <w:p w14:paraId="0458D9F6" w14:textId="77777777" w:rsidR="003E397F" w:rsidRPr="00F86EF6" w:rsidRDefault="003E397F" w:rsidP="003E397F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811"/>
      </w:tblGrid>
      <w:tr w:rsidR="003E397F" w:rsidRPr="00F86EF6" w14:paraId="7F18CCF5" w14:textId="77777777" w:rsidTr="00C74611">
        <w:tc>
          <w:tcPr>
            <w:tcW w:w="1261" w:type="dxa"/>
            <w:vAlign w:val="center"/>
          </w:tcPr>
          <w:p w14:paraId="5FAE59DA" w14:textId="77777777" w:rsidR="003E397F" w:rsidRPr="00F86EF6" w:rsidRDefault="003E397F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10320E09" wp14:editId="6B5117A7">
                  <wp:extent cx="664028" cy="664028"/>
                  <wp:effectExtent l="0" t="0" r="0" b="0"/>
                  <wp:docPr id="649" name="Grafika 649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6" w:type="dxa"/>
            <w:shd w:val="clear" w:color="auto" w:fill="A8D08D" w:themeFill="accent6" w:themeFillTint="99"/>
            <w:vAlign w:val="center"/>
          </w:tcPr>
          <w:p w14:paraId="3EB9F5D5" w14:textId="39C6A911" w:rsidR="003E397F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3E397F" w:rsidRPr="00F86EF6" w14:paraId="19FBC1D2" w14:textId="77777777" w:rsidTr="00C74611">
        <w:tc>
          <w:tcPr>
            <w:tcW w:w="9237" w:type="dxa"/>
            <w:gridSpan w:val="2"/>
            <w:shd w:val="clear" w:color="auto" w:fill="E2EFD9" w:themeFill="accent6" w:themeFillTint="33"/>
            <w:vAlign w:val="center"/>
          </w:tcPr>
          <w:p w14:paraId="757BD860" w14:textId="77777777" w:rsidR="003E397F" w:rsidRPr="00F86EF6" w:rsidRDefault="003E397F" w:rsidP="00C74611">
            <w:pPr>
              <w:rPr>
                <w:lang w:val="en-GB"/>
              </w:rPr>
            </w:pPr>
          </w:p>
          <w:p w14:paraId="2B28C101" w14:textId="77777777" w:rsidR="003E397F" w:rsidRPr="00F86EF6" w:rsidRDefault="003E397F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Brabham, D. C. (2013). Crowdsourcing. </w:t>
            </w:r>
            <w:proofErr w:type="spellStart"/>
            <w:r w:rsidRPr="00F86EF6">
              <w:rPr>
                <w:lang w:val="en-GB"/>
              </w:rPr>
              <w:t>Mit</w:t>
            </w:r>
            <w:proofErr w:type="spellEnd"/>
            <w:r w:rsidRPr="00F86EF6">
              <w:rPr>
                <w:lang w:val="en-GB"/>
              </w:rPr>
              <w:t xml:space="preserve"> Press.</w:t>
            </w:r>
          </w:p>
          <w:p w14:paraId="55810D04" w14:textId="77777777" w:rsidR="003E397F" w:rsidRPr="00F86EF6" w:rsidRDefault="003E397F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Crowdsourcing </w:t>
            </w:r>
            <w:hyperlink r:id="rId168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investopedia.com/terms/c/crowdsourcing.asp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52DD417F" w14:textId="77777777" w:rsidR="003E397F" w:rsidRPr="00F86EF6" w:rsidRDefault="003E397F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What is Crowdsourcing? </w:t>
            </w:r>
            <w:hyperlink r:id="rId169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AkwhUOQ3nYg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2:02)</w:t>
            </w:r>
          </w:p>
          <w:p w14:paraId="0D268652" w14:textId="77777777" w:rsidR="003E397F" w:rsidRPr="00F86EF6" w:rsidRDefault="003E397F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6A475A72" w14:textId="77777777" w:rsidR="003E397F" w:rsidRPr="00F86EF6" w:rsidRDefault="003E397F" w:rsidP="003E397F">
      <w:pPr>
        <w:rPr>
          <w:lang w:val="en-GB"/>
        </w:rPr>
      </w:pPr>
    </w:p>
    <w:p w14:paraId="4E65BA5A" w14:textId="77777777" w:rsidR="003E397F" w:rsidRPr="00F86EF6" w:rsidRDefault="003E397F" w:rsidP="003E397F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3E397F" w:rsidRPr="00F86EF6" w14:paraId="1247F062" w14:textId="77777777" w:rsidTr="00C74611">
        <w:tc>
          <w:tcPr>
            <w:tcW w:w="1204" w:type="dxa"/>
          </w:tcPr>
          <w:p w14:paraId="2FAB00F6" w14:textId="77777777" w:rsidR="003E397F" w:rsidRPr="00F86EF6" w:rsidRDefault="003E397F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4E50B748" w14:textId="77777777" w:rsidR="003E397F" w:rsidRPr="00F86EF6" w:rsidRDefault="003E397F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21055E33" wp14:editId="65FBA02B">
                  <wp:extent cx="675640" cy="675640"/>
                  <wp:effectExtent l="0" t="0" r="0" b="0"/>
                  <wp:docPr id="650" name="Grafika 650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09941DCD" w14:textId="605968DA" w:rsidR="003E397F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3E397F" w:rsidRPr="00F86EF6" w14:paraId="4C2DBC93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6CDD87D6" w14:textId="77777777" w:rsidR="003E397F" w:rsidRPr="00F86EF6" w:rsidRDefault="003E397F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459149AD" w14:textId="0C3D1805" w:rsidR="003E397F" w:rsidRDefault="005134A2" w:rsidP="00385D40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80CBFFA" w14:textId="0C0C0E67" w:rsidR="00956813" w:rsidRPr="00F86EF6" w:rsidRDefault="00956813" w:rsidP="00956813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0D54FF0F" w14:textId="77777777" w:rsidR="00050D20" w:rsidRPr="00F86EF6" w:rsidRDefault="00050D20">
      <w:pPr>
        <w:jc w:val="left"/>
        <w:rPr>
          <w:b/>
          <w:caps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3047D631" w14:textId="6EC1E9E8" w:rsidR="00244EB1" w:rsidRPr="009F14F1" w:rsidRDefault="009F14F1" w:rsidP="00AC4A37">
      <w:pPr>
        <w:pStyle w:val="Heading1"/>
        <w:numPr>
          <w:ilvl w:val="0"/>
          <w:numId w:val="9"/>
        </w:numPr>
      </w:pPr>
      <w:bookmarkStart w:id="123" w:name="_Toc75162220"/>
      <w:r w:rsidRPr="009F14F1">
        <w:lastRenderedPageBreak/>
        <w:t>ODABIR PRAVOG ALATA ZA O</w:t>
      </w:r>
      <w:r>
        <w:t>TVORENE INOVACIJE</w:t>
      </w:r>
      <w:bookmarkEnd w:id="123"/>
    </w:p>
    <w:p w14:paraId="36807F5F" w14:textId="034BE248" w:rsidR="00244EB1" w:rsidRPr="009F14F1" w:rsidRDefault="00244EB1" w:rsidP="00244EB1">
      <w:pPr>
        <w:rPr>
          <w:lang w:val="it-IT"/>
        </w:rPr>
      </w:pPr>
    </w:p>
    <w:p w14:paraId="4FFBEF3C" w14:textId="77777777" w:rsidR="00167B2E" w:rsidRPr="009F14F1" w:rsidRDefault="00167B2E" w:rsidP="00167B2E">
      <w:pPr>
        <w:rPr>
          <w:lang w:val="it-IT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167B2E" w:rsidRPr="00F86EF6" w14:paraId="1B1FB762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0F15C0E5" w14:textId="77777777" w:rsidR="00167B2E" w:rsidRPr="00F86EF6" w:rsidRDefault="00167B2E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3AA4580D" wp14:editId="4DD2C922">
                  <wp:extent cx="675640" cy="675640"/>
                  <wp:effectExtent l="0" t="0" r="0" b="0"/>
                  <wp:docPr id="651" name="Grafika 651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5095BA7A" w14:textId="2A5941B9" w:rsidR="00167B2E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</w:p>
        </w:tc>
      </w:tr>
      <w:tr w:rsidR="00167B2E" w:rsidRPr="00F86EF6" w14:paraId="1D44A777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48263AAC" w14:textId="77777777" w:rsidR="00E77E60" w:rsidRDefault="00E77E60" w:rsidP="00385D40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18385ADE" w14:textId="7DA5A415" w:rsidR="00385D40" w:rsidRDefault="00385D40" w:rsidP="00385D40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4502C64C" w14:textId="0EF5D451" w:rsidR="00385D40" w:rsidRDefault="005134A2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67E2EAC" w14:textId="77777777" w:rsidR="00385D40" w:rsidRDefault="00385D40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4995A77" w14:textId="243F3FD1" w:rsidR="00385D40" w:rsidRPr="00385D40" w:rsidRDefault="00385D40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61636E5" w14:textId="77777777" w:rsidR="00167B2E" w:rsidRPr="00385D40" w:rsidRDefault="00167B2E" w:rsidP="00385D40">
            <w:pPr>
              <w:ind w:left="360"/>
              <w:rPr>
                <w:lang w:val="en-GB"/>
              </w:rPr>
            </w:pPr>
          </w:p>
        </w:tc>
      </w:tr>
    </w:tbl>
    <w:p w14:paraId="6DD94383" w14:textId="77777777" w:rsidR="00167B2E" w:rsidRPr="00F86EF6" w:rsidRDefault="00167B2E" w:rsidP="00167B2E">
      <w:pPr>
        <w:rPr>
          <w:lang w:val="en-GB"/>
        </w:rPr>
      </w:pPr>
    </w:p>
    <w:p w14:paraId="42FFFD23" w14:textId="77777777" w:rsidR="00167B2E" w:rsidRPr="00F86EF6" w:rsidRDefault="00167B2E" w:rsidP="00167B2E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811"/>
      </w:tblGrid>
      <w:tr w:rsidR="00167B2E" w:rsidRPr="00F86EF6" w14:paraId="606D4537" w14:textId="77777777" w:rsidTr="00C74611">
        <w:tc>
          <w:tcPr>
            <w:tcW w:w="1261" w:type="dxa"/>
            <w:vAlign w:val="center"/>
          </w:tcPr>
          <w:p w14:paraId="719F0DFD" w14:textId="77777777" w:rsidR="00167B2E" w:rsidRPr="00F86EF6" w:rsidRDefault="00167B2E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2A7AF219" wp14:editId="49A66D44">
                  <wp:extent cx="664028" cy="664028"/>
                  <wp:effectExtent l="0" t="0" r="0" b="0"/>
                  <wp:docPr id="652" name="Grafika 652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6" w:type="dxa"/>
            <w:shd w:val="clear" w:color="auto" w:fill="A8D08D" w:themeFill="accent6" w:themeFillTint="99"/>
            <w:vAlign w:val="center"/>
          </w:tcPr>
          <w:p w14:paraId="7DE8A0C9" w14:textId="582FE29F" w:rsidR="00167B2E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167B2E" w:rsidRPr="00F86EF6" w14:paraId="236C7071" w14:textId="77777777" w:rsidTr="00C74611">
        <w:tc>
          <w:tcPr>
            <w:tcW w:w="9237" w:type="dxa"/>
            <w:gridSpan w:val="2"/>
            <w:shd w:val="clear" w:color="auto" w:fill="E2EFD9" w:themeFill="accent6" w:themeFillTint="33"/>
            <w:vAlign w:val="center"/>
          </w:tcPr>
          <w:p w14:paraId="5B05351B" w14:textId="77777777" w:rsidR="00167B2E" w:rsidRPr="00F86EF6" w:rsidRDefault="00167B2E" w:rsidP="00C74611">
            <w:pPr>
              <w:rPr>
                <w:lang w:val="en-GB"/>
              </w:rPr>
            </w:pPr>
          </w:p>
          <w:p w14:paraId="71D33CC0" w14:textId="77777777" w:rsidR="00167B2E" w:rsidRPr="00F86EF6" w:rsidRDefault="00167B2E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A) Chesbrough, H. W. (2003a). Open innovation: The new imperative for creating and profiting from technology. Harvard Business Press.</w:t>
            </w:r>
          </w:p>
          <w:p w14:paraId="4FCE79D3" w14:textId="77777777" w:rsidR="00167B2E" w:rsidRPr="00F86EF6" w:rsidRDefault="00167B2E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A) Chesbrough, H. W. (2003b). Open innovation. Boston: Harvard Business School Press.</w:t>
            </w:r>
          </w:p>
          <w:p w14:paraId="3F247908" w14:textId="700070A4" w:rsidR="00167B2E" w:rsidRPr="00F86EF6" w:rsidRDefault="00167B2E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A) Chesbrough, H. W., Vanhaverbeke, W. and West, J. (2006). Open innovation: Researching a new paradigm. Oxford University Press on Demand.</w:t>
            </w:r>
          </w:p>
          <w:p w14:paraId="7543F887" w14:textId="77777777" w:rsidR="00167B2E" w:rsidRPr="00F86EF6" w:rsidRDefault="00167B2E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Open Innovation Platforms - What are There and How to Choose One</w:t>
            </w:r>
          </w:p>
          <w:p w14:paraId="4BA23DF7" w14:textId="77777777" w:rsidR="00167B2E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70" w:history="1">
              <w:r w:rsidR="00167B2E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viima.com/the-innovation-archive/open-innovation-platforms-what-are-there-and-how-to-choose-the-right-one</w:t>
              </w:r>
            </w:hyperlink>
            <w:r w:rsidR="00167B2E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2A300E5D" w14:textId="77777777" w:rsidR="00167B2E" w:rsidRPr="00F86EF6" w:rsidRDefault="00167B2E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20 Best Innovation Management Tools – Choosing the Right One</w:t>
            </w:r>
          </w:p>
          <w:p w14:paraId="10A3D344" w14:textId="77777777" w:rsidR="00167B2E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71" w:history="1">
              <w:r w:rsidR="00167B2E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viima.com/the-innovation-archive/20-best-innovation-management-tools-choosing-the-right-one</w:t>
              </w:r>
            </w:hyperlink>
            <w:r w:rsidR="00167B2E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77EC8422" w14:textId="77777777" w:rsidR="00167B2E" w:rsidRPr="00F86EF6" w:rsidRDefault="00167B2E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How to select the right Open Innovation platform for your business</w:t>
            </w:r>
          </w:p>
          <w:p w14:paraId="4796018A" w14:textId="77777777" w:rsidR="00167B2E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72" w:history="1">
              <w:r w:rsidR="00167B2E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ennomotive.com/open-innovation-platform</w:t>
              </w:r>
            </w:hyperlink>
          </w:p>
          <w:p w14:paraId="60C5E844" w14:textId="77777777" w:rsidR="00167B2E" w:rsidRPr="00F86EF6" w:rsidRDefault="00167B2E" w:rsidP="00C74611">
            <w:pPr>
              <w:pStyle w:val="Naslov21"/>
              <w:numPr>
                <w:ilvl w:val="0"/>
                <w:numId w:val="0"/>
              </w:numPr>
              <w:ind w:left="360"/>
              <w:rPr>
                <w:rFonts w:ascii="Arial" w:hAnsi="Arial" w:cs="Arial"/>
                <w:lang w:val="en-GB"/>
              </w:rPr>
            </w:pPr>
          </w:p>
        </w:tc>
      </w:tr>
    </w:tbl>
    <w:p w14:paraId="12225C92" w14:textId="77777777" w:rsidR="00167B2E" w:rsidRPr="00F86EF6" w:rsidRDefault="00167B2E" w:rsidP="00167B2E">
      <w:pPr>
        <w:rPr>
          <w:lang w:val="en-GB"/>
        </w:rPr>
      </w:pPr>
    </w:p>
    <w:p w14:paraId="4B460563" w14:textId="77777777" w:rsidR="00167B2E" w:rsidRPr="00F86EF6" w:rsidRDefault="00167B2E" w:rsidP="00167B2E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167B2E" w:rsidRPr="00F86EF6" w14:paraId="20068573" w14:textId="77777777" w:rsidTr="00C74611">
        <w:tc>
          <w:tcPr>
            <w:tcW w:w="1204" w:type="dxa"/>
          </w:tcPr>
          <w:p w14:paraId="58497138" w14:textId="77777777" w:rsidR="00167B2E" w:rsidRPr="00F86EF6" w:rsidRDefault="00167B2E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14894B69" w14:textId="77777777" w:rsidR="00167B2E" w:rsidRPr="00F86EF6" w:rsidRDefault="00167B2E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10BAAEC9" wp14:editId="64D009C4">
                  <wp:extent cx="675640" cy="675640"/>
                  <wp:effectExtent l="0" t="0" r="0" b="0"/>
                  <wp:docPr id="653" name="Grafika 653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721EBB5B" w14:textId="7F21A37A" w:rsidR="00167B2E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167B2E" w:rsidRPr="00F86EF6" w14:paraId="4D406660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353A5C21" w14:textId="77777777" w:rsidR="00167B2E" w:rsidRPr="00F86EF6" w:rsidRDefault="00167B2E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5637310C" w14:textId="09E2B437" w:rsidR="00385D40" w:rsidRPr="00385D40" w:rsidRDefault="005134A2" w:rsidP="00385D40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5D1DC3D" w14:textId="6FE26D59" w:rsidR="00167B2E" w:rsidRPr="00F86EF6" w:rsidRDefault="00385D40" w:rsidP="00385D40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zlag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zajedničk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studenat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aktič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imje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oslovnog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modela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A3B579E" w14:textId="77777777" w:rsidR="00167B2E" w:rsidRDefault="0036590F" w:rsidP="0036590F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715E007" w14:textId="2FDA715A" w:rsidR="00E77E60" w:rsidRPr="00F86EF6" w:rsidRDefault="00E77E60" w:rsidP="00E77E6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334AF044" w14:textId="77777777" w:rsidR="00167B2E" w:rsidRPr="00F86EF6" w:rsidRDefault="00167B2E" w:rsidP="00244EB1">
      <w:pPr>
        <w:rPr>
          <w:lang w:val="en-GB"/>
        </w:rPr>
      </w:pPr>
    </w:p>
    <w:p w14:paraId="6B35CD87" w14:textId="24610012" w:rsidR="00244EB1" w:rsidRPr="009F14F1" w:rsidRDefault="009F14F1" w:rsidP="00AC4A37">
      <w:pPr>
        <w:pStyle w:val="Heading1"/>
        <w:numPr>
          <w:ilvl w:val="0"/>
          <w:numId w:val="9"/>
        </w:numPr>
      </w:pPr>
      <w:bookmarkStart w:id="124" w:name="_Toc75162221"/>
      <w:r w:rsidRPr="009F14F1">
        <w:lastRenderedPageBreak/>
        <w:t>POSLOVNI MODELI I OTVORENE I</w:t>
      </w:r>
      <w:r>
        <w:t>NOVACIJE</w:t>
      </w:r>
      <w:bookmarkEnd w:id="124"/>
    </w:p>
    <w:p w14:paraId="041BA8F1" w14:textId="02EEAACE" w:rsidR="00244EB1" w:rsidRPr="009F14F1" w:rsidRDefault="00244EB1" w:rsidP="00244EB1">
      <w:pPr>
        <w:rPr>
          <w:lang w:val="it-IT"/>
        </w:rPr>
      </w:pPr>
    </w:p>
    <w:p w14:paraId="3D7C002E" w14:textId="77777777" w:rsidR="00045D2C" w:rsidRPr="009F14F1" w:rsidRDefault="00045D2C" w:rsidP="00045D2C">
      <w:pPr>
        <w:rPr>
          <w:lang w:val="it-IT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045D2C" w:rsidRPr="00F86EF6" w14:paraId="6E3E5E76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591FCC56" w14:textId="77777777" w:rsidR="00045D2C" w:rsidRPr="00F86EF6" w:rsidRDefault="00045D2C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15972D57" wp14:editId="63B33254">
                  <wp:extent cx="675640" cy="675640"/>
                  <wp:effectExtent l="0" t="0" r="0" b="0"/>
                  <wp:docPr id="654" name="Grafika 654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33EEE119" w14:textId="200B8C6D" w:rsidR="00045D2C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</w:p>
        </w:tc>
      </w:tr>
      <w:tr w:rsidR="00045D2C" w:rsidRPr="00F86EF6" w14:paraId="282842CD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2F96F861" w14:textId="77777777" w:rsidR="00E77E60" w:rsidRDefault="00E77E60" w:rsidP="00385D40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6BF31395" w14:textId="4DC364D3" w:rsidR="00385D40" w:rsidRDefault="00385D40" w:rsidP="00385D40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67433137" w14:textId="7E03DCE9" w:rsidR="00385D40" w:rsidRDefault="005134A2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7C3EF03" w14:textId="77777777" w:rsidR="00385D40" w:rsidRDefault="00385D40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2B50C5F" w14:textId="40604387" w:rsidR="00385D40" w:rsidRDefault="005134A2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385D40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508C0F00" w14:textId="7E691A0C" w:rsidR="00045D2C" w:rsidRPr="00385D40" w:rsidRDefault="00385D40" w:rsidP="00385D40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</w:tc>
      </w:tr>
    </w:tbl>
    <w:p w14:paraId="2B97771C" w14:textId="77777777" w:rsidR="00045D2C" w:rsidRPr="00F86EF6" w:rsidRDefault="00045D2C" w:rsidP="00045D2C">
      <w:pPr>
        <w:rPr>
          <w:lang w:val="en-GB"/>
        </w:rPr>
      </w:pPr>
    </w:p>
    <w:p w14:paraId="6CC12F55" w14:textId="77777777" w:rsidR="00045D2C" w:rsidRPr="00F86EF6" w:rsidRDefault="00045D2C" w:rsidP="00045D2C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811"/>
      </w:tblGrid>
      <w:tr w:rsidR="00045D2C" w:rsidRPr="00F86EF6" w14:paraId="0EB9B654" w14:textId="77777777" w:rsidTr="00C74611">
        <w:tc>
          <w:tcPr>
            <w:tcW w:w="1261" w:type="dxa"/>
            <w:vAlign w:val="center"/>
          </w:tcPr>
          <w:p w14:paraId="4A41B8A1" w14:textId="77777777" w:rsidR="00045D2C" w:rsidRPr="00F86EF6" w:rsidRDefault="00045D2C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6C9EBB8C" wp14:editId="208DCD71">
                  <wp:extent cx="664028" cy="664028"/>
                  <wp:effectExtent l="0" t="0" r="0" b="0"/>
                  <wp:docPr id="655" name="Grafika 655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6" w:type="dxa"/>
            <w:shd w:val="clear" w:color="auto" w:fill="A8D08D" w:themeFill="accent6" w:themeFillTint="99"/>
            <w:vAlign w:val="center"/>
          </w:tcPr>
          <w:p w14:paraId="5654CFEE" w14:textId="22F27E71" w:rsidR="00045D2C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045D2C" w:rsidRPr="00F86EF6" w14:paraId="12EA0B58" w14:textId="77777777" w:rsidTr="00C74611">
        <w:tc>
          <w:tcPr>
            <w:tcW w:w="9237" w:type="dxa"/>
            <w:gridSpan w:val="2"/>
            <w:shd w:val="clear" w:color="auto" w:fill="E2EFD9" w:themeFill="accent6" w:themeFillTint="33"/>
            <w:vAlign w:val="center"/>
          </w:tcPr>
          <w:p w14:paraId="05947854" w14:textId="77777777" w:rsidR="00045D2C" w:rsidRPr="00F86EF6" w:rsidRDefault="00045D2C" w:rsidP="00C74611">
            <w:pPr>
              <w:rPr>
                <w:lang w:val="en-GB"/>
              </w:rPr>
            </w:pPr>
          </w:p>
          <w:p w14:paraId="2BD8F0C1" w14:textId="4F7804B5" w:rsidR="00045D2C" w:rsidRPr="00F86EF6" w:rsidRDefault="00045D2C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Baden-Fuller, C. </w:t>
            </w:r>
            <w:r w:rsidR="00E55EF8" w:rsidRPr="00F86EF6">
              <w:rPr>
                <w:lang w:val="en-GB"/>
              </w:rPr>
              <w:t>and</w:t>
            </w:r>
            <w:r w:rsidRPr="00F86EF6">
              <w:rPr>
                <w:lang w:val="en-GB"/>
              </w:rPr>
              <w:t xml:space="preserve"> Morgan, M. S. (2010). Business models as models. Long range planning, 43(2-3), 156-171.</w:t>
            </w:r>
          </w:p>
          <w:p w14:paraId="3C98E578" w14:textId="77777777" w:rsidR="00045D2C" w:rsidRPr="00F86EF6" w:rsidRDefault="00045D2C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Business models for open innovation: Matching heterogeneous open innovation strategies with business model dimensions</w:t>
            </w:r>
          </w:p>
          <w:p w14:paraId="50A7FFC3" w14:textId="77777777" w:rsidR="00045D2C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73" w:history="1">
              <w:r w:rsidR="00045D2C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sciencedirect.com/science/article/abs/pii/S0263237314001248</w:t>
              </w:r>
            </w:hyperlink>
            <w:r w:rsidR="00045D2C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580BCD81" w14:textId="77777777" w:rsidR="00045D2C" w:rsidRPr="00F86EF6" w:rsidRDefault="00045D2C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Open Innovation and Open Business Models: A new approach to industrial innovation</w:t>
            </w:r>
          </w:p>
          <w:p w14:paraId="57D7BCC2" w14:textId="77777777" w:rsidR="00045D2C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74" w:history="1">
              <w:r w:rsidR="00045D2C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oecd.org/science/inno/37915612.pdf</w:t>
              </w:r>
            </w:hyperlink>
            <w:r w:rsidR="00045D2C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0A7131BA" w14:textId="77777777" w:rsidR="00045D2C" w:rsidRPr="00F86EF6" w:rsidRDefault="00045D2C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Open Innovation to Business Model: New Perspective to connect between technology and market </w:t>
            </w:r>
            <w:hyperlink r:id="rId175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journals.sagepub.com/doi/abs/10.1177/0971721816661784</w:t>
              </w:r>
            </w:hyperlink>
          </w:p>
          <w:p w14:paraId="338D587B" w14:textId="77777777" w:rsidR="00045D2C" w:rsidRPr="00F86EF6" w:rsidRDefault="00045D2C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The Explainer: What is a Business Model? </w:t>
            </w:r>
            <w:hyperlink r:id="rId176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_C-vGu2mL38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2:04)</w:t>
            </w:r>
          </w:p>
          <w:p w14:paraId="50882B18" w14:textId="77777777" w:rsidR="00045D2C" w:rsidRPr="00F86EF6" w:rsidRDefault="00045D2C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37C1D75B" w14:textId="77777777" w:rsidR="00045D2C" w:rsidRPr="00F86EF6" w:rsidRDefault="00045D2C" w:rsidP="00045D2C">
      <w:pPr>
        <w:rPr>
          <w:lang w:val="en-GB"/>
        </w:rPr>
      </w:pPr>
    </w:p>
    <w:p w14:paraId="226F943A" w14:textId="77777777" w:rsidR="00045D2C" w:rsidRPr="00F86EF6" w:rsidRDefault="00045D2C" w:rsidP="00045D2C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045D2C" w:rsidRPr="00F86EF6" w14:paraId="5E83A277" w14:textId="77777777" w:rsidTr="00C74611">
        <w:tc>
          <w:tcPr>
            <w:tcW w:w="1204" w:type="dxa"/>
          </w:tcPr>
          <w:p w14:paraId="2D964A91" w14:textId="77777777" w:rsidR="00045D2C" w:rsidRPr="00F86EF6" w:rsidRDefault="00045D2C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79B759D0" w14:textId="77777777" w:rsidR="00045D2C" w:rsidRPr="00F86EF6" w:rsidRDefault="00045D2C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B0F2AF5" wp14:editId="0FF00114">
                  <wp:extent cx="675640" cy="675640"/>
                  <wp:effectExtent l="0" t="0" r="0" b="0"/>
                  <wp:docPr id="656" name="Grafika 656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09FD8929" w14:textId="5E1367AB" w:rsidR="00045D2C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045D2C" w:rsidRPr="00F86EF6" w14:paraId="44351738" w14:textId="77777777" w:rsidTr="00E77E60">
        <w:trPr>
          <w:trHeight w:val="849"/>
        </w:trPr>
        <w:tc>
          <w:tcPr>
            <w:tcW w:w="9284" w:type="dxa"/>
            <w:gridSpan w:val="2"/>
            <w:shd w:val="clear" w:color="auto" w:fill="FFF2CC" w:themeFill="accent4" w:themeFillTint="33"/>
          </w:tcPr>
          <w:p w14:paraId="7AFC8E63" w14:textId="77777777" w:rsidR="00045D2C" w:rsidRPr="00F86EF6" w:rsidRDefault="00045D2C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29F8070F" w14:textId="77777777" w:rsidR="00045D2C" w:rsidRDefault="00AB7C19" w:rsidP="00AB7C19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>Ispit</w:t>
            </w:r>
            <w:proofErr w:type="spellEnd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 xml:space="preserve"> s </w:t>
            </w:r>
            <w:proofErr w:type="spellStart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>višestrukim</w:t>
            </w:r>
            <w:proofErr w:type="spellEnd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>izborom</w:t>
            </w:r>
            <w:proofErr w:type="spellEnd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 xml:space="preserve"> s </w:t>
            </w:r>
            <w:proofErr w:type="spellStart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>naglaskom</w:t>
            </w:r>
            <w:proofErr w:type="spellEnd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>teoriju</w:t>
            </w:r>
            <w:proofErr w:type="spellEnd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 xml:space="preserve"> - </w:t>
            </w:r>
            <w:proofErr w:type="spellStart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>napisan</w:t>
            </w:r>
            <w:proofErr w:type="spellEnd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>kao</w:t>
            </w:r>
            <w:proofErr w:type="spellEnd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>kolokvij</w:t>
            </w:r>
            <w:proofErr w:type="spellEnd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>kraju</w:t>
            </w:r>
            <w:proofErr w:type="spellEnd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>svakog</w:t>
            </w:r>
            <w:proofErr w:type="spellEnd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>poglavlja</w:t>
            </w:r>
            <w:proofErr w:type="spellEnd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>kao</w:t>
            </w:r>
            <w:proofErr w:type="spellEnd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>završni</w:t>
            </w:r>
            <w:proofErr w:type="spellEnd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>ispit</w:t>
            </w:r>
            <w:proofErr w:type="spellEnd"/>
            <w:r w:rsidRP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B43D452" w14:textId="6BA4BD1E" w:rsidR="00E77E60" w:rsidRPr="00E77E60" w:rsidRDefault="00E77E60" w:rsidP="00E77E6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2210BDCD" w14:textId="77777777" w:rsidR="00050D20" w:rsidRPr="00F86EF6" w:rsidRDefault="00050D20">
      <w:pPr>
        <w:jc w:val="left"/>
        <w:rPr>
          <w:b/>
          <w:caps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11C376BB" w14:textId="7794C388" w:rsidR="00244EB1" w:rsidRPr="00F86EF6" w:rsidRDefault="009F14F1" w:rsidP="00AC4A37">
      <w:pPr>
        <w:pStyle w:val="Heading1"/>
        <w:numPr>
          <w:ilvl w:val="0"/>
          <w:numId w:val="9"/>
        </w:numPr>
      </w:pPr>
      <w:bookmarkStart w:id="125" w:name="_Toc75162222"/>
      <w:r>
        <w:lastRenderedPageBreak/>
        <w:t>ZAJEDNIČKO STVARANJE</w:t>
      </w:r>
      <w:bookmarkEnd w:id="125"/>
    </w:p>
    <w:p w14:paraId="58821D2E" w14:textId="77777777" w:rsidR="00FF5D1F" w:rsidRPr="00F86EF6" w:rsidRDefault="00FF5D1F" w:rsidP="00FF5D1F">
      <w:pPr>
        <w:rPr>
          <w:lang w:val="en-GB"/>
        </w:rPr>
      </w:pPr>
    </w:p>
    <w:p w14:paraId="12A66107" w14:textId="77777777" w:rsidR="00FF5D1F" w:rsidRPr="00F86EF6" w:rsidRDefault="00FF5D1F" w:rsidP="00FF5D1F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FF5D1F" w:rsidRPr="00F86EF6" w14:paraId="11E44E4C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13E511ED" w14:textId="77777777" w:rsidR="00FF5D1F" w:rsidRPr="00F86EF6" w:rsidRDefault="00FF5D1F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2CA2004A" wp14:editId="5DF1E9C1">
                  <wp:extent cx="675640" cy="675640"/>
                  <wp:effectExtent l="0" t="0" r="0" b="0"/>
                  <wp:docPr id="657" name="Grafika 657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55ED7668" w14:textId="68B4EC2F" w:rsidR="00FF5D1F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</w:p>
        </w:tc>
      </w:tr>
      <w:tr w:rsidR="00FF5D1F" w:rsidRPr="00F86EF6" w14:paraId="79755769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7566913E" w14:textId="77777777" w:rsidR="00E77E60" w:rsidRDefault="00E77E60" w:rsidP="00840CD5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2901EDDF" w14:textId="7ADEFE77" w:rsidR="00840CD5" w:rsidRDefault="00840CD5" w:rsidP="00840CD5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4A0F4221" w14:textId="05EA9E69" w:rsidR="00840CD5" w:rsidRDefault="005134A2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4668B5B8" w14:textId="77777777" w:rsidR="00840CD5" w:rsidRDefault="00840CD5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C7C441A" w14:textId="7AE5BB5F" w:rsidR="00840CD5" w:rsidRDefault="005134A2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3CED5F7F" w14:textId="26537A05" w:rsidR="00FF5D1F" w:rsidRPr="00840CD5" w:rsidRDefault="00840CD5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</w:tc>
      </w:tr>
    </w:tbl>
    <w:p w14:paraId="25A753E7" w14:textId="774E3910" w:rsidR="00FF5D1F" w:rsidRPr="00F86EF6" w:rsidRDefault="00FF5D1F" w:rsidP="00FF5D1F">
      <w:pPr>
        <w:rPr>
          <w:lang w:val="en-GB"/>
        </w:rPr>
      </w:pPr>
    </w:p>
    <w:p w14:paraId="0EF0019E" w14:textId="77777777" w:rsidR="00050D20" w:rsidRPr="00F86EF6" w:rsidRDefault="00050D20" w:rsidP="00FF5D1F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811"/>
      </w:tblGrid>
      <w:tr w:rsidR="00FF5D1F" w:rsidRPr="00F86EF6" w14:paraId="4F9A78E7" w14:textId="77777777" w:rsidTr="00C74611">
        <w:tc>
          <w:tcPr>
            <w:tcW w:w="1261" w:type="dxa"/>
            <w:vAlign w:val="center"/>
          </w:tcPr>
          <w:p w14:paraId="1F4A8908" w14:textId="77777777" w:rsidR="00FF5D1F" w:rsidRPr="00F86EF6" w:rsidRDefault="00FF5D1F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24A166E8" wp14:editId="5EF5AB4B">
                  <wp:extent cx="664028" cy="664028"/>
                  <wp:effectExtent l="0" t="0" r="0" b="0"/>
                  <wp:docPr id="658" name="Grafika 658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6" w:type="dxa"/>
            <w:shd w:val="clear" w:color="auto" w:fill="A8D08D" w:themeFill="accent6" w:themeFillTint="99"/>
            <w:vAlign w:val="center"/>
          </w:tcPr>
          <w:p w14:paraId="0977AFA8" w14:textId="56220048" w:rsidR="00FF5D1F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FF5D1F" w:rsidRPr="00F86EF6" w14:paraId="5A83E4B3" w14:textId="77777777" w:rsidTr="00C74611">
        <w:tc>
          <w:tcPr>
            <w:tcW w:w="9237" w:type="dxa"/>
            <w:gridSpan w:val="2"/>
            <w:shd w:val="clear" w:color="auto" w:fill="E2EFD9" w:themeFill="accent6" w:themeFillTint="33"/>
            <w:vAlign w:val="center"/>
          </w:tcPr>
          <w:p w14:paraId="741D0A96" w14:textId="77777777" w:rsidR="00FF5D1F" w:rsidRPr="00F86EF6" w:rsidRDefault="00FF5D1F" w:rsidP="00C74611">
            <w:pPr>
              <w:rPr>
                <w:lang w:val="en-GB"/>
              </w:rPr>
            </w:pPr>
          </w:p>
          <w:p w14:paraId="192C0013" w14:textId="7A35140C" w:rsidR="00FF5D1F" w:rsidRPr="00F86EF6" w:rsidRDefault="00FF5D1F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>(A) Ozcan, K. and Ramaswamy, V. (2020). The co-creation paradigm. Stanford University Press.</w:t>
            </w:r>
          </w:p>
          <w:p w14:paraId="480B9BD0" w14:textId="77777777" w:rsidR="00FF5D1F" w:rsidRPr="00F86EF6" w:rsidRDefault="00FF5D1F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Managing the co-creation of value </w:t>
            </w:r>
            <w:hyperlink r:id="rId177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link.springer.com/article/10.1007/s11747-007-0070-0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00655C46" w14:textId="77777777" w:rsidR="00FF5D1F" w:rsidRPr="00F86EF6" w:rsidRDefault="00FF5D1F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Co-creating innovation </w:t>
            </w:r>
            <w:hyperlink r:id="rId178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www.boardofinnovation.com</w:t>
              </w:r>
            </w:hyperlink>
          </w:p>
          <w:p w14:paraId="4B919783" w14:textId="77777777" w:rsidR="00FF5D1F" w:rsidRPr="00F86EF6" w:rsidRDefault="00FF5D1F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Intellectual Paranoia </w:t>
            </w:r>
            <w:hyperlink r:id="rId179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100open.com/ip-intellectual-paranoia/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2B6E4B45" w14:textId="77777777" w:rsidR="00FF5D1F" w:rsidRPr="00F86EF6" w:rsidRDefault="00FF5D1F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What is Co-Creation? </w:t>
            </w:r>
            <w:hyperlink r:id="rId180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H-6-wJdeYfk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2:27)</w:t>
            </w:r>
          </w:p>
          <w:p w14:paraId="414A4D4A" w14:textId="77777777" w:rsidR="00FF5D1F" w:rsidRPr="00F86EF6" w:rsidRDefault="00FF5D1F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10E9988C" w14:textId="77777777" w:rsidR="00FF5D1F" w:rsidRPr="00F86EF6" w:rsidRDefault="00FF5D1F" w:rsidP="00FF5D1F">
      <w:pPr>
        <w:rPr>
          <w:lang w:val="en-GB"/>
        </w:rPr>
      </w:pPr>
    </w:p>
    <w:p w14:paraId="6C8DED73" w14:textId="77777777" w:rsidR="00FF5D1F" w:rsidRPr="00F86EF6" w:rsidRDefault="00FF5D1F" w:rsidP="00FF5D1F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FF5D1F" w:rsidRPr="00F86EF6" w14:paraId="41904ADB" w14:textId="77777777" w:rsidTr="00C74611">
        <w:tc>
          <w:tcPr>
            <w:tcW w:w="1204" w:type="dxa"/>
          </w:tcPr>
          <w:p w14:paraId="1BDB56A1" w14:textId="77777777" w:rsidR="00FF5D1F" w:rsidRPr="00F86EF6" w:rsidRDefault="00FF5D1F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48973016" w14:textId="77777777" w:rsidR="00FF5D1F" w:rsidRPr="00F86EF6" w:rsidRDefault="00FF5D1F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11B9545C" wp14:editId="0DE6076B">
                  <wp:extent cx="675640" cy="675640"/>
                  <wp:effectExtent l="0" t="0" r="0" b="0"/>
                  <wp:docPr id="659" name="Grafika 659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6B1C8E69" w14:textId="3ACF7BDB" w:rsidR="00FF5D1F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FF5D1F" w:rsidRPr="00F86EF6" w14:paraId="5CA121FE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57947F03" w14:textId="77777777" w:rsidR="00FF5D1F" w:rsidRPr="00F86EF6" w:rsidRDefault="00FF5D1F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30838298" w14:textId="7400916C" w:rsidR="00B149A7" w:rsidRPr="00385D40" w:rsidRDefault="00385D40" w:rsidP="00385D40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zlag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zajedničk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studenat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aktič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imje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oslovnog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modela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512C73A" w14:textId="77777777" w:rsidR="00FF5D1F" w:rsidRDefault="0036590F" w:rsidP="0036590F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746187BC" w14:textId="78F11DD7" w:rsidR="00E77E60" w:rsidRPr="00F86EF6" w:rsidRDefault="00E77E60" w:rsidP="00E77E6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0A22C289" w14:textId="1FE6DEA8" w:rsidR="00C52EC6" w:rsidRDefault="00C96982" w:rsidP="0080342B">
      <w:pPr>
        <w:rPr>
          <w:rStyle w:val="Heading1Char"/>
        </w:rPr>
      </w:pPr>
      <w:r w:rsidRPr="00F86EF6">
        <w:rPr>
          <w:rStyle w:val="Heading1Char"/>
        </w:rPr>
        <w:br w:type="page"/>
      </w:r>
      <w:r w:rsidR="00C52EC6">
        <w:rPr>
          <w:rStyle w:val="Heading1Char"/>
        </w:rPr>
        <w:lastRenderedPageBreak/>
        <w:br w:type="page"/>
      </w:r>
    </w:p>
    <w:p w14:paraId="76F88574" w14:textId="77777777" w:rsidR="0080342B" w:rsidRPr="00F86EF6" w:rsidRDefault="0080342B" w:rsidP="0080342B">
      <w:pPr>
        <w:rPr>
          <w:lang w:val="en-GB"/>
        </w:rPr>
      </w:pPr>
    </w:p>
    <w:p w14:paraId="70D0BCA2" w14:textId="27DABD3F" w:rsidR="00001E31" w:rsidRDefault="00001E31">
      <w:pPr>
        <w:jc w:val="left"/>
        <w:rPr>
          <w:lang w:val="en-GB"/>
        </w:rPr>
      </w:pPr>
    </w:p>
    <w:p w14:paraId="0D9ADFB9" w14:textId="09857AC7" w:rsidR="00AE3C28" w:rsidRDefault="00AE3C28">
      <w:pPr>
        <w:jc w:val="left"/>
        <w:rPr>
          <w:lang w:val="en-GB"/>
        </w:rPr>
      </w:pPr>
    </w:p>
    <w:p w14:paraId="60C3CB1B" w14:textId="5253A818" w:rsidR="00AE3C28" w:rsidRDefault="00AE3C28">
      <w:pPr>
        <w:jc w:val="left"/>
        <w:rPr>
          <w:lang w:val="en-GB"/>
        </w:rPr>
      </w:pPr>
    </w:p>
    <w:p w14:paraId="6E648006" w14:textId="2090682F" w:rsidR="00AE3C28" w:rsidRDefault="00AE3C28">
      <w:pPr>
        <w:jc w:val="left"/>
        <w:rPr>
          <w:lang w:val="en-GB"/>
        </w:rPr>
      </w:pPr>
    </w:p>
    <w:p w14:paraId="5EF98C3E" w14:textId="26861711" w:rsidR="00AE3C28" w:rsidRDefault="00AE3C28">
      <w:pPr>
        <w:jc w:val="left"/>
        <w:rPr>
          <w:lang w:val="en-GB"/>
        </w:rPr>
      </w:pPr>
    </w:p>
    <w:p w14:paraId="012FBA47" w14:textId="1F09D3C4" w:rsidR="00AE3C28" w:rsidRDefault="00AE3C28">
      <w:pPr>
        <w:jc w:val="left"/>
        <w:rPr>
          <w:lang w:val="en-GB"/>
        </w:rPr>
      </w:pPr>
    </w:p>
    <w:p w14:paraId="570DD2DB" w14:textId="485EF9EE" w:rsidR="00AE3C28" w:rsidRDefault="00AE3C28">
      <w:pPr>
        <w:jc w:val="left"/>
        <w:rPr>
          <w:lang w:val="en-GB"/>
        </w:rPr>
      </w:pPr>
    </w:p>
    <w:p w14:paraId="7EA703DD" w14:textId="684C1E68" w:rsidR="00AE3C28" w:rsidRDefault="00AE3C28">
      <w:pPr>
        <w:jc w:val="left"/>
        <w:rPr>
          <w:lang w:val="en-GB"/>
        </w:rPr>
      </w:pPr>
    </w:p>
    <w:p w14:paraId="4B3775FD" w14:textId="29B64E91" w:rsidR="00AE3C28" w:rsidRDefault="00AE3C28">
      <w:pPr>
        <w:jc w:val="left"/>
        <w:rPr>
          <w:lang w:val="en-GB"/>
        </w:rPr>
      </w:pPr>
    </w:p>
    <w:p w14:paraId="51F0DA7B" w14:textId="77777777" w:rsidR="00AE3C28" w:rsidRDefault="00AE3C28">
      <w:pPr>
        <w:jc w:val="left"/>
        <w:rPr>
          <w:lang w:val="en-GB"/>
        </w:rPr>
      </w:pPr>
    </w:p>
    <w:p w14:paraId="0CB8C2E7" w14:textId="77777777" w:rsidR="0080342B" w:rsidRPr="00F86EF6" w:rsidRDefault="0080342B" w:rsidP="0080342B">
      <w:pPr>
        <w:rPr>
          <w:lang w:val="en-GB"/>
        </w:rPr>
      </w:pPr>
    </w:p>
    <w:p w14:paraId="12E18160" w14:textId="77777777" w:rsidR="0080342B" w:rsidRPr="00F86EF6" w:rsidRDefault="0080342B" w:rsidP="0080342B">
      <w:pPr>
        <w:rPr>
          <w:lang w:val="en-GB"/>
        </w:rPr>
      </w:pPr>
    </w:p>
    <w:p w14:paraId="070D9A8B" w14:textId="1B8FEC57" w:rsidR="0080342B" w:rsidRDefault="0080342B" w:rsidP="0080342B">
      <w:pPr>
        <w:rPr>
          <w:lang w:val="en-GB"/>
        </w:rPr>
      </w:pPr>
    </w:p>
    <w:p w14:paraId="7B6A8165" w14:textId="50C3BF6F" w:rsidR="00182AE3" w:rsidRDefault="00182AE3" w:rsidP="0080342B">
      <w:pPr>
        <w:rPr>
          <w:lang w:val="en-GB"/>
        </w:rPr>
      </w:pPr>
    </w:p>
    <w:p w14:paraId="0093F319" w14:textId="77777777" w:rsidR="00182AE3" w:rsidRDefault="00182AE3" w:rsidP="0080342B">
      <w:pPr>
        <w:rPr>
          <w:lang w:val="en-GB"/>
        </w:rPr>
      </w:pPr>
    </w:p>
    <w:p w14:paraId="2C1C67B1" w14:textId="58C2CC43" w:rsidR="00182AE3" w:rsidRDefault="00182AE3" w:rsidP="0080342B">
      <w:pPr>
        <w:rPr>
          <w:lang w:val="en-GB"/>
        </w:rPr>
      </w:pPr>
    </w:p>
    <w:p w14:paraId="442313CF" w14:textId="10BBD481" w:rsidR="00182AE3" w:rsidRDefault="00182AE3" w:rsidP="0080342B">
      <w:pPr>
        <w:rPr>
          <w:lang w:val="en-GB"/>
        </w:rPr>
      </w:pPr>
    </w:p>
    <w:p w14:paraId="10D40659" w14:textId="310441A0" w:rsidR="00182AE3" w:rsidRDefault="00182AE3" w:rsidP="0080342B">
      <w:pPr>
        <w:rPr>
          <w:lang w:val="en-GB"/>
        </w:rPr>
      </w:pPr>
    </w:p>
    <w:p w14:paraId="0B5660EF" w14:textId="0BD16115" w:rsidR="00182AE3" w:rsidRDefault="00182AE3" w:rsidP="0080342B">
      <w:pPr>
        <w:rPr>
          <w:lang w:val="en-GB"/>
        </w:rPr>
      </w:pPr>
    </w:p>
    <w:p w14:paraId="7A861534" w14:textId="77777777" w:rsidR="00182AE3" w:rsidRPr="00F86EF6" w:rsidRDefault="00182AE3" w:rsidP="0080342B">
      <w:pPr>
        <w:rPr>
          <w:lang w:val="en-GB"/>
        </w:rPr>
      </w:pPr>
    </w:p>
    <w:p w14:paraId="2FEE8510" w14:textId="77777777" w:rsidR="0080342B" w:rsidRPr="00F86EF6" w:rsidRDefault="0080342B" w:rsidP="0080342B">
      <w:pPr>
        <w:rPr>
          <w:lang w:val="en-GB"/>
        </w:rPr>
      </w:pPr>
    </w:p>
    <w:p w14:paraId="3179838D" w14:textId="5FA4D1A7" w:rsidR="0080342B" w:rsidRPr="00F86EF6" w:rsidRDefault="00244EB1" w:rsidP="00AC4A37">
      <w:pPr>
        <w:pStyle w:val="Title"/>
        <w:numPr>
          <w:ilvl w:val="0"/>
          <w:numId w:val="115"/>
        </w:numPr>
        <w:rPr>
          <w:lang w:val="en-GB"/>
        </w:rPr>
      </w:pPr>
      <w:r w:rsidRPr="00F86EF6">
        <w:rPr>
          <w:rStyle w:val="Slog1-glavninasloviZnakZnak"/>
          <w:color w:val="auto"/>
          <w:lang w:val="en-GB"/>
        </w:rPr>
        <w:t xml:space="preserve"> </w:t>
      </w:r>
      <w:bookmarkStart w:id="126" w:name="_Toc75162223"/>
      <w:r w:rsidR="009F14F1">
        <w:rPr>
          <w:rStyle w:val="Slog1-glavninasloviZnakZnak"/>
          <w:color w:val="auto"/>
          <w:lang w:val="en-GB"/>
        </w:rPr>
        <w:t>BUDUĆI RAZVOJ KONCEPTA OTVORENIH INOVACIJA</w:t>
      </w:r>
      <w:bookmarkEnd w:id="126"/>
      <w:r w:rsidR="009F14F1">
        <w:rPr>
          <w:rStyle w:val="Slog1-glavninasloviZnakZnak"/>
          <w:color w:val="auto"/>
          <w:lang w:val="en-GB"/>
        </w:rPr>
        <w:t xml:space="preserve"> </w:t>
      </w:r>
      <w:r w:rsidRPr="00F86EF6">
        <w:rPr>
          <w:lang w:val="en-GB"/>
        </w:rPr>
        <w:t xml:space="preserve"> </w:t>
      </w:r>
    </w:p>
    <w:p w14:paraId="1DB87478" w14:textId="57012BC8" w:rsidR="0080342B" w:rsidRPr="00F86EF6" w:rsidRDefault="0080342B" w:rsidP="00C60B4E">
      <w:pPr>
        <w:rPr>
          <w:rStyle w:val="Slog3-imeinpriimekavtorjevZnakZnak"/>
          <w:b w:val="0"/>
          <w:sz w:val="22"/>
          <w:szCs w:val="22"/>
          <w:lang w:val="en-GB"/>
        </w:rPr>
      </w:pPr>
    </w:p>
    <w:p w14:paraId="4BA8C773" w14:textId="059C502F" w:rsidR="0081650E" w:rsidRPr="00F86EF6" w:rsidRDefault="0081650E" w:rsidP="0081650E">
      <w:pPr>
        <w:rPr>
          <w:lang w:val="en-GB"/>
        </w:rPr>
      </w:pPr>
      <w:r w:rsidRPr="00F86EF6">
        <w:rPr>
          <w:noProof/>
          <w:lang w:val="hr-HR" w:eastAsia="hr-HR"/>
        </w:rPr>
        <w:drawing>
          <wp:inline distT="0" distB="0" distL="0" distR="0" wp14:anchorId="240BEE6D" wp14:editId="1E8AE94A">
            <wp:extent cx="5767070" cy="3841115"/>
            <wp:effectExtent l="0" t="0" r="0" b="0"/>
            <wp:docPr id="43" name="Slika 43" descr="Hand touching virtual world with connection network. Premium Phot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Hand touching virtual world with connection network. Premium Photo"/>
                    <pic:cNvPicPr>
                      <a:picLocks noChangeAspect="1" noChangeArrowheads="1"/>
                    </pic:cNvPicPr>
                  </pic:nvPicPr>
                  <pic:blipFill>
                    <a:blip r:embed="rId18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7070" cy="3841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BCD392" w14:textId="6BAFE091" w:rsidR="00434A56" w:rsidRPr="00F86EF6" w:rsidRDefault="00E64DD8" w:rsidP="00E64DD8">
      <w:pPr>
        <w:pStyle w:val="Caption"/>
        <w:rPr>
          <w:lang w:val="en-GB"/>
        </w:rPr>
      </w:pPr>
      <w:bookmarkStart w:id="127" w:name="_Toc74926390"/>
      <w:bookmarkStart w:id="128" w:name="_Toc75162256"/>
      <w:r>
        <w:lastRenderedPageBreak/>
        <w:t xml:space="preserve">Slika </w:t>
      </w:r>
      <w:r>
        <w:fldChar w:fldCharType="begin"/>
      </w:r>
      <w:r>
        <w:instrText xml:space="preserve"> SEQ Slika \* ARABIC </w:instrText>
      </w:r>
      <w:r>
        <w:fldChar w:fldCharType="separate"/>
      </w:r>
      <w:r w:rsidR="00111079">
        <w:rPr>
          <w:noProof/>
        </w:rPr>
        <w:t>12</w:t>
      </w:r>
      <w:r>
        <w:fldChar w:fldCharType="end"/>
      </w:r>
      <w:r w:rsidR="003059B7">
        <w:rPr>
          <w:lang w:val="en-GB"/>
        </w:rPr>
        <w:t xml:space="preserve">: </w:t>
      </w:r>
      <w:proofErr w:type="spellStart"/>
      <w:r w:rsidR="003059B7">
        <w:rPr>
          <w:lang w:val="en-GB"/>
        </w:rPr>
        <w:t>Virtualni</w:t>
      </w:r>
      <w:proofErr w:type="spellEnd"/>
      <w:r w:rsidR="003059B7">
        <w:rPr>
          <w:lang w:val="en-GB"/>
        </w:rPr>
        <w:t xml:space="preserve"> </w:t>
      </w:r>
      <w:proofErr w:type="spellStart"/>
      <w:r w:rsidR="003059B7">
        <w:rPr>
          <w:lang w:val="en-GB"/>
        </w:rPr>
        <w:t>svijet</w:t>
      </w:r>
      <w:bookmarkEnd w:id="127"/>
      <w:bookmarkEnd w:id="128"/>
      <w:proofErr w:type="spellEnd"/>
    </w:p>
    <w:p w14:paraId="4EE7B53D" w14:textId="2A20D687" w:rsidR="00434A56" w:rsidRPr="00F86EF6" w:rsidRDefault="00434A56" w:rsidP="00434A56">
      <w:pPr>
        <w:rPr>
          <w:lang w:val="en-GB"/>
        </w:rPr>
      </w:pPr>
    </w:p>
    <w:p w14:paraId="612BB2B3" w14:textId="17D271AF" w:rsidR="00244EB1" w:rsidRDefault="009F14F1" w:rsidP="00AC4A37">
      <w:pPr>
        <w:pStyle w:val="Heading1"/>
        <w:numPr>
          <w:ilvl w:val="0"/>
          <w:numId w:val="14"/>
        </w:numPr>
      </w:pPr>
      <w:bookmarkStart w:id="129" w:name="_Toc75162224"/>
      <w:r>
        <w:t xml:space="preserve">ODRAZ </w:t>
      </w:r>
      <w:r w:rsidR="005543AF" w:rsidRPr="00F86EF6">
        <w:t>GLOBALIZA</w:t>
      </w:r>
      <w:r>
        <w:t>CIJE U INOVACIJAMA</w:t>
      </w:r>
      <w:bookmarkEnd w:id="129"/>
    </w:p>
    <w:p w14:paraId="052BCF5C" w14:textId="77777777" w:rsidR="00AC4A37" w:rsidRPr="00AC4A37" w:rsidRDefault="00AC4A37" w:rsidP="00AC4A37">
      <w:pPr>
        <w:rPr>
          <w:lang w:val="en-GB"/>
        </w:rPr>
      </w:pPr>
    </w:p>
    <w:p w14:paraId="1C706000" w14:textId="1030DFEB" w:rsidR="00244EB1" w:rsidRPr="00F86EF6" w:rsidRDefault="00244EB1" w:rsidP="00244EB1">
      <w:pPr>
        <w:rPr>
          <w:lang w:val="en-GB"/>
        </w:rPr>
      </w:pPr>
    </w:p>
    <w:tbl>
      <w:tblPr>
        <w:tblW w:w="9212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B149A7" w:rsidRPr="00F86EF6" w14:paraId="343EE65C" w14:textId="77777777" w:rsidTr="00AC4A37">
        <w:trPr>
          <w:trHeight w:val="890"/>
        </w:trPr>
        <w:tc>
          <w:tcPr>
            <w:tcW w:w="1204" w:type="dxa"/>
            <w:vAlign w:val="center"/>
          </w:tcPr>
          <w:p w14:paraId="60E95A52" w14:textId="77777777" w:rsidR="00B149A7" w:rsidRPr="00F86EF6" w:rsidRDefault="00B149A7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5C124A5A" wp14:editId="44BB3C5B">
                  <wp:extent cx="675640" cy="675640"/>
                  <wp:effectExtent l="0" t="0" r="0" b="0"/>
                  <wp:docPr id="660" name="Grafika 660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733ADD0B" w14:textId="1488733E" w:rsidR="00B149A7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B149A7" w:rsidRPr="00F86EF6" w14:paraId="535823D9" w14:textId="77777777" w:rsidTr="00AC4A37">
        <w:tc>
          <w:tcPr>
            <w:tcW w:w="9212" w:type="dxa"/>
            <w:gridSpan w:val="2"/>
            <w:shd w:val="clear" w:color="auto" w:fill="D9E2F3" w:themeFill="accent1" w:themeFillTint="33"/>
          </w:tcPr>
          <w:p w14:paraId="46F71401" w14:textId="77777777" w:rsidR="00E77E60" w:rsidRDefault="00E77E60" w:rsidP="00840CD5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2E842BCC" w14:textId="0FC74DF2" w:rsidR="00840CD5" w:rsidRDefault="00840CD5" w:rsidP="00840CD5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1F90F080" w14:textId="6CBD7030" w:rsidR="00840CD5" w:rsidRDefault="005134A2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6672B9B" w14:textId="77777777" w:rsidR="00840CD5" w:rsidRDefault="00840CD5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3FFB657" w14:textId="1CABE582" w:rsidR="00840CD5" w:rsidRDefault="005134A2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6C181888" w14:textId="3D31437D" w:rsidR="00B149A7" w:rsidRPr="00840CD5" w:rsidRDefault="00840CD5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6D84EEA" w14:textId="445C5391" w:rsidR="00B149A7" w:rsidRPr="00F86EF6" w:rsidRDefault="00B149A7" w:rsidP="00840CD5">
            <w:pPr>
              <w:pStyle w:val="ListParagraph"/>
              <w:ind w:left="720"/>
              <w:rPr>
                <w:lang w:val="en-GB"/>
              </w:rPr>
            </w:pPr>
          </w:p>
        </w:tc>
      </w:tr>
    </w:tbl>
    <w:p w14:paraId="7764288D" w14:textId="77777777" w:rsidR="00B149A7" w:rsidRPr="00F86EF6" w:rsidRDefault="00B149A7" w:rsidP="00B149A7">
      <w:pPr>
        <w:rPr>
          <w:lang w:val="en-GB"/>
        </w:rPr>
      </w:pPr>
    </w:p>
    <w:p w14:paraId="58749891" w14:textId="77777777" w:rsidR="00B149A7" w:rsidRPr="00F86EF6" w:rsidRDefault="00B149A7" w:rsidP="00B149A7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33"/>
        <w:gridCol w:w="7039"/>
      </w:tblGrid>
      <w:tr w:rsidR="00B149A7" w:rsidRPr="00F86EF6" w14:paraId="6C2308E3" w14:textId="77777777" w:rsidTr="00C74611">
        <w:tc>
          <w:tcPr>
            <w:tcW w:w="1261" w:type="dxa"/>
            <w:vAlign w:val="center"/>
          </w:tcPr>
          <w:p w14:paraId="0C0DC985" w14:textId="77777777" w:rsidR="00B149A7" w:rsidRPr="00F86EF6" w:rsidRDefault="00B149A7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5E074AD8" wp14:editId="58CF2DDD">
                  <wp:extent cx="664028" cy="664028"/>
                  <wp:effectExtent l="0" t="0" r="0" b="0"/>
                  <wp:docPr id="661" name="Grafika 661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6" w:type="dxa"/>
            <w:shd w:val="clear" w:color="auto" w:fill="A8D08D" w:themeFill="accent6" w:themeFillTint="99"/>
            <w:vAlign w:val="center"/>
          </w:tcPr>
          <w:p w14:paraId="07F8BACD" w14:textId="2FC43E46" w:rsidR="00B149A7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B149A7" w:rsidRPr="00F86EF6" w14:paraId="2328B32F" w14:textId="77777777" w:rsidTr="00C74611">
        <w:tc>
          <w:tcPr>
            <w:tcW w:w="9237" w:type="dxa"/>
            <w:gridSpan w:val="2"/>
            <w:shd w:val="clear" w:color="auto" w:fill="E2EFD9" w:themeFill="accent6" w:themeFillTint="33"/>
            <w:vAlign w:val="center"/>
          </w:tcPr>
          <w:p w14:paraId="1718D212" w14:textId="77777777" w:rsidR="00B149A7" w:rsidRPr="00F86EF6" w:rsidRDefault="00B149A7" w:rsidP="00C74611">
            <w:pPr>
              <w:pStyle w:val="ListParagraph"/>
              <w:widowControl w:val="0"/>
              <w:autoSpaceDE w:val="0"/>
              <w:autoSpaceDN w:val="0"/>
              <w:adjustRightInd w:val="0"/>
              <w:ind w:left="720"/>
              <w:rPr>
                <w:lang w:val="en-GB"/>
              </w:rPr>
            </w:pPr>
          </w:p>
          <w:p w14:paraId="2E3FBBB4" w14:textId="77777777" w:rsidR="00B149A7" w:rsidRPr="00F86EF6" w:rsidRDefault="00B149A7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>(A) Scholte, J. A. (2008). Defining globalisation. World Economy, 31(11), 1471-1502.</w:t>
            </w:r>
          </w:p>
          <w:p w14:paraId="5E10C6F3" w14:textId="77777777" w:rsidR="00B149A7" w:rsidRPr="00F86EF6" w:rsidRDefault="00B149A7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B) Globalisation: A learning curve. Reflections from the OECD’s experience </w:t>
            </w:r>
            <w:hyperlink r:id="rId182" w:history="1">
              <w:r w:rsidRPr="00F86EF6">
                <w:rPr>
                  <w:rStyle w:val="Hyperlink"/>
                  <w:lang w:val="en-GB"/>
                </w:rPr>
                <w:t>https://www.oecd.org/general/globalisationalearningcurvereflectionsfromtheoecdsexperience.htm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44AD3AF5" w14:textId="77777777" w:rsidR="00B149A7" w:rsidRPr="00F86EF6" w:rsidRDefault="00B149A7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How globalization is changing innovation</w:t>
            </w:r>
          </w:p>
          <w:p w14:paraId="44BBAB4F" w14:textId="77777777" w:rsidR="00B149A7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83" w:history="1">
              <w:r w:rsidR="00B149A7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weforum.org/agenda/2018/08/globalisation-has-the-potential-to-nurture-innovation-heres-how/</w:t>
              </w:r>
            </w:hyperlink>
            <w:r w:rsidR="00B149A7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6EA7DB86" w14:textId="77777777" w:rsidR="00B149A7" w:rsidRPr="00F86EF6" w:rsidRDefault="00B149A7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Globalization Helps Spread Knowledge and Technology Across Borders</w:t>
            </w:r>
          </w:p>
          <w:p w14:paraId="389D9E1D" w14:textId="77777777" w:rsidR="00B149A7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84" w:history="1">
              <w:r w:rsidR="00B149A7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blogs.imf.org/2018/04/09/globalization-helps-spread-knowledge-and-technology-across-borders/</w:t>
              </w:r>
            </w:hyperlink>
          </w:p>
          <w:p w14:paraId="11C790E2" w14:textId="77777777" w:rsidR="00B149A7" w:rsidRPr="00F86EF6" w:rsidRDefault="00B149A7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9 Star Wars Technology Available Now </w:t>
            </w:r>
            <w:hyperlink r:id="rId185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K-EF4Uv7MoU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5:58)</w:t>
            </w:r>
          </w:p>
          <w:p w14:paraId="300DF97B" w14:textId="77777777" w:rsidR="00B149A7" w:rsidRPr="00F86EF6" w:rsidRDefault="00B149A7" w:rsidP="00C74611">
            <w:pPr>
              <w:pStyle w:val="Naslov21"/>
              <w:numPr>
                <w:ilvl w:val="0"/>
                <w:numId w:val="0"/>
              </w:numPr>
              <w:ind w:left="36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6B6EE132" w14:textId="77777777" w:rsidR="00B149A7" w:rsidRPr="00F86EF6" w:rsidRDefault="00B149A7" w:rsidP="00B149A7">
      <w:pPr>
        <w:rPr>
          <w:lang w:val="en-GB"/>
        </w:rPr>
      </w:pPr>
    </w:p>
    <w:p w14:paraId="17C2342D" w14:textId="77777777" w:rsidR="00B149A7" w:rsidRPr="00F86EF6" w:rsidRDefault="00B149A7" w:rsidP="00B149A7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B149A7" w:rsidRPr="00F86EF6" w14:paraId="1D852539" w14:textId="77777777" w:rsidTr="00C74611">
        <w:tc>
          <w:tcPr>
            <w:tcW w:w="1204" w:type="dxa"/>
          </w:tcPr>
          <w:p w14:paraId="10586350" w14:textId="77777777" w:rsidR="00B149A7" w:rsidRPr="00F86EF6" w:rsidRDefault="00B149A7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29E6BA0C" w14:textId="77777777" w:rsidR="00B149A7" w:rsidRPr="00F86EF6" w:rsidRDefault="00B149A7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1F1F589F" wp14:editId="10977D5E">
                  <wp:extent cx="675640" cy="675640"/>
                  <wp:effectExtent l="0" t="0" r="0" b="0"/>
                  <wp:docPr id="662" name="Grafika 662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137C2ADD" w14:textId="5E92D1D7" w:rsidR="00B149A7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B149A7" w:rsidRPr="00F86EF6" w14:paraId="42AF59BC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17F1B362" w14:textId="77777777" w:rsidR="00B149A7" w:rsidRPr="00F86EF6" w:rsidRDefault="00B149A7" w:rsidP="00C74611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5C1BE0BC" w14:textId="3A5F82A8" w:rsidR="00840CD5" w:rsidRDefault="005134A2" w:rsidP="00840CD5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078ACE0" w14:textId="77777777" w:rsidR="00B149A7" w:rsidRDefault="0036590F" w:rsidP="0036590F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F30EADF" w14:textId="0CA426FF" w:rsidR="00E77E60" w:rsidRPr="00F86EF6" w:rsidRDefault="00E77E60" w:rsidP="00E77E6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6A4A622B" w14:textId="2E55F442" w:rsidR="00B149A7" w:rsidRPr="00F86EF6" w:rsidRDefault="00B149A7" w:rsidP="00244EB1">
      <w:pPr>
        <w:rPr>
          <w:lang w:val="en-GB"/>
        </w:rPr>
      </w:pPr>
    </w:p>
    <w:p w14:paraId="4E1806A1" w14:textId="77777777" w:rsidR="00001E31" w:rsidRDefault="00001E31">
      <w:pPr>
        <w:jc w:val="left"/>
        <w:rPr>
          <w:b/>
          <w:caps/>
          <w:sz w:val="32"/>
          <w:szCs w:val="32"/>
          <w:lang w:val="en-GB"/>
        </w:rPr>
      </w:pPr>
      <w:r>
        <w:lastRenderedPageBreak/>
        <w:br w:type="page"/>
      </w:r>
    </w:p>
    <w:p w14:paraId="1B76386B" w14:textId="6534C9C9" w:rsidR="00244EB1" w:rsidRPr="009F14F1" w:rsidRDefault="009F14F1" w:rsidP="00AC4A37">
      <w:pPr>
        <w:pStyle w:val="Heading1"/>
        <w:numPr>
          <w:ilvl w:val="0"/>
          <w:numId w:val="14"/>
        </w:numPr>
      </w:pPr>
      <w:bookmarkStart w:id="130" w:name="_Toc75162225"/>
      <w:r w:rsidRPr="009F14F1">
        <w:lastRenderedPageBreak/>
        <w:t>DONOŠENJE BRZIH STRATEŠKIH ODLUKA U OK</w:t>
      </w:r>
      <w:r>
        <w:t>ROŽENJU KOJE SE BRZO MIJENJA</w:t>
      </w:r>
      <w:bookmarkEnd w:id="130"/>
    </w:p>
    <w:p w14:paraId="2BC30E9A" w14:textId="7514049B" w:rsidR="009034C7" w:rsidRPr="009F14F1" w:rsidRDefault="009034C7" w:rsidP="00244EB1">
      <w:pPr>
        <w:rPr>
          <w:lang w:val="en-GB"/>
        </w:rPr>
      </w:pPr>
    </w:p>
    <w:p w14:paraId="616197C4" w14:textId="77777777" w:rsidR="009034C7" w:rsidRPr="009F14F1" w:rsidRDefault="009034C7" w:rsidP="009034C7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9034C7" w:rsidRPr="00F86EF6" w14:paraId="4EE6FD7D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7808371B" w14:textId="77777777" w:rsidR="009034C7" w:rsidRPr="00F86EF6" w:rsidRDefault="009034C7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01AF232" wp14:editId="54CA5CFA">
                  <wp:extent cx="675640" cy="675640"/>
                  <wp:effectExtent l="0" t="0" r="0" b="0"/>
                  <wp:docPr id="663" name="Grafika 663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6E36FF24" w14:textId="021E7E77" w:rsidR="009034C7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9034C7" w:rsidRPr="00F86EF6" w14:paraId="2C2A23BE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35EB790B" w14:textId="77777777" w:rsidR="00E77E60" w:rsidRDefault="00E77E60" w:rsidP="00840CD5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71240527" w14:textId="258F7DC1" w:rsidR="00840CD5" w:rsidRDefault="00840CD5" w:rsidP="00840CD5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0DE6AE18" w14:textId="72FEDB00" w:rsidR="00840CD5" w:rsidRDefault="005134A2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5B18B2F" w14:textId="77777777" w:rsidR="00840CD5" w:rsidRDefault="00840CD5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7357A51" w14:textId="02F66B18" w:rsidR="00840CD5" w:rsidRDefault="005134A2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3C46ABCC" w14:textId="76DCEDF7" w:rsidR="00840CD5" w:rsidRDefault="00840CD5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CB58E8B" w14:textId="77777777" w:rsidR="009034C7" w:rsidRPr="00F86EF6" w:rsidRDefault="009034C7" w:rsidP="00840CD5">
            <w:pPr>
              <w:pStyle w:val="ListParagraph"/>
              <w:ind w:left="720"/>
              <w:rPr>
                <w:lang w:val="en-GB"/>
              </w:rPr>
            </w:pPr>
          </w:p>
        </w:tc>
      </w:tr>
    </w:tbl>
    <w:p w14:paraId="67AA012B" w14:textId="77777777" w:rsidR="009034C7" w:rsidRPr="00F86EF6" w:rsidRDefault="009034C7" w:rsidP="009034C7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811"/>
      </w:tblGrid>
      <w:tr w:rsidR="009034C7" w:rsidRPr="00F86EF6" w14:paraId="32C6BD79" w14:textId="77777777" w:rsidTr="00C74611">
        <w:tc>
          <w:tcPr>
            <w:tcW w:w="1261" w:type="dxa"/>
            <w:vAlign w:val="center"/>
          </w:tcPr>
          <w:p w14:paraId="7FFBC3F5" w14:textId="77777777" w:rsidR="009034C7" w:rsidRPr="00F86EF6" w:rsidRDefault="009034C7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725DC38D" wp14:editId="1223E52C">
                  <wp:extent cx="664028" cy="664028"/>
                  <wp:effectExtent l="0" t="0" r="0" b="0"/>
                  <wp:docPr id="664" name="Grafika 664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6" w:type="dxa"/>
            <w:shd w:val="clear" w:color="auto" w:fill="A8D08D" w:themeFill="accent6" w:themeFillTint="99"/>
            <w:vAlign w:val="center"/>
          </w:tcPr>
          <w:p w14:paraId="78997913" w14:textId="0F19E8F3" w:rsidR="009034C7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9034C7" w:rsidRPr="00F86EF6" w14:paraId="31DC9136" w14:textId="77777777" w:rsidTr="00C74611">
        <w:tc>
          <w:tcPr>
            <w:tcW w:w="9237" w:type="dxa"/>
            <w:gridSpan w:val="2"/>
            <w:shd w:val="clear" w:color="auto" w:fill="E2EFD9" w:themeFill="accent6" w:themeFillTint="33"/>
            <w:vAlign w:val="center"/>
          </w:tcPr>
          <w:p w14:paraId="0D5F9045" w14:textId="77777777" w:rsidR="009034C7" w:rsidRPr="00F86EF6" w:rsidRDefault="009034C7" w:rsidP="00C74611">
            <w:pPr>
              <w:rPr>
                <w:lang w:val="en-GB"/>
              </w:rPr>
            </w:pPr>
          </w:p>
          <w:p w14:paraId="262E5B38" w14:textId="77777777" w:rsidR="009034C7" w:rsidRPr="00F86EF6" w:rsidRDefault="009034C7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B) Open innovation: Past, Present and Future Aspects </w:t>
            </w:r>
            <w:hyperlink r:id="rId186" w:history="1">
              <w:r w:rsidRPr="00F86EF6">
                <w:rPr>
                  <w:rStyle w:val="Hyperlink"/>
                  <w:lang w:val="en-GB"/>
                </w:rPr>
                <w:t>https://www.slideshare.net/dsalampasis/open-innovation-past-present-and-future-aspects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5B6E3701" w14:textId="77777777" w:rsidR="009034C7" w:rsidRPr="00F86EF6" w:rsidRDefault="009034C7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Making Fast Strategic Decisions in High-Velocity Environments </w:t>
            </w:r>
            <w:hyperlink r:id="rId187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medium.com/pnr/fast-strategic-decisions-in-high-velocity-environments-81a904638c76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2E40FC07" w14:textId="77777777" w:rsidR="009034C7" w:rsidRPr="00F86EF6" w:rsidRDefault="009034C7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Cybernetic Theory </w:t>
            </w:r>
            <w:hyperlink r:id="rId188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EPGtPWRz1Ng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03:00)</w:t>
            </w:r>
          </w:p>
          <w:p w14:paraId="0E116A25" w14:textId="77777777" w:rsidR="009034C7" w:rsidRPr="00F86EF6" w:rsidRDefault="009034C7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Contingency Theory </w:t>
            </w:r>
            <w:hyperlink r:id="rId189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lCbDRM1IvZY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02:16)</w:t>
            </w:r>
          </w:p>
          <w:p w14:paraId="4D21B980" w14:textId="77777777" w:rsidR="009034C7" w:rsidRPr="00F86EF6" w:rsidRDefault="009034C7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What Is Industry 4.0? </w:t>
            </w:r>
            <w:hyperlink r:id="rId190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yKPrJJSv94M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04:56)</w:t>
            </w:r>
          </w:p>
          <w:p w14:paraId="21D635D9" w14:textId="77777777" w:rsidR="009034C7" w:rsidRPr="00F86EF6" w:rsidRDefault="009034C7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75BB941D" w14:textId="77777777" w:rsidR="009034C7" w:rsidRPr="00F86EF6" w:rsidRDefault="009034C7" w:rsidP="009034C7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9034C7" w:rsidRPr="00F86EF6" w14:paraId="29ADA64C" w14:textId="77777777" w:rsidTr="00C74611">
        <w:tc>
          <w:tcPr>
            <w:tcW w:w="1204" w:type="dxa"/>
          </w:tcPr>
          <w:p w14:paraId="382E1206" w14:textId="77777777" w:rsidR="009034C7" w:rsidRPr="00F86EF6" w:rsidRDefault="009034C7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5A7642D3" w14:textId="77777777" w:rsidR="009034C7" w:rsidRPr="00F86EF6" w:rsidRDefault="009034C7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061B80A9" wp14:editId="6823854B">
                  <wp:extent cx="675640" cy="675640"/>
                  <wp:effectExtent l="0" t="0" r="0" b="0"/>
                  <wp:docPr id="665" name="Grafika 665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05EE7FE8" w14:textId="445DC566" w:rsidR="009034C7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9034C7" w:rsidRPr="00F86EF6" w14:paraId="665543E7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05D1823C" w14:textId="77777777" w:rsidR="009034C7" w:rsidRPr="00F86EF6" w:rsidRDefault="009034C7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6A32452E" w14:textId="3140AA8A" w:rsidR="009034C7" w:rsidRDefault="005134A2" w:rsidP="00840CD5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947109D" w14:textId="5AD64C19" w:rsidR="00E77E60" w:rsidRPr="00F86EF6" w:rsidRDefault="00E77E60" w:rsidP="00E77E6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1C01A645" w14:textId="3000EFBF" w:rsidR="009034C7" w:rsidRPr="00F86EF6" w:rsidRDefault="009034C7" w:rsidP="00244EB1">
      <w:pPr>
        <w:rPr>
          <w:lang w:val="en-GB"/>
        </w:rPr>
      </w:pPr>
    </w:p>
    <w:p w14:paraId="73D27746" w14:textId="77777777" w:rsidR="00050D20" w:rsidRPr="00F86EF6" w:rsidRDefault="00050D20">
      <w:pPr>
        <w:jc w:val="left"/>
        <w:rPr>
          <w:b/>
          <w:caps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5A73AB48" w14:textId="2DE5A4BC" w:rsidR="00244EB1" w:rsidRPr="009F14F1" w:rsidRDefault="009F14F1" w:rsidP="00AC4A37">
      <w:pPr>
        <w:pStyle w:val="Heading1"/>
        <w:numPr>
          <w:ilvl w:val="0"/>
          <w:numId w:val="14"/>
        </w:numPr>
      </w:pPr>
      <w:bookmarkStart w:id="131" w:name="_Toc75162226"/>
      <w:r w:rsidRPr="009F14F1">
        <w:lastRenderedPageBreak/>
        <w:t>OTVORENE INOVACIJE NA OSOBNOJ R</w:t>
      </w:r>
      <w:r>
        <w:t>AZINI</w:t>
      </w:r>
      <w:bookmarkEnd w:id="131"/>
    </w:p>
    <w:p w14:paraId="725E9BF9" w14:textId="275D4668" w:rsidR="00244EB1" w:rsidRPr="009F14F1" w:rsidRDefault="00244EB1" w:rsidP="00244EB1">
      <w:pPr>
        <w:rPr>
          <w:lang w:val="it-IT"/>
        </w:rPr>
      </w:pPr>
    </w:p>
    <w:p w14:paraId="511D231A" w14:textId="77777777" w:rsidR="00CE094B" w:rsidRPr="009F14F1" w:rsidRDefault="00CE094B" w:rsidP="00CE094B">
      <w:pPr>
        <w:rPr>
          <w:lang w:val="it-IT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CE094B" w:rsidRPr="00F86EF6" w14:paraId="555B00E5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65D877DB" w14:textId="77777777" w:rsidR="00CE094B" w:rsidRPr="00F86EF6" w:rsidRDefault="00CE094B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3B0FBAA5" wp14:editId="65781D76">
                  <wp:extent cx="675640" cy="675640"/>
                  <wp:effectExtent l="0" t="0" r="0" b="0"/>
                  <wp:docPr id="666" name="Grafika 666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3C7AFD7A" w14:textId="6C77BAD6" w:rsidR="00CE094B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CE094B" w:rsidRPr="00F86EF6" w14:paraId="42DFC70E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5A161871" w14:textId="77777777" w:rsidR="00E77E60" w:rsidRDefault="00E77E60" w:rsidP="00840CD5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2F353AAC" w14:textId="1CB4A036" w:rsidR="00840CD5" w:rsidRDefault="00840CD5" w:rsidP="00840CD5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28189B52" w14:textId="2CE5E755" w:rsidR="00840CD5" w:rsidRDefault="005134A2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30B7387" w14:textId="77777777" w:rsidR="00840CD5" w:rsidRDefault="00840CD5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795BDA9B" w14:textId="6DFAEEC7" w:rsidR="00840CD5" w:rsidRDefault="005134A2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4983083C" w14:textId="0572CD5E" w:rsidR="00CE094B" w:rsidRPr="00840CD5" w:rsidRDefault="00840CD5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</w:tc>
      </w:tr>
    </w:tbl>
    <w:p w14:paraId="1DE43516" w14:textId="77777777" w:rsidR="00CE094B" w:rsidRPr="00F86EF6" w:rsidRDefault="00CE094B" w:rsidP="00CE094B">
      <w:pPr>
        <w:rPr>
          <w:lang w:val="en-GB"/>
        </w:rPr>
      </w:pPr>
    </w:p>
    <w:p w14:paraId="56D54E07" w14:textId="77777777" w:rsidR="00CE094B" w:rsidRPr="00F86EF6" w:rsidRDefault="00CE094B" w:rsidP="00CE094B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72"/>
        <w:gridCol w:w="7000"/>
      </w:tblGrid>
      <w:tr w:rsidR="00CE094B" w:rsidRPr="00F86EF6" w14:paraId="3A91F2A5" w14:textId="77777777" w:rsidTr="00C74611">
        <w:tc>
          <w:tcPr>
            <w:tcW w:w="1261" w:type="dxa"/>
            <w:vAlign w:val="center"/>
          </w:tcPr>
          <w:p w14:paraId="501F55DB" w14:textId="77777777" w:rsidR="00CE094B" w:rsidRPr="00F86EF6" w:rsidRDefault="00CE094B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4C0F29AF" wp14:editId="7CBEF50A">
                  <wp:extent cx="664028" cy="664028"/>
                  <wp:effectExtent l="0" t="0" r="0" b="0"/>
                  <wp:docPr id="667" name="Grafika 667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6" w:type="dxa"/>
            <w:shd w:val="clear" w:color="auto" w:fill="A8D08D" w:themeFill="accent6" w:themeFillTint="99"/>
            <w:vAlign w:val="center"/>
          </w:tcPr>
          <w:p w14:paraId="5D2DA14D" w14:textId="581CC3BC" w:rsidR="00CE094B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CE094B" w:rsidRPr="00F86EF6" w14:paraId="501CB363" w14:textId="77777777" w:rsidTr="00C74611">
        <w:tc>
          <w:tcPr>
            <w:tcW w:w="9237" w:type="dxa"/>
            <w:gridSpan w:val="2"/>
            <w:shd w:val="clear" w:color="auto" w:fill="E2EFD9" w:themeFill="accent6" w:themeFillTint="33"/>
            <w:vAlign w:val="center"/>
          </w:tcPr>
          <w:p w14:paraId="0C167E75" w14:textId="77777777" w:rsidR="00CE094B" w:rsidRPr="00F86EF6" w:rsidRDefault="00CE094B" w:rsidP="00C74611">
            <w:pPr>
              <w:rPr>
                <w:lang w:val="en-GB"/>
              </w:rPr>
            </w:pPr>
          </w:p>
          <w:p w14:paraId="55FE122A" w14:textId="77777777" w:rsidR="00CE094B" w:rsidRPr="00F86EF6" w:rsidRDefault="00CE094B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A) </w:t>
            </w:r>
            <w:proofErr w:type="spell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Schueffel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, P. (2015). </w:t>
            </w:r>
            <w:proofErr w:type="spell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Microfoundations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of Open Innovation: The </w:t>
            </w:r>
            <w:proofErr w:type="spell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Antecedants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of Openness and Innovation Performance. In Academy of Management Proceedings (Vol. 2015, No. 1, p. 14019). Briarcliff Manor, NY 10510: Academy of Management</w:t>
            </w:r>
          </w:p>
          <w:p w14:paraId="0F0BAFED" w14:textId="7DD5EB12" w:rsidR="00CE094B" w:rsidRPr="00F86EF6" w:rsidRDefault="00CE094B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Badir, Y. F., Frank, B. and Bogers, M. (2019). Employee-level open innovation in emerging markets: linking internal, external, and managerial resources. Journal of the Academy of Marketing Science, 1-23.</w:t>
            </w:r>
          </w:p>
          <w:p w14:paraId="4E68C255" w14:textId="77777777" w:rsidR="00CE094B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91" w:history="1">
              <w:r w:rsidR="00CE094B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link.springer.com/article/10.1007/s11747-019-00674-6</w:t>
              </w:r>
            </w:hyperlink>
            <w:r w:rsidR="00CE094B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23F4094D" w14:textId="77777777" w:rsidR="00CE094B" w:rsidRPr="00F86EF6" w:rsidRDefault="00CE094B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</w:t>
            </w:r>
            <w:proofErr w:type="spell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Microfoundations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of Open Innovation: The </w:t>
            </w:r>
            <w:proofErr w:type="spell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Antecedants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of Openness and Innovation Performance</w:t>
            </w:r>
          </w:p>
          <w:p w14:paraId="6415A151" w14:textId="77777777" w:rsidR="00CE094B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92" w:history="1">
              <w:r w:rsidR="00CE094B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researchgate.net/publication/291359129_Microfoundations_of_Open_Innovation_The_Antecedants_of_Openness_and_Innovation_Performance</w:t>
              </w:r>
            </w:hyperlink>
          </w:p>
          <w:p w14:paraId="2CDA922B" w14:textId="77777777" w:rsidR="00CE094B" w:rsidRPr="00F86EF6" w:rsidRDefault="00CE094B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Writing a personal statement </w:t>
            </w:r>
            <w:hyperlink r:id="rId193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xwXS51Od084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5:53)</w:t>
            </w:r>
          </w:p>
          <w:p w14:paraId="58264B1E" w14:textId="77777777" w:rsidR="00CE094B" w:rsidRPr="00F86EF6" w:rsidRDefault="00CE094B" w:rsidP="00C74611">
            <w:pPr>
              <w:pStyle w:val="Naslov21"/>
              <w:numPr>
                <w:ilvl w:val="0"/>
                <w:numId w:val="0"/>
              </w:numPr>
              <w:ind w:left="576" w:hanging="576"/>
              <w:rPr>
                <w:rFonts w:ascii="Arial" w:hAnsi="Arial" w:cs="Arial"/>
                <w:lang w:val="en-GB"/>
              </w:rPr>
            </w:pPr>
          </w:p>
        </w:tc>
      </w:tr>
    </w:tbl>
    <w:p w14:paraId="781AAF9C" w14:textId="77777777" w:rsidR="00CE094B" w:rsidRPr="00F86EF6" w:rsidRDefault="00CE094B" w:rsidP="00CE094B">
      <w:pPr>
        <w:rPr>
          <w:lang w:val="en-GB"/>
        </w:rPr>
      </w:pPr>
    </w:p>
    <w:p w14:paraId="32CFDAED" w14:textId="77777777" w:rsidR="00CE094B" w:rsidRPr="00F86EF6" w:rsidRDefault="00CE094B" w:rsidP="00CE094B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CE094B" w:rsidRPr="00F86EF6" w14:paraId="1A9FC2D9" w14:textId="77777777" w:rsidTr="00C74611">
        <w:tc>
          <w:tcPr>
            <w:tcW w:w="1204" w:type="dxa"/>
          </w:tcPr>
          <w:p w14:paraId="6B0E7543" w14:textId="77777777" w:rsidR="00CE094B" w:rsidRPr="00F86EF6" w:rsidRDefault="00CE094B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24B569E7" w14:textId="77777777" w:rsidR="00CE094B" w:rsidRPr="00F86EF6" w:rsidRDefault="00CE094B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44CB7200" wp14:editId="4BE13D18">
                  <wp:extent cx="675640" cy="675640"/>
                  <wp:effectExtent l="0" t="0" r="0" b="0"/>
                  <wp:docPr id="668" name="Grafika 668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5EAC7F62" w14:textId="04648B4A" w:rsidR="00CE094B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CE094B" w:rsidRPr="00F86EF6" w14:paraId="378D1948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49ACB0AF" w14:textId="77777777" w:rsidR="00E77E60" w:rsidRDefault="00E77E60" w:rsidP="00E77E6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38ECD4CF" w14:textId="134132FA" w:rsidR="00CE094B" w:rsidRDefault="005134A2" w:rsidP="00840CD5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1488E6F" w14:textId="4FCAFA30" w:rsidR="00E77E60" w:rsidRPr="00F86EF6" w:rsidRDefault="00E77E60" w:rsidP="00E77E6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1968138F" w14:textId="2C8717B9" w:rsidR="00CE094B" w:rsidRPr="00F86EF6" w:rsidRDefault="00CE094B" w:rsidP="00244EB1">
      <w:pPr>
        <w:rPr>
          <w:lang w:val="en-GB"/>
        </w:rPr>
      </w:pPr>
    </w:p>
    <w:p w14:paraId="0736D48E" w14:textId="77777777" w:rsidR="00050D20" w:rsidRPr="00F86EF6" w:rsidRDefault="00050D20">
      <w:pPr>
        <w:jc w:val="left"/>
        <w:rPr>
          <w:b/>
          <w:caps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78B46CA3" w14:textId="4B59D6DA" w:rsidR="00244EB1" w:rsidRPr="009F14F1" w:rsidRDefault="009F14F1" w:rsidP="00AC4A37">
      <w:pPr>
        <w:pStyle w:val="Heading1"/>
        <w:numPr>
          <w:ilvl w:val="0"/>
          <w:numId w:val="14"/>
        </w:numPr>
      </w:pPr>
      <w:bookmarkStart w:id="132" w:name="_Toc75162227"/>
      <w:bookmarkStart w:id="133" w:name="_Hlk74917849"/>
      <w:r w:rsidRPr="009F14F1">
        <w:lastRenderedPageBreak/>
        <w:t>OTVORENE INOVACIJE I MALA I</w:t>
      </w:r>
      <w:r>
        <w:t xml:space="preserve"> SREDNJA PREDUZEĆA</w:t>
      </w:r>
      <w:bookmarkEnd w:id="132"/>
    </w:p>
    <w:bookmarkEnd w:id="133"/>
    <w:p w14:paraId="11C1C340" w14:textId="1CC53FD4" w:rsidR="00244EB1" w:rsidRPr="009F14F1" w:rsidRDefault="00244EB1" w:rsidP="00244EB1">
      <w:pPr>
        <w:rPr>
          <w:lang w:val="it-IT"/>
        </w:rPr>
      </w:pPr>
    </w:p>
    <w:p w14:paraId="5BD7E488" w14:textId="77777777" w:rsidR="00211948" w:rsidRPr="009F14F1" w:rsidRDefault="00211948" w:rsidP="00211948">
      <w:pPr>
        <w:rPr>
          <w:lang w:val="it-IT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211948" w:rsidRPr="00F86EF6" w14:paraId="05E1D3FC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04670E20" w14:textId="77777777" w:rsidR="00211948" w:rsidRPr="00F86EF6" w:rsidRDefault="00211948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2917EE0D" wp14:editId="161443FD">
                  <wp:extent cx="675640" cy="675640"/>
                  <wp:effectExtent l="0" t="0" r="0" b="0"/>
                  <wp:docPr id="669" name="Grafika 669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00959781" w14:textId="1D3C2F2A" w:rsidR="00211948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211948" w:rsidRPr="00F86EF6" w14:paraId="14A70245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6B3F4FD5" w14:textId="77777777" w:rsidR="00E77E60" w:rsidRDefault="00E77E60" w:rsidP="00840CD5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5FBE4F59" w14:textId="76E69909" w:rsidR="00840CD5" w:rsidRDefault="00840CD5" w:rsidP="00840CD5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22F6E87E" w14:textId="7F7938D1" w:rsidR="00840CD5" w:rsidRDefault="005134A2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7541F779" w14:textId="77777777" w:rsidR="00840CD5" w:rsidRDefault="00840CD5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662AC15" w14:textId="034739DF" w:rsidR="00840CD5" w:rsidRDefault="005134A2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438E0CCA" w14:textId="4F8900FB" w:rsidR="00211948" w:rsidRPr="00840CD5" w:rsidRDefault="00840CD5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40CD5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06F3092" w14:textId="77777777" w:rsidR="00211948" w:rsidRPr="00840CD5" w:rsidRDefault="00211948" w:rsidP="00840CD5">
            <w:pPr>
              <w:rPr>
                <w:lang w:val="en-GB"/>
              </w:rPr>
            </w:pPr>
          </w:p>
        </w:tc>
      </w:tr>
    </w:tbl>
    <w:p w14:paraId="660ED181" w14:textId="77777777" w:rsidR="00211948" w:rsidRPr="00F86EF6" w:rsidRDefault="00211948" w:rsidP="00211948">
      <w:pPr>
        <w:rPr>
          <w:lang w:val="en-GB"/>
        </w:rPr>
      </w:pPr>
    </w:p>
    <w:p w14:paraId="618823CB" w14:textId="77777777" w:rsidR="00211948" w:rsidRPr="00F86EF6" w:rsidRDefault="00211948" w:rsidP="00211948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48"/>
        <w:gridCol w:w="7024"/>
      </w:tblGrid>
      <w:tr w:rsidR="00211948" w:rsidRPr="00F86EF6" w14:paraId="3D083C04" w14:textId="77777777" w:rsidTr="00C74611">
        <w:tc>
          <w:tcPr>
            <w:tcW w:w="1261" w:type="dxa"/>
            <w:vAlign w:val="center"/>
          </w:tcPr>
          <w:p w14:paraId="3ED20C18" w14:textId="77777777" w:rsidR="00211948" w:rsidRPr="00F86EF6" w:rsidRDefault="00211948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2280FD87" wp14:editId="498AFBDC">
                  <wp:extent cx="664028" cy="664028"/>
                  <wp:effectExtent l="0" t="0" r="0" b="0"/>
                  <wp:docPr id="670" name="Grafika 670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6" w:type="dxa"/>
            <w:shd w:val="clear" w:color="auto" w:fill="A8D08D" w:themeFill="accent6" w:themeFillTint="99"/>
            <w:vAlign w:val="center"/>
          </w:tcPr>
          <w:p w14:paraId="1B26DD65" w14:textId="79A83F85" w:rsidR="00211948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211948" w:rsidRPr="00F86EF6" w14:paraId="7B681803" w14:textId="77777777" w:rsidTr="00C74611">
        <w:tc>
          <w:tcPr>
            <w:tcW w:w="9237" w:type="dxa"/>
            <w:gridSpan w:val="2"/>
            <w:shd w:val="clear" w:color="auto" w:fill="E2EFD9" w:themeFill="accent6" w:themeFillTint="33"/>
            <w:vAlign w:val="center"/>
          </w:tcPr>
          <w:p w14:paraId="7FF33480" w14:textId="77777777" w:rsidR="00211948" w:rsidRPr="00F86EF6" w:rsidRDefault="00211948" w:rsidP="00C74611">
            <w:pPr>
              <w:rPr>
                <w:lang w:val="en-GB"/>
              </w:rPr>
            </w:pPr>
          </w:p>
          <w:p w14:paraId="3032048B" w14:textId="77777777" w:rsidR="00211948" w:rsidRPr="00F86EF6" w:rsidRDefault="00211948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A) Foreman-Peck, J. (2013). Effectiveness and efficiency of SME innovation policy. Small Business Economics, 41(1), 55-70.</w:t>
            </w:r>
          </w:p>
          <w:p w14:paraId="09E50DA9" w14:textId="77777777" w:rsidR="00211948" w:rsidRPr="00F86EF6" w:rsidRDefault="00211948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Open innovation in SMEs: Exploring inter-organizational relationships in an ecosystem</w:t>
            </w:r>
          </w:p>
          <w:p w14:paraId="3349B29C" w14:textId="77777777" w:rsidR="00211948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94" w:history="1">
              <w:r w:rsidR="00211948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researchgate.net/publication/320791513_Open_innovation_in_SMEs_Exploring_inter-organizational_relationships_in_an_ecosystem</w:t>
              </w:r>
            </w:hyperlink>
            <w:r w:rsidR="00211948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2D55D693" w14:textId="77777777" w:rsidR="00211948" w:rsidRPr="00F86EF6" w:rsidRDefault="00211948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Open innovation in SMEs: a systematic literature review</w:t>
            </w:r>
          </w:p>
          <w:p w14:paraId="51159F51" w14:textId="77777777" w:rsidR="00211948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95" w:history="1">
              <w:r w:rsidR="00211948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researchgate.net/publication/293009452_Open_innovation_in_SMEs_a_systematic_literature_review</w:t>
              </w:r>
            </w:hyperlink>
          </w:p>
          <w:p w14:paraId="458DBF11" w14:textId="77777777" w:rsidR="00211948" w:rsidRPr="00F86EF6" w:rsidRDefault="00211948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The role of SMEs in the economy: </w:t>
            </w:r>
            <w:hyperlink r:id="rId196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nzJ8LitiIG8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3:29)</w:t>
            </w:r>
          </w:p>
          <w:p w14:paraId="69E7C471" w14:textId="77777777" w:rsidR="00211948" w:rsidRPr="00F86EF6" w:rsidRDefault="00211948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636E19AF" w14:textId="77777777" w:rsidR="00211948" w:rsidRPr="00F86EF6" w:rsidRDefault="00211948" w:rsidP="00211948">
      <w:pPr>
        <w:rPr>
          <w:lang w:val="en-GB"/>
        </w:rPr>
      </w:pPr>
    </w:p>
    <w:p w14:paraId="11DC2C50" w14:textId="77777777" w:rsidR="00211948" w:rsidRPr="00F86EF6" w:rsidRDefault="00211948" w:rsidP="00211948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211948" w:rsidRPr="00F86EF6" w14:paraId="543FB26C" w14:textId="77777777" w:rsidTr="00C74611">
        <w:tc>
          <w:tcPr>
            <w:tcW w:w="1204" w:type="dxa"/>
          </w:tcPr>
          <w:p w14:paraId="469CB574" w14:textId="77777777" w:rsidR="00211948" w:rsidRPr="00F86EF6" w:rsidRDefault="00211948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04EA0C6B" w14:textId="77777777" w:rsidR="00211948" w:rsidRPr="00F86EF6" w:rsidRDefault="00211948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3ECFC43" wp14:editId="65969245">
                  <wp:extent cx="675640" cy="675640"/>
                  <wp:effectExtent l="0" t="0" r="0" b="0"/>
                  <wp:docPr id="671" name="Grafika 671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21EB2037" w14:textId="5E4534D7" w:rsidR="00211948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211948" w:rsidRPr="00F86EF6" w14:paraId="0D508929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2AACCE46" w14:textId="77777777" w:rsidR="00211948" w:rsidRPr="00F86EF6" w:rsidRDefault="00211948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394AC76B" w14:textId="04B79045" w:rsidR="00385D40" w:rsidRPr="00385D40" w:rsidRDefault="00385D40" w:rsidP="00385D40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zlag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zajedničk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studenat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aktič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imje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oslovnog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modela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A673E54" w14:textId="77777777" w:rsidR="00211948" w:rsidRDefault="0036590F" w:rsidP="0036590F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41524C93" w14:textId="08B9C92B" w:rsidR="00E77E60" w:rsidRPr="00F86EF6" w:rsidRDefault="00E77E60" w:rsidP="00E77E6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65AA90A1" w14:textId="77777777" w:rsidR="00211948" w:rsidRPr="00F86EF6" w:rsidRDefault="00211948" w:rsidP="00211948">
      <w:pPr>
        <w:rPr>
          <w:lang w:val="en-GB"/>
        </w:rPr>
      </w:pPr>
    </w:p>
    <w:p w14:paraId="6C0653AB" w14:textId="17960A8F" w:rsidR="00211948" w:rsidRPr="00F86EF6" w:rsidRDefault="00211948" w:rsidP="000A12E1">
      <w:pPr>
        <w:jc w:val="left"/>
        <w:rPr>
          <w:b/>
          <w:caps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28C4DA83" w14:textId="51D6EFB9" w:rsidR="00244EB1" w:rsidRPr="009F14F1" w:rsidRDefault="009F14F1" w:rsidP="00AC4A37">
      <w:pPr>
        <w:pStyle w:val="Heading1"/>
        <w:numPr>
          <w:ilvl w:val="0"/>
          <w:numId w:val="14"/>
        </w:numPr>
      </w:pPr>
      <w:bookmarkStart w:id="134" w:name="_Toc75162228"/>
      <w:r w:rsidRPr="009F14F1">
        <w:lastRenderedPageBreak/>
        <w:t>OTVORENE INOVACIJE I VELIKE K</w:t>
      </w:r>
      <w:r>
        <w:t>AMPANIJE</w:t>
      </w:r>
      <w:bookmarkEnd w:id="134"/>
    </w:p>
    <w:p w14:paraId="4450D601" w14:textId="7CBEBBE2" w:rsidR="000A12E1" w:rsidRDefault="000A12E1" w:rsidP="000A12E1">
      <w:pPr>
        <w:rPr>
          <w:lang w:val="it-IT"/>
        </w:rPr>
      </w:pPr>
    </w:p>
    <w:p w14:paraId="3C3AC789" w14:textId="77777777" w:rsidR="00AC4A37" w:rsidRPr="009F14F1" w:rsidRDefault="00AC4A37" w:rsidP="000A12E1">
      <w:pPr>
        <w:rPr>
          <w:lang w:val="it-IT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0A12E1" w:rsidRPr="00F86EF6" w14:paraId="0C795243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6C2EBB21" w14:textId="77777777" w:rsidR="000A12E1" w:rsidRPr="00F86EF6" w:rsidRDefault="000A12E1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45833EB" wp14:editId="76CCBC2C">
                  <wp:extent cx="675640" cy="675640"/>
                  <wp:effectExtent l="0" t="0" r="0" b="0"/>
                  <wp:docPr id="672" name="Grafika 672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57CDC7DD" w14:textId="2BF8457C" w:rsidR="000A12E1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0A12E1" w:rsidRPr="00F86EF6" w14:paraId="065E4EB7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2ED3BDFC" w14:textId="77777777" w:rsidR="00E77E60" w:rsidRDefault="00E77E60" w:rsidP="00840CD5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24268451" w14:textId="0C2C2CD7" w:rsidR="00840CD5" w:rsidRDefault="00840CD5" w:rsidP="00840CD5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74AEE62C" w14:textId="6B01E3FA" w:rsidR="00840CD5" w:rsidRDefault="005134A2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74C12283" w14:textId="77777777" w:rsidR="00840CD5" w:rsidRDefault="00840CD5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5559A2D" w14:textId="7F83B48B" w:rsidR="000A12E1" w:rsidRPr="00840CD5" w:rsidRDefault="005134A2" w:rsidP="00C74611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6CFA1E63" w14:textId="77777777" w:rsidR="000A12E1" w:rsidRDefault="00840CD5" w:rsidP="00840CD5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proofErr w:type="spellStart"/>
            <w:r w:rsidRPr="00840CD5">
              <w:rPr>
                <w:lang w:val="en-GB"/>
              </w:rPr>
              <w:t>Sudionici</w:t>
            </w:r>
            <w:proofErr w:type="spellEnd"/>
            <w:r w:rsidRPr="00840CD5">
              <w:rPr>
                <w:lang w:val="en-GB"/>
              </w:rPr>
              <w:t xml:space="preserve"> </w:t>
            </w:r>
            <w:proofErr w:type="spellStart"/>
            <w:r w:rsidRPr="00840CD5">
              <w:rPr>
                <w:lang w:val="en-GB"/>
              </w:rPr>
              <w:t>razmjenjuju</w:t>
            </w:r>
            <w:proofErr w:type="spellEnd"/>
            <w:r w:rsidRPr="00840CD5">
              <w:rPr>
                <w:lang w:val="en-GB"/>
              </w:rPr>
              <w:t xml:space="preserve"> </w:t>
            </w:r>
            <w:proofErr w:type="spellStart"/>
            <w:r w:rsidRPr="00840CD5">
              <w:rPr>
                <w:lang w:val="en-GB"/>
              </w:rPr>
              <w:t>svoja</w:t>
            </w:r>
            <w:proofErr w:type="spellEnd"/>
            <w:r w:rsidRPr="00840CD5">
              <w:rPr>
                <w:lang w:val="en-GB"/>
              </w:rPr>
              <w:t xml:space="preserve"> </w:t>
            </w:r>
            <w:proofErr w:type="spellStart"/>
            <w:r w:rsidRPr="00840CD5">
              <w:rPr>
                <w:lang w:val="en-GB"/>
              </w:rPr>
              <w:t>mišljenja</w:t>
            </w:r>
            <w:proofErr w:type="spellEnd"/>
            <w:r w:rsidRPr="00840CD5">
              <w:rPr>
                <w:lang w:val="en-GB"/>
              </w:rPr>
              <w:t xml:space="preserve"> </w:t>
            </w:r>
            <w:proofErr w:type="spellStart"/>
            <w:r w:rsidRPr="00840CD5">
              <w:rPr>
                <w:lang w:val="en-GB"/>
              </w:rPr>
              <w:t>i</w:t>
            </w:r>
            <w:proofErr w:type="spellEnd"/>
            <w:r w:rsidRPr="00840CD5">
              <w:rPr>
                <w:lang w:val="en-GB"/>
              </w:rPr>
              <w:t xml:space="preserve"> </w:t>
            </w:r>
            <w:proofErr w:type="spellStart"/>
            <w:r w:rsidRPr="00840CD5">
              <w:rPr>
                <w:lang w:val="en-GB"/>
              </w:rPr>
              <w:t>stavove</w:t>
            </w:r>
            <w:proofErr w:type="spellEnd"/>
            <w:r w:rsidRPr="00840CD5">
              <w:rPr>
                <w:lang w:val="en-GB"/>
              </w:rPr>
              <w:t>.</w:t>
            </w:r>
          </w:p>
          <w:p w14:paraId="35F80180" w14:textId="23A0DAE4" w:rsidR="00E77E60" w:rsidRPr="00F86EF6" w:rsidRDefault="00E77E60" w:rsidP="00E77E60">
            <w:pPr>
              <w:pStyle w:val="ListParagraph"/>
              <w:ind w:left="720"/>
              <w:rPr>
                <w:lang w:val="en-GB"/>
              </w:rPr>
            </w:pPr>
          </w:p>
        </w:tc>
      </w:tr>
    </w:tbl>
    <w:p w14:paraId="6AFE7355" w14:textId="77777777" w:rsidR="000A12E1" w:rsidRPr="00F86EF6" w:rsidRDefault="000A12E1" w:rsidP="000A12E1">
      <w:pPr>
        <w:rPr>
          <w:lang w:val="en-GB"/>
        </w:rPr>
      </w:pPr>
    </w:p>
    <w:p w14:paraId="3E9B6E34" w14:textId="77777777" w:rsidR="000A12E1" w:rsidRPr="00F86EF6" w:rsidRDefault="000A12E1" w:rsidP="000A12E1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61"/>
        <w:gridCol w:w="7011"/>
      </w:tblGrid>
      <w:tr w:rsidR="000A12E1" w:rsidRPr="00F86EF6" w14:paraId="12F126D9" w14:textId="77777777" w:rsidTr="00C74611">
        <w:tc>
          <w:tcPr>
            <w:tcW w:w="1261" w:type="dxa"/>
            <w:vAlign w:val="center"/>
          </w:tcPr>
          <w:p w14:paraId="6BDF9123" w14:textId="77777777" w:rsidR="000A12E1" w:rsidRPr="00F86EF6" w:rsidRDefault="000A12E1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275BE34A" wp14:editId="0B2B58BD">
                  <wp:extent cx="664028" cy="664028"/>
                  <wp:effectExtent l="0" t="0" r="0" b="0"/>
                  <wp:docPr id="673" name="Grafika 673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6" w:type="dxa"/>
            <w:shd w:val="clear" w:color="auto" w:fill="A8D08D" w:themeFill="accent6" w:themeFillTint="99"/>
            <w:vAlign w:val="center"/>
          </w:tcPr>
          <w:p w14:paraId="7ACFDA28" w14:textId="132D8DEA" w:rsidR="000A12E1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0A12E1" w:rsidRPr="00F86EF6" w14:paraId="1A0F1757" w14:textId="77777777" w:rsidTr="00C74611">
        <w:tc>
          <w:tcPr>
            <w:tcW w:w="9237" w:type="dxa"/>
            <w:gridSpan w:val="2"/>
            <w:shd w:val="clear" w:color="auto" w:fill="E2EFD9" w:themeFill="accent6" w:themeFillTint="33"/>
            <w:vAlign w:val="center"/>
          </w:tcPr>
          <w:p w14:paraId="486BFF1D" w14:textId="77777777" w:rsidR="000A12E1" w:rsidRPr="00F86EF6" w:rsidRDefault="000A12E1" w:rsidP="00C74611">
            <w:pPr>
              <w:rPr>
                <w:lang w:val="en-GB"/>
              </w:rPr>
            </w:pPr>
          </w:p>
          <w:p w14:paraId="7226E2C9" w14:textId="77777777" w:rsidR="000A12E1" w:rsidRPr="00F86EF6" w:rsidRDefault="000A12E1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>(A) Burns, P. (2012). Corporate entrepreneurship: innovation and strategy in large organizations. Macmillan International Higher Education.</w:t>
            </w:r>
          </w:p>
          <w:p w14:paraId="58D71E65" w14:textId="77777777" w:rsidR="000A12E1" w:rsidRPr="00F86EF6" w:rsidRDefault="000A12E1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Beyond Open Innovation in Large Enterprises: How Do Small and Medium-Sized Enterprises (SMEs) Open Up to External Innovation Sources?</w:t>
            </w:r>
          </w:p>
          <w:p w14:paraId="4FB5FFC0" w14:textId="77777777" w:rsidR="000A12E1" w:rsidRPr="00F86EF6" w:rsidRDefault="007F3AC9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197" w:history="1">
              <w:r w:rsidR="000A12E1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researchgate.net/publication/228197538_Beyond_Open_Innovation_in_Large_Enterprises_How_Do_Small_and_Medium-Sized_Enterprises_SMEs_Open_Up_to_External_Innovation_Sources</w:t>
              </w:r>
            </w:hyperlink>
          </w:p>
          <w:p w14:paraId="14215AA5" w14:textId="77777777" w:rsidR="000A12E1" w:rsidRPr="00F86EF6" w:rsidRDefault="000A12E1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How to Build an Innovation Funnel in Large Organizations </w:t>
            </w:r>
            <w:hyperlink r:id="rId198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7BjMFnv10t4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27:48)</w:t>
            </w:r>
          </w:p>
          <w:p w14:paraId="5E9F2303" w14:textId="77777777" w:rsidR="000A12E1" w:rsidRPr="00F86EF6" w:rsidRDefault="000A12E1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4FFF11A3" w14:textId="77777777" w:rsidR="000A12E1" w:rsidRPr="00F86EF6" w:rsidRDefault="000A12E1" w:rsidP="000A12E1">
      <w:pPr>
        <w:rPr>
          <w:lang w:val="en-GB"/>
        </w:rPr>
      </w:pPr>
    </w:p>
    <w:p w14:paraId="07547A6D" w14:textId="77777777" w:rsidR="000A12E1" w:rsidRPr="00F86EF6" w:rsidRDefault="000A12E1" w:rsidP="000A12E1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0A12E1" w:rsidRPr="00F86EF6" w14:paraId="2320327F" w14:textId="77777777" w:rsidTr="00C74611">
        <w:tc>
          <w:tcPr>
            <w:tcW w:w="1204" w:type="dxa"/>
          </w:tcPr>
          <w:p w14:paraId="4EE963C4" w14:textId="77777777" w:rsidR="000A12E1" w:rsidRPr="00F86EF6" w:rsidRDefault="000A12E1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6AA52A92" w14:textId="77777777" w:rsidR="000A12E1" w:rsidRPr="00F86EF6" w:rsidRDefault="000A12E1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18F80FBF" wp14:editId="7F80D7FE">
                  <wp:extent cx="675640" cy="675640"/>
                  <wp:effectExtent l="0" t="0" r="0" b="0"/>
                  <wp:docPr id="674" name="Grafika 674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5D5F111B" w14:textId="1681CC0A" w:rsidR="000A12E1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0A12E1" w:rsidRPr="00F86EF6" w14:paraId="6DC9DE0B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253DE504" w14:textId="77777777" w:rsidR="000A12E1" w:rsidRPr="00F86EF6" w:rsidRDefault="000A12E1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301CB3B6" w14:textId="3DC66908" w:rsidR="000A12E1" w:rsidRDefault="005134A2" w:rsidP="00840CD5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840CD5" w:rsidRPr="00840CD5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4E26F05" w14:textId="526CB9B2" w:rsidR="00E77E60" w:rsidRPr="00F86EF6" w:rsidRDefault="00E77E60" w:rsidP="00E77E6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49004E1B" w14:textId="77777777" w:rsidR="000A12E1" w:rsidRPr="00F86EF6" w:rsidRDefault="000A12E1" w:rsidP="0080342B">
      <w:pPr>
        <w:rPr>
          <w:rStyle w:val="Heading1Char"/>
        </w:rPr>
      </w:pPr>
    </w:p>
    <w:p w14:paraId="2E04E0B0" w14:textId="6019E4C9" w:rsidR="00001E31" w:rsidRDefault="0080342B">
      <w:pPr>
        <w:jc w:val="left"/>
        <w:rPr>
          <w:rStyle w:val="Heading1Char"/>
        </w:rPr>
      </w:pPr>
      <w:r w:rsidRPr="00F86EF6">
        <w:rPr>
          <w:rStyle w:val="Heading1Char"/>
        </w:rPr>
        <w:br w:type="page"/>
      </w:r>
    </w:p>
    <w:p w14:paraId="5C6AD77F" w14:textId="09DA133C" w:rsidR="00AE3C28" w:rsidRPr="00AE3C28" w:rsidRDefault="00AE3C28">
      <w:pPr>
        <w:jc w:val="left"/>
        <w:rPr>
          <w:rStyle w:val="Heading1Char"/>
          <w:sz w:val="22"/>
          <w:szCs w:val="22"/>
        </w:rPr>
      </w:pPr>
    </w:p>
    <w:p w14:paraId="0E208E16" w14:textId="11F798B1" w:rsidR="00AE3C28" w:rsidRPr="00AE3C28" w:rsidRDefault="00AE3C28">
      <w:pPr>
        <w:jc w:val="left"/>
        <w:rPr>
          <w:rStyle w:val="Heading1Char"/>
          <w:sz w:val="22"/>
          <w:szCs w:val="22"/>
        </w:rPr>
      </w:pPr>
    </w:p>
    <w:p w14:paraId="62A988B4" w14:textId="1CEE4965" w:rsidR="00AE3C28" w:rsidRPr="00AE3C28" w:rsidRDefault="00AE3C28">
      <w:pPr>
        <w:jc w:val="left"/>
        <w:rPr>
          <w:rStyle w:val="Heading1Char"/>
          <w:sz w:val="22"/>
          <w:szCs w:val="22"/>
        </w:rPr>
      </w:pPr>
    </w:p>
    <w:p w14:paraId="7C825FA9" w14:textId="77777777" w:rsidR="00AE3C28" w:rsidRPr="00AE3C28" w:rsidRDefault="00AE3C28">
      <w:pPr>
        <w:jc w:val="left"/>
        <w:rPr>
          <w:rStyle w:val="Heading1Char"/>
          <w:sz w:val="22"/>
          <w:szCs w:val="22"/>
        </w:rPr>
      </w:pPr>
    </w:p>
    <w:p w14:paraId="7CAF8785" w14:textId="77777777" w:rsidR="0080342B" w:rsidRPr="00AE3C28" w:rsidRDefault="0080342B" w:rsidP="0080342B">
      <w:pPr>
        <w:jc w:val="left"/>
        <w:rPr>
          <w:rStyle w:val="Heading1Char"/>
          <w:sz w:val="22"/>
          <w:szCs w:val="22"/>
        </w:rPr>
      </w:pPr>
    </w:p>
    <w:p w14:paraId="47BA621F" w14:textId="72107436" w:rsidR="0080342B" w:rsidRPr="00AE3C28" w:rsidRDefault="0080342B" w:rsidP="0080342B">
      <w:pPr>
        <w:rPr>
          <w:lang w:val="en-GB"/>
        </w:rPr>
      </w:pPr>
    </w:p>
    <w:p w14:paraId="7C474063" w14:textId="599572F1" w:rsidR="00182AE3" w:rsidRPr="00AE3C28" w:rsidRDefault="00182AE3" w:rsidP="0080342B">
      <w:pPr>
        <w:rPr>
          <w:lang w:val="en-GB"/>
        </w:rPr>
      </w:pPr>
    </w:p>
    <w:p w14:paraId="55675E8B" w14:textId="3D605AEC" w:rsidR="00182AE3" w:rsidRPr="00AE3C28" w:rsidRDefault="00182AE3" w:rsidP="0080342B">
      <w:pPr>
        <w:rPr>
          <w:lang w:val="en-GB"/>
        </w:rPr>
      </w:pPr>
    </w:p>
    <w:p w14:paraId="348CF543" w14:textId="5E12831A" w:rsidR="00182AE3" w:rsidRPr="00AE3C28" w:rsidRDefault="00182AE3" w:rsidP="0080342B">
      <w:pPr>
        <w:rPr>
          <w:lang w:val="en-GB"/>
        </w:rPr>
      </w:pPr>
    </w:p>
    <w:p w14:paraId="073C6247" w14:textId="37A11378" w:rsidR="00182AE3" w:rsidRPr="00AE3C28" w:rsidRDefault="00182AE3" w:rsidP="0080342B">
      <w:pPr>
        <w:rPr>
          <w:lang w:val="en-GB"/>
        </w:rPr>
      </w:pPr>
    </w:p>
    <w:p w14:paraId="3974BA56" w14:textId="4FCFDC17" w:rsidR="00182AE3" w:rsidRPr="00AE3C28" w:rsidRDefault="00182AE3" w:rsidP="0080342B">
      <w:pPr>
        <w:rPr>
          <w:lang w:val="en-GB"/>
        </w:rPr>
      </w:pPr>
    </w:p>
    <w:p w14:paraId="743B3FFC" w14:textId="5F78B967" w:rsidR="00182AE3" w:rsidRPr="00AE3C28" w:rsidRDefault="00182AE3" w:rsidP="0080342B">
      <w:pPr>
        <w:rPr>
          <w:lang w:val="en-GB"/>
        </w:rPr>
      </w:pPr>
    </w:p>
    <w:p w14:paraId="356D9FAD" w14:textId="534DFD52" w:rsidR="00182AE3" w:rsidRPr="00AE3C28" w:rsidRDefault="00182AE3" w:rsidP="0080342B">
      <w:pPr>
        <w:rPr>
          <w:lang w:val="en-GB"/>
        </w:rPr>
      </w:pPr>
    </w:p>
    <w:p w14:paraId="71FC2726" w14:textId="6BBCFA21" w:rsidR="00182AE3" w:rsidRDefault="00182AE3" w:rsidP="0080342B">
      <w:pPr>
        <w:rPr>
          <w:lang w:val="en-GB"/>
        </w:rPr>
      </w:pPr>
    </w:p>
    <w:p w14:paraId="4BD4BEA5" w14:textId="3BA2A71E" w:rsidR="00AE3C28" w:rsidRDefault="00AE3C28" w:rsidP="0080342B">
      <w:pPr>
        <w:rPr>
          <w:lang w:val="en-GB"/>
        </w:rPr>
      </w:pPr>
    </w:p>
    <w:p w14:paraId="69F2084E" w14:textId="05359372" w:rsidR="00AE3C28" w:rsidRDefault="00AE3C28" w:rsidP="0080342B">
      <w:pPr>
        <w:rPr>
          <w:lang w:val="en-GB"/>
        </w:rPr>
      </w:pPr>
    </w:p>
    <w:p w14:paraId="73664099" w14:textId="34C912A9" w:rsidR="00AE3C28" w:rsidRDefault="00AE3C28" w:rsidP="0080342B">
      <w:pPr>
        <w:rPr>
          <w:lang w:val="en-GB"/>
        </w:rPr>
      </w:pPr>
    </w:p>
    <w:p w14:paraId="20DDB896" w14:textId="74FF0823" w:rsidR="00AE3C28" w:rsidRDefault="00AE3C28" w:rsidP="0080342B">
      <w:pPr>
        <w:rPr>
          <w:lang w:val="en-GB"/>
        </w:rPr>
      </w:pPr>
    </w:p>
    <w:p w14:paraId="76E82903" w14:textId="437A537F" w:rsidR="00AE3C28" w:rsidRDefault="00AE3C28" w:rsidP="0080342B">
      <w:pPr>
        <w:rPr>
          <w:lang w:val="en-GB"/>
        </w:rPr>
      </w:pPr>
    </w:p>
    <w:p w14:paraId="46E20F45" w14:textId="77777777" w:rsidR="00AE3C28" w:rsidRPr="00AE3C28" w:rsidRDefault="00AE3C28" w:rsidP="0080342B">
      <w:pPr>
        <w:rPr>
          <w:lang w:val="en-GB"/>
        </w:rPr>
      </w:pPr>
    </w:p>
    <w:p w14:paraId="3F3C15B6" w14:textId="58E39601" w:rsidR="00182AE3" w:rsidRPr="00AE3C28" w:rsidRDefault="00182AE3" w:rsidP="0080342B">
      <w:pPr>
        <w:rPr>
          <w:lang w:val="en-GB"/>
        </w:rPr>
      </w:pPr>
    </w:p>
    <w:p w14:paraId="2DFE7C55" w14:textId="31267D8C" w:rsidR="00182AE3" w:rsidRDefault="00182AE3" w:rsidP="0080342B">
      <w:pPr>
        <w:rPr>
          <w:lang w:val="en-GB"/>
        </w:rPr>
      </w:pPr>
    </w:p>
    <w:p w14:paraId="2CAB3AED" w14:textId="77777777" w:rsidR="00182AE3" w:rsidRPr="00F86EF6" w:rsidRDefault="00182AE3" w:rsidP="0080342B">
      <w:pPr>
        <w:rPr>
          <w:lang w:val="en-GB"/>
        </w:rPr>
      </w:pPr>
    </w:p>
    <w:p w14:paraId="54532BE8" w14:textId="0ED9B262" w:rsidR="0080342B" w:rsidRPr="00F86EF6" w:rsidRDefault="009F14F1" w:rsidP="00AC4A37">
      <w:pPr>
        <w:pStyle w:val="Title"/>
        <w:numPr>
          <w:ilvl w:val="0"/>
          <w:numId w:val="115"/>
        </w:numPr>
        <w:rPr>
          <w:lang w:val="en-GB"/>
        </w:rPr>
      </w:pPr>
      <w:bookmarkStart w:id="135" w:name="_Toc75162229"/>
      <w:r>
        <w:rPr>
          <w:rStyle w:val="Slog1-glavninasloviZnakZnak"/>
          <w:color w:val="auto"/>
          <w:lang w:val="en-GB"/>
        </w:rPr>
        <w:t>PRIMJERI DOBRE PRAKSE</w:t>
      </w:r>
      <w:bookmarkEnd w:id="135"/>
    </w:p>
    <w:p w14:paraId="5F325264" w14:textId="77777777" w:rsidR="00244EB1" w:rsidRPr="00F86EF6" w:rsidRDefault="00244EB1" w:rsidP="00C60B4E">
      <w:pPr>
        <w:rPr>
          <w:rStyle w:val="Slog3-imeinpriimekavtorjevZnakZnak"/>
          <w:b w:val="0"/>
          <w:sz w:val="22"/>
          <w:szCs w:val="22"/>
          <w:lang w:val="en-GB"/>
        </w:rPr>
      </w:pPr>
    </w:p>
    <w:p w14:paraId="408601E8" w14:textId="7F67BBEC" w:rsidR="00C60B4E" w:rsidRPr="00F86EF6" w:rsidRDefault="00C60B4E" w:rsidP="00C60B4E">
      <w:pPr>
        <w:rPr>
          <w:lang w:val="en-GB"/>
        </w:rPr>
      </w:pPr>
      <w:r w:rsidRPr="00F86EF6">
        <w:rPr>
          <w:noProof/>
          <w:lang w:val="hr-HR" w:eastAsia="hr-HR"/>
        </w:rPr>
        <w:drawing>
          <wp:inline distT="0" distB="0" distL="0" distR="0" wp14:anchorId="2C8CAA14" wp14:editId="346AC72C">
            <wp:extent cx="5767070" cy="3844925"/>
            <wp:effectExtent l="0" t="0" r="0" b="0"/>
            <wp:docPr id="48" name="Slika 48" descr="Group of People Watching on Lapto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 descr="Group of People Watching on Laptop"/>
                    <pic:cNvPicPr>
                      <a:picLocks noChangeAspect="1" noChangeArrowheads="1"/>
                    </pic:cNvPicPr>
                  </pic:nvPicPr>
                  <pic:blipFill>
                    <a:blip r:embed="rId19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7070" cy="3844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AA4B42" w14:textId="3AA47307" w:rsidR="00434A56" w:rsidRPr="00F86EF6" w:rsidRDefault="00E64DD8" w:rsidP="00E64DD8">
      <w:pPr>
        <w:pStyle w:val="Caption"/>
        <w:rPr>
          <w:lang w:val="en-GB"/>
        </w:rPr>
      </w:pPr>
      <w:bookmarkStart w:id="136" w:name="_Toc74926391"/>
      <w:bookmarkStart w:id="137" w:name="_Toc75162257"/>
      <w:r>
        <w:t xml:space="preserve">Slika </w:t>
      </w:r>
      <w:r>
        <w:fldChar w:fldCharType="begin"/>
      </w:r>
      <w:r>
        <w:instrText xml:space="preserve"> SEQ Slika \* ARABIC </w:instrText>
      </w:r>
      <w:r>
        <w:fldChar w:fldCharType="separate"/>
      </w:r>
      <w:r w:rsidR="00111079">
        <w:rPr>
          <w:noProof/>
        </w:rPr>
        <w:t>13</w:t>
      </w:r>
      <w:r>
        <w:fldChar w:fldCharType="end"/>
      </w:r>
      <w:r w:rsidR="003059B7">
        <w:rPr>
          <w:lang w:val="en-GB"/>
        </w:rPr>
        <w:t xml:space="preserve">: </w:t>
      </w:r>
      <w:proofErr w:type="spellStart"/>
      <w:r w:rsidR="003059B7">
        <w:rPr>
          <w:lang w:val="en-GB"/>
        </w:rPr>
        <w:t>Timski</w:t>
      </w:r>
      <w:proofErr w:type="spellEnd"/>
      <w:r w:rsidR="003059B7">
        <w:rPr>
          <w:lang w:val="en-GB"/>
        </w:rPr>
        <w:t xml:space="preserve"> rad</w:t>
      </w:r>
      <w:bookmarkEnd w:id="136"/>
      <w:bookmarkEnd w:id="137"/>
    </w:p>
    <w:p w14:paraId="11AB16E5" w14:textId="77777777" w:rsidR="00434A56" w:rsidRPr="00F86EF6" w:rsidRDefault="00434A56" w:rsidP="00B33C58">
      <w:pPr>
        <w:pStyle w:val="Virpodsliko"/>
        <w:rPr>
          <w:lang w:val="en-GB"/>
        </w:rPr>
      </w:pPr>
    </w:p>
    <w:p w14:paraId="66206DFB" w14:textId="39D97D30" w:rsidR="00244EB1" w:rsidRPr="00F86EF6" w:rsidRDefault="009F14F1" w:rsidP="00AC4A37">
      <w:pPr>
        <w:pStyle w:val="Heading1"/>
        <w:numPr>
          <w:ilvl w:val="0"/>
          <w:numId w:val="15"/>
        </w:numPr>
      </w:pPr>
      <w:bookmarkStart w:id="138" w:name="_Toc75162230"/>
      <w:r>
        <w:lastRenderedPageBreak/>
        <w:t>USLUGE</w:t>
      </w:r>
      <w:bookmarkEnd w:id="138"/>
    </w:p>
    <w:p w14:paraId="1C16C0E0" w14:textId="7F0F1DCF" w:rsidR="00244EB1" w:rsidRPr="00F86EF6" w:rsidRDefault="00244EB1" w:rsidP="00244EB1">
      <w:pPr>
        <w:rPr>
          <w:lang w:val="en-GB"/>
        </w:rPr>
      </w:pPr>
    </w:p>
    <w:p w14:paraId="7AB78B26" w14:textId="77777777" w:rsidR="00B33C58" w:rsidRPr="00F86EF6" w:rsidRDefault="00B33C58" w:rsidP="00B33C58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B33C58" w:rsidRPr="00F86EF6" w14:paraId="76676F62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6E62276A" w14:textId="77777777" w:rsidR="00B33C58" w:rsidRPr="00F86EF6" w:rsidRDefault="00B33C58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3F8549A6" wp14:editId="77673FE4">
                  <wp:extent cx="675640" cy="675640"/>
                  <wp:effectExtent l="0" t="0" r="0" b="0"/>
                  <wp:docPr id="677" name="Grafika 677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468EFC07" w14:textId="42BBB4F9" w:rsidR="00B33C58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</w:p>
        </w:tc>
      </w:tr>
      <w:tr w:rsidR="00B33C58" w:rsidRPr="00F86EF6" w14:paraId="671D8582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7075FD87" w14:textId="77777777" w:rsidR="00E77E60" w:rsidRDefault="00E77E60" w:rsidP="00840CD5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4E18DA79" w14:textId="0E82CBA4" w:rsidR="00840CD5" w:rsidRDefault="00840CD5" w:rsidP="00840CD5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2A823524" w14:textId="5736EB1F" w:rsidR="00840CD5" w:rsidRDefault="005134A2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03D701B" w14:textId="77777777" w:rsidR="00840CD5" w:rsidRDefault="00840CD5" w:rsidP="00840CD5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7928F071" w14:textId="1FA0DA85" w:rsidR="00B33C58" w:rsidRPr="00840CD5" w:rsidRDefault="005134A2" w:rsidP="00C74611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840CD5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5950BA5B" w14:textId="77777777" w:rsidR="00840CD5" w:rsidRPr="00840CD5" w:rsidRDefault="00840CD5" w:rsidP="00840CD5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r w:rsidRPr="00840CD5">
              <w:rPr>
                <w:lang w:val="en-GB"/>
              </w:rPr>
              <w:t xml:space="preserve">Analiza </w:t>
            </w:r>
            <w:proofErr w:type="spellStart"/>
            <w:r w:rsidRPr="00840CD5">
              <w:rPr>
                <w:lang w:val="en-GB"/>
              </w:rPr>
              <w:t>studije</w:t>
            </w:r>
            <w:proofErr w:type="spellEnd"/>
            <w:r w:rsidRPr="00840CD5">
              <w:rPr>
                <w:lang w:val="en-GB"/>
              </w:rPr>
              <w:t xml:space="preserve"> </w:t>
            </w:r>
            <w:proofErr w:type="spellStart"/>
            <w:r w:rsidRPr="00840CD5">
              <w:rPr>
                <w:lang w:val="en-GB"/>
              </w:rPr>
              <w:t>slučaja</w:t>
            </w:r>
            <w:proofErr w:type="spellEnd"/>
            <w:r w:rsidRPr="00840CD5">
              <w:rPr>
                <w:lang w:val="en-GB"/>
              </w:rPr>
              <w:t xml:space="preserve"> (F).</w:t>
            </w:r>
          </w:p>
          <w:p w14:paraId="6C93F7A6" w14:textId="77777777" w:rsidR="00B33C58" w:rsidRDefault="00840CD5" w:rsidP="00840CD5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proofErr w:type="spellStart"/>
            <w:r w:rsidRPr="00840CD5">
              <w:rPr>
                <w:lang w:val="en-GB"/>
              </w:rPr>
              <w:t>Sudionici</w:t>
            </w:r>
            <w:proofErr w:type="spellEnd"/>
            <w:r w:rsidRPr="00840CD5">
              <w:rPr>
                <w:lang w:val="en-GB"/>
              </w:rPr>
              <w:t xml:space="preserve"> </w:t>
            </w:r>
            <w:proofErr w:type="spellStart"/>
            <w:r w:rsidRPr="00840CD5">
              <w:rPr>
                <w:lang w:val="en-GB"/>
              </w:rPr>
              <w:t>razmjenjuju</w:t>
            </w:r>
            <w:proofErr w:type="spellEnd"/>
            <w:r w:rsidRPr="00840CD5">
              <w:rPr>
                <w:lang w:val="en-GB"/>
              </w:rPr>
              <w:t xml:space="preserve"> </w:t>
            </w:r>
            <w:proofErr w:type="spellStart"/>
            <w:r w:rsidRPr="00840CD5">
              <w:rPr>
                <w:lang w:val="en-GB"/>
              </w:rPr>
              <w:t>svoja</w:t>
            </w:r>
            <w:proofErr w:type="spellEnd"/>
            <w:r w:rsidRPr="00840CD5">
              <w:rPr>
                <w:lang w:val="en-GB"/>
              </w:rPr>
              <w:t xml:space="preserve"> </w:t>
            </w:r>
            <w:proofErr w:type="spellStart"/>
            <w:r w:rsidRPr="00840CD5">
              <w:rPr>
                <w:lang w:val="en-GB"/>
              </w:rPr>
              <w:t>mišljenja</w:t>
            </w:r>
            <w:proofErr w:type="spellEnd"/>
            <w:r w:rsidRPr="00840CD5">
              <w:rPr>
                <w:lang w:val="en-GB"/>
              </w:rPr>
              <w:t xml:space="preserve"> </w:t>
            </w:r>
            <w:proofErr w:type="spellStart"/>
            <w:r w:rsidRPr="00840CD5">
              <w:rPr>
                <w:lang w:val="en-GB"/>
              </w:rPr>
              <w:t>i</w:t>
            </w:r>
            <w:proofErr w:type="spellEnd"/>
            <w:r w:rsidRPr="00840CD5">
              <w:rPr>
                <w:lang w:val="en-GB"/>
              </w:rPr>
              <w:t xml:space="preserve"> </w:t>
            </w:r>
            <w:proofErr w:type="spellStart"/>
            <w:r w:rsidRPr="00840CD5">
              <w:rPr>
                <w:lang w:val="en-GB"/>
              </w:rPr>
              <w:t>stavove</w:t>
            </w:r>
            <w:proofErr w:type="spellEnd"/>
            <w:r w:rsidRPr="00840CD5">
              <w:rPr>
                <w:lang w:val="en-GB"/>
              </w:rPr>
              <w:t>.</w:t>
            </w:r>
          </w:p>
          <w:p w14:paraId="3FBA3F5C" w14:textId="4ACB193C" w:rsidR="00E77E60" w:rsidRPr="00F86EF6" w:rsidRDefault="00E77E60" w:rsidP="00E77E60">
            <w:pPr>
              <w:pStyle w:val="ListParagraph"/>
              <w:ind w:left="720"/>
              <w:rPr>
                <w:lang w:val="en-GB"/>
              </w:rPr>
            </w:pPr>
          </w:p>
        </w:tc>
      </w:tr>
    </w:tbl>
    <w:p w14:paraId="7297CB4D" w14:textId="77777777" w:rsidR="00B33C58" w:rsidRPr="00F86EF6" w:rsidRDefault="00B33C58" w:rsidP="00B33C58">
      <w:pPr>
        <w:rPr>
          <w:lang w:val="en-GB"/>
        </w:rPr>
      </w:pPr>
    </w:p>
    <w:p w14:paraId="445F4B93" w14:textId="77777777" w:rsidR="00B33C58" w:rsidRPr="00F86EF6" w:rsidRDefault="00B33C58" w:rsidP="00B33C58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811"/>
      </w:tblGrid>
      <w:tr w:rsidR="00B33C58" w:rsidRPr="00F86EF6" w14:paraId="611C41DB" w14:textId="77777777" w:rsidTr="00C74611">
        <w:tc>
          <w:tcPr>
            <w:tcW w:w="1261" w:type="dxa"/>
            <w:vAlign w:val="center"/>
          </w:tcPr>
          <w:p w14:paraId="16E310F5" w14:textId="77777777" w:rsidR="00B33C58" w:rsidRPr="00F86EF6" w:rsidRDefault="00B33C58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4F0AFED2" wp14:editId="73DE94D4">
                  <wp:extent cx="664028" cy="664028"/>
                  <wp:effectExtent l="0" t="0" r="0" b="0"/>
                  <wp:docPr id="678" name="Grafika 678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6" w:type="dxa"/>
            <w:shd w:val="clear" w:color="auto" w:fill="A8D08D" w:themeFill="accent6" w:themeFillTint="99"/>
            <w:vAlign w:val="center"/>
          </w:tcPr>
          <w:p w14:paraId="200E5694" w14:textId="780C1195" w:rsidR="00B33C58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B33C58" w:rsidRPr="00F86EF6" w14:paraId="022CF1F8" w14:textId="77777777" w:rsidTr="00C74611">
        <w:tc>
          <w:tcPr>
            <w:tcW w:w="9237" w:type="dxa"/>
            <w:gridSpan w:val="2"/>
            <w:shd w:val="clear" w:color="auto" w:fill="E2EFD9" w:themeFill="accent6" w:themeFillTint="33"/>
            <w:vAlign w:val="center"/>
          </w:tcPr>
          <w:p w14:paraId="14176373" w14:textId="77777777" w:rsidR="00B33C58" w:rsidRPr="00F86EF6" w:rsidRDefault="00B33C58" w:rsidP="00C74611">
            <w:pPr>
              <w:rPr>
                <w:lang w:val="en-GB"/>
              </w:rPr>
            </w:pPr>
          </w:p>
          <w:p w14:paraId="604EF40A" w14:textId="1A216C70" w:rsidR="00B33C58" w:rsidRPr="00F86EF6" w:rsidRDefault="00B33C58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Hull, F. M. </w:t>
            </w:r>
            <w:r w:rsidR="00480D39" w:rsidRPr="00F86EF6">
              <w:rPr>
                <w:lang w:val="en-GB"/>
              </w:rPr>
              <w:t>and</w:t>
            </w:r>
            <w:r w:rsidRPr="00F86EF6">
              <w:rPr>
                <w:lang w:val="en-GB"/>
              </w:rPr>
              <w:t xml:space="preserve"> Tidd, J. (Eds.). (2003). Service innovation: Organizational responses to technological opportunities and market imperatives (Vol. 9). World Scientific.</w:t>
            </w:r>
          </w:p>
          <w:p w14:paraId="4FF5057D" w14:textId="77777777" w:rsidR="00B33C58" w:rsidRPr="00F86EF6" w:rsidRDefault="00B33C58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Service (economics) </w:t>
            </w:r>
            <w:hyperlink r:id="rId200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en.wikipedia.org/wiki/Service_(economics)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05E06ECB" w14:textId="77777777" w:rsidR="00B33C58" w:rsidRPr="00F86EF6" w:rsidRDefault="00B33C58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The 9 Most Successful Business Models </w:t>
            </w:r>
            <w:proofErr w:type="gram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Of</w:t>
            </w:r>
            <w:proofErr w:type="gram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Today: </w:t>
            </w:r>
            <w:hyperlink r:id="rId201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DL6myRFdC_g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18:32) </w:t>
            </w:r>
          </w:p>
          <w:p w14:paraId="0E07282F" w14:textId="77777777" w:rsidR="00B33C58" w:rsidRPr="00F86EF6" w:rsidRDefault="00B33C58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Services and its Characteristics: </w:t>
            </w:r>
            <w:hyperlink r:id="rId202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OOa2tkDBRi4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8:43) </w:t>
            </w:r>
          </w:p>
          <w:p w14:paraId="439D3CA9" w14:textId="77777777" w:rsidR="00B33C58" w:rsidRPr="00F86EF6" w:rsidRDefault="00B33C58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114B7104" w14:textId="77777777" w:rsidR="00B33C58" w:rsidRPr="00F86EF6" w:rsidRDefault="00B33C58" w:rsidP="00B33C58">
      <w:pPr>
        <w:rPr>
          <w:lang w:val="en-GB"/>
        </w:rPr>
      </w:pPr>
    </w:p>
    <w:p w14:paraId="163B6998" w14:textId="77777777" w:rsidR="00B33C58" w:rsidRPr="00F86EF6" w:rsidRDefault="00B33C58" w:rsidP="00B33C58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42"/>
        <w:gridCol w:w="7830"/>
      </w:tblGrid>
      <w:tr w:rsidR="00B33C58" w:rsidRPr="00F86EF6" w14:paraId="5A80640F" w14:textId="77777777" w:rsidTr="00C74611">
        <w:tc>
          <w:tcPr>
            <w:tcW w:w="1242" w:type="dxa"/>
            <w:vAlign w:val="center"/>
          </w:tcPr>
          <w:p w14:paraId="004EAD1C" w14:textId="77777777" w:rsidR="00B33C58" w:rsidRPr="00F86EF6" w:rsidRDefault="00B33C58" w:rsidP="00C74611">
            <w:pPr>
              <w:jc w:val="left"/>
              <w:rPr>
                <w:sz w:val="2"/>
                <w:szCs w:val="2"/>
                <w:lang w:val="en-GB"/>
              </w:rPr>
            </w:pPr>
            <w:r w:rsidRPr="00F86EF6">
              <w:rPr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3D00815A" wp14:editId="576F28BE">
                  <wp:extent cx="631372" cy="631372"/>
                  <wp:effectExtent l="0" t="0" r="0" b="0"/>
                  <wp:docPr id="53" name="Grafika 46" descr="Good Idea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0" name="Grafika 60" descr="Good Idea outline"/>
                          <pic:cNvPicPr/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38924" cy="63892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3" w:type="dxa"/>
            <w:shd w:val="clear" w:color="auto" w:fill="BFBFBF" w:themeFill="background1" w:themeFillShade="BF"/>
            <w:vAlign w:val="center"/>
          </w:tcPr>
          <w:p w14:paraId="6553CA2F" w14:textId="01B5A552" w:rsidR="00B33C58" w:rsidRPr="00F86EF6" w:rsidRDefault="00B33C58" w:rsidP="00C74611">
            <w:pPr>
              <w:jc w:val="center"/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 xml:space="preserve">(F) </w:t>
            </w:r>
            <w:proofErr w:type="spellStart"/>
            <w:r w:rsidR="00416BB3">
              <w:rPr>
                <w:b/>
                <w:bCs/>
                <w:lang w:val="en-GB"/>
              </w:rPr>
              <w:t>Studija</w:t>
            </w:r>
            <w:proofErr w:type="spellEnd"/>
            <w:r w:rsidR="00416BB3">
              <w:rPr>
                <w:b/>
                <w:bCs/>
                <w:lang w:val="en-GB"/>
              </w:rPr>
              <w:t xml:space="preserve"> </w:t>
            </w:r>
            <w:proofErr w:type="spellStart"/>
            <w:r w:rsidR="00416BB3">
              <w:rPr>
                <w:b/>
                <w:bCs/>
                <w:lang w:val="en-GB"/>
              </w:rPr>
              <w:t>slučaja</w:t>
            </w:r>
            <w:proofErr w:type="spellEnd"/>
          </w:p>
        </w:tc>
      </w:tr>
      <w:tr w:rsidR="00B33C58" w:rsidRPr="00F86EF6" w14:paraId="29BCF54B" w14:textId="77777777" w:rsidTr="00C74611">
        <w:tc>
          <w:tcPr>
            <w:tcW w:w="9215" w:type="dxa"/>
            <w:gridSpan w:val="2"/>
            <w:vAlign w:val="center"/>
          </w:tcPr>
          <w:p w14:paraId="0A8B8CC3" w14:textId="77777777" w:rsidR="00B33C58" w:rsidRPr="00F86EF6" w:rsidRDefault="00B33C58" w:rsidP="00C74611">
            <w:pPr>
              <w:rPr>
                <w:b/>
                <w:bCs/>
                <w:lang w:val="en-GB"/>
              </w:rPr>
            </w:pPr>
          </w:p>
          <w:p w14:paraId="26A3CB3D" w14:textId="77777777" w:rsidR="00B33C58" w:rsidRPr="00F86EF6" w:rsidRDefault="00B33C58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>Samsung</w:t>
            </w:r>
          </w:p>
          <w:p w14:paraId="74B8B80D" w14:textId="77777777" w:rsidR="00B33C58" w:rsidRPr="00F86EF6" w:rsidRDefault="00B33C58" w:rsidP="009058CB">
            <w:pPr>
              <w:pStyle w:val="Naslov11"/>
              <w:numPr>
                <w:ilvl w:val="0"/>
                <w:numId w:val="3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Samsung. </w:t>
            </w:r>
            <w:hyperlink r:id="rId203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www.samsung.com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6D79C334" w14:textId="77777777" w:rsidR="00B33C58" w:rsidRPr="00F86EF6" w:rsidRDefault="00B33C58" w:rsidP="009058CB">
            <w:pPr>
              <w:pStyle w:val="Naslov11"/>
              <w:numPr>
                <w:ilvl w:val="0"/>
                <w:numId w:val="3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SmartThings Inc., https://en.wikipedia.org/wiki/SmartThings, </w:t>
            </w:r>
            <w:hyperlink r:id="rId204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smartthings.com/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7342A516" w14:textId="77777777" w:rsidR="00B33C58" w:rsidRPr="00F86EF6" w:rsidRDefault="00B33C58" w:rsidP="009058CB">
            <w:pPr>
              <w:pStyle w:val="Naslov11"/>
              <w:numPr>
                <w:ilvl w:val="0"/>
                <w:numId w:val="3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Samsung buys SmartThings for $200 million </w:t>
            </w:r>
            <w:hyperlink r:id="rId205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fvQ68yQp-NE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1:39)</w:t>
            </w:r>
          </w:p>
          <w:p w14:paraId="5EC43F4A" w14:textId="77777777" w:rsidR="00B33C58" w:rsidRPr="00F86EF6" w:rsidRDefault="00B33C58" w:rsidP="00C74611">
            <w:pPr>
              <w:pStyle w:val="Naslov11"/>
              <w:numPr>
                <w:ilvl w:val="0"/>
                <w:numId w:val="0"/>
              </w:numPr>
              <w:rPr>
                <w:b/>
                <w:bCs/>
                <w:lang w:val="en-GB"/>
              </w:rPr>
            </w:pPr>
          </w:p>
        </w:tc>
      </w:tr>
      <w:tr w:rsidR="00B33C58" w:rsidRPr="00F86EF6" w14:paraId="4FD938DB" w14:textId="77777777" w:rsidTr="00C74611">
        <w:tc>
          <w:tcPr>
            <w:tcW w:w="9215" w:type="dxa"/>
            <w:gridSpan w:val="2"/>
            <w:vAlign w:val="center"/>
          </w:tcPr>
          <w:p w14:paraId="511AF7F1" w14:textId="77777777" w:rsidR="00B33C58" w:rsidRPr="00F86EF6" w:rsidRDefault="00B33C58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</w:p>
          <w:p w14:paraId="12A6AD26" w14:textId="77777777" w:rsidR="00B33C58" w:rsidRPr="00F86EF6" w:rsidRDefault="00B33C58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>L'Oréal</w:t>
            </w:r>
          </w:p>
          <w:p w14:paraId="1F4D410E" w14:textId="77777777" w:rsidR="00B33C58" w:rsidRPr="00F86EF6" w:rsidRDefault="00B33C58" w:rsidP="009058CB">
            <w:pPr>
              <w:pStyle w:val="Naslov11"/>
              <w:numPr>
                <w:ilvl w:val="0"/>
                <w:numId w:val="3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lastRenderedPageBreak/>
              <w:t xml:space="preserve">Open Innovation Creating the future through technology and partnership </w:t>
            </w:r>
            <w:hyperlink r:id="rId206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loreal.com/en/beauty-science-and-technology/l-oreal-open-innovation/</w:t>
              </w:r>
            </w:hyperlink>
          </w:p>
          <w:p w14:paraId="71C57D0A" w14:textId="77777777" w:rsidR="00B33C58" w:rsidRPr="00F86EF6" w:rsidRDefault="00B33C58" w:rsidP="009058CB">
            <w:pPr>
              <w:pStyle w:val="Naslov11"/>
              <w:numPr>
                <w:ilvl w:val="0"/>
                <w:numId w:val="3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Open innovation at L'Oréal </w:t>
            </w:r>
            <w:hyperlink r:id="rId207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Qi9pVcf9vqY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2:10)</w:t>
            </w:r>
          </w:p>
          <w:p w14:paraId="405AE95C" w14:textId="77777777" w:rsidR="00B33C58" w:rsidRPr="00476CC0" w:rsidRDefault="00B33C58" w:rsidP="009058CB">
            <w:pPr>
              <w:pStyle w:val="Naslov11"/>
              <w:numPr>
                <w:ilvl w:val="0"/>
                <w:numId w:val="32"/>
              </w:num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L'oréal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. 2021. »Open </w:t>
            </w:r>
            <w:proofErr w:type="gram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Innovation.«</w:t>
            </w:r>
            <w:proofErr w:type="gram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Beauty, Science &amp; Technology. </w:t>
            </w:r>
            <w:hyperlink r:id="rId208" w:history="1">
              <w:r w:rsidRPr="00476CC0">
                <w:rPr>
                  <w:rStyle w:val="Hyperlink"/>
                  <w:rFonts w:ascii="Arial" w:hAnsi="Arial" w:cs="Arial"/>
                  <w:sz w:val="22"/>
                  <w:szCs w:val="22"/>
                </w:rPr>
                <w:t>https://www.loreal.com/en/beauty-science-and-technology/l-oreal-open-innovation/</w:t>
              </w:r>
            </w:hyperlink>
            <w:r w:rsidRPr="00476CC0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7AB74AA8" w14:textId="77777777" w:rsidR="00B33C58" w:rsidRPr="00F86EF6" w:rsidRDefault="00B33C58" w:rsidP="009058CB">
            <w:pPr>
              <w:pStyle w:val="Naslov11"/>
              <w:numPr>
                <w:ilvl w:val="0"/>
                <w:numId w:val="3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Sampler. 2021. </w:t>
            </w:r>
            <w:hyperlink r:id="rId209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sampler.io/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64B7FFDF" w14:textId="77777777" w:rsidR="00B33C58" w:rsidRPr="00F86EF6" w:rsidRDefault="00B33C58" w:rsidP="009058CB">
            <w:pPr>
              <w:pStyle w:val="Naslov11"/>
              <w:numPr>
                <w:ilvl w:val="0"/>
                <w:numId w:val="3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Sampler. </w:t>
            </w:r>
            <w:proofErr w:type="spell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n.l.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Features. </w:t>
            </w:r>
            <w:hyperlink r:id="rId210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sampler.io/features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01DFFD22" w14:textId="77777777" w:rsidR="00B33C58" w:rsidRPr="00F86EF6" w:rsidRDefault="00B33C58" w:rsidP="009058CB">
            <w:pPr>
              <w:pStyle w:val="Naslov11"/>
              <w:numPr>
                <w:ilvl w:val="0"/>
                <w:numId w:val="3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L'oréal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. </w:t>
            </w:r>
            <w:proofErr w:type="spell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n.l.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»Engaging Partnerships and Startups. Beauty, Science &amp; Technology. </w:t>
            </w:r>
            <w:hyperlink r:id="rId211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loreal.com/en/beauty-science-and-technology/l-oreal-open-innovation/engaging-partnerships-and-startups/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08FEC324" w14:textId="77777777" w:rsidR="00B33C58" w:rsidRPr="00F86EF6" w:rsidRDefault="00B33C58" w:rsidP="009058CB">
            <w:pPr>
              <w:pStyle w:val="Naslov11"/>
              <w:numPr>
                <w:ilvl w:val="0"/>
                <w:numId w:val="3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Digital </w:t>
            </w:r>
            <w:proofErr w:type="spell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Initiave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. 2018. »Open Innovation in </w:t>
            </w:r>
            <w:proofErr w:type="spellStart"/>
            <w:proofErr w:type="gram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L'oréal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.«</w:t>
            </w:r>
            <w:proofErr w:type="gram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hyperlink r:id="rId212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digital.hbs.edu/platform-rctom/submission/open-innovation-in-loreal/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309101FD" w14:textId="77777777" w:rsidR="00B33C58" w:rsidRPr="00F86EF6" w:rsidRDefault="00B33C58" w:rsidP="009058CB">
            <w:pPr>
              <w:pStyle w:val="Naslov11"/>
              <w:numPr>
                <w:ilvl w:val="0"/>
                <w:numId w:val="3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Sifted. 2019. »Can </w:t>
            </w:r>
            <w:proofErr w:type="spell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L'oréal's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beauty accelerator in Paris help it keep up with the </w:t>
            </w:r>
            <w:proofErr w:type="gram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Kardashians?«</w:t>
            </w:r>
            <w:proofErr w:type="gram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hyperlink r:id="rId213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sifted.eu/articles/loreal-accelerator-beauty-startup-kardashians/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46062370" w14:textId="09E8D361" w:rsidR="00B33C58" w:rsidRPr="00476CC0" w:rsidRDefault="00B33C58" w:rsidP="009058CB">
            <w:pPr>
              <w:pStyle w:val="Naslov11"/>
              <w:numPr>
                <w:ilvl w:val="0"/>
                <w:numId w:val="32"/>
              </w:num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L'oréal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. 2018. </w:t>
            </w:r>
            <w:r w:rsidR="00480D39" w:rsidRPr="00F86EF6">
              <w:rPr>
                <w:rFonts w:ascii="Arial" w:hAnsi="Arial" w:cs="Arial"/>
                <w:sz w:val="22"/>
                <w:szCs w:val="22"/>
                <w:lang w:val="en-GB"/>
              </w:rPr>
              <w:t>Annual report</w:t>
            </w: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. </w:t>
            </w:r>
            <w:hyperlink r:id="rId214" w:history="1">
              <w:r w:rsidRPr="00476CC0">
                <w:rPr>
                  <w:rStyle w:val="Hyperlink"/>
                  <w:rFonts w:ascii="Arial" w:hAnsi="Arial" w:cs="Arial"/>
                  <w:sz w:val="22"/>
                  <w:szCs w:val="22"/>
                </w:rPr>
                <w:t>https://www.loreal-finance.com/en/annual-report-2018/digital-4-3/open-innovation-startups-4-3-4/</w:t>
              </w:r>
            </w:hyperlink>
            <w:r w:rsidRPr="00476CC0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748A56CA" w14:textId="77777777" w:rsidR="00B33C58" w:rsidRPr="00476CC0" w:rsidRDefault="00B33C58" w:rsidP="009058CB">
            <w:pPr>
              <w:pStyle w:val="Naslov11"/>
              <w:numPr>
                <w:ilvl w:val="0"/>
                <w:numId w:val="32"/>
              </w:num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Betakit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. 2017. »Sampler selected for </w:t>
            </w:r>
            <w:proofErr w:type="spell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L'oréal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' and Founders Factory beauty tech accelerator.« </w:t>
            </w:r>
            <w:hyperlink r:id="rId215" w:history="1">
              <w:r w:rsidRPr="00476CC0">
                <w:rPr>
                  <w:rStyle w:val="Hyperlink"/>
                  <w:rFonts w:ascii="Arial" w:hAnsi="Arial" w:cs="Arial"/>
                  <w:sz w:val="22"/>
                  <w:szCs w:val="22"/>
                </w:rPr>
                <w:t>https://betakit.com/sampler-selected-for-loreal-and-founders-factory-beauty-tech-accelerator/</w:t>
              </w:r>
            </w:hyperlink>
            <w:r w:rsidRPr="00476CC0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7A307678" w14:textId="77777777" w:rsidR="00B33C58" w:rsidRPr="00F86EF6" w:rsidRDefault="00B33C58" w:rsidP="009058CB">
            <w:pPr>
              <w:pStyle w:val="Naslov11"/>
              <w:numPr>
                <w:ilvl w:val="0"/>
                <w:numId w:val="3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L'oréal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Group. 2019. »Behind the Scenes of Beauty: Partnering with innovators #7« </w:t>
            </w:r>
            <w:hyperlink r:id="rId216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Co9XBtLegak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303DD9CC" w14:textId="77777777" w:rsidR="00B33C58" w:rsidRPr="00F86EF6" w:rsidRDefault="00B33C58" w:rsidP="00C74611">
            <w:pPr>
              <w:rPr>
                <w:b/>
                <w:bCs/>
                <w:lang w:val="en-GB"/>
              </w:rPr>
            </w:pPr>
          </w:p>
        </w:tc>
      </w:tr>
      <w:tr w:rsidR="00B33C58" w:rsidRPr="00F86EF6" w14:paraId="2EC3B316" w14:textId="77777777" w:rsidTr="00C74611">
        <w:tc>
          <w:tcPr>
            <w:tcW w:w="9215" w:type="dxa"/>
            <w:gridSpan w:val="2"/>
            <w:vAlign w:val="center"/>
          </w:tcPr>
          <w:p w14:paraId="5B6709EA" w14:textId="77777777" w:rsidR="00B33C58" w:rsidRPr="00F86EF6" w:rsidRDefault="00B33C58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</w:p>
          <w:p w14:paraId="1AF4467A" w14:textId="77777777" w:rsidR="00B33C58" w:rsidRPr="00F86EF6" w:rsidRDefault="00B33C58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>Merck</w:t>
            </w:r>
          </w:p>
          <w:p w14:paraId="28408273" w14:textId="77777777" w:rsidR="00B33C58" w:rsidRPr="00F86EF6" w:rsidRDefault="00B33C58" w:rsidP="009058CB">
            <w:pPr>
              <w:pStyle w:val="Naslov11"/>
              <w:numPr>
                <w:ilvl w:val="0"/>
                <w:numId w:val="3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Open Innovation - Research </w:t>
            </w:r>
          </w:p>
          <w:p w14:paraId="4DD93E3C" w14:textId="77777777" w:rsidR="00B33C58" w:rsidRPr="00F86EF6" w:rsidRDefault="007F3AC9" w:rsidP="009058CB">
            <w:pPr>
              <w:pStyle w:val="Naslov11"/>
              <w:numPr>
                <w:ilvl w:val="0"/>
                <w:numId w:val="3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217" w:history="1">
              <w:r w:rsidR="00B33C58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 xml:space="preserve"> https://www.merckgroup.com/en/research/open-innovation.html</w:t>
              </w:r>
            </w:hyperlink>
            <w:r w:rsidR="00B33C58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22355013" w14:textId="77777777" w:rsidR="00B33C58" w:rsidRPr="00F86EF6" w:rsidRDefault="00B33C58" w:rsidP="009058CB">
            <w:pPr>
              <w:pStyle w:val="Naslov11"/>
              <w:numPr>
                <w:ilvl w:val="0"/>
                <w:numId w:val="32"/>
              </w:numPr>
              <w:rPr>
                <w:sz w:val="23"/>
                <w:szCs w:val="23"/>
                <w:lang w:val="en-GB"/>
              </w:rPr>
            </w:pPr>
            <w:r w:rsidRPr="00F86EF6">
              <w:rPr>
                <w:lang w:val="en-GB"/>
              </w:rPr>
              <w:t xml:space="preserve">2021 Research Grants. </w:t>
            </w:r>
            <w:hyperlink r:id="rId218" w:history="1">
              <w:r w:rsidRPr="00F86EF6">
                <w:rPr>
                  <w:rStyle w:val="Hyperlink"/>
                  <w:sz w:val="23"/>
                  <w:szCs w:val="23"/>
                  <w:lang w:val="en-GB"/>
                </w:rPr>
                <w:t>https://www.merckgroup.com/en/research/open-innovation/2021-research-grants.html</w:t>
              </w:r>
            </w:hyperlink>
            <w:r w:rsidRPr="00F86EF6">
              <w:rPr>
                <w:sz w:val="23"/>
                <w:szCs w:val="23"/>
                <w:lang w:val="en-GB"/>
              </w:rPr>
              <w:t xml:space="preserve"> </w:t>
            </w:r>
          </w:p>
          <w:p w14:paraId="724DBF4B" w14:textId="77777777" w:rsidR="00B33C58" w:rsidRPr="00F86EF6" w:rsidRDefault="00B33C58" w:rsidP="009058CB">
            <w:pPr>
              <w:pStyle w:val="Naslov11"/>
              <w:numPr>
                <w:ilvl w:val="0"/>
                <w:numId w:val="3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Merck: “Contributing to human progress: Open Innovation for Infectious Diseases” </w:t>
            </w:r>
            <w:hyperlink r:id="rId219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Zwcx8bolx_A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1:01:25)</w:t>
            </w:r>
          </w:p>
          <w:p w14:paraId="2BB08AA5" w14:textId="77777777" w:rsidR="00B33C58" w:rsidRPr="00F86EF6" w:rsidRDefault="00B33C58" w:rsidP="00C74611">
            <w:pPr>
              <w:rPr>
                <w:b/>
                <w:bCs/>
                <w:lang w:val="en-GB"/>
              </w:rPr>
            </w:pPr>
          </w:p>
        </w:tc>
      </w:tr>
      <w:tr w:rsidR="00B33C58" w:rsidRPr="00F86EF6" w14:paraId="72E83D52" w14:textId="77777777" w:rsidTr="00C74611">
        <w:tc>
          <w:tcPr>
            <w:tcW w:w="9215" w:type="dxa"/>
            <w:gridSpan w:val="2"/>
            <w:vAlign w:val="center"/>
          </w:tcPr>
          <w:p w14:paraId="24BA0FFC" w14:textId="77777777" w:rsidR="00B33C58" w:rsidRPr="00F86EF6" w:rsidRDefault="00B33C58" w:rsidP="00C74611">
            <w:pPr>
              <w:pStyle w:val="Naslov11"/>
              <w:numPr>
                <w:ilvl w:val="0"/>
                <w:numId w:val="0"/>
              </w:numPr>
              <w:ind w:left="432" w:hanging="432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</w:p>
          <w:p w14:paraId="11040AD8" w14:textId="77777777" w:rsidR="00B33C58" w:rsidRPr="00F86EF6" w:rsidRDefault="00B33C58" w:rsidP="00C74611">
            <w:pPr>
              <w:pStyle w:val="Naslov11"/>
              <w:numPr>
                <w:ilvl w:val="0"/>
                <w:numId w:val="0"/>
              </w:numPr>
              <w:ind w:left="432" w:hanging="432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>Coca-Cola</w:t>
            </w:r>
          </w:p>
          <w:p w14:paraId="6320C134" w14:textId="77777777" w:rsidR="00B33C58" w:rsidRPr="00AC4A37" w:rsidRDefault="00B33C58" w:rsidP="0015076A">
            <w:pPr>
              <w:pStyle w:val="ListParagraph"/>
              <w:numPr>
                <w:ilvl w:val="0"/>
                <w:numId w:val="32"/>
              </w:numPr>
              <w:contextualSpacing/>
              <w:jc w:val="left"/>
              <w:rPr>
                <w:rStyle w:val="Hyperlink"/>
                <w:color w:val="auto"/>
                <w:u w:val="none"/>
                <w:lang w:val="it-IT"/>
              </w:rPr>
            </w:pPr>
            <w:r w:rsidRPr="00AC4A37">
              <w:rPr>
                <w:lang w:val="it-IT"/>
              </w:rPr>
              <w:t xml:space="preserve">Coca-cola, </w:t>
            </w:r>
            <w:hyperlink r:id="rId220" w:history="1">
              <w:r w:rsidRPr="00476CC0">
                <w:rPr>
                  <w:rStyle w:val="Hyperlink"/>
                  <w:lang w:val="it-IT"/>
                </w:rPr>
                <w:t>https://www.coca-colacompany.com/company/history</w:t>
              </w:r>
            </w:hyperlink>
          </w:p>
          <w:p w14:paraId="7AA0E5B1" w14:textId="77777777" w:rsidR="00B33C58" w:rsidRPr="00F86EF6" w:rsidRDefault="00B33C58" w:rsidP="0015076A">
            <w:pPr>
              <w:pStyle w:val="ListParagraph"/>
              <w:numPr>
                <w:ilvl w:val="0"/>
                <w:numId w:val="32"/>
              </w:numPr>
              <w:contextualSpacing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Coca-Cola Embraces Open Innovation for Sweeter Future </w:t>
            </w:r>
            <w:hyperlink r:id="rId221" w:history="1">
              <w:r w:rsidRPr="00F86EF6">
                <w:rPr>
                  <w:rStyle w:val="Hyperlink"/>
                  <w:lang w:val="en-GB"/>
                </w:rPr>
                <w:t>https://www.ideaconnection.com/blog/innovation/coca-cola-embraces-open-innovation-for-sweeter-future.html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0998B688" w14:textId="77777777" w:rsidR="00B33C58" w:rsidRPr="00AC4A37" w:rsidRDefault="00B33C58" w:rsidP="0015076A">
            <w:pPr>
              <w:pStyle w:val="Naslov11"/>
              <w:numPr>
                <w:ilvl w:val="0"/>
                <w:numId w:val="32"/>
              </w:numPr>
              <w:rPr>
                <w:rStyle w:val="Hyperlink"/>
                <w:rFonts w:ascii="Arial" w:hAnsi="Arial" w:cs="Arial"/>
                <w:sz w:val="22"/>
                <w:szCs w:val="22"/>
                <w:lang w:val="it-IT"/>
              </w:rPr>
            </w:pPr>
            <w:r w:rsidRPr="00AC4A37">
              <w:rPr>
                <w:rFonts w:ascii="Arial" w:hAnsi="Arial" w:cs="Arial"/>
                <w:sz w:val="22"/>
                <w:szCs w:val="22"/>
                <w:lang w:val="it-IT"/>
              </w:rPr>
              <w:t xml:space="preserve">Coca-Cola Mobile App </w:t>
            </w:r>
            <w:hyperlink r:id="rId222" w:history="1">
              <w:r w:rsidRPr="00476CC0">
                <w:rPr>
                  <w:rStyle w:val="Hyperlink"/>
                  <w:rFonts w:ascii="Arial" w:hAnsi="Arial" w:cs="Arial"/>
                  <w:sz w:val="22"/>
                  <w:szCs w:val="22"/>
                  <w:lang w:val="it-IT"/>
                </w:rPr>
                <w:t>https://www.youtube.com/watch?v=_OtDC6GX-wM&amp;t=37s</w:t>
              </w:r>
            </w:hyperlink>
            <w:r w:rsidRPr="00476CC0">
              <w:rPr>
                <w:rStyle w:val="Hyperlink"/>
                <w:rFonts w:ascii="Arial" w:hAnsi="Arial" w:cs="Arial"/>
                <w:sz w:val="22"/>
                <w:szCs w:val="22"/>
                <w:lang w:val="it-IT"/>
              </w:rPr>
              <w:t xml:space="preserve"> (1:30)</w:t>
            </w:r>
          </w:p>
          <w:p w14:paraId="429F435E" w14:textId="77777777" w:rsidR="00B33C58" w:rsidRPr="00476CC0" w:rsidRDefault="00B33C58" w:rsidP="00C74611">
            <w:pPr>
              <w:rPr>
                <w:b/>
                <w:bCs/>
                <w:lang w:val="it-IT"/>
              </w:rPr>
            </w:pPr>
          </w:p>
        </w:tc>
      </w:tr>
      <w:tr w:rsidR="00B33C58" w:rsidRPr="00F86EF6" w14:paraId="6DE632FC" w14:textId="77777777" w:rsidTr="00C74611">
        <w:tc>
          <w:tcPr>
            <w:tcW w:w="9215" w:type="dxa"/>
            <w:gridSpan w:val="2"/>
            <w:vAlign w:val="center"/>
          </w:tcPr>
          <w:p w14:paraId="52855A44" w14:textId="77777777" w:rsidR="00B33C58" w:rsidRPr="00476CC0" w:rsidRDefault="00B33C58" w:rsidP="00C74611">
            <w:pPr>
              <w:pStyle w:val="Naslov11"/>
              <w:numPr>
                <w:ilvl w:val="0"/>
                <w:numId w:val="0"/>
              </w:numPr>
              <w:ind w:left="432" w:hanging="432"/>
              <w:rPr>
                <w:rFonts w:ascii="Arial" w:hAnsi="Arial" w:cs="Arial"/>
                <w:b/>
                <w:bCs/>
                <w:lang w:val="it-IT"/>
              </w:rPr>
            </w:pPr>
          </w:p>
          <w:p w14:paraId="60E4B6B2" w14:textId="77777777" w:rsidR="00B33C58" w:rsidRPr="00F86EF6" w:rsidRDefault="00B33C58" w:rsidP="00C74611">
            <w:pPr>
              <w:pStyle w:val="Naslov11"/>
              <w:numPr>
                <w:ilvl w:val="0"/>
                <w:numId w:val="0"/>
              </w:numPr>
              <w:ind w:left="432" w:hanging="432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>Zara</w:t>
            </w:r>
          </w:p>
          <w:p w14:paraId="4141BC41" w14:textId="77777777" w:rsidR="00B33C58" w:rsidRPr="00F86EF6" w:rsidRDefault="00B33C58" w:rsidP="009058CB">
            <w:pPr>
              <w:pStyle w:val="Naslov11"/>
              <w:numPr>
                <w:ilvl w:val="0"/>
                <w:numId w:val="3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Zara Leads </w:t>
            </w:r>
            <w:proofErr w:type="gram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In</w:t>
            </w:r>
            <w:proofErr w:type="gram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Fast </w:t>
            </w:r>
            <w:proofErr w:type="spell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Fashio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hyperlink r:id="rId223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forbes.com/sites/walterloeb/2015/03/30/zara-leads-in-fast-fashion/?sh=6616df9d5944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11DFF18B" w14:textId="77777777" w:rsidR="00B33C58" w:rsidRPr="00F86EF6" w:rsidRDefault="00B33C58" w:rsidP="009058CB">
            <w:pPr>
              <w:pStyle w:val="ListParagraph"/>
              <w:numPr>
                <w:ilvl w:val="0"/>
                <w:numId w:val="32"/>
              </w:numPr>
              <w:rPr>
                <w:lang w:val="en-GB"/>
              </w:rPr>
            </w:pPr>
            <w:r w:rsidRPr="00F86EF6">
              <w:rPr>
                <w:lang w:val="en-GB"/>
              </w:rPr>
              <w:t>Target Designer Collaborations (Decades of Budget Fashion Perfection)</w:t>
            </w:r>
          </w:p>
          <w:p w14:paraId="57421280" w14:textId="77777777" w:rsidR="00B33C58" w:rsidRPr="00F86EF6" w:rsidRDefault="007F3AC9" w:rsidP="00C74611">
            <w:pPr>
              <w:pStyle w:val="Naslov1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  <w:hyperlink r:id="rId224" w:history="1">
              <w:r w:rsidR="00B33C58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thebudgetfashionista.com/archive/target-designer-collaborations/</w:t>
              </w:r>
            </w:hyperlink>
            <w:r w:rsidR="00B33C58" w:rsidRPr="00F86EF6">
              <w:rPr>
                <w:rFonts w:ascii="Arial" w:hAnsi="Arial" w:cs="Arial"/>
                <w:lang w:val="en-GB"/>
              </w:rPr>
              <w:t xml:space="preserve"> </w:t>
            </w:r>
          </w:p>
          <w:p w14:paraId="1CCC8A66" w14:textId="77777777" w:rsidR="00B33C58" w:rsidRPr="00F86EF6" w:rsidRDefault="00B33C58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</w:p>
        </w:tc>
      </w:tr>
      <w:tr w:rsidR="00B33C58" w:rsidRPr="00F86EF6" w14:paraId="1A9BC293" w14:textId="77777777" w:rsidTr="00C74611">
        <w:tc>
          <w:tcPr>
            <w:tcW w:w="9215" w:type="dxa"/>
            <w:gridSpan w:val="2"/>
            <w:vAlign w:val="center"/>
          </w:tcPr>
          <w:p w14:paraId="333ED5C6" w14:textId="77777777" w:rsidR="00B33C58" w:rsidRPr="00F86EF6" w:rsidRDefault="00B33C58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lang w:val="en-GB"/>
              </w:rPr>
            </w:pPr>
          </w:p>
          <w:p w14:paraId="0C9BD9E2" w14:textId="77777777" w:rsidR="00B33C58" w:rsidRPr="00F86EF6" w:rsidRDefault="00B33C58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lastRenderedPageBreak/>
              <w:t>Nespresso</w:t>
            </w:r>
          </w:p>
          <w:p w14:paraId="52027B7B" w14:textId="77777777" w:rsidR="00B33C58" w:rsidRPr="00F86EF6" w:rsidRDefault="00B33C58" w:rsidP="009058CB">
            <w:pPr>
              <w:pStyle w:val="Naslov11"/>
              <w:numPr>
                <w:ilvl w:val="0"/>
                <w:numId w:val="33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Our innovations - Nespresso </w:t>
            </w:r>
            <w:proofErr w:type="gram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The</w:t>
            </w:r>
            <w:proofErr w:type="gram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Positive Cup </w:t>
            </w:r>
            <w:hyperlink r:id="rId225" w:anchor="!/sustainability/innovations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nespresso.com/ncp/positive/de/en#!/sustainability/innovations</w:t>
              </w:r>
            </w:hyperlink>
          </w:p>
          <w:p w14:paraId="4448095B" w14:textId="77777777" w:rsidR="00B33C58" w:rsidRPr="00F86EF6" w:rsidRDefault="00B33C58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lang w:val="en-GB"/>
              </w:rPr>
            </w:pPr>
          </w:p>
        </w:tc>
      </w:tr>
    </w:tbl>
    <w:p w14:paraId="64844510" w14:textId="77777777" w:rsidR="00B33C58" w:rsidRPr="00F86EF6" w:rsidRDefault="00B33C58" w:rsidP="00B33C58">
      <w:pPr>
        <w:jc w:val="left"/>
        <w:rPr>
          <w:lang w:val="en-GB"/>
        </w:rPr>
      </w:pPr>
    </w:p>
    <w:tbl>
      <w:tblPr>
        <w:tblW w:w="9212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B33C58" w:rsidRPr="00F86EF6" w14:paraId="1DDFB918" w14:textId="77777777" w:rsidTr="00001E31">
        <w:trPr>
          <w:trHeight w:val="890"/>
        </w:trPr>
        <w:tc>
          <w:tcPr>
            <w:tcW w:w="1204" w:type="dxa"/>
            <w:vAlign w:val="center"/>
          </w:tcPr>
          <w:p w14:paraId="40F486EB" w14:textId="77777777" w:rsidR="00B33C58" w:rsidRPr="00F86EF6" w:rsidRDefault="00B33C58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5E7AF310" wp14:editId="2DCB9830">
                  <wp:extent cx="675640" cy="675640"/>
                  <wp:effectExtent l="0" t="0" r="0" b="0"/>
                  <wp:docPr id="688" name="Grafika 688" descr="Blog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Grafika 29" descr="Blog outline"/>
                          <pic:cNvPicPr/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7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FFFFFF"/>
            <w:vAlign w:val="center"/>
          </w:tcPr>
          <w:p w14:paraId="7FE8B7CA" w14:textId="458675EE" w:rsidR="00B33C58" w:rsidRPr="00F86EF6" w:rsidRDefault="00416BB3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r>
              <w:rPr>
                <w:rFonts w:ascii="Arial" w:hAnsi="Arial" w:cs="Arial"/>
                <w:b/>
                <w:bCs/>
                <w:lang w:val="en-GB"/>
              </w:rPr>
              <w:t xml:space="preserve">Analiza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studij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slučaja</w:t>
            </w:r>
            <w:proofErr w:type="spellEnd"/>
          </w:p>
        </w:tc>
      </w:tr>
      <w:tr w:rsidR="00B33C58" w:rsidRPr="00F86EF6" w14:paraId="150D4F3D" w14:textId="77777777" w:rsidTr="00001E31">
        <w:tc>
          <w:tcPr>
            <w:tcW w:w="9212" w:type="dxa"/>
            <w:gridSpan w:val="2"/>
            <w:shd w:val="clear" w:color="auto" w:fill="FFFFCC"/>
          </w:tcPr>
          <w:p w14:paraId="2ACC992C" w14:textId="77777777" w:rsidR="00B33C58" w:rsidRPr="00F86EF6" w:rsidRDefault="00B33C58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061D0375" w14:textId="368FF3B9" w:rsidR="00B33C58" w:rsidRPr="00F86EF6" w:rsidRDefault="00416BB3" w:rsidP="00C74611">
            <w:pPr>
              <w:rPr>
                <w:lang w:val="en-GB"/>
              </w:rPr>
            </w:pPr>
            <w:bookmarkStart w:id="139" w:name="_Toc64188581"/>
            <w:r>
              <w:rPr>
                <w:lang w:val="en-GB"/>
              </w:rPr>
              <w:t>UVOD</w:t>
            </w:r>
          </w:p>
          <w:bookmarkEnd w:id="139"/>
          <w:p w14:paraId="221A4425" w14:textId="5841E957" w:rsidR="00B33C58" w:rsidRPr="00F86EF6" w:rsidRDefault="00416BB3" w:rsidP="00C74611">
            <w:pPr>
              <w:rPr>
                <w:lang w:val="en-GB"/>
              </w:rPr>
            </w:pPr>
            <w:r>
              <w:rPr>
                <w:lang w:val="en-GB"/>
              </w:rPr>
              <w:t>TEORIJSKA OSNOVA IZAZOVA</w:t>
            </w:r>
          </w:p>
          <w:p w14:paraId="64B51276" w14:textId="6370427E" w:rsidR="00B33C58" w:rsidRPr="00F86EF6" w:rsidRDefault="00416BB3" w:rsidP="00C74611">
            <w:pPr>
              <w:rPr>
                <w:lang w:val="en-GB"/>
              </w:rPr>
            </w:pPr>
            <w:r>
              <w:rPr>
                <w:lang w:val="en-GB"/>
              </w:rPr>
              <w:t>ANALIZA OTVORENIH INOVACIJA</w:t>
            </w:r>
          </w:p>
          <w:p w14:paraId="11921C9A" w14:textId="446D20C1" w:rsidR="00B33C58" w:rsidRPr="00F86EF6" w:rsidRDefault="000700EC" w:rsidP="009058CB">
            <w:pPr>
              <w:pStyle w:val="ListParagraph"/>
              <w:numPr>
                <w:ilvl w:val="0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Osnovn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analiza</w:t>
            </w:r>
            <w:proofErr w:type="spellEnd"/>
          </w:p>
          <w:p w14:paraId="2D5FEA5B" w14:textId="7F248BFB" w:rsidR="00B33C58" w:rsidRPr="00F86EF6" w:rsidRDefault="00416BB3" w:rsidP="009058CB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Naziv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rojekta</w:t>
            </w:r>
            <w:proofErr w:type="spellEnd"/>
          </w:p>
          <w:p w14:paraId="53AE778E" w14:textId="5ED6F768" w:rsidR="00B33C58" w:rsidRPr="00F86EF6" w:rsidRDefault="00416BB3" w:rsidP="009058CB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r>
              <w:rPr>
                <w:lang w:val="en-GB"/>
              </w:rPr>
              <w:t>Godina</w:t>
            </w:r>
          </w:p>
          <w:p w14:paraId="672D5BE6" w14:textId="4C6DB7A8" w:rsidR="00B33C58" w:rsidRPr="00F86EF6" w:rsidRDefault="00416BB3" w:rsidP="009058CB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Klasifikacij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rojekta</w:t>
            </w:r>
            <w:proofErr w:type="spellEnd"/>
          </w:p>
          <w:p w14:paraId="556AC573" w14:textId="77777777" w:rsidR="00416BB3" w:rsidRDefault="00416BB3" w:rsidP="009058CB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Kratki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opis</w:t>
            </w:r>
            <w:proofErr w:type="spellEnd"/>
          </w:p>
          <w:p w14:paraId="03D34B51" w14:textId="5AA4A028" w:rsidR="00416BB3" w:rsidRPr="00416BB3" w:rsidRDefault="00416BB3" w:rsidP="00416BB3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r>
              <w:rPr>
                <w:lang w:val="en-GB"/>
              </w:rPr>
              <w:t>A</w:t>
            </w:r>
            <w:r w:rsidRPr="00416BB3">
              <w:rPr>
                <w:lang w:val="en-GB"/>
              </w:rPr>
              <w:t xml:space="preserve">utor (partner) </w:t>
            </w:r>
            <w:proofErr w:type="spellStart"/>
            <w:r w:rsidRPr="00416BB3">
              <w:rPr>
                <w:lang w:val="en-GB"/>
              </w:rPr>
              <w:t>ideje</w:t>
            </w:r>
            <w:proofErr w:type="spellEnd"/>
            <w:r w:rsidRPr="00416BB3">
              <w:rPr>
                <w:lang w:val="en-GB"/>
              </w:rPr>
              <w:t xml:space="preserve"> - </w:t>
            </w:r>
            <w:proofErr w:type="spellStart"/>
            <w:r w:rsidRPr="00416BB3">
              <w:rPr>
                <w:lang w:val="en-GB"/>
              </w:rPr>
              <w:t>profesionalni</w:t>
            </w:r>
            <w:proofErr w:type="spellEnd"/>
            <w:r w:rsidRPr="00416BB3">
              <w:rPr>
                <w:lang w:val="en-GB"/>
              </w:rPr>
              <w:t xml:space="preserve"> </w:t>
            </w:r>
            <w:proofErr w:type="spellStart"/>
            <w:r w:rsidRPr="00416BB3">
              <w:rPr>
                <w:lang w:val="en-GB"/>
              </w:rPr>
              <w:t>naslov</w:t>
            </w:r>
            <w:proofErr w:type="spellEnd"/>
            <w:r w:rsidRPr="00416BB3">
              <w:rPr>
                <w:lang w:val="en-GB"/>
              </w:rPr>
              <w:t xml:space="preserve">, web </w:t>
            </w:r>
            <w:proofErr w:type="spellStart"/>
            <w:r w:rsidRPr="00416BB3">
              <w:rPr>
                <w:lang w:val="en-GB"/>
              </w:rPr>
              <w:t>stranica</w:t>
            </w:r>
            <w:proofErr w:type="spellEnd"/>
          </w:p>
          <w:p w14:paraId="5BFD2722" w14:textId="52FD7F54" w:rsidR="00416BB3" w:rsidRPr="00416BB3" w:rsidRDefault="00416BB3" w:rsidP="00416BB3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 w:rsidRPr="00416BB3">
              <w:rPr>
                <w:lang w:val="en-GB"/>
              </w:rPr>
              <w:t>Vlasnik</w:t>
            </w:r>
            <w:proofErr w:type="spellEnd"/>
            <w:r w:rsidRPr="00416BB3">
              <w:rPr>
                <w:lang w:val="en-GB"/>
              </w:rPr>
              <w:t xml:space="preserve"> </w:t>
            </w:r>
            <w:proofErr w:type="spellStart"/>
            <w:r w:rsidRPr="00416BB3">
              <w:rPr>
                <w:lang w:val="en-GB"/>
              </w:rPr>
              <w:t>ideje</w:t>
            </w:r>
            <w:proofErr w:type="spellEnd"/>
            <w:r w:rsidRPr="00416BB3">
              <w:rPr>
                <w:lang w:val="en-GB"/>
              </w:rPr>
              <w:t xml:space="preserve"> (</w:t>
            </w:r>
            <w:proofErr w:type="spellStart"/>
            <w:r w:rsidRPr="00416BB3">
              <w:rPr>
                <w:lang w:val="en-GB"/>
              </w:rPr>
              <w:t>tvrtka</w:t>
            </w:r>
            <w:proofErr w:type="spellEnd"/>
            <w:r w:rsidRPr="00416BB3">
              <w:rPr>
                <w:lang w:val="en-GB"/>
              </w:rPr>
              <w:t xml:space="preserve"> u </w:t>
            </w:r>
            <w:proofErr w:type="spellStart"/>
            <w:r w:rsidRPr="00416BB3">
              <w:rPr>
                <w:lang w:val="en-GB"/>
              </w:rPr>
              <w:t>kojoj</w:t>
            </w:r>
            <w:proofErr w:type="spellEnd"/>
            <w:r w:rsidRPr="00416BB3">
              <w:rPr>
                <w:lang w:val="en-GB"/>
              </w:rPr>
              <w:t xml:space="preserve"> je </w:t>
            </w:r>
            <w:proofErr w:type="spellStart"/>
            <w:r w:rsidRPr="00416BB3">
              <w:rPr>
                <w:lang w:val="en-GB"/>
              </w:rPr>
              <w:t>ideja</w:t>
            </w:r>
            <w:proofErr w:type="spellEnd"/>
            <w:r w:rsidRPr="00416BB3">
              <w:rPr>
                <w:lang w:val="en-GB"/>
              </w:rPr>
              <w:t xml:space="preserve"> </w:t>
            </w:r>
            <w:proofErr w:type="spellStart"/>
            <w:r w:rsidRPr="00416BB3">
              <w:rPr>
                <w:lang w:val="en-GB"/>
              </w:rPr>
              <w:t>provedena</w:t>
            </w:r>
            <w:proofErr w:type="spellEnd"/>
            <w:r w:rsidRPr="00416BB3">
              <w:rPr>
                <w:lang w:val="en-GB"/>
              </w:rPr>
              <w:t xml:space="preserve">) - </w:t>
            </w:r>
            <w:proofErr w:type="spellStart"/>
            <w:r w:rsidRPr="00416BB3">
              <w:rPr>
                <w:lang w:val="en-GB"/>
              </w:rPr>
              <w:t>naziv</w:t>
            </w:r>
            <w:proofErr w:type="spellEnd"/>
            <w:r w:rsidRPr="00416BB3">
              <w:rPr>
                <w:lang w:val="en-GB"/>
              </w:rPr>
              <w:t xml:space="preserve"> </w:t>
            </w:r>
            <w:proofErr w:type="spellStart"/>
            <w:r w:rsidRPr="00416BB3">
              <w:rPr>
                <w:lang w:val="en-GB"/>
              </w:rPr>
              <w:t>tvrtke</w:t>
            </w:r>
            <w:proofErr w:type="spellEnd"/>
            <w:r w:rsidRPr="00416BB3">
              <w:rPr>
                <w:lang w:val="en-GB"/>
              </w:rPr>
              <w:t xml:space="preserve">, web </w:t>
            </w:r>
            <w:proofErr w:type="spellStart"/>
            <w:r w:rsidRPr="00416BB3">
              <w:rPr>
                <w:lang w:val="en-GB"/>
              </w:rPr>
              <w:t>stranica</w:t>
            </w:r>
            <w:proofErr w:type="spellEnd"/>
          </w:p>
          <w:p w14:paraId="522B742D" w14:textId="78A0FC57" w:rsidR="00B33C58" w:rsidRPr="00F86EF6" w:rsidRDefault="00416BB3" w:rsidP="00416BB3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 w:rsidRPr="00416BB3">
              <w:rPr>
                <w:lang w:val="en-GB"/>
              </w:rPr>
              <w:t>Faza</w:t>
            </w:r>
            <w:proofErr w:type="spellEnd"/>
            <w:r w:rsidRPr="00416BB3">
              <w:rPr>
                <w:lang w:val="en-GB"/>
              </w:rPr>
              <w:t xml:space="preserve"> razvoja</w:t>
            </w:r>
          </w:p>
          <w:p w14:paraId="3684BD92" w14:textId="77777777" w:rsidR="00B33C58" w:rsidRPr="00F86EF6" w:rsidRDefault="00B33C58" w:rsidP="00C74611">
            <w:pPr>
              <w:rPr>
                <w:lang w:val="en-GB"/>
              </w:rPr>
            </w:pPr>
          </w:p>
          <w:p w14:paraId="1D695DD0" w14:textId="30D1D333" w:rsidR="00B33C58" w:rsidRDefault="00416BB3" w:rsidP="009058CB">
            <w:pPr>
              <w:pStyle w:val="ListParagraph"/>
              <w:numPr>
                <w:ilvl w:val="0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Detaljn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analiz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rojekta</w:t>
            </w:r>
            <w:proofErr w:type="spellEnd"/>
            <w:r>
              <w:rPr>
                <w:lang w:val="en-GB"/>
              </w:rPr>
              <w:t xml:space="preserve"> </w:t>
            </w:r>
          </w:p>
          <w:p w14:paraId="5EFAF32A" w14:textId="77777777" w:rsidR="00416BB3" w:rsidRPr="00416BB3" w:rsidRDefault="00416BB3" w:rsidP="00416BB3">
            <w:pPr>
              <w:pStyle w:val="ListParagraph"/>
              <w:ind w:left="720"/>
              <w:rPr>
                <w:lang w:val="en-GB"/>
              </w:rPr>
            </w:pPr>
            <w:proofErr w:type="spellStart"/>
            <w:r w:rsidRPr="00416BB3">
              <w:rPr>
                <w:lang w:val="en-GB"/>
              </w:rPr>
              <w:t>Detaljan</w:t>
            </w:r>
            <w:proofErr w:type="spellEnd"/>
            <w:r w:rsidRPr="00416BB3">
              <w:rPr>
                <w:lang w:val="en-GB"/>
              </w:rPr>
              <w:t xml:space="preserve"> </w:t>
            </w:r>
            <w:proofErr w:type="spellStart"/>
            <w:r w:rsidRPr="00416BB3">
              <w:rPr>
                <w:lang w:val="en-GB"/>
              </w:rPr>
              <w:t>opis</w:t>
            </w:r>
            <w:proofErr w:type="spellEnd"/>
            <w:r w:rsidRPr="00416BB3">
              <w:rPr>
                <w:lang w:val="en-GB"/>
              </w:rPr>
              <w:t xml:space="preserve"> </w:t>
            </w:r>
            <w:proofErr w:type="spellStart"/>
            <w:r w:rsidRPr="00416BB3">
              <w:rPr>
                <w:lang w:val="en-GB"/>
              </w:rPr>
              <w:t>otvorenog</w:t>
            </w:r>
            <w:proofErr w:type="spellEnd"/>
            <w:r w:rsidRPr="00416BB3">
              <w:rPr>
                <w:lang w:val="en-GB"/>
              </w:rPr>
              <w:t xml:space="preserve"> </w:t>
            </w:r>
            <w:proofErr w:type="spellStart"/>
            <w:r w:rsidRPr="00416BB3">
              <w:rPr>
                <w:lang w:val="en-GB"/>
              </w:rPr>
              <w:t>inovacijskog</w:t>
            </w:r>
            <w:proofErr w:type="spellEnd"/>
            <w:r w:rsidRPr="00416BB3">
              <w:rPr>
                <w:lang w:val="en-GB"/>
              </w:rPr>
              <w:t xml:space="preserve"> </w:t>
            </w:r>
            <w:proofErr w:type="spellStart"/>
            <w:r w:rsidRPr="00416BB3">
              <w:rPr>
                <w:lang w:val="en-GB"/>
              </w:rPr>
              <w:t>modela</w:t>
            </w:r>
            <w:proofErr w:type="spellEnd"/>
          </w:p>
          <w:p w14:paraId="5C4F819A" w14:textId="77777777" w:rsidR="00416BB3" w:rsidRPr="00416BB3" w:rsidRDefault="00416BB3" w:rsidP="00416BB3">
            <w:pPr>
              <w:pStyle w:val="ListParagraph"/>
              <w:ind w:left="720"/>
              <w:rPr>
                <w:lang w:val="en-GB"/>
              </w:rPr>
            </w:pPr>
            <w:r w:rsidRPr="00416BB3">
              <w:rPr>
                <w:lang w:val="en-GB"/>
              </w:rPr>
              <w:t xml:space="preserve">o </w:t>
            </w:r>
            <w:proofErr w:type="spellStart"/>
            <w:r w:rsidRPr="00416BB3">
              <w:rPr>
                <w:lang w:val="en-GB"/>
              </w:rPr>
              <w:t>Inovacijski</w:t>
            </w:r>
            <w:proofErr w:type="spellEnd"/>
            <w:r w:rsidRPr="00416BB3">
              <w:rPr>
                <w:lang w:val="en-GB"/>
              </w:rPr>
              <w:t xml:space="preserve"> </w:t>
            </w:r>
            <w:proofErr w:type="spellStart"/>
            <w:r w:rsidRPr="00416BB3">
              <w:rPr>
                <w:lang w:val="en-GB"/>
              </w:rPr>
              <w:t>postupak</w:t>
            </w:r>
            <w:proofErr w:type="spellEnd"/>
          </w:p>
          <w:p w14:paraId="712BC7A2" w14:textId="77777777" w:rsidR="00416BB3" w:rsidRPr="00416BB3" w:rsidRDefault="00416BB3" w:rsidP="00416BB3">
            <w:pPr>
              <w:pStyle w:val="ListParagraph"/>
              <w:ind w:left="720"/>
              <w:rPr>
                <w:lang w:val="en-GB"/>
              </w:rPr>
            </w:pPr>
            <w:r w:rsidRPr="00416BB3">
              <w:rPr>
                <w:lang w:val="en-GB"/>
              </w:rPr>
              <w:t xml:space="preserve">o </w:t>
            </w:r>
            <w:proofErr w:type="spellStart"/>
            <w:r w:rsidRPr="00416BB3">
              <w:rPr>
                <w:lang w:val="en-GB"/>
              </w:rPr>
              <w:t>Vizualni</w:t>
            </w:r>
            <w:proofErr w:type="spellEnd"/>
            <w:r w:rsidRPr="00416BB3">
              <w:rPr>
                <w:lang w:val="en-GB"/>
              </w:rPr>
              <w:t xml:space="preserve"> </w:t>
            </w:r>
            <w:proofErr w:type="spellStart"/>
            <w:r w:rsidRPr="00416BB3">
              <w:rPr>
                <w:lang w:val="en-GB"/>
              </w:rPr>
              <w:t>materijal</w:t>
            </w:r>
            <w:proofErr w:type="spellEnd"/>
          </w:p>
          <w:p w14:paraId="165E7DDC" w14:textId="37969820" w:rsidR="00416BB3" w:rsidRPr="00F86EF6" w:rsidRDefault="00416BB3" w:rsidP="00416BB3">
            <w:pPr>
              <w:pStyle w:val="ListParagraph"/>
              <w:ind w:left="720"/>
              <w:rPr>
                <w:lang w:val="en-GB"/>
              </w:rPr>
            </w:pPr>
            <w:r w:rsidRPr="00416BB3">
              <w:rPr>
                <w:lang w:val="en-GB"/>
              </w:rPr>
              <w:t xml:space="preserve">o Video </w:t>
            </w:r>
            <w:proofErr w:type="spellStart"/>
            <w:r w:rsidRPr="00416BB3">
              <w:rPr>
                <w:lang w:val="en-GB"/>
              </w:rPr>
              <w:t>materijal</w:t>
            </w:r>
            <w:proofErr w:type="spellEnd"/>
          </w:p>
          <w:p w14:paraId="18D97CE3" w14:textId="0E310E6B" w:rsidR="00B33C58" w:rsidRPr="00F86EF6" w:rsidRDefault="00321CB8" w:rsidP="009058CB">
            <w:pPr>
              <w:pStyle w:val="ListParagraph"/>
              <w:numPr>
                <w:ilvl w:val="0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Izvori</w:t>
            </w:r>
            <w:proofErr w:type="spellEnd"/>
          </w:p>
          <w:p w14:paraId="6A98CCC8" w14:textId="53176447" w:rsidR="00B33C58" w:rsidRPr="00F86EF6" w:rsidRDefault="00416BB3" w:rsidP="00C74611">
            <w:pPr>
              <w:rPr>
                <w:lang w:val="en-GB"/>
              </w:rPr>
            </w:pPr>
            <w:r>
              <w:rPr>
                <w:lang w:val="en-GB"/>
              </w:rPr>
              <w:t>POVEZIVANJE ISTRAŽIVANJA SA TEORIJOM</w:t>
            </w:r>
          </w:p>
          <w:p w14:paraId="0AB32133" w14:textId="6F8A31EE" w:rsidR="00B33C58" w:rsidRPr="00F86EF6" w:rsidRDefault="00416BB3" w:rsidP="00416BB3">
            <w:pPr>
              <w:rPr>
                <w:lang w:val="en-GB"/>
              </w:rPr>
            </w:pPr>
            <w:r>
              <w:rPr>
                <w:lang w:val="en-GB"/>
              </w:rPr>
              <w:t>ZAKLJUČAK</w:t>
            </w:r>
          </w:p>
        </w:tc>
      </w:tr>
    </w:tbl>
    <w:p w14:paraId="3AA599FD" w14:textId="77777777" w:rsidR="00B33C58" w:rsidRPr="00F86EF6" w:rsidRDefault="00B33C58" w:rsidP="00B33C58">
      <w:pPr>
        <w:rPr>
          <w:lang w:val="en-GB"/>
        </w:rPr>
      </w:pPr>
    </w:p>
    <w:p w14:paraId="7E114A66" w14:textId="77777777" w:rsidR="00B33C58" w:rsidRPr="00F86EF6" w:rsidRDefault="00B33C58" w:rsidP="00B33C58">
      <w:pPr>
        <w:rPr>
          <w:lang w:val="en-GB"/>
        </w:rPr>
      </w:pPr>
    </w:p>
    <w:p w14:paraId="78601826" w14:textId="77777777" w:rsidR="00B33C58" w:rsidRPr="00F86EF6" w:rsidRDefault="00B33C58" w:rsidP="00B33C58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B33C58" w:rsidRPr="00F86EF6" w14:paraId="258F1061" w14:textId="77777777" w:rsidTr="00C74611">
        <w:tc>
          <w:tcPr>
            <w:tcW w:w="1204" w:type="dxa"/>
          </w:tcPr>
          <w:p w14:paraId="198B55A1" w14:textId="77777777" w:rsidR="00B33C58" w:rsidRPr="00F86EF6" w:rsidRDefault="00B33C58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1160C3A7" w14:textId="77777777" w:rsidR="00B33C58" w:rsidRPr="00F86EF6" w:rsidRDefault="00B33C58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69A2813" wp14:editId="13005B6A">
                  <wp:extent cx="675640" cy="675640"/>
                  <wp:effectExtent l="0" t="0" r="0" b="0"/>
                  <wp:docPr id="679" name="Grafika 679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483EA00E" w14:textId="42082C09" w:rsidR="00B33C58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B33C58" w:rsidRPr="00F86EF6" w14:paraId="71D83C57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7C74242A" w14:textId="77777777" w:rsidR="00B33C58" w:rsidRPr="00F86EF6" w:rsidRDefault="00B33C58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6B4CB5CA" w14:textId="5AB97DDB" w:rsidR="00B33C58" w:rsidRDefault="0036590F" w:rsidP="0036590F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17EC665" w14:textId="62F7A7B8" w:rsidR="00385D40" w:rsidRPr="00385D40" w:rsidRDefault="005134A2" w:rsidP="00385D40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385D40" w:rsidRPr="00385D4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3D029E8" w14:textId="53E4775B" w:rsidR="00385D40" w:rsidRDefault="00385D40" w:rsidP="00385D40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zalag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studenat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aktič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imje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oslovnog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modela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F7E0D7D" w14:textId="191E2077" w:rsidR="00E77E60" w:rsidRPr="00F86EF6" w:rsidRDefault="00E77E60" w:rsidP="00E77E6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0F8FBDD6" w14:textId="77777777" w:rsidR="00B33C58" w:rsidRPr="00F86EF6" w:rsidRDefault="00B33C58" w:rsidP="00B33C58">
      <w:pPr>
        <w:rPr>
          <w:lang w:val="en-GB"/>
        </w:rPr>
      </w:pPr>
    </w:p>
    <w:p w14:paraId="18726155" w14:textId="77777777" w:rsidR="00B33C58" w:rsidRPr="00F86EF6" w:rsidRDefault="00B33C58" w:rsidP="00B33C58">
      <w:pPr>
        <w:pStyle w:val="Naslov11"/>
        <w:numPr>
          <w:ilvl w:val="0"/>
          <w:numId w:val="0"/>
        </w:numPr>
        <w:ind w:left="432" w:hanging="432"/>
        <w:rPr>
          <w:rStyle w:val="Hyperlink"/>
          <w:rFonts w:ascii="Arial" w:hAnsi="Arial" w:cs="Arial"/>
          <w:lang w:val="en-GB"/>
        </w:rPr>
      </w:pPr>
    </w:p>
    <w:p w14:paraId="0A465CFA" w14:textId="6C242605" w:rsidR="00B33C58" w:rsidRPr="00F86EF6" w:rsidRDefault="00B33C58" w:rsidP="00244EB1">
      <w:pPr>
        <w:rPr>
          <w:lang w:val="en-GB"/>
        </w:rPr>
      </w:pPr>
      <w:r w:rsidRPr="00F86EF6">
        <w:rPr>
          <w:lang w:val="en-GB"/>
        </w:rPr>
        <w:br w:type="page"/>
      </w:r>
    </w:p>
    <w:p w14:paraId="6F06B050" w14:textId="1B6D361D" w:rsidR="00244EB1" w:rsidRPr="00F86EF6" w:rsidRDefault="009F14F1" w:rsidP="00AC4A37">
      <w:pPr>
        <w:pStyle w:val="Heading1"/>
        <w:numPr>
          <w:ilvl w:val="0"/>
          <w:numId w:val="15"/>
        </w:numPr>
      </w:pPr>
      <w:bookmarkStart w:id="140" w:name="_Toc75162231"/>
      <w:r>
        <w:lastRenderedPageBreak/>
        <w:t>PROIZVODNJA</w:t>
      </w:r>
      <w:bookmarkEnd w:id="140"/>
    </w:p>
    <w:p w14:paraId="73CD8410" w14:textId="41D36C4D" w:rsidR="00244EB1" w:rsidRPr="00F86EF6" w:rsidRDefault="00244EB1" w:rsidP="00244EB1">
      <w:pPr>
        <w:rPr>
          <w:lang w:val="en-GB"/>
        </w:rPr>
      </w:pPr>
    </w:p>
    <w:p w14:paraId="70FB2FA8" w14:textId="77777777" w:rsidR="0081182D" w:rsidRPr="00F86EF6" w:rsidRDefault="0081182D" w:rsidP="0081182D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81182D" w:rsidRPr="00F86EF6" w14:paraId="491AF95E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6F6044BA" w14:textId="77777777" w:rsidR="0081182D" w:rsidRPr="00F86EF6" w:rsidRDefault="0081182D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3CE226DB" wp14:editId="4AF97B1F">
                  <wp:extent cx="675640" cy="675640"/>
                  <wp:effectExtent l="0" t="0" r="0" b="0"/>
                  <wp:docPr id="695" name="Grafika 695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5B3987C8" w14:textId="6A0F6D2E" w:rsidR="0081182D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</w:p>
        </w:tc>
      </w:tr>
      <w:tr w:rsidR="0081182D" w:rsidRPr="00F86EF6" w14:paraId="59DA048A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36FF7261" w14:textId="77777777" w:rsidR="00E77E60" w:rsidRDefault="00E77E60" w:rsidP="009A79B9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4E22A771" w14:textId="00D3D360" w:rsidR="009A79B9" w:rsidRDefault="009A79B9" w:rsidP="009A79B9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227E746B" w14:textId="2130317C" w:rsidR="009A79B9" w:rsidRDefault="005134A2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844E298" w14:textId="77777777" w:rsidR="009A79B9" w:rsidRDefault="009A79B9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5B5C420" w14:textId="0F366A39" w:rsidR="009A79B9" w:rsidRPr="00840CD5" w:rsidRDefault="005134A2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6FE0329E" w14:textId="77777777" w:rsidR="009A79B9" w:rsidRDefault="009A79B9" w:rsidP="009A79B9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r w:rsidRPr="00840CD5">
              <w:rPr>
                <w:lang w:val="en-GB"/>
              </w:rPr>
              <w:t xml:space="preserve">Analiza </w:t>
            </w:r>
            <w:proofErr w:type="spellStart"/>
            <w:r w:rsidRPr="00840CD5">
              <w:rPr>
                <w:lang w:val="en-GB"/>
              </w:rPr>
              <w:t>studije</w:t>
            </w:r>
            <w:proofErr w:type="spellEnd"/>
            <w:r w:rsidRPr="00840CD5">
              <w:rPr>
                <w:lang w:val="en-GB"/>
              </w:rPr>
              <w:t xml:space="preserve"> </w:t>
            </w:r>
            <w:proofErr w:type="spellStart"/>
            <w:r w:rsidRPr="00840CD5">
              <w:rPr>
                <w:lang w:val="en-GB"/>
              </w:rPr>
              <w:t>slučaja</w:t>
            </w:r>
            <w:proofErr w:type="spellEnd"/>
            <w:r w:rsidRPr="00840CD5">
              <w:rPr>
                <w:lang w:val="en-GB"/>
              </w:rPr>
              <w:t xml:space="preserve"> (F).</w:t>
            </w:r>
          </w:p>
          <w:p w14:paraId="2ADD72B3" w14:textId="0702DA3A" w:rsidR="0081182D" w:rsidRPr="009A79B9" w:rsidRDefault="009A79B9" w:rsidP="009A79B9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proofErr w:type="spellStart"/>
            <w:r w:rsidRPr="009A79B9">
              <w:rPr>
                <w:lang w:val="en-GB"/>
              </w:rPr>
              <w:t>Sudionici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razmjenjuju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svoja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mišljenja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i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stavove</w:t>
            </w:r>
            <w:proofErr w:type="spellEnd"/>
            <w:r w:rsidRPr="009A79B9">
              <w:rPr>
                <w:lang w:val="en-GB"/>
              </w:rPr>
              <w:t>.</w:t>
            </w:r>
          </w:p>
          <w:p w14:paraId="2E2F5E75" w14:textId="6849AE65" w:rsidR="0081182D" w:rsidRPr="009A79B9" w:rsidRDefault="0081182D" w:rsidP="009A79B9">
            <w:pPr>
              <w:rPr>
                <w:lang w:val="en-GB"/>
              </w:rPr>
            </w:pPr>
          </w:p>
          <w:p w14:paraId="5BF82616" w14:textId="77777777" w:rsidR="0081182D" w:rsidRPr="00F86EF6" w:rsidRDefault="0081182D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1BED0737" w14:textId="77777777" w:rsidR="0081182D" w:rsidRPr="00F86EF6" w:rsidRDefault="0081182D" w:rsidP="0081182D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811"/>
      </w:tblGrid>
      <w:tr w:rsidR="0081182D" w:rsidRPr="00F86EF6" w14:paraId="4F9AADF4" w14:textId="77777777" w:rsidTr="00C74611">
        <w:tc>
          <w:tcPr>
            <w:tcW w:w="1261" w:type="dxa"/>
            <w:vAlign w:val="center"/>
          </w:tcPr>
          <w:p w14:paraId="6F3A7DBA" w14:textId="77777777" w:rsidR="0081182D" w:rsidRPr="00F86EF6" w:rsidRDefault="0081182D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5FF52CC0" wp14:editId="5BC2AF72">
                  <wp:extent cx="664028" cy="664028"/>
                  <wp:effectExtent l="0" t="0" r="0" b="0"/>
                  <wp:docPr id="696" name="Grafika 696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6" w:type="dxa"/>
            <w:shd w:val="clear" w:color="auto" w:fill="A8D08D" w:themeFill="accent6" w:themeFillTint="99"/>
            <w:vAlign w:val="center"/>
          </w:tcPr>
          <w:p w14:paraId="31F643FA" w14:textId="09CA80CA" w:rsidR="0081182D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81182D" w:rsidRPr="00F86EF6" w14:paraId="036777A3" w14:textId="77777777" w:rsidTr="00C74611">
        <w:tc>
          <w:tcPr>
            <w:tcW w:w="9237" w:type="dxa"/>
            <w:gridSpan w:val="2"/>
            <w:shd w:val="clear" w:color="auto" w:fill="E2EFD9" w:themeFill="accent6" w:themeFillTint="33"/>
            <w:vAlign w:val="center"/>
          </w:tcPr>
          <w:p w14:paraId="7C104533" w14:textId="77777777" w:rsidR="0081182D" w:rsidRPr="00F86EF6" w:rsidRDefault="0081182D" w:rsidP="00C74611">
            <w:pPr>
              <w:rPr>
                <w:lang w:val="en-GB"/>
              </w:rPr>
            </w:pPr>
          </w:p>
          <w:p w14:paraId="173BB462" w14:textId="1B18F146" w:rsidR="0081182D" w:rsidRPr="00F86EF6" w:rsidRDefault="0081182D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Ericson, Å., Johansson, C. </w:t>
            </w:r>
            <w:r w:rsidR="006F42D9" w:rsidRPr="00F86EF6">
              <w:rPr>
                <w:lang w:val="en-GB"/>
              </w:rPr>
              <w:t>and</w:t>
            </w:r>
            <w:r w:rsidRPr="00F86EF6">
              <w:rPr>
                <w:lang w:val="en-GB"/>
              </w:rPr>
              <w:t xml:space="preserve"> Nergård, H. (2015). Manufacturing knowledge: Going from production of things to designing value in use. Intelligent Decision Technologies, 9(1), 79-89.</w:t>
            </w:r>
          </w:p>
          <w:p w14:paraId="6883DB02" w14:textId="77777777" w:rsidR="0081182D" w:rsidRPr="00F86EF6" w:rsidRDefault="0081182D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B) Manufacturing Knowledge and the Arrow of Time https://www.nap.edu/read/11024/chapter/25</w:t>
            </w:r>
          </w:p>
          <w:p w14:paraId="2575B98A" w14:textId="77777777" w:rsidR="0081182D" w:rsidRPr="00F86EF6" w:rsidRDefault="0081182D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What is difference between Manufacturing and Production? </w:t>
            </w:r>
            <w:hyperlink r:id="rId226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DcHCm83mEo4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5:32)</w:t>
            </w:r>
          </w:p>
          <w:p w14:paraId="305BA67F" w14:textId="77777777" w:rsidR="0081182D" w:rsidRPr="00F86EF6" w:rsidRDefault="0081182D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What Is Industry 4.0 and Smart Manufacturing? </w:t>
            </w:r>
            <w:hyperlink r:id="rId227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EV1Ygw6_rCs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3:06)</w:t>
            </w:r>
          </w:p>
          <w:p w14:paraId="470F14ED" w14:textId="77777777" w:rsidR="0081182D" w:rsidRPr="00F86EF6" w:rsidRDefault="0081182D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Future Manufacturing 4.0: Toyota innovation, robotics, AI, Big Data. Futurist keynote speaker: </w:t>
            </w:r>
            <w:hyperlink r:id="rId228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rt65167tZlQ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9:27)</w:t>
            </w:r>
          </w:p>
          <w:p w14:paraId="28A2AA2E" w14:textId="77777777" w:rsidR="0081182D" w:rsidRPr="00F86EF6" w:rsidRDefault="0081182D" w:rsidP="00C74611">
            <w:pPr>
              <w:pStyle w:val="Naslov21"/>
              <w:numPr>
                <w:ilvl w:val="0"/>
                <w:numId w:val="0"/>
              </w:numPr>
              <w:rPr>
                <w:rFonts w:ascii="Arial" w:hAnsi="Arial" w:cs="Arial"/>
                <w:lang w:val="en-GB"/>
              </w:rPr>
            </w:pPr>
          </w:p>
        </w:tc>
      </w:tr>
    </w:tbl>
    <w:p w14:paraId="33656249" w14:textId="77777777" w:rsidR="0081182D" w:rsidRPr="00F86EF6" w:rsidRDefault="0081182D" w:rsidP="0081182D">
      <w:pPr>
        <w:rPr>
          <w:lang w:val="en-GB"/>
        </w:rPr>
      </w:pPr>
    </w:p>
    <w:p w14:paraId="53785B97" w14:textId="77777777" w:rsidR="0081182D" w:rsidRPr="00F86EF6" w:rsidRDefault="0081182D" w:rsidP="0081182D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59"/>
        <w:gridCol w:w="7613"/>
      </w:tblGrid>
      <w:tr w:rsidR="0081182D" w:rsidRPr="00F86EF6" w14:paraId="0BE269AD" w14:textId="77777777" w:rsidTr="00AC4A37">
        <w:tc>
          <w:tcPr>
            <w:tcW w:w="1459" w:type="dxa"/>
            <w:vAlign w:val="center"/>
          </w:tcPr>
          <w:p w14:paraId="4B5E9E39" w14:textId="77777777" w:rsidR="0081182D" w:rsidRPr="00F86EF6" w:rsidRDefault="0081182D" w:rsidP="00C74611">
            <w:pPr>
              <w:jc w:val="left"/>
              <w:rPr>
                <w:lang w:val="en-GB"/>
              </w:rPr>
            </w:pPr>
            <w:r w:rsidRPr="00F86EF6">
              <w:rPr>
                <w:noProof/>
                <w:lang w:val="hr-HR" w:eastAsia="hr-HR"/>
              </w:rPr>
              <w:drawing>
                <wp:inline distT="0" distB="0" distL="0" distR="0" wp14:anchorId="56D17F41" wp14:editId="3E0BCE75">
                  <wp:extent cx="631372" cy="631372"/>
                  <wp:effectExtent l="0" t="0" r="0" b="0"/>
                  <wp:docPr id="697" name="Grafika 697" descr="Good Idea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0" name="Grafika 60" descr="Good Idea outline"/>
                          <pic:cNvPicPr/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38924" cy="63892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839" w:type="dxa"/>
            <w:shd w:val="clear" w:color="auto" w:fill="BFBFBF" w:themeFill="background1" w:themeFillShade="BF"/>
            <w:vAlign w:val="center"/>
          </w:tcPr>
          <w:p w14:paraId="07E8DFE8" w14:textId="4D6338B1" w:rsidR="0081182D" w:rsidRPr="00F86EF6" w:rsidRDefault="0081182D" w:rsidP="00C74611">
            <w:pPr>
              <w:jc w:val="center"/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 xml:space="preserve">(F) </w:t>
            </w:r>
            <w:proofErr w:type="spellStart"/>
            <w:r w:rsidR="00416BB3">
              <w:rPr>
                <w:b/>
                <w:bCs/>
                <w:lang w:val="en-GB"/>
              </w:rPr>
              <w:t>Studije</w:t>
            </w:r>
            <w:proofErr w:type="spellEnd"/>
            <w:r w:rsidR="00416BB3">
              <w:rPr>
                <w:b/>
                <w:bCs/>
                <w:lang w:val="en-GB"/>
              </w:rPr>
              <w:t xml:space="preserve"> </w:t>
            </w:r>
            <w:proofErr w:type="spellStart"/>
            <w:r w:rsidR="00416BB3">
              <w:rPr>
                <w:b/>
                <w:bCs/>
                <w:lang w:val="en-GB"/>
              </w:rPr>
              <w:t>slučaja</w:t>
            </w:r>
            <w:proofErr w:type="spellEnd"/>
          </w:p>
        </w:tc>
      </w:tr>
      <w:tr w:rsidR="0081182D" w:rsidRPr="00F86EF6" w14:paraId="18FD8221" w14:textId="77777777" w:rsidTr="00AC4A37">
        <w:tc>
          <w:tcPr>
            <w:tcW w:w="9298" w:type="dxa"/>
            <w:gridSpan w:val="2"/>
            <w:vAlign w:val="center"/>
          </w:tcPr>
          <w:p w14:paraId="07FCD3A3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ind w:left="432" w:hanging="432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094FDA20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ind w:left="432" w:hanging="432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>Ikea</w:t>
            </w:r>
          </w:p>
          <w:p w14:paraId="576FC328" w14:textId="77777777" w:rsidR="0081182D" w:rsidRPr="00F86EF6" w:rsidRDefault="0081182D" w:rsidP="009058CB">
            <w:pPr>
              <w:pStyle w:val="Naslov11"/>
              <w:numPr>
                <w:ilvl w:val="0"/>
                <w:numId w:val="34"/>
              </w:numPr>
              <w:rPr>
                <w:rStyle w:val="Hyperlink"/>
                <w:rFonts w:ascii="Arial" w:hAnsi="Arial" w:cs="Arial"/>
                <w:color w:val="auto"/>
                <w:sz w:val="22"/>
                <w:szCs w:val="22"/>
                <w:u w:val="none"/>
                <w:lang w:val="en-GB"/>
              </w:rPr>
            </w:pPr>
            <w:r w:rsidRPr="00F86EF6">
              <w:rPr>
                <w:rFonts w:ascii="Arial" w:eastAsia="Times New Roman" w:hAnsi="Arial" w:cs="Arial"/>
                <w:sz w:val="22"/>
                <w:szCs w:val="22"/>
                <w:lang w:val="en-GB" w:eastAsia="en-US"/>
              </w:rPr>
              <w:t xml:space="preserve">IKEA Open Innovation Program 2019 </w:t>
            </w:r>
            <w:hyperlink r:id="rId229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f6s.com/ikeaopeninnovationprogram2019</w:t>
              </w:r>
            </w:hyperlink>
          </w:p>
          <w:p w14:paraId="759EC4F2" w14:textId="77777777" w:rsidR="0081182D" w:rsidRPr="00F86EF6" w:rsidRDefault="0081182D" w:rsidP="009058CB">
            <w:pPr>
              <w:pStyle w:val="Naslov11"/>
              <w:numPr>
                <w:ilvl w:val="0"/>
                <w:numId w:val="34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IKEA: Open Innovation </w:t>
            </w:r>
            <w:hyperlink r:id="rId230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xNwsuuiVswQ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5:32)</w:t>
            </w:r>
          </w:p>
          <w:p w14:paraId="66F67BF0" w14:textId="77777777" w:rsidR="0081182D" w:rsidRPr="00F86EF6" w:rsidRDefault="0081182D" w:rsidP="00C74611">
            <w:pPr>
              <w:rPr>
                <w:b/>
                <w:bCs/>
                <w:lang w:val="en-GB"/>
              </w:rPr>
            </w:pPr>
          </w:p>
        </w:tc>
      </w:tr>
    </w:tbl>
    <w:p w14:paraId="3DE0FBDB" w14:textId="7B2AD90C" w:rsidR="00CA4FAA" w:rsidRPr="00F86EF6" w:rsidRDefault="00CA4FAA">
      <w:pPr>
        <w:rPr>
          <w:lang w:val="en-GB"/>
        </w:rPr>
      </w:pPr>
    </w:p>
    <w:p w14:paraId="47578BF1" w14:textId="3F7A6513" w:rsidR="00001E31" w:rsidRDefault="00001E31">
      <w:pPr>
        <w:jc w:val="left"/>
        <w:rPr>
          <w:lang w:val="en-GB"/>
        </w:rPr>
      </w:pPr>
      <w:r>
        <w:rPr>
          <w:lang w:val="en-GB"/>
        </w:rPr>
        <w:br w:type="page"/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072"/>
      </w:tblGrid>
      <w:tr w:rsidR="0081182D" w:rsidRPr="00F86EF6" w14:paraId="0D5188F5" w14:textId="77777777" w:rsidTr="00001E31">
        <w:tc>
          <w:tcPr>
            <w:tcW w:w="9072" w:type="dxa"/>
            <w:vAlign w:val="center"/>
          </w:tcPr>
          <w:p w14:paraId="5075DA98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ind w:left="432" w:hanging="432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</w:p>
          <w:p w14:paraId="544FD24F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ind w:left="432" w:hanging="432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>Lego</w:t>
            </w:r>
          </w:p>
          <w:p w14:paraId="1543F96B" w14:textId="77777777" w:rsidR="0081182D" w:rsidRPr="00F86EF6" w:rsidRDefault="0081182D" w:rsidP="009058CB">
            <w:pPr>
              <w:pStyle w:val="ListParagraph"/>
              <w:numPr>
                <w:ilvl w:val="0"/>
                <w:numId w:val="35"/>
              </w:numPr>
              <w:autoSpaceDE w:val="0"/>
              <w:autoSpaceDN w:val="0"/>
              <w:adjustRightInd w:val="0"/>
              <w:jc w:val="left"/>
              <w:rPr>
                <w:color w:val="000000"/>
                <w:lang w:val="en-GB"/>
              </w:rPr>
            </w:pPr>
            <w:r w:rsidRPr="00F86EF6">
              <w:rPr>
                <w:lang w:val="en-GB"/>
              </w:rPr>
              <w:t xml:space="preserve">57 product ideas qualify for the first 2021 Lego ideas review </w:t>
            </w:r>
            <w:hyperlink r:id="rId231" w:history="1">
              <w:r w:rsidRPr="00F86EF6">
                <w:rPr>
                  <w:rStyle w:val="Hyperlink"/>
                  <w:lang w:val="en-GB"/>
                </w:rPr>
                <w:t>https://ideas.lego.com/</w:t>
              </w:r>
            </w:hyperlink>
          </w:p>
          <w:p w14:paraId="6BC433BE" w14:textId="77777777" w:rsidR="0081182D" w:rsidRPr="00F86EF6" w:rsidRDefault="007F3AC9" w:rsidP="009058CB">
            <w:pPr>
              <w:pStyle w:val="ListParagraph"/>
              <w:numPr>
                <w:ilvl w:val="0"/>
                <w:numId w:val="35"/>
              </w:numPr>
              <w:autoSpaceDE w:val="0"/>
              <w:autoSpaceDN w:val="0"/>
              <w:adjustRightInd w:val="0"/>
              <w:jc w:val="left"/>
              <w:rPr>
                <w:color w:val="000000"/>
                <w:lang w:val="en-GB"/>
              </w:rPr>
            </w:pPr>
            <w:hyperlink r:id="rId232" w:history="1">
              <w:r w:rsidR="0081182D" w:rsidRPr="00F86EF6">
                <w:rPr>
                  <w:rStyle w:val="Hyperlink"/>
                  <w:lang w:val="en-GB"/>
                </w:rPr>
                <w:t>https://en.wikipedia.org/wiki/Lego_Ideas</w:t>
              </w:r>
            </w:hyperlink>
          </w:p>
          <w:p w14:paraId="6101F0DD" w14:textId="77777777" w:rsidR="0081182D" w:rsidRPr="00F86EF6" w:rsidRDefault="0081182D" w:rsidP="009058CB">
            <w:pPr>
              <w:pStyle w:val="ListParagraph"/>
              <w:numPr>
                <w:ilvl w:val="0"/>
                <w:numId w:val="35"/>
              </w:numPr>
              <w:autoSpaceDE w:val="0"/>
              <w:autoSpaceDN w:val="0"/>
              <w:adjustRightInd w:val="0"/>
              <w:jc w:val="left"/>
              <w:rPr>
                <w:color w:val="000000"/>
                <w:lang w:val="en-GB"/>
              </w:rPr>
            </w:pPr>
            <w:r w:rsidRPr="00F86EF6">
              <w:rPr>
                <w:lang w:val="en-GB"/>
              </w:rPr>
              <w:t xml:space="preserve">Lego Ideas </w:t>
            </w:r>
            <w:hyperlink r:id="rId233" w:history="1">
              <w:r w:rsidRPr="00F86EF6">
                <w:rPr>
                  <w:rStyle w:val="Hyperlink"/>
                  <w:lang w:val="en-GB"/>
                </w:rPr>
                <w:t>https://en.wikipedia.org/wiki/Lego</w:t>
              </w:r>
            </w:hyperlink>
          </w:p>
          <w:p w14:paraId="22823D68" w14:textId="77777777" w:rsidR="0081182D" w:rsidRPr="00476CC0" w:rsidRDefault="0081182D" w:rsidP="009058CB">
            <w:pPr>
              <w:pStyle w:val="ListParagraph"/>
              <w:numPr>
                <w:ilvl w:val="0"/>
                <w:numId w:val="35"/>
              </w:numPr>
              <w:autoSpaceDE w:val="0"/>
              <w:autoSpaceDN w:val="0"/>
              <w:adjustRightInd w:val="0"/>
              <w:jc w:val="left"/>
              <w:rPr>
                <w:color w:val="000000"/>
                <w:lang w:val="it-IT"/>
              </w:rPr>
            </w:pPr>
            <w:r w:rsidRPr="00476CC0">
              <w:rPr>
                <w:lang w:val="it-IT"/>
              </w:rPr>
              <w:t xml:space="preserve">Lego </w:t>
            </w:r>
            <w:hyperlink r:id="rId234" w:history="1">
              <w:r w:rsidRPr="00476CC0">
                <w:rPr>
                  <w:rStyle w:val="Hyperlink"/>
                  <w:lang w:val="it-IT"/>
                </w:rPr>
                <w:t>https://ev.fe.uni-lj.si/4-2016/Stojmenova.pdf</w:t>
              </w:r>
            </w:hyperlink>
          </w:p>
          <w:p w14:paraId="797A8091" w14:textId="77777777" w:rsidR="0081182D" w:rsidRPr="00F86EF6" w:rsidRDefault="0081182D" w:rsidP="009058CB">
            <w:pPr>
              <w:pStyle w:val="ListParagraph"/>
              <w:numPr>
                <w:ilvl w:val="0"/>
                <w:numId w:val="35"/>
              </w:numPr>
              <w:autoSpaceDE w:val="0"/>
              <w:autoSpaceDN w:val="0"/>
              <w:adjustRightInd w:val="0"/>
              <w:jc w:val="left"/>
              <w:rPr>
                <w:color w:val="000000"/>
                <w:lang w:val="en-GB"/>
              </w:rPr>
            </w:pPr>
            <w:r w:rsidRPr="00F86EF6">
              <w:rPr>
                <w:color w:val="000000"/>
                <w:lang w:val="en-GB"/>
              </w:rPr>
              <w:t xml:space="preserve">Information on </w:t>
            </w:r>
            <w:hyperlink r:id="rId235" w:history="1">
              <w:r w:rsidRPr="00F86EF6">
                <w:rPr>
                  <w:rStyle w:val="Hyperlink"/>
                  <w:lang w:val="en-GB"/>
                </w:rPr>
                <w:t>https://ideas.lego.com/</w:t>
              </w:r>
            </w:hyperlink>
          </w:p>
          <w:p w14:paraId="6BA326F2" w14:textId="77777777" w:rsidR="0081182D" w:rsidRPr="00F86EF6" w:rsidRDefault="0081182D" w:rsidP="009058CB">
            <w:pPr>
              <w:pStyle w:val="ListParagraph"/>
              <w:numPr>
                <w:ilvl w:val="0"/>
                <w:numId w:val="35"/>
              </w:numPr>
              <w:autoSpaceDE w:val="0"/>
              <w:autoSpaceDN w:val="0"/>
              <w:adjustRightInd w:val="0"/>
              <w:jc w:val="left"/>
              <w:rPr>
                <w:color w:val="000000"/>
                <w:lang w:val="en-GB"/>
              </w:rPr>
            </w:pPr>
            <w:r w:rsidRPr="00F86EF6">
              <w:rPr>
                <w:lang w:val="en-GB"/>
              </w:rPr>
              <w:t xml:space="preserve">Kicking off the </w:t>
            </w:r>
            <w:proofErr w:type="spellStart"/>
            <w:r w:rsidRPr="00F86EF6">
              <w:rPr>
                <w:lang w:val="en-GB"/>
              </w:rPr>
              <w:t>bricklink</w:t>
            </w:r>
            <w:proofErr w:type="spellEnd"/>
            <w:r w:rsidRPr="00F86EF6">
              <w:rPr>
                <w:lang w:val="en-GB"/>
              </w:rPr>
              <w:t xml:space="preserve"> designer program: 2021 invitational </w:t>
            </w:r>
            <w:hyperlink r:id="rId236" w:history="1">
              <w:r w:rsidRPr="00F86EF6">
                <w:rPr>
                  <w:rStyle w:val="Hyperlink"/>
                  <w:lang w:val="en-GB"/>
                </w:rPr>
                <w:t>https://ideas.lego.com/howitworks</w:t>
              </w:r>
            </w:hyperlink>
            <w:r w:rsidRPr="00F86EF6">
              <w:rPr>
                <w:color w:val="000000"/>
                <w:lang w:val="en-GB"/>
              </w:rPr>
              <w:t xml:space="preserve"> </w:t>
            </w:r>
          </w:p>
          <w:p w14:paraId="6D19FDE2" w14:textId="77777777" w:rsidR="0081182D" w:rsidRPr="00F86EF6" w:rsidRDefault="007F3AC9" w:rsidP="00C74611">
            <w:pPr>
              <w:pStyle w:val="ListParagraph"/>
              <w:autoSpaceDE w:val="0"/>
              <w:autoSpaceDN w:val="0"/>
              <w:adjustRightInd w:val="0"/>
              <w:ind w:left="720"/>
              <w:jc w:val="left"/>
              <w:rPr>
                <w:color w:val="000000"/>
                <w:lang w:val="en-GB"/>
              </w:rPr>
            </w:pPr>
            <w:hyperlink r:id="rId237" w:history="1">
              <w:r w:rsidR="0081182D" w:rsidRPr="00F86EF6">
                <w:rPr>
                  <w:rStyle w:val="Hyperlink"/>
                  <w:lang w:val="en-GB"/>
                </w:rPr>
                <w:t>https://ideas.lego.com/projects/85773</w:t>
              </w:r>
            </w:hyperlink>
            <w:r w:rsidR="0081182D" w:rsidRPr="00F86EF6">
              <w:rPr>
                <w:color w:val="000000"/>
                <w:lang w:val="en-GB"/>
              </w:rPr>
              <w:t xml:space="preserve"> </w:t>
            </w:r>
          </w:p>
          <w:p w14:paraId="192DBD91" w14:textId="77777777" w:rsidR="0081182D" w:rsidRPr="00F86EF6" w:rsidRDefault="0081182D" w:rsidP="009058CB">
            <w:pPr>
              <w:pStyle w:val="ListParagraph"/>
              <w:numPr>
                <w:ilvl w:val="0"/>
                <w:numId w:val="35"/>
              </w:numPr>
              <w:autoSpaceDE w:val="0"/>
              <w:autoSpaceDN w:val="0"/>
              <w:adjustRightInd w:val="0"/>
              <w:jc w:val="left"/>
              <w:rPr>
                <w:color w:val="000000"/>
                <w:lang w:val="en-GB"/>
              </w:rPr>
            </w:pPr>
            <w:proofErr w:type="spellStart"/>
            <w:r w:rsidRPr="00F86EF6">
              <w:rPr>
                <w:lang w:val="en-GB"/>
              </w:rPr>
              <w:t>Majora's</w:t>
            </w:r>
            <w:proofErr w:type="spellEnd"/>
            <w:r w:rsidRPr="00F86EF6">
              <w:rPr>
                <w:lang w:val="en-GB"/>
              </w:rPr>
              <w:t xml:space="preserve"> mask </w:t>
            </w:r>
            <w:hyperlink r:id="rId238" w:history="1">
              <w:r w:rsidRPr="00F86EF6">
                <w:rPr>
                  <w:rStyle w:val="Hyperlink"/>
                  <w:lang w:val="en-GB"/>
                </w:rPr>
                <w:t>https://ideas.lego.com/projects/new</w:t>
              </w:r>
            </w:hyperlink>
          </w:p>
          <w:p w14:paraId="0ACE1DE6" w14:textId="77777777" w:rsidR="0081182D" w:rsidRPr="00F86EF6" w:rsidRDefault="0081182D" w:rsidP="009058CB">
            <w:pPr>
              <w:pStyle w:val="ListParagraph"/>
              <w:numPr>
                <w:ilvl w:val="0"/>
                <w:numId w:val="35"/>
              </w:numPr>
              <w:autoSpaceDE w:val="0"/>
              <w:autoSpaceDN w:val="0"/>
              <w:adjustRightInd w:val="0"/>
              <w:jc w:val="left"/>
              <w:rPr>
                <w:color w:val="000000"/>
                <w:lang w:val="en-GB"/>
              </w:rPr>
            </w:pPr>
            <w:r w:rsidRPr="00F86EF6">
              <w:rPr>
                <w:lang w:val="en-GB"/>
              </w:rPr>
              <w:t xml:space="preserve">Community </w:t>
            </w:r>
            <w:hyperlink r:id="rId239" w:history="1">
              <w:r w:rsidRPr="00F86EF6">
                <w:rPr>
                  <w:rStyle w:val="Hyperlink"/>
                  <w:lang w:val="en-GB"/>
                </w:rPr>
                <w:t>https://ideas.lego.com/community</w:t>
              </w:r>
            </w:hyperlink>
          </w:p>
          <w:p w14:paraId="205DB934" w14:textId="77777777" w:rsidR="0081182D" w:rsidRPr="00F86EF6" w:rsidRDefault="0081182D" w:rsidP="009058CB">
            <w:pPr>
              <w:pStyle w:val="ListParagraph"/>
              <w:numPr>
                <w:ilvl w:val="0"/>
                <w:numId w:val="35"/>
              </w:numPr>
              <w:autoSpaceDE w:val="0"/>
              <w:autoSpaceDN w:val="0"/>
              <w:adjustRightInd w:val="0"/>
              <w:jc w:val="left"/>
              <w:rPr>
                <w:color w:val="000000"/>
                <w:lang w:val="en-GB"/>
              </w:rPr>
            </w:pPr>
            <w:r w:rsidRPr="00F86EF6">
              <w:rPr>
                <w:lang w:val="en-GB"/>
              </w:rPr>
              <w:t xml:space="preserve">Product idea guidelines </w:t>
            </w:r>
            <w:hyperlink r:id="rId240" w:history="1">
              <w:r w:rsidRPr="00F86EF6">
                <w:rPr>
                  <w:rStyle w:val="Hyperlink"/>
                  <w:lang w:val="en-GB"/>
                </w:rPr>
                <w:t>https://ideas.lego.com/guidelines</w:t>
              </w:r>
            </w:hyperlink>
            <w:r w:rsidRPr="00F86EF6">
              <w:rPr>
                <w:color w:val="000000"/>
                <w:lang w:val="en-GB"/>
              </w:rPr>
              <w:t xml:space="preserve"> </w:t>
            </w:r>
          </w:p>
          <w:p w14:paraId="4696BFA8" w14:textId="77777777" w:rsidR="0081182D" w:rsidRPr="00F86EF6" w:rsidRDefault="0081182D" w:rsidP="009058CB">
            <w:pPr>
              <w:pStyle w:val="ListParagraph"/>
              <w:numPr>
                <w:ilvl w:val="0"/>
                <w:numId w:val="35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Innovation management based on proactive engagement of customers: A case study on LEGO Group. Part II: Challenge of engaging the digital Customer </w:t>
            </w:r>
            <w:hyperlink r:id="rId241" w:history="1">
              <w:r w:rsidRPr="00F86EF6">
                <w:rPr>
                  <w:rStyle w:val="Hyperlink"/>
                  <w:lang w:val="en-GB"/>
                </w:rPr>
                <w:t>https://iopscience.iop.org/article/10.1088/1757-899X/95/1/012144/pdf</w:t>
              </w:r>
            </w:hyperlink>
          </w:p>
          <w:p w14:paraId="2043599D" w14:textId="77777777" w:rsidR="0081182D" w:rsidRPr="00F86EF6" w:rsidRDefault="0081182D" w:rsidP="009058CB">
            <w:pPr>
              <w:pStyle w:val="Naslov11"/>
              <w:numPr>
                <w:ilvl w:val="0"/>
                <w:numId w:val="35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Product idea guidelines </w:t>
            </w:r>
            <w:hyperlink r:id="rId242" w:anchor="anchor-5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ideas.lego.com/guidelines#anchor-5</w:t>
              </w:r>
            </w:hyperlink>
            <w:r w:rsidRPr="00F86EF6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 xml:space="preserve"> </w:t>
            </w:r>
          </w:p>
          <w:p w14:paraId="52D19DBF" w14:textId="77777777" w:rsidR="0081182D" w:rsidRPr="00F86EF6" w:rsidRDefault="0081182D" w:rsidP="009058CB">
            <w:pPr>
              <w:pStyle w:val="Naslov11"/>
              <w:numPr>
                <w:ilvl w:val="0"/>
                <w:numId w:val="35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What is a Project - LEGO Ideas </w:t>
            </w:r>
            <w:hyperlink r:id="rId243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Zb3KO27LWhA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</w:t>
            </w:r>
            <w:proofErr w:type="gram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2:45)</w:t>
            </w:r>
            <w:proofErr w:type="gramEnd"/>
          </w:p>
          <w:p w14:paraId="4E9D8DB0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ind w:left="432" w:hanging="432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  <w:tr w:rsidR="0081182D" w:rsidRPr="00F86EF6" w14:paraId="25EB702F" w14:textId="77777777" w:rsidTr="00001E31">
        <w:tc>
          <w:tcPr>
            <w:tcW w:w="9072" w:type="dxa"/>
            <w:vAlign w:val="center"/>
          </w:tcPr>
          <w:p w14:paraId="0BFFE7B0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</w:p>
          <w:p w14:paraId="736805C1" w14:textId="00723E76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>Phi</w:t>
            </w:r>
            <w:r w:rsidR="006D0F3D"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>lip</w:t>
            </w:r>
            <w:r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 xml:space="preserve">s </w:t>
            </w:r>
          </w:p>
          <w:p w14:paraId="78B1AD81" w14:textId="77777777" w:rsidR="0081182D" w:rsidRPr="00476CC0" w:rsidRDefault="0081182D" w:rsidP="003D32BD">
            <w:pPr>
              <w:pStyle w:val="Naslov11"/>
              <w:numPr>
                <w:ilvl w:val="0"/>
                <w:numId w:val="36"/>
              </w:numPr>
              <w:ind w:left="742"/>
              <w:rPr>
                <w:rFonts w:ascii="Arial" w:hAnsi="Arial" w:cs="Arial"/>
                <w:sz w:val="22"/>
                <w:szCs w:val="22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Connect Your Ideas to Philips Needs! </w:t>
            </w:r>
            <w:hyperlink r:id="rId244" w:history="1">
              <w:r w:rsidRPr="00476CC0">
                <w:rPr>
                  <w:rStyle w:val="Hyperlink"/>
                  <w:rFonts w:ascii="Arial" w:hAnsi="Arial" w:cs="Arial"/>
                  <w:sz w:val="22"/>
                  <w:szCs w:val="22"/>
                </w:rPr>
                <w:t>https://www.supplierinnovation.philips.com/content/connect-your-ideas-philips-needs-0</w:t>
              </w:r>
            </w:hyperlink>
            <w:r w:rsidRPr="00476CC0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535A1962" w14:textId="77777777" w:rsidR="0081182D" w:rsidRPr="00F86EF6" w:rsidRDefault="0081182D" w:rsidP="003D32BD">
            <w:pPr>
              <w:pStyle w:val="Naslov11"/>
              <w:numPr>
                <w:ilvl w:val="0"/>
                <w:numId w:val="36"/>
              </w:numPr>
              <w:ind w:left="742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Innovation | Open innovation: Philips´ approach to improve people’s lives </w:t>
            </w:r>
            <w:hyperlink r:id="rId245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eoi.es/blogs/tatianacasquero/2012/02/12/innovation-open-innovation-philips%C2%B4-approach-to-improve-people%E2%80%99s-lives/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428CB79E" w14:textId="77777777" w:rsidR="0081182D" w:rsidRPr="00F86EF6" w:rsidRDefault="0081182D" w:rsidP="003D32BD">
            <w:pPr>
              <w:pStyle w:val="ListParagraph"/>
              <w:numPr>
                <w:ilvl w:val="0"/>
                <w:numId w:val="36"/>
              </w:numPr>
              <w:ind w:left="742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How to choose the best ideas in innovation </w:t>
            </w:r>
            <w:hyperlink r:id="rId246" w:history="1">
              <w:r w:rsidRPr="00F86EF6">
                <w:rPr>
                  <w:rStyle w:val="Hyperlink"/>
                  <w:lang w:val="en-GB"/>
                </w:rPr>
                <w:t>https://www.innovationservices.philips.com/news/how-to-choose-best-ideas-innovation/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2B6CFB45" w14:textId="77777777" w:rsidR="0081182D" w:rsidRPr="00F86EF6" w:rsidRDefault="0081182D" w:rsidP="003D32BD">
            <w:pPr>
              <w:pStyle w:val="ListParagraph"/>
              <w:numPr>
                <w:ilvl w:val="0"/>
                <w:numId w:val="36"/>
              </w:numPr>
              <w:ind w:left="742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Innovate with Philips </w:t>
            </w:r>
            <w:hyperlink r:id="rId247" w:history="1">
              <w:r w:rsidRPr="00F86EF6">
                <w:rPr>
                  <w:rStyle w:val="Hyperlink"/>
                  <w:lang w:val="en-GB"/>
                </w:rPr>
                <w:t>https://www.supplierinnovation.philips.com/node?page=2</w:t>
              </w:r>
            </w:hyperlink>
          </w:p>
          <w:p w14:paraId="0EF05BDD" w14:textId="77777777" w:rsidR="0081182D" w:rsidRPr="00F86EF6" w:rsidRDefault="0081182D" w:rsidP="003D32BD">
            <w:pPr>
              <w:pStyle w:val="ListParagraph"/>
              <w:numPr>
                <w:ilvl w:val="0"/>
                <w:numId w:val="36"/>
              </w:numPr>
              <w:ind w:left="742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23 Creative Philips Hue Ideas You Will Want to Try in Your Home </w:t>
            </w:r>
            <w:hyperlink r:id="rId248" w:history="1">
              <w:r w:rsidRPr="00F86EF6">
                <w:rPr>
                  <w:rStyle w:val="Hyperlink"/>
                  <w:lang w:val="en-GB"/>
                </w:rPr>
                <w:t>https://smarthomesolver.com/reviews/philips-hue-ideas/</w:t>
              </w:r>
            </w:hyperlink>
          </w:p>
          <w:p w14:paraId="3600DFF0" w14:textId="77777777" w:rsidR="0081182D" w:rsidRPr="00F86EF6" w:rsidRDefault="0081182D" w:rsidP="003D32BD">
            <w:pPr>
              <w:pStyle w:val="ListParagraph"/>
              <w:numPr>
                <w:ilvl w:val="0"/>
                <w:numId w:val="36"/>
              </w:numPr>
              <w:ind w:left="742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High Tech Stories #8 - Philips Innovation Services shares knowledge to make innovation happen </w:t>
            </w:r>
            <w:hyperlink r:id="rId249" w:history="1">
              <w:r w:rsidRPr="00F86EF6">
                <w:rPr>
                  <w:rStyle w:val="Hyperlink"/>
                  <w:lang w:val="en-GB"/>
                </w:rPr>
                <w:t>https://www.youtube.com/watch?v=f-NJOT4V63Y</w:t>
              </w:r>
            </w:hyperlink>
            <w:r w:rsidRPr="00F86EF6">
              <w:rPr>
                <w:lang w:val="en-GB"/>
              </w:rPr>
              <w:t xml:space="preserve"> (3:28)</w:t>
            </w:r>
          </w:p>
          <w:p w14:paraId="5A9BCBEF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ind w:left="432" w:hanging="432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  <w:tr w:rsidR="0081182D" w:rsidRPr="00F86EF6" w14:paraId="7B3B5AFD" w14:textId="77777777" w:rsidTr="00001E31">
        <w:tc>
          <w:tcPr>
            <w:tcW w:w="9072" w:type="dxa"/>
            <w:vAlign w:val="center"/>
          </w:tcPr>
          <w:p w14:paraId="543B852D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</w:p>
          <w:p w14:paraId="0A7101D7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>Local Motors</w:t>
            </w:r>
          </w:p>
          <w:p w14:paraId="2C605D90" w14:textId="0F1473EA" w:rsidR="0081182D" w:rsidRPr="00F86EF6" w:rsidRDefault="0081182D" w:rsidP="00F74F74">
            <w:pPr>
              <w:pStyle w:val="ListParagraph"/>
              <w:numPr>
                <w:ilvl w:val="0"/>
                <w:numId w:val="34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Local Motors, </w:t>
            </w:r>
            <w:r w:rsidRPr="00F86EF6">
              <w:rPr>
                <w:i/>
                <w:iCs/>
                <w:lang w:val="en-GB"/>
              </w:rPr>
              <w:t>Company</w:t>
            </w:r>
            <w:r w:rsidRPr="00F86EF6">
              <w:rPr>
                <w:lang w:val="en-GB"/>
              </w:rPr>
              <w:t>. (</w:t>
            </w:r>
            <w:r w:rsidR="008F0328" w:rsidRPr="00F86EF6">
              <w:rPr>
                <w:lang w:val="en-GB"/>
              </w:rPr>
              <w:t>n</w:t>
            </w:r>
            <w:r w:rsidRPr="00F86EF6">
              <w:rPr>
                <w:lang w:val="en-GB"/>
              </w:rPr>
              <w:t xml:space="preserve">.d.). </w:t>
            </w:r>
            <w:hyperlink r:id="rId250" w:history="1">
              <w:r w:rsidRPr="00F86EF6">
                <w:rPr>
                  <w:rStyle w:val="Hyperlink"/>
                  <w:lang w:val="en-GB"/>
                </w:rPr>
                <w:t>https://localmotors.com/company/</w:t>
              </w:r>
            </w:hyperlink>
          </w:p>
          <w:p w14:paraId="07F22998" w14:textId="50EB55AE" w:rsidR="0081182D" w:rsidRPr="00F86EF6" w:rsidRDefault="0081182D" w:rsidP="00F74F74">
            <w:pPr>
              <w:pStyle w:val="ListParagraph"/>
              <w:numPr>
                <w:ilvl w:val="0"/>
                <w:numId w:val="34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Local Motors, </w:t>
            </w:r>
            <w:r w:rsidRPr="00F86EF6">
              <w:rPr>
                <w:i/>
                <w:iCs/>
                <w:lang w:val="en-GB"/>
              </w:rPr>
              <w:t>Heritage</w:t>
            </w:r>
            <w:r w:rsidRPr="00F86EF6">
              <w:rPr>
                <w:lang w:val="en-GB"/>
              </w:rPr>
              <w:t>. (</w:t>
            </w:r>
            <w:r w:rsidR="008F0328" w:rsidRPr="00F86EF6">
              <w:rPr>
                <w:lang w:val="en-GB"/>
              </w:rPr>
              <w:t>n</w:t>
            </w:r>
            <w:r w:rsidRPr="00F86EF6">
              <w:rPr>
                <w:lang w:val="en-GB"/>
              </w:rPr>
              <w:t xml:space="preserve">.d.). </w:t>
            </w:r>
            <w:hyperlink r:id="rId251" w:history="1">
              <w:r w:rsidRPr="00F86EF6">
                <w:rPr>
                  <w:rStyle w:val="Hyperlink"/>
                  <w:lang w:val="en-GB"/>
                </w:rPr>
                <w:t>https://localmotors.com/heritage/</w:t>
              </w:r>
            </w:hyperlink>
          </w:p>
          <w:p w14:paraId="70325C3F" w14:textId="74BEAE2A" w:rsidR="0081182D" w:rsidRPr="00F86EF6" w:rsidRDefault="0081182D" w:rsidP="00F74F74">
            <w:pPr>
              <w:pStyle w:val="ListParagraph"/>
              <w:numPr>
                <w:ilvl w:val="0"/>
                <w:numId w:val="34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Local Motors, </w:t>
            </w:r>
            <w:r w:rsidRPr="00F86EF6">
              <w:rPr>
                <w:i/>
                <w:iCs/>
                <w:lang w:val="en-GB"/>
              </w:rPr>
              <w:t>Chandler</w:t>
            </w:r>
            <w:r w:rsidRPr="00F86EF6">
              <w:rPr>
                <w:lang w:val="en-GB"/>
              </w:rPr>
              <w:t>. (</w:t>
            </w:r>
            <w:r w:rsidR="008F0328" w:rsidRPr="00F86EF6">
              <w:rPr>
                <w:lang w:val="en-GB"/>
              </w:rPr>
              <w:t>n</w:t>
            </w:r>
            <w:r w:rsidRPr="00F86EF6">
              <w:rPr>
                <w:lang w:val="en-GB"/>
              </w:rPr>
              <w:t xml:space="preserve">.d.). </w:t>
            </w:r>
            <w:hyperlink r:id="rId252" w:history="1">
              <w:r w:rsidRPr="00F86EF6">
                <w:rPr>
                  <w:rStyle w:val="Hyperlink"/>
                  <w:lang w:val="en-GB"/>
                </w:rPr>
                <w:t>https://localmotors.com/chandler/</w:t>
              </w:r>
            </w:hyperlink>
          </w:p>
          <w:p w14:paraId="5709C749" w14:textId="0C1F8F47" w:rsidR="0081182D" w:rsidRPr="00F86EF6" w:rsidRDefault="0081182D" w:rsidP="00F74F74">
            <w:pPr>
              <w:pStyle w:val="ListParagraph"/>
              <w:numPr>
                <w:ilvl w:val="0"/>
                <w:numId w:val="34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Local Motors, </w:t>
            </w:r>
            <w:r w:rsidRPr="00F86EF6">
              <w:rPr>
                <w:i/>
                <w:iCs/>
                <w:lang w:val="en-GB"/>
              </w:rPr>
              <w:t>Knoxville</w:t>
            </w:r>
            <w:r w:rsidRPr="00F86EF6">
              <w:rPr>
                <w:lang w:val="en-GB"/>
              </w:rPr>
              <w:t>. (</w:t>
            </w:r>
            <w:r w:rsidR="008F0328" w:rsidRPr="00F86EF6">
              <w:rPr>
                <w:lang w:val="en-GB"/>
              </w:rPr>
              <w:t>n</w:t>
            </w:r>
            <w:r w:rsidRPr="00F86EF6">
              <w:rPr>
                <w:lang w:val="en-GB"/>
              </w:rPr>
              <w:t xml:space="preserve">.d.). </w:t>
            </w:r>
            <w:hyperlink r:id="rId253" w:history="1">
              <w:r w:rsidRPr="00F86EF6">
                <w:rPr>
                  <w:rStyle w:val="Hyperlink"/>
                  <w:lang w:val="en-GB"/>
                </w:rPr>
                <w:t>https://localmotors.com/knoxville/</w:t>
              </w:r>
            </w:hyperlink>
          </w:p>
          <w:p w14:paraId="2D2F12AA" w14:textId="6E400EEE" w:rsidR="0081182D" w:rsidRPr="00F86EF6" w:rsidRDefault="0081182D" w:rsidP="00F74F74">
            <w:pPr>
              <w:pStyle w:val="ListParagraph"/>
              <w:numPr>
                <w:ilvl w:val="0"/>
                <w:numId w:val="34"/>
              </w:numPr>
              <w:jc w:val="left"/>
              <w:rPr>
                <w:rStyle w:val="Hyperlink"/>
                <w:color w:val="000000" w:themeColor="text1"/>
                <w:lang w:val="en-GB"/>
              </w:rPr>
            </w:pPr>
            <w:r w:rsidRPr="00F86EF6">
              <w:rPr>
                <w:lang w:val="en-GB"/>
              </w:rPr>
              <w:t xml:space="preserve">Local Motors, </w:t>
            </w:r>
            <w:r w:rsidRPr="00F86EF6">
              <w:rPr>
                <w:i/>
                <w:iCs/>
                <w:lang w:val="en-GB"/>
              </w:rPr>
              <w:t xml:space="preserve">Media Kit. </w:t>
            </w:r>
            <w:r w:rsidRPr="00F86EF6">
              <w:rPr>
                <w:lang w:val="en-GB"/>
              </w:rPr>
              <w:t>(</w:t>
            </w:r>
            <w:r w:rsidR="008F0328" w:rsidRPr="00F86EF6">
              <w:rPr>
                <w:lang w:val="en-GB"/>
              </w:rPr>
              <w:t>n</w:t>
            </w:r>
            <w:r w:rsidRPr="00F86EF6">
              <w:rPr>
                <w:lang w:val="en-GB"/>
              </w:rPr>
              <w:t>.d.)</w:t>
            </w:r>
            <w:r w:rsidRPr="00F86EF6">
              <w:rPr>
                <w:i/>
                <w:iCs/>
                <w:lang w:val="en-GB"/>
              </w:rPr>
              <w:t xml:space="preserve"> </w:t>
            </w:r>
            <w:hyperlink r:id="rId254" w:history="1">
              <w:r w:rsidRPr="00F86EF6">
                <w:rPr>
                  <w:rStyle w:val="Hyperlink"/>
                  <w:lang w:val="en-GB"/>
                </w:rPr>
                <w:t>https://localmotors.com/mediakit/</w:t>
              </w:r>
            </w:hyperlink>
          </w:p>
          <w:p w14:paraId="01EBC0C1" w14:textId="77777777" w:rsidR="0081182D" w:rsidRPr="00F86EF6" w:rsidRDefault="0081182D" w:rsidP="00F74F74">
            <w:pPr>
              <w:pStyle w:val="ListParagraph"/>
              <w:numPr>
                <w:ilvl w:val="0"/>
                <w:numId w:val="34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Local Motors, </w:t>
            </w:r>
            <w:r w:rsidRPr="00F86EF6">
              <w:rPr>
                <w:i/>
                <w:iCs/>
                <w:lang w:val="en-GB"/>
              </w:rPr>
              <w:t>Press</w:t>
            </w:r>
            <w:r w:rsidRPr="00F86EF6">
              <w:rPr>
                <w:lang w:val="en-GB"/>
              </w:rPr>
              <w:t xml:space="preserve">. (2021). </w:t>
            </w:r>
            <w:hyperlink r:id="rId255" w:history="1">
              <w:r w:rsidRPr="00F86EF6">
                <w:rPr>
                  <w:rStyle w:val="Hyperlink"/>
                  <w:lang w:val="en-GB"/>
                </w:rPr>
                <w:t>https://localmotors.com/press-release/local-motors-begins-autonomous-vehicle-project-at-mcas-miramar/</w:t>
              </w:r>
            </w:hyperlink>
          </w:p>
          <w:p w14:paraId="4C4E5A0B" w14:textId="77777777" w:rsidR="0081182D" w:rsidRPr="00F86EF6" w:rsidRDefault="0081182D" w:rsidP="00F74F74">
            <w:pPr>
              <w:pStyle w:val="ListParagraph"/>
              <w:numPr>
                <w:ilvl w:val="0"/>
                <w:numId w:val="34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Merit Morikawa, </w:t>
            </w:r>
            <w:r w:rsidRPr="00F86EF6">
              <w:rPr>
                <w:i/>
                <w:iCs/>
                <w:lang w:val="en-GB"/>
              </w:rPr>
              <w:t xml:space="preserve">16 Examples of Open Innovation – What Can We Learn </w:t>
            </w:r>
            <w:proofErr w:type="gramStart"/>
            <w:r w:rsidRPr="00F86EF6">
              <w:rPr>
                <w:i/>
                <w:iCs/>
                <w:lang w:val="en-GB"/>
              </w:rPr>
              <w:t>From</w:t>
            </w:r>
            <w:proofErr w:type="gramEnd"/>
            <w:r w:rsidRPr="00F86EF6">
              <w:rPr>
                <w:i/>
                <w:iCs/>
                <w:lang w:val="en-GB"/>
              </w:rPr>
              <w:t xml:space="preserve"> Them? </w:t>
            </w:r>
            <w:r w:rsidRPr="00F86EF6">
              <w:rPr>
                <w:lang w:val="en-GB"/>
              </w:rPr>
              <w:t xml:space="preserve">(2016). </w:t>
            </w:r>
            <w:hyperlink r:id="rId256" w:history="1">
              <w:r w:rsidRPr="00F86EF6">
                <w:rPr>
                  <w:rStyle w:val="Hyperlink"/>
                  <w:lang w:val="en-GB"/>
                </w:rPr>
                <w:t xml:space="preserve">https://www.viima.com/blog/16-examples-of-open-innovation-what-can-we-learn-from-them </w:t>
              </w:r>
            </w:hyperlink>
          </w:p>
          <w:p w14:paraId="74E13F19" w14:textId="77777777" w:rsidR="0081182D" w:rsidRPr="00F86EF6" w:rsidRDefault="0081182D" w:rsidP="00F74F74">
            <w:pPr>
              <w:pStyle w:val="ListParagraph"/>
              <w:numPr>
                <w:ilvl w:val="0"/>
                <w:numId w:val="34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lastRenderedPageBreak/>
              <w:t xml:space="preserve">Local Motors: Driving Forward with Digital Manufacturing </w:t>
            </w:r>
            <w:hyperlink r:id="rId257" w:history="1">
              <w:r w:rsidRPr="00F86EF6">
                <w:rPr>
                  <w:rStyle w:val="Hyperlink"/>
                  <w:lang w:val="en-GB"/>
                </w:rPr>
                <w:t>https://www.youtube.com/watch?v=uoqww9qgD24</w:t>
              </w:r>
            </w:hyperlink>
            <w:r w:rsidRPr="00F86EF6">
              <w:rPr>
                <w:lang w:val="en-GB"/>
              </w:rPr>
              <w:t xml:space="preserve"> (2:58)</w:t>
            </w:r>
          </w:p>
          <w:p w14:paraId="003E9088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</w:p>
        </w:tc>
      </w:tr>
      <w:tr w:rsidR="0081182D" w:rsidRPr="00F86EF6" w14:paraId="79EFF4C6" w14:textId="77777777" w:rsidTr="00001E31">
        <w:tc>
          <w:tcPr>
            <w:tcW w:w="9072" w:type="dxa"/>
            <w:vAlign w:val="center"/>
          </w:tcPr>
          <w:p w14:paraId="2F1E94D9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</w:p>
          <w:p w14:paraId="43411123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>Whole Foods Market</w:t>
            </w:r>
          </w:p>
          <w:p w14:paraId="323B506B" w14:textId="77777777" w:rsidR="0081182D" w:rsidRPr="00F86EF6" w:rsidRDefault="0081182D" w:rsidP="009058CB">
            <w:pPr>
              <w:pStyle w:val="Naslov11"/>
              <w:numPr>
                <w:ilvl w:val="0"/>
                <w:numId w:val="40"/>
              </w:numPr>
              <w:rPr>
                <w:rStyle w:val="Hyperlink"/>
                <w:rFonts w:ascii="Arial" w:hAnsi="Arial" w:cs="Arial"/>
                <w:color w:val="auto"/>
                <w:sz w:val="22"/>
                <w:szCs w:val="22"/>
                <w:u w:val="none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Your Whole Foods Market Favourites </w:t>
            </w:r>
            <w:hyperlink r:id="rId258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wholefoodsmarket.co.uk/</w:t>
              </w:r>
            </w:hyperlink>
          </w:p>
          <w:p w14:paraId="2888F782" w14:textId="77777777" w:rsidR="0081182D" w:rsidRPr="00F86EF6" w:rsidRDefault="0081182D" w:rsidP="009058CB">
            <w:pPr>
              <w:pStyle w:val="Naslov11"/>
              <w:numPr>
                <w:ilvl w:val="0"/>
                <w:numId w:val="4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Is your company innovating? A Whole Foods case study. | John Mackey | Big Think </w:t>
            </w:r>
            <w:hyperlink r:id="rId259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x5ni6LBRTSs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4:03) </w:t>
            </w:r>
          </w:p>
          <w:p w14:paraId="298BF984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ind w:left="432" w:hanging="432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</w:p>
        </w:tc>
      </w:tr>
      <w:tr w:rsidR="0081182D" w:rsidRPr="00F86EF6" w14:paraId="34FD7B6A" w14:textId="77777777" w:rsidTr="00001E31">
        <w:tc>
          <w:tcPr>
            <w:tcW w:w="9072" w:type="dxa"/>
            <w:vAlign w:val="center"/>
          </w:tcPr>
          <w:p w14:paraId="058E3623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ind w:left="432" w:hanging="432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3BBF86E6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ind w:left="432" w:hanging="432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>OXO</w:t>
            </w:r>
          </w:p>
          <w:p w14:paraId="3DA70982" w14:textId="77777777" w:rsidR="0081182D" w:rsidRPr="00F86EF6" w:rsidRDefault="0081182D" w:rsidP="009058CB">
            <w:pPr>
              <w:pStyle w:val="Naslov11"/>
              <w:numPr>
                <w:ilvl w:val="0"/>
                <w:numId w:val="41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OXO Good Grips Kitchen Tools Innovation | Smart Design </w:t>
            </w:r>
            <w:hyperlink r:id="rId260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smartdesignworldwide.com/projects/oxo-partnership/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4C24A5E7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</w:p>
        </w:tc>
      </w:tr>
      <w:tr w:rsidR="0081182D" w:rsidRPr="00F86EF6" w14:paraId="004729E0" w14:textId="77777777" w:rsidTr="00001E31">
        <w:tc>
          <w:tcPr>
            <w:tcW w:w="9072" w:type="dxa"/>
            <w:vAlign w:val="center"/>
          </w:tcPr>
          <w:p w14:paraId="7B746BF1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3C5E05F8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>Nike</w:t>
            </w:r>
          </w:p>
          <w:p w14:paraId="7E17DA06" w14:textId="77777777" w:rsidR="0081182D" w:rsidRPr="00F86EF6" w:rsidRDefault="0081182D" w:rsidP="009058CB">
            <w:pPr>
              <w:pStyle w:val="Naslov11"/>
              <w:numPr>
                <w:ilvl w:val="0"/>
                <w:numId w:val="41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Nike </w:t>
            </w:r>
            <w:hyperlink r:id="rId261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media.corporate-ir.net/media_files/IROL/10/100529/nike-gs09/index.html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74141DB3" w14:textId="77777777" w:rsidR="0081182D" w:rsidRPr="00F86EF6" w:rsidRDefault="0081182D" w:rsidP="009058CB">
            <w:pPr>
              <w:pStyle w:val="Naslov11"/>
              <w:numPr>
                <w:ilvl w:val="0"/>
                <w:numId w:val="41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Sustainable Innovation | Nike Innovation 2020 | Nike </w:t>
            </w:r>
            <w:hyperlink r:id="rId262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dmSTIwCAO8M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4:58)</w:t>
            </w:r>
          </w:p>
          <w:p w14:paraId="42C4503E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</w:p>
        </w:tc>
      </w:tr>
      <w:tr w:rsidR="0081182D" w:rsidRPr="00F86EF6" w14:paraId="0786C6A3" w14:textId="77777777" w:rsidTr="00001E31">
        <w:tc>
          <w:tcPr>
            <w:tcW w:w="9072" w:type="dxa"/>
            <w:vAlign w:val="center"/>
          </w:tcPr>
          <w:p w14:paraId="451E3790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33466A34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>Zappos</w:t>
            </w:r>
          </w:p>
          <w:p w14:paraId="2F651B6B" w14:textId="77777777" w:rsidR="0081182D" w:rsidRPr="00F86EF6" w:rsidRDefault="0081182D" w:rsidP="009058CB">
            <w:pPr>
              <w:pStyle w:val="Naslov11"/>
              <w:numPr>
                <w:ilvl w:val="0"/>
                <w:numId w:val="42"/>
              </w:numPr>
              <w:rPr>
                <w:rStyle w:val="Hyperlink"/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This Is How Zappos Optimizes Its Campus </w:t>
            </w:r>
            <w:proofErr w:type="gram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For</w:t>
            </w:r>
            <w:proofErr w:type="gram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Innovation </w:t>
            </w:r>
            <w:hyperlink r:id="rId263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zappos.com/about/stories/campus-innovation</w:t>
              </w:r>
            </w:hyperlink>
          </w:p>
          <w:p w14:paraId="54D99922" w14:textId="77777777" w:rsidR="0081182D" w:rsidRPr="00F86EF6" w:rsidRDefault="0081182D" w:rsidP="009058CB">
            <w:pPr>
              <w:pStyle w:val="Naslov11"/>
              <w:numPr>
                <w:ilvl w:val="0"/>
                <w:numId w:val="4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Zappos Case Study Video </w:t>
            </w:r>
            <w:hyperlink r:id="rId264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uarmfQa6EWs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2:35)</w:t>
            </w:r>
          </w:p>
          <w:p w14:paraId="3AD48F35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</w:p>
        </w:tc>
      </w:tr>
      <w:tr w:rsidR="0081182D" w:rsidRPr="00F86EF6" w14:paraId="1424AA33" w14:textId="77777777" w:rsidTr="00001E31">
        <w:tc>
          <w:tcPr>
            <w:tcW w:w="9072" w:type="dxa"/>
            <w:vAlign w:val="center"/>
          </w:tcPr>
          <w:p w14:paraId="587F21A5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</w:p>
          <w:p w14:paraId="203AAD41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>Štartaj</w:t>
            </w:r>
            <w:proofErr w:type="spellEnd"/>
            <w:r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 xml:space="preserve"> Slovenija | SPAR</w:t>
            </w:r>
          </w:p>
          <w:p w14:paraId="06156930" w14:textId="77777777" w:rsidR="0081182D" w:rsidRPr="00F86EF6" w:rsidRDefault="0081182D" w:rsidP="009058CB">
            <w:pPr>
              <w:pStyle w:val="Naslov11"/>
              <w:numPr>
                <w:ilvl w:val="0"/>
                <w:numId w:val="43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HIT </w:t>
            </w:r>
            <w:proofErr w:type="spell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produkt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2020 so Uroš in Valentina bio </w:t>
            </w:r>
            <w:proofErr w:type="spell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sadni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namazi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Mr. in Ms. Jam </w:t>
            </w:r>
            <w:hyperlink r:id="rId265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spar.si/aktualno/aktualni-projekti/startaj-slovenija?icid=sca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7E71105B" w14:textId="77777777" w:rsidR="0081182D" w:rsidRPr="00476CC0" w:rsidRDefault="0081182D" w:rsidP="009058CB">
            <w:pPr>
              <w:pStyle w:val="ListParagraph"/>
              <w:numPr>
                <w:ilvl w:val="0"/>
                <w:numId w:val="37"/>
              </w:numPr>
              <w:spacing w:after="160" w:line="259" w:lineRule="auto"/>
              <w:contextualSpacing/>
              <w:jc w:val="left"/>
              <w:rPr>
                <w:color w:val="000000" w:themeColor="text1"/>
                <w:lang w:val="it-IT"/>
              </w:rPr>
            </w:pPr>
            <w:r w:rsidRPr="00F86EF6">
              <w:rPr>
                <w:color w:val="000000" w:themeColor="text1"/>
                <w:lang w:val="en-GB"/>
              </w:rPr>
              <w:t xml:space="preserve"> </w:t>
            </w:r>
            <w:r w:rsidRPr="00476CC0">
              <w:rPr>
                <w:color w:val="000000" w:themeColor="text1"/>
                <w:lang w:val="it-IT"/>
              </w:rPr>
              <w:t xml:space="preserve">Štartaj Slovenija </w:t>
            </w:r>
            <w:hyperlink r:id="rId266" w:history="1">
              <w:r w:rsidRPr="00476CC0">
                <w:rPr>
                  <w:rStyle w:val="Hyperlink"/>
                  <w:lang w:val="it-IT"/>
                </w:rPr>
                <w:t>https://www.startajslo.si/?ecid=SEM_startaj_slovenija_splosno&amp;gclid=CjwKCAjwkN6EBhBNEiwADVfya6l4fz-U_Zdkitp4ODRCn7yhNgJQ3H-Sx0fpY5tmPRwximuvJ9wKBxoC54gQAvD_BwE</w:t>
              </w:r>
            </w:hyperlink>
            <w:r w:rsidRPr="00476CC0">
              <w:rPr>
                <w:color w:val="000000" w:themeColor="text1"/>
                <w:lang w:val="it-IT"/>
              </w:rPr>
              <w:t xml:space="preserve"> </w:t>
            </w:r>
          </w:p>
          <w:p w14:paraId="528D5C8F" w14:textId="77777777" w:rsidR="0081182D" w:rsidRPr="00476CC0" w:rsidRDefault="0081182D" w:rsidP="009058CB">
            <w:pPr>
              <w:pStyle w:val="ListParagraph"/>
              <w:numPr>
                <w:ilvl w:val="0"/>
                <w:numId w:val="37"/>
              </w:numPr>
              <w:spacing w:after="160" w:line="259" w:lineRule="auto"/>
              <w:contextualSpacing/>
              <w:jc w:val="left"/>
              <w:rPr>
                <w:color w:val="000000" w:themeColor="text1"/>
                <w:lang w:val="it-IT"/>
              </w:rPr>
            </w:pPr>
            <w:r w:rsidRPr="00476CC0">
              <w:rPr>
                <w:color w:val="000000" w:themeColor="text1"/>
                <w:lang w:val="it-IT"/>
              </w:rPr>
              <w:t xml:space="preserve">Štartaj Slovenija </w:t>
            </w:r>
            <w:hyperlink r:id="rId267" w:history="1">
              <w:r w:rsidRPr="00476CC0">
                <w:rPr>
                  <w:rStyle w:val="Hyperlink"/>
                  <w:lang w:val="it-IT"/>
                </w:rPr>
                <w:t>https://www.youtube.com/channel/UCjGLAjyCzojbS9lM_Jh5eBg</w:t>
              </w:r>
            </w:hyperlink>
            <w:r w:rsidRPr="00476CC0">
              <w:rPr>
                <w:color w:val="000000" w:themeColor="text1"/>
                <w:lang w:val="it-IT"/>
              </w:rPr>
              <w:t xml:space="preserve"> </w:t>
            </w:r>
          </w:p>
        </w:tc>
      </w:tr>
      <w:tr w:rsidR="0081182D" w:rsidRPr="00F86EF6" w14:paraId="6C11D174" w14:textId="77777777" w:rsidTr="00001E31">
        <w:tc>
          <w:tcPr>
            <w:tcW w:w="9072" w:type="dxa"/>
            <w:vAlign w:val="center"/>
          </w:tcPr>
          <w:p w14:paraId="5DA22E9B" w14:textId="77777777" w:rsidR="0081182D" w:rsidRPr="00476CC0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it-IT"/>
              </w:rPr>
            </w:pPr>
          </w:p>
          <w:p w14:paraId="31E2E679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>Nivea</w:t>
            </w:r>
          </w:p>
          <w:p w14:paraId="68B07497" w14:textId="77777777" w:rsidR="0081182D" w:rsidRPr="00F86EF6" w:rsidRDefault="007F3AC9" w:rsidP="009058CB">
            <w:pPr>
              <w:pStyle w:val="Naslov11"/>
              <w:numPr>
                <w:ilvl w:val="0"/>
                <w:numId w:val="3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268" w:history="1">
              <w:r w:rsidR="0081182D" w:rsidRPr="00F86EF6">
                <w:rPr>
                  <w:rFonts w:ascii="Arial" w:hAnsi="Arial" w:cs="Arial"/>
                  <w:sz w:val="22"/>
                  <w:szCs w:val="22"/>
                  <w:lang w:val="en-GB"/>
                </w:rPr>
                <w:t>Open Innovation at Beiersdorf: The Launch of Nivea Invisible for Black &amp; White</w:t>
              </w:r>
            </w:hyperlink>
          </w:p>
          <w:p w14:paraId="5475AD61" w14:textId="77777777" w:rsidR="0081182D" w:rsidRPr="00F86EF6" w:rsidRDefault="007F3AC9" w:rsidP="00C74611">
            <w:pPr>
              <w:pStyle w:val="Naslov11"/>
              <w:numPr>
                <w:ilvl w:val="0"/>
                <w:numId w:val="0"/>
              </w:numPr>
              <w:ind w:left="720"/>
              <w:rPr>
                <w:rFonts w:ascii="Arial" w:hAnsi="Arial" w:cs="Arial"/>
                <w:color w:val="0563C1" w:themeColor="hyperlink"/>
                <w:sz w:val="22"/>
                <w:szCs w:val="22"/>
                <w:u w:val="single"/>
                <w:lang w:val="en-GB"/>
              </w:rPr>
            </w:pPr>
            <w:hyperlink r:id="rId269" w:history="1">
              <w:r w:rsidR="0081182D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thecasecentre.org/corporate/products/view&amp;&amp;id=122087</w:t>
              </w:r>
            </w:hyperlink>
            <w:r w:rsidR="0081182D" w:rsidRPr="00F86EF6">
              <w:rPr>
                <w:rStyle w:val="Hyperlink"/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41894AFD" w14:textId="77777777" w:rsidR="0081182D" w:rsidRPr="00F86EF6" w:rsidRDefault="0081182D" w:rsidP="009058CB">
            <w:pPr>
              <w:pStyle w:val="Naslov11"/>
              <w:numPr>
                <w:ilvl w:val="0"/>
                <w:numId w:val="3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TRUSTED NETWORK – confidentiality assured </w:t>
            </w:r>
            <w:hyperlink r:id="rId270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trusted-pearlfinders.beiersdorf.com/Group/Welcome.to.Pearlfinder/Overview</w:t>
              </w:r>
            </w:hyperlink>
          </w:p>
          <w:p w14:paraId="4B0EA334" w14:textId="77777777" w:rsidR="0081182D" w:rsidRPr="00F86EF6" w:rsidRDefault="0081182D" w:rsidP="009058CB">
            <w:pPr>
              <w:pStyle w:val="Naslov11"/>
              <w:numPr>
                <w:ilvl w:val="0"/>
                <w:numId w:val="38"/>
              </w:numPr>
              <w:rPr>
                <w:rStyle w:val="Hyperlink"/>
                <w:rFonts w:ascii="Arial" w:hAnsi="Arial" w:cs="Arial"/>
                <w:color w:val="auto"/>
                <w:sz w:val="22"/>
                <w:szCs w:val="22"/>
                <w:u w:val="none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Matt Marlow (Head of Global Digital Activation at Beiersdorf for NIVEA) </w:t>
            </w:r>
            <w:hyperlink r:id="rId271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digital.hbs.edu/platform-rctom/submission/nivea-leveraging-open-innovation-to-drive-product-development-in-a-race-to-be-the-worlds-leading-skincare-company/</w:t>
              </w:r>
            </w:hyperlink>
          </w:p>
          <w:p w14:paraId="0B97CCD3" w14:textId="77777777" w:rsidR="0081182D" w:rsidRPr="00F86EF6" w:rsidRDefault="0081182D" w:rsidP="009058CB">
            <w:pPr>
              <w:pStyle w:val="Naslov11"/>
              <w:numPr>
                <w:ilvl w:val="0"/>
                <w:numId w:val="3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Nivea Innovation </w:t>
            </w:r>
            <w:hyperlink r:id="rId272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Lv8WwtQ_Tho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4:02) </w:t>
            </w:r>
          </w:p>
          <w:p w14:paraId="59996057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</w:p>
        </w:tc>
      </w:tr>
      <w:tr w:rsidR="0081182D" w:rsidRPr="00F86EF6" w14:paraId="2843458D" w14:textId="77777777" w:rsidTr="00001E31">
        <w:tc>
          <w:tcPr>
            <w:tcW w:w="9072" w:type="dxa"/>
            <w:vAlign w:val="center"/>
          </w:tcPr>
          <w:p w14:paraId="029D45E8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</w:p>
          <w:p w14:paraId="668F8502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>Starbucks </w:t>
            </w:r>
          </w:p>
          <w:p w14:paraId="2AEE929E" w14:textId="77777777" w:rsidR="0081182D" w:rsidRPr="00F86EF6" w:rsidRDefault="0081182D" w:rsidP="009058CB">
            <w:pPr>
              <w:pStyle w:val="Naslov11"/>
              <w:numPr>
                <w:ilvl w:val="0"/>
                <w:numId w:val="39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My Starbucks Idea - </w:t>
            </w:r>
            <w:proofErr w:type="gram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Social Media</w:t>
            </w:r>
            <w:proofErr w:type="gram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&amp; Open Innovation at Starbucks </w:t>
            </w:r>
            <w:hyperlink r:id="rId273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pjNM8drAqG0</w:t>
              </w:r>
            </w:hyperlink>
            <w:r w:rsidRPr="00F86EF6">
              <w:rPr>
                <w:rStyle w:val="Hyperlink"/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(13:21)</w:t>
            </w:r>
          </w:p>
          <w:p w14:paraId="1D7B8FAB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</w:p>
        </w:tc>
      </w:tr>
      <w:tr w:rsidR="0081182D" w:rsidRPr="00F86EF6" w14:paraId="6493ECB5" w14:textId="77777777" w:rsidTr="00001E31">
        <w:tc>
          <w:tcPr>
            <w:tcW w:w="9072" w:type="dxa"/>
            <w:vAlign w:val="center"/>
          </w:tcPr>
          <w:p w14:paraId="37CFEF11" w14:textId="77777777" w:rsidR="0081182D" w:rsidRPr="00F86EF6" w:rsidRDefault="0081182D" w:rsidP="00C74611">
            <w:pPr>
              <w:rPr>
                <w:b/>
                <w:bCs/>
                <w:lang w:val="en-GB"/>
              </w:rPr>
            </w:pPr>
          </w:p>
          <w:p w14:paraId="5C93C1C0" w14:textId="77777777" w:rsidR="0081182D" w:rsidRPr="00F86EF6" w:rsidRDefault="0081182D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>Unilever</w:t>
            </w:r>
          </w:p>
          <w:p w14:paraId="2B7CB972" w14:textId="77777777" w:rsidR="0081182D" w:rsidRPr="00F86EF6" w:rsidRDefault="0081182D" w:rsidP="00291AF0">
            <w:pPr>
              <w:pStyle w:val="Naslov11"/>
              <w:numPr>
                <w:ilvl w:val="0"/>
                <w:numId w:val="39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Unilever </w:t>
            </w:r>
            <w:proofErr w:type="gram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at a glance</w:t>
            </w:r>
            <w:proofErr w:type="gram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hyperlink r:id="rId274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unilever.com/our-company/at-a-glance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6AE303F5" w14:textId="77777777" w:rsidR="0081182D" w:rsidRPr="00F86EF6" w:rsidRDefault="0081182D" w:rsidP="00291AF0">
            <w:pPr>
              <w:pStyle w:val="Naslov11"/>
              <w:numPr>
                <w:ilvl w:val="0"/>
                <w:numId w:val="39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BRIEF-Unilever </w:t>
            </w:r>
            <w:proofErr w:type="gram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To</w:t>
            </w:r>
            <w:proofErr w:type="gram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Contribute Eur 100 </w:t>
            </w:r>
            <w:proofErr w:type="spell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Mln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Through Donations Of Soap, Sanitiser, Bleach And Food </w:t>
            </w:r>
            <w:hyperlink r:id="rId275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reuters.com/article/brief-unilever-to-contribute-eur-100-mln-idUSASN0004IP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221BBB07" w14:textId="77777777" w:rsidR="0081182D" w:rsidRPr="00F86EF6" w:rsidRDefault="0081182D" w:rsidP="00291AF0">
            <w:pPr>
              <w:pStyle w:val="Naslov11"/>
              <w:numPr>
                <w:ilvl w:val="0"/>
                <w:numId w:val="39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Unilever cuts down water usage </w:t>
            </w:r>
            <w:hyperlink r:id="rId276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thedailystar.net/city/unilever-cuts-down-water-usage-153730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1CE2BA1C" w14:textId="77777777" w:rsidR="0081182D" w:rsidRPr="00F86EF6" w:rsidRDefault="0081182D" w:rsidP="00291AF0">
            <w:pPr>
              <w:pStyle w:val="Naslov11"/>
              <w:numPr>
                <w:ilvl w:val="0"/>
                <w:numId w:val="39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Operational highlights - </w:t>
            </w:r>
            <w:proofErr w:type="gram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at a glance</w:t>
            </w:r>
            <w:proofErr w:type="gram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hyperlink r:id="rId277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eb.archive.org/web/20140402110549/http://unilever.com/sustainable-living/ourapproach/ourbusinessataglance/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410A9159" w14:textId="77777777" w:rsidR="0081182D" w:rsidRPr="00F86EF6" w:rsidRDefault="0081182D" w:rsidP="00291AF0">
            <w:pPr>
              <w:pStyle w:val="Naslov11"/>
              <w:numPr>
                <w:ilvl w:val="0"/>
                <w:numId w:val="39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Unilever Foods Innovation Centre </w:t>
            </w:r>
            <w:hyperlink r:id="rId278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xOjTQth23qc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2:51) </w:t>
            </w:r>
          </w:p>
          <w:p w14:paraId="4D76E09E" w14:textId="77777777" w:rsidR="0081182D" w:rsidRPr="00F86EF6" w:rsidRDefault="0081182D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</w:p>
        </w:tc>
      </w:tr>
      <w:tr w:rsidR="0081182D" w:rsidRPr="00F86EF6" w14:paraId="096647CD" w14:textId="77777777" w:rsidTr="00001E31">
        <w:tc>
          <w:tcPr>
            <w:tcW w:w="9072" w:type="dxa"/>
            <w:vAlign w:val="center"/>
          </w:tcPr>
          <w:p w14:paraId="19ECB765" w14:textId="77777777" w:rsidR="0081182D" w:rsidRPr="00F86EF6" w:rsidRDefault="0081182D" w:rsidP="00C74611">
            <w:pPr>
              <w:rPr>
                <w:b/>
                <w:bCs/>
                <w:lang w:val="en-GB"/>
              </w:rPr>
            </w:pPr>
          </w:p>
          <w:p w14:paraId="294456CA" w14:textId="77777777" w:rsidR="0081182D" w:rsidRPr="00F86EF6" w:rsidRDefault="0081182D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>P&amp;G</w:t>
            </w:r>
          </w:p>
          <w:p w14:paraId="3DC24698" w14:textId="77777777" w:rsidR="0081182D" w:rsidRPr="00F86EF6" w:rsidRDefault="0081182D" w:rsidP="00291AF0">
            <w:pPr>
              <w:pStyle w:val="ListParagraph"/>
              <w:numPr>
                <w:ilvl w:val="0"/>
                <w:numId w:val="45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Ozkan, N. N. (2015). An example of open innovation: P&amp;G. Procedia-Social and </w:t>
            </w:r>
            <w:proofErr w:type="spellStart"/>
            <w:r w:rsidRPr="00F86EF6">
              <w:rPr>
                <w:lang w:val="en-GB"/>
              </w:rPr>
              <w:t>Behavioral</w:t>
            </w:r>
            <w:proofErr w:type="spellEnd"/>
            <w:r w:rsidRPr="00F86EF6">
              <w:rPr>
                <w:lang w:val="en-GB"/>
              </w:rPr>
              <w:t xml:space="preserve"> Sciences, 195, 1496-1502.</w:t>
            </w:r>
          </w:p>
          <w:p w14:paraId="611B0C6F" w14:textId="77777777" w:rsidR="0081182D" w:rsidRPr="00F86EF6" w:rsidRDefault="0081182D" w:rsidP="00291AF0">
            <w:pPr>
              <w:pStyle w:val="ListParagraph"/>
              <w:numPr>
                <w:ilvl w:val="0"/>
                <w:numId w:val="45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>Brown, B., &amp; Anthony, S. D. (2011). How P&amp;G tripled its innovation success rate. Harvard Business Review, 89(6), 64-72.</w:t>
            </w:r>
          </w:p>
          <w:p w14:paraId="65B8E8A5" w14:textId="77777777" w:rsidR="0081182D" w:rsidRPr="00F86EF6" w:rsidRDefault="0081182D" w:rsidP="00291AF0">
            <w:pPr>
              <w:pStyle w:val="ListParagraph"/>
              <w:numPr>
                <w:ilvl w:val="0"/>
                <w:numId w:val="44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A. G. Lafley, Former Chairman &amp; CEO, P&amp;G discussing open Innovation </w:t>
            </w:r>
            <w:hyperlink r:id="rId279" w:history="1">
              <w:r w:rsidRPr="00F86EF6">
                <w:rPr>
                  <w:rStyle w:val="Hyperlink"/>
                  <w:lang w:val="en-GB"/>
                </w:rPr>
                <w:t>https://www.youtube.com/watch?v=_7mMToRlAxs</w:t>
              </w:r>
            </w:hyperlink>
            <w:r w:rsidRPr="00F86EF6">
              <w:rPr>
                <w:lang w:val="en-GB"/>
              </w:rPr>
              <w:t xml:space="preserve"> (3:07)</w:t>
            </w:r>
          </w:p>
          <w:p w14:paraId="01C1F87B" w14:textId="77777777" w:rsidR="0081182D" w:rsidRPr="00F86EF6" w:rsidRDefault="0081182D" w:rsidP="00C74611">
            <w:pPr>
              <w:pStyle w:val="ListParagraph"/>
              <w:ind w:left="720"/>
              <w:rPr>
                <w:lang w:val="en-GB"/>
              </w:rPr>
            </w:pPr>
          </w:p>
        </w:tc>
      </w:tr>
      <w:tr w:rsidR="00CA4FAA" w:rsidRPr="00F86EF6" w14:paraId="50F10096" w14:textId="77777777" w:rsidTr="00001E31">
        <w:tc>
          <w:tcPr>
            <w:tcW w:w="9072" w:type="dxa"/>
            <w:vAlign w:val="center"/>
          </w:tcPr>
          <w:p w14:paraId="084A891B" w14:textId="77777777" w:rsidR="00CA4FAA" w:rsidRPr="00F86EF6" w:rsidRDefault="00CA4FAA" w:rsidP="00C74611">
            <w:pPr>
              <w:rPr>
                <w:b/>
                <w:bCs/>
                <w:lang w:val="en-GB"/>
              </w:rPr>
            </w:pPr>
          </w:p>
          <w:p w14:paraId="4C7A2AF1" w14:textId="67E6474F" w:rsidR="00CA4FAA" w:rsidRPr="00F86EF6" w:rsidRDefault="00CA4FAA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>Volvo</w:t>
            </w:r>
          </w:p>
          <w:p w14:paraId="2B434C70" w14:textId="77777777" w:rsidR="00CA4FAA" w:rsidRPr="00F86EF6" w:rsidRDefault="00CA4FAA" w:rsidP="00AC4A37">
            <w:pPr>
              <w:pStyle w:val="ListParagraph"/>
              <w:numPr>
                <w:ilvl w:val="0"/>
                <w:numId w:val="44"/>
              </w:numPr>
              <w:jc w:val="left"/>
              <w:rPr>
                <w:lang w:val="en-GB"/>
              </w:rPr>
            </w:pPr>
            <w:r w:rsidRPr="00AC4A37">
              <w:rPr>
                <w:lang w:val="en-GB"/>
              </w:rPr>
              <w:t>Open Innovations</w:t>
            </w:r>
            <w:r w:rsidRPr="00F86EF6">
              <w:rPr>
                <w:lang w:val="en-GB"/>
              </w:rPr>
              <w:t xml:space="preserve"> </w:t>
            </w:r>
            <w:hyperlink r:id="rId280" w:history="1">
              <w:r w:rsidRPr="00F86EF6">
                <w:rPr>
                  <w:rStyle w:val="Hyperlink"/>
                  <w:lang w:val="en-GB"/>
                </w:rPr>
                <w:t>https://group.volvocars.com/company/innovation/open-innovations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674804E7" w14:textId="2E7A7766" w:rsidR="00CA4FAA" w:rsidRPr="00AC4A37" w:rsidRDefault="00CA4FAA" w:rsidP="00C74611">
            <w:pPr>
              <w:rPr>
                <w:lang w:val="en-GB"/>
              </w:rPr>
            </w:pPr>
          </w:p>
        </w:tc>
      </w:tr>
    </w:tbl>
    <w:p w14:paraId="33DD3108" w14:textId="77777777" w:rsidR="0081182D" w:rsidRPr="00F86EF6" w:rsidRDefault="0081182D" w:rsidP="0081182D">
      <w:pPr>
        <w:jc w:val="left"/>
        <w:rPr>
          <w:lang w:val="en-GB"/>
        </w:rPr>
      </w:pPr>
    </w:p>
    <w:p w14:paraId="47AEDB29" w14:textId="7DE3CBA7" w:rsidR="00CA4FAA" w:rsidRPr="00F86EF6" w:rsidRDefault="00CA4FAA">
      <w:pPr>
        <w:jc w:val="left"/>
        <w:rPr>
          <w:lang w:val="en-GB"/>
        </w:rPr>
      </w:pPr>
      <w:r w:rsidRPr="00F86EF6">
        <w:rPr>
          <w:lang w:val="en-GB"/>
        </w:rPr>
        <w:br w:type="page"/>
      </w:r>
    </w:p>
    <w:tbl>
      <w:tblPr>
        <w:tblW w:w="9212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81182D" w:rsidRPr="00F86EF6" w14:paraId="3F297B76" w14:textId="77777777" w:rsidTr="00001E31">
        <w:trPr>
          <w:trHeight w:val="890"/>
        </w:trPr>
        <w:tc>
          <w:tcPr>
            <w:tcW w:w="1204" w:type="dxa"/>
            <w:vAlign w:val="center"/>
          </w:tcPr>
          <w:p w14:paraId="1A1A87A1" w14:textId="77777777" w:rsidR="0081182D" w:rsidRPr="00F86EF6" w:rsidRDefault="0081182D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lastRenderedPageBreak/>
              <w:drawing>
                <wp:inline distT="0" distB="0" distL="0" distR="0" wp14:anchorId="65FC4348" wp14:editId="19AE06C3">
                  <wp:extent cx="675640" cy="675640"/>
                  <wp:effectExtent l="0" t="0" r="0" b="0"/>
                  <wp:docPr id="689" name="Grafika 689" descr="Blog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Grafika 29" descr="Blog outline"/>
                          <pic:cNvPicPr/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7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FFFFFF"/>
            <w:vAlign w:val="center"/>
          </w:tcPr>
          <w:p w14:paraId="06D1F17A" w14:textId="7691649C" w:rsidR="0081182D" w:rsidRPr="00F86EF6" w:rsidRDefault="008119EA" w:rsidP="008119EA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r>
              <w:rPr>
                <w:rFonts w:ascii="Arial" w:hAnsi="Arial" w:cs="Arial"/>
                <w:b/>
                <w:bCs/>
                <w:lang w:val="en-GB"/>
              </w:rPr>
              <w:t xml:space="preserve">Analiza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studij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slučaja</w:t>
            </w:r>
            <w:proofErr w:type="spellEnd"/>
          </w:p>
        </w:tc>
      </w:tr>
      <w:tr w:rsidR="0081182D" w:rsidRPr="00F86EF6" w14:paraId="05670C00" w14:textId="77777777" w:rsidTr="00001E31">
        <w:tc>
          <w:tcPr>
            <w:tcW w:w="9212" w:type="dxa"/>
            <w:gridSpan w:val="2"/>
            <w:shd w:val="clear" w:color="auto" w:fill="FFFFCC"/>
          </w:tcPr>
          <w:p w14:paraId="357222CD" w14:textId="77777777" w:rsidR="0081182D" w:rsidRPr="00F86EF6" w:rsidRDefault="0081182D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1503D2E2" w14:textId="77777777" w:rsidR="006D0F3D" w:rsidRPr="00F86EF6" w:rsidRDefault="006D0F3D" w:rsidP="006D0F3D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4EBDED1C" w14:textId="66D4DBD0" w:rsidR="006D0F3D" w:rsidRPr="00F86EF6" w:rsidRDefault="008119EA" w:rsidP="006D0F3D">
            <w:pPr>
              <w:rPr>
                <w:lang w:val="en-GB"/>
              </w:rPr>
            </w:pPr>
            <w:r>
              <w:rPr>
                <w:lang w:val="en-GB"/>
              </w:rPr>
              <w:t>UVOD</w:t>
            </w:r>
          </w:p>
          <w:p w14:paraId="1FEB019B" w14:textId="77777777" w:rsidR="008119EA" w:rsidRPr="00F86EF6" w:rsidRDefault="008119EA" w:rsidP="008119EA">
            <w:pPr>
              <w:rPr>
                <w:lang w:val="en-GB"/>
              </w:rPr>
            </w:pPr>
            <w:r>
              <w:rPr>
                <w:lang w:val="en-GB"/>
              </w:rPr>
              <w:t>TEORIJSKA OSNOVA IZAZOVA</w:t>
            </w:r>
          </w:p>
          <w:p w14:paraId="15A95713" w14:textId="77777777" w:rsidR="008119EA" w:rsidRPr="00F86EF6" w:rsidRDefault="008119EA" w:rsidP="008119EA">
            <w:pPr>
              <w:rPr>
                <w:lang w:val="en-GB"/>
              </w:rPr>
            </w:pPr>
            <w:r>
              <w:rPr>
                <w:lang w:val="en-GB"/>
              </w:rPr>
              <w:t>ANALIZA OTVORENIH INOVACIJA</w:t>
            </w:r>
          </w:p>
          <w:p w14:paraId="32097FC3" w14:textId="77777777" w:rsidR="008119EA" w:rsidRPr="00F86EF6" w:rsidRDefault="008119EA" w:rsidP="008119EA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Naziv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rojekta</w:t>
            </w:r>
            <w:proofErr w:type="spellEnd"/>
          </w:p>
          <w:p w14:paraId="31771AC8" w14:textId="77777777" w:rsidR="008119EA" w:rsidRPr="00F86EF6" w:rsidRDefault="008119EA" w:rsidP="008119EA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r>
              <w:rPr>
                <w:lang w:val="en-GB"/>
              </w:rPr>
              <w:t>Godina</w:t>
            </w:r>
          </w:p>
          <w:p w14:paraId="414B3450" w14:textId="77777777" w:rsidR="008119EA" w:rsidRPr="00F86EF6" w:rsidRDefault="008119EA" w:rsidP="008119EA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Klasifikacij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rojekta</w:t>
            </w:r>
            <w:proofErr w:type="spellEnd"/>
          </w:p>
          <w:p w14:paraId="0099EC8F" w14:textId="3BA798AE" w:rsidR="006D0F3D" w:rsidRDefault="008119EA" w:rsidP="009058CB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Kratki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opis</w:t>
            </w:r>
            <w:proofErr w:type="spellEnd"/>
          </w:p>
          <w:p w14:paraId="2BC65482" w14:textId="492185FD" w:rsidR="008119EA" w:rsidRPr="008119EA" w:rsidRDefault="008119EA" w:rsidP="008119EA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r>
              <w:rPr>
                <w:lang w:val="en-GB"/>
              </w:rPr>
              <w:t>A</w:t>
            </w:r>
            <w:r w:rsidRPr="008119EA">
              <w:rPr>
                <w:lang w:val="en-GB"/>
              </w:rPr>
              <w:t xml:space="preserve">utor (partner) </w:t>
            </w:r>
            <w:proofErr w:type="spellStart"/>
            <w:r w:rsidRPr="008119EA">
              <w:rPr>
                <w:lang w:val="en-GB"/>
              </w:rPr>
              <w:t>ideje</w:t>
            </w:r>
            <w:proofErr w:type="spellEnd"/>
            <w:r w:rsidRPr="008119EA">
              <w:rPr>
                <w:lang w:val="en-GB"/>
              </w:rPr>
              <w:t xml:space="preserve"> - </w:t>
            </w:r>
            <w:proofErr w:type="spellStart"/>
            <w:r w:rsidRPr="008119EA">
              <w:rPr>
                <w:lang w:val="en-GB"/>
              </w:rPr>
              <w:t>profesionalni</w:t>
            </w:r>
            <w:proofErr w:type="spellEnd"/>
            <w:r w:rsidRPr="008119EA">
              <w:rPr>
                <w:lang w:val="en-GB"/>
              </w:rPr>
              <w:t xml:space="preserve"> </w:t>
            </w:r>
            <w:proofErr w:type="spellStart"/>
            <w:r w:rsidRPr="008119EA">
              <w:rPr>
                <w:lang w:val="en-GB"/>
              </w:rPr>
              <w:t>naslov</w:t>
            </w:r>
            <w:proofErr w:type="spellEnd"/>
            <w:r w:rsidRPr="008119EA">
              <w:rPr>
                <w:lang w:val="en-GB"/>
              </w:rPr>
              <w:t xml:space="preserve">, web </w:t>
            </w:r>
            <w:proofErr w:type="spellStart"/>
            <w:r w:rsidRPr="008119EA">
              <w:rPr>
                <w:lang w:val="en-GB"/>
              </w:rPr>
              <w:t>stranica</w:t>
            </w:r>
            <w:proofErr w:type="spellEnd"/>
          </w:p>
          <w:p w14:paraId="72A4BC71" w14:textId="261E137A" w:rsidR="008119EA" w:rsidRPr="008119EA" w:rsidRDefault="008119EA" w:rsidP="008119EA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 w:rsidRPr="008119EA">
              <w:rPr>
                <w:lang w:val="en-GB"/>
              </w:rPr>
              <w:t>Vlasnik</w:t>
            </w:r>
            <w:proofErr w:type="spellEnd"/>
            <w:r w:rsidRPr="008119EA">
              <w:rPr>
                <w:lang w:val="en-GB"/>
              </w:rPr>
              <w:t xml:space="preserve"> </w:t>
            </w:r>
            <w:proofErr w:type="spellStart"/>
            <w:r w:rsidRPr="008119EA">
              <w:rPr>
                <w:lang w:val="en-GB"/>
              </w:rPr>
              <w:t>ideje</w:t>
            </w:r>
            <w:proofErr w:type="spellEnd"/>
            <w:r w:rsidRPr="008119EA">
              <w:rPr>
                <w:lang w:val="en-GB"/>
              </w:rPr>
              <w:t xml:space="preserve"> (</w:t>
            </w:r>
            <w:proofErr w:type="spellStart"/>
            <w:r w:rsidRPr="008119EA">
              <w:rPr>
                <w:lang w:val="en-GB"/>
              </w:rPr>
              <w:t>tvrtka</w:t>
            </w:r>
            <w:proofErr w:type="spellEnd"/>
            <w:r w:rsidRPr="008119EA">
              <w:rPr>
                <w:lang w:val="en-GB"/>
              </w:rPr>
              <w:t xml:space="preserve"> u </w:t>
            </w:r>
            <w:proofErr w:type="spellStart"/>
            <w:r w:rsidRPr="008119EA">
              <w:rPr>
                <w:lang w:val="en-GB"/>
              </w:rPr>
              <w:t>kojoj</w:t>
            </w:r>
            <w:proofErr w:type="spellEnd"/>
            <w:r w:rsidRPr="008119EA">
              <w:rPr>
                <w:lang w:val="en-GB"/>
              </w:rPr>
              <w:t xml:space="preserve"> je </w:t>
            </w:r>
            <w:proofErr w:type="spellStart"/>
            <w:r w:rsidRPr="008119EA">
              <w:rPr>
                <w:lang w:val="en-GB"/>
              </w:rPr>
              <w:t>ideja</w:t>
            </w:r>
            <w:proofErr w:type="spellEnd"/>
            <w:r w:rsidRPr="008119EA">
              <w:rPr>
                <w:lang w:val="en-GB"/>
              </w:rPr>
              <w:t xml:space="preserve"> </w:t>
            </w:r>
            <w:proofErr w:type="spellStart"/>
            <w:r w:rsidRPr="008119EA">
              <w:rPr>
                <w:lang w:val="en-GB"/>
              </w:rPr>
              <w:t>implementirana</w:t>
            </w:r>
            <w:proofErr w:type="spellEnd"/>
            <w:r w:rsidRPr="008119EA">
              <w:rPr>
                <w:lang w:val="en-GB"/>
              </w:rPr>
              <w:t xml:space="preserve">) - </w:t>
            </w:r>
            <w:proofErr w:type="spellStart"/>
            <w:r w:rsidRPr="008119EA">
              <w:rPr>
                <w:lang w:val="en-GB"/>
              </w:rPr>
              <w:t>naziv</w:t>
            </w:r>
            <w:proofErr w:type="spellEnd"/>
            <w:r w:rsidRPr="008119EA">
              <w:rPr>
                <w:lang w:val="en-GB"/>
              </w:rPr>
              <w:t xml:space="preserve"> </w:t>
            </w:r>
            <w:proofErr w:type="spellStart"/>
            <w:r w:rsidRPr="008119EA">
              <w:rPr>
                <w:lang w:val="en-GB"/>
              </w:rPr>
              <w:t>tvrtke</w:t>
            </w:r>
            <w:proofErr w:type="spellEnd"/>
            <w:r w:rsidRPr="008119EA">
              <w:rPr>
                <w:lang w:val="en-GB"/>
              </w:rPr>
              <w:t xml:space="preserve">, web </w:t>
            </w:r>
            <w:proofErr w:type="spellStart"/>
            <w:r w:rsidRPr="008119EA">
              <w:rPr>
                <w:lang w:val="en-GB"/>
              </w:rPr>
              <w:t>stranica</w:t>
            </w:r>
            <w:proofErr w:type="spellEnd"/>
          </w:p>
          <w:p w14:paraId="11DF6828" w14:textId="6ADDFD9E" w:rsidR="008119EA" w:rsidRPr="00F86EF6" w:rsidRDefault="008119EA" w:rsidP="008119EA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 w:rsidRPr="008119EA">
              <w:rPr>
                <w:lang w:val="en-GB"/>
              </w:rPr>
              <w:t>Faza</w:t>
            </w:r>
            <w:proofErr w:type="spellEnd"/>
            <w:r w:rsidRPr="008119EA">
              <w:rPr>
                <w:lang w:val="en-GB"/>
              </w:rPr>
              <w:t xml:space="preserve"> razvoja</w:t>
            </w:r>
          </w:p>
          <w:p w14:paraId="23A65C22" w14:textId="77777777" w:rsidR="006D0F3D" w:rsidRPr="00F86EF6" w:rsidRDefault="006D0F3D" w:rsidP="006D0F3D">
            <w:pPr>
              <w:rPr>
                <w:lang w:val="en-GB"/>
              </w:rPr>
            </w:pPr>
          </w:p>
          <w:p w14:paraId="2890D8BD" w14:textId="77777777" w:rsidR="008119EA" w:rsidRDefault="008119EA" w:rsidP="008119EA">
            <w:pPr>
              <w:pStyle w:val="ListParagraph"/>
              <w:numPr>
                <w:ilvl w:val="0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Detaljn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analiz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rojekta</w:t>
            </w:r>
            <w:proofErr w:type="spellEnd"/>
            <w:r>
              <w:rPr>
                <w:lang w:val="en-GB"/>
              </w:rPr>
              <w:t xml:space="preserve"> </w:t>
            </w:r>
          </w:p>
          <w:p w14:paraId="57D78148" w14:textId="77777777" w:rsidR="008119EA" w:rsidRPr="00416BB3" w:rsidRDefault="008119EA" w:rsidP="008119EA">
            <w:pPr>
              <w:pStyle w:val="ListParagraph"/>
              <w:ind w:left="720"/>
              <w:rPr>
                <w:lang w:val="en-GB"/>
              </w:rPr>
            </w:pPr>
            <w:proofErr w:type="spellStart"/>
            <w:r w:rsidRPr="00416BB3">
              <w:rPr>
                <w:lang w:val="en-GB"/>
              </w:rPr>
              <w:t>Detaljan</w:t>
            </w:r>
            <w:proofErr w:type="spellEnd"/>
            <w:r w:rsidRPr="00416BB3">
              <w:rPr>
                <w:lang w:val="en-GB"/>
              </w:rPr>
              <w:t xml:space="preserve"> </w:t>
            </w:r>
            <w:proofErr w:type="spellStart"/>
            <w:r w:rsidRPr="00416BB3">
              <w:rPr>
                <w:lang w:val="en-GB"/>
              </w:rPr>
              <w:t>opis</w:t>
            </w:r>
            <w:proofErr w:type="spellEnd"/>
            <w:r w:rsidRPr="00416BB3">
              <w:rPr>
                <w:lang w:val="en-GB"/>
              </w:rPr>
              <w:t xml:space="preserve"> </w:t>
            </w:r>
            <w:proofErr w:type="spellStart"/>
            <w:r w:rsidRPr="00416BB3">
              <w:rPr>
                <w:lang w:val="en-GB"/>
              </w:rPr>
              <w:t>otvorenog</w:t>
            </w:r>
            <w:proofErr w:type="spellEnd"/>
            <w:r w:rsidRPr="00416BB3">
              <w:rPr>
                <w:lang w:val="en-GB"/>
              </w:rPr>
              <w:t xml:space="preserve"> </w:t>
            </w:r>
            <w:proofErr w:type="spellStart"/>
            <w:r w:rsidRPr="00416BB3">
              <w:rPr>
                <w:lang w:val="en-GB"/>
              </w:rPr>
              <w:t>inovacijskog</w:t>
            </w:r>
            <w:proofErr w:type="spellEnd"/>
            <w:r w:rsidRPr="00416BB3">
              <w:rPr>
                <w:lang w:val="en-GB"/>
              </w:rPr>
              <w:t xml:space="preserve"> </w:t>
            </w:r>
            <w:proofErr w:type="spellStart"/>
            <w:r w:rsidRPr="00416BB3">
              <w:rPr>
                <w:lang w:val="en-GB"/>
              </w:rPr>
              <w:t>modela</w:t>
            </w:r>
            <w:proofErr w:type="spellEnd"/>
          </w:p>
          <w:p w14:paraId="018790F6" w14:textId="77777777" w:rsidR="008119EA" w:rsidRPr="00416BB3" w:rsidRDefault="008119EA" w:rsidP="008119EA">
            <w:pPr>
              <w:pStyle w:val="ListParagraph"/>
              <w:ind w:left="720"/>
              <w:rPr>
                <w:lang w:val="en-GB"/>
              </w:rPr>
            </w:pPr>
            <w:r w:rsidRPr="00416BB3">
              <w:rPr>
                <w:lang w:val="en-GB"/>
              </w:rPr>
              <w:t xml:space="preserve">o </w:t>
            </w:r>
            <w:proofErr w:type="spellStart"/>
            <w:r w:rsidRPr="00416BB3">
              <w:rPr>
                <w:lang w:val="en-GB"/>
              </w:rPr>
              <w:t>Inovacijski</w:t>
            </w:r>
            <w:proofErr w:type="spellEnd"/>
            <w:r w:rsidRPr="00416BB3">
              <w:rPr>
                <w:lang w:val="en-GB"/>
              </w:rPr>
              <w:t xml:space="preserve"> </w:t>
            </w:r>
            <w:proofErr w:type="spellStart"/>
            <w:r w:rsidRPr="00416BB3">
              <w:rPr>
                <w:lang w:val="en-GB"/>
              </w:rPr>
              <w:t>postupak</w:t>
            </w:r>
            <w:proofErr w:type="spellEnd"/>
          </w:p>
          <w:p w14:paraId="48D0CCC3" w14:textId="77777777" w:rsidR="008119EA" w:rsidRPr="00416BB3" w:rsidRDefault="008119EA" w:rsidP="008119EA">
            <w:pPr>
              <w:pStyle w:val="ListParagraph"/>
              <w:ind w:left="720"/>
              <w:rPr>
                <w:lang w:val="en-GB"/>
              </w:rPr>
            </w:pPr>
            <w:r w:rsidRPr="00416BB3">
              <w:rPr>
                <w:lang w:val="en-GB"/>
              </w:rPr>
              <w:t xml:space="preserve">o </w:t>
            </w:r>
            <w:proofErr w:type="spellStart"/>
            <w:r w:rsidRPr="00416BB3">
              <w:rPr>
                <w:lang w:val="en-GB"/>
              </w:rPr>
              <w:t>Vizualni</w:t>
            </w:r>
            <w:proofErr w:type="spellEnd"/>
            <w:r w:rsidRPr="00416BB3">
              <w:rPr>
                <w:lang w:val="en-GB"/>
              </w:rPr>
              <w:t xml:space="preserve"> </w:t>
            </w:r>
            <w:proofErr w:type="spellStart"/>
            <w:r w:rsidRPr="00416BB3">
              <w:rPr>
                <w:lang w:val="en-GB"/>
              </w:rPr>
              <w:t>materijal</w:t>
            </w:r>
            <w:proofErr w:type="spellEnd"/>
          </w:p>
          <w:p w14:paraId="0D4C32CE" w14:textId="77777777" w:rsidR="008119EA" w:rsidRPr="00F86EF6" w:rsidRDefault="008119EA" w:rsidP="008119EA">
            <w:pPr>
              <w:pStyle w:val="ListParagraph"/>
              <w:ind w:left="720"/>
              <w:rPr>
                <w:lang w:val="en-GB"/>
              </w:rPr>
            </w:pPr>
            <w:r w:rsidRPr="00416BB3">
              <w:rPr>
                <w:lang w:val="en-GB"/>
              </w:rPr>
              <w:t xml:space="preserve">o Video </w:t>
            </w:r>
            <w:proofErr w:type="spellStart"/>
            <w:r w:rsidRPr="00416BB3">
              <w:rPr>
                <w:lang w:val="en-GB"/>
              </w:rPr>
              <w:t>materijal</w:t>
            </w:r>
            <w:proofErr w:type="spellEnd"/>
          </w:p>
          <w:p w14:paraId="3F45BF3C" w14:textId="77777777" w:rsidR="008119EA" w:rsidRPr="00F86EF6" w:rsidRDefault="008119EA" w:rsidP="008119EA">
            <w:pPr>
              <w:pStyle w:val="ListParagraph"/>
              <w:numPr>
                <w:ilvl w:val="0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Izvori</w:t>
            </w:r>
            <w:proofErr w:type="spellEnd"/>
          </w:p>
          <w:p w14:paraId="7D2A3C6A" w14:textId="77777777" w:rsidR="008119EA" w:rsidRPr="00F86EF6" w:rsidRDefault="008119EA" w:rsidP="008119EA">
            <w:pPr>
              <w:rPr>
                <w:lang w:val="en-GB"/>
              </w:rPr>
            </w:pPr>
            <w:r>
              <w:rPr>
                <w:lang w:val="en-GB"/>
              </w:rPr>
              <w:t>POVEZIVANJE ISTRAŽIVANJA SA TEORIJOM</w:t>
            </w:r>
          </w:p>
          <w:p w14:paraId="5607D444" w14:textId="585CB215" w:rsidR="0081182D" w:rsidRPr="00F86EF6" w:rsidRDefault="008119EA" w:rsidP="008119EA">
            <w:pPr>
              <w:rPr>
                <w:lang w:val="en-GB"/>
              </w:rPr>
            </w:pPr>
            <w:r>
              <w:rPr>
                <w:lang w:val="en-GB"/>
              </w:rPr>
              <w:t>ZAKLJUČAK</w:t>
            </w:r>
          </w:p>
        </w:tc>
      </w:tr>
    </w:tbl>
    <w:p w14:paraId="5D440090" w14:textId="77777777" w:rsidR="0081182D" w:rsidRPr="00F86EF6" w:rsidRDefault="0081182D" w:rsidP="0081182D">
      <w:pPr>
        <w:jc w:val="left"/>
        <w:rPr>
          <w:lang w:val="en-GB"/>
        </w:rPr>
      </w:pPr>
    </w:p>
    <w:p w14:paraId="14D686BB" w14:textId="0C1F0808" w:rsidR="00050D20" w:rsidRPr="00F86EF6" w:rsidRDefault="00050D20">
      <w:pPr>
        <w:jc w:val="left"/>
        <w:rPr>
          <w:lang w:val="en-GB"/>
        </w:rPr>
      </w:pPr>
    </w:p>
    <w:p w14:paraId="47D27397" w14:textId="77777777" w:rsidR="0081182D" w:rsidRPr="00F86EF6" w:rsidRDefault="0081182D" w:rsidP="0081182D">
      <w:pPr>
        <w:jc w:val="left"/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81182D" w:rsidRPr="00F86EF6" w14:paraId="6829DE91" w14:textId="77777777" w:rsidTr="00C74611">
        <w:tc>
          <w:tcPr>
            <w:tcW w:w="1204" w:type="dxa"/>
          </w:tcPr>
          <w:p w14:paraId="04FB756D" w14:textId="77777777" w:rsidR="0081182D" w:rsidRPr="00F86EF6" w:rsidRDefault="0081182D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3DD480A2" w14:textId="77777777" w:rsidR="0081182D" w:rsidRPr="00F86EF6" w:rsidRDefault="0081182D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44462601" wp14:editId="522CD2EC">
                  <wp:extent cx="675640" cy="675640"/>
                  <wp:effectExtent l="0" t="0" r="0" b="0"/>
                  <wp:docPr id="2058" name="Grafika 2058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1C579CDF" w14:textId="422D5A43" w:rsidR="0081182D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81182D" w:rsidRPr="00F86EF6" w14:paraId="751787D8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294C4C6D" w14:textId="77777777" w:rsidR="0081182D" w:rsidRPr="00F86EF6" w:rsidRDefault="0081182D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03D08EF8" w14:textId="4D1D3CBF" w:rsidR="00B76D68" w:rsidRPr="00385D40" w:rsidRDefault="005134A2" w:rsidP="00B76D68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procjenjuj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047F6B7" w14:textId="5C89E831" w:rsidR="00B76D68" w:rsidRDefault="00B76D68" w:rsidP="00B76D68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zalag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studenat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aktič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imje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oslovnog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modela</w:t>
            </w:r>
            <w:proofErr w:type="spellEnd"/>
            <w:r w:rsidR="000D32AE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4D499DCE" w14:textId="77777777" w:rsidR="0081182D" w:rsidRDefault="0036590F" w:rsidP="0036590F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5C441A8" w14:textId="3FC03F4F" w:rsidR="00E77E60" w:rsidRPr="00F86EF6" w:rsidRDefault="00E77E60" w:rsidP="00E77E6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046A8592" w14:textId="4BDA8E42" w:rsidR="0081182D" w:rsidRPr="00F86EF6" w:rsidRDefault="0081182D" w:rsidP="006F42D9">
      <w:pPr>
        <w:jc w:val="left"/>
        <w:rPr>
          <w:b/>
          <w:caps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11AD40B3" w14:textId="1FF1FE1C" w:rsidR="00244EB1" w:rsidRPr="00F86EF6" w:rsidRDefault="005543AF" w:rsidP="00AC4A37">
      <w:pPr>
        <w:pStyle w:val="Heading1"/>
        <w:numPr>
          <w:ilvl w:val="0"/>
          <w:numId w:val="15"/>
        </w:numPr>
      </w:pPr>
      <w:bookmarkStart w:id="141" w:name="_Toc75162232"/>
      <w:r w:rsidRPr="00F86EF6">
        <w:lastRenderedPageBreak/>
        <w:t>T</w:t>
      </w:r>
      <w:r w:rsidR="009F14F1">
        <w:t>URIZAM</w:t>
      </w:r>
      <w:bookmarkEnd w:id="141"/>
    </w:p>
    <w:p w14:paraId="57E2A7EE" w14:textId="1A904F9F" w:rsidR="00244EB1" w:rsidRPr="00F86EF6" w:rsidRDefault="00244EB1" w:rsidP="00244EB1">
      <w:pPr>
        <w:rPr>
          <w:lang w:val="en-GB"/>
        </w:rPr>
      </w:pPr>
    </w:p>
    <w:p w14:paraId="32A105B4" w14:textId="77777777" w:rsidR="006F42D9" w:rsidRPr="00F86EF6" w:rsidRDefault="006F42D9" w:rsidP="006F42D9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6F42D9" w:rsidRPr="00F86EF6" w14:paraId="2B384164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6664A786" w14:textId="77777777" w:rsidR="006F42D9" w:rsidRPr="00F86EF6" w:rsidRDefault="006F42D9" w:rsidP="006F42D9">
            <w:pPr>
              <w:jc w:val="center"/>
              <w:rPr>
                <w:sz w:val="2"/>
                <w:szCs w:val="2"/>
                <w:lang w:val="en-GB"/>
              </w:rPr>
            </w:pPr>
            <w:r w:rsidRPr="00F86EF6">
              <w:rPr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69741F93" wp14:editId="26EC4762">
                  <wp:extent cx="675640" cy="675640"/>
                  <wp:effectExtent l="0" t="0" r="0" b="0"/>
                  <wp:docPr id="698" name="Grafika 698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3E7BB76A" w14:textId="5FC66379" w:rsidR="006F42D9" w:rsidRPr="00F86EF6" w:rsidRDefault="00461790" w:rsidP="006F42D9">
            <w:pPr>
              <w:jc w:val="center"/>
              <w:rPr>
                <w:b/>
                <w:bCs/>
                <w:sz w:val="24"/>
                <w:szCs w:val="24"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Nastavne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metode</w:t>
            </w:r>
            <w:proofErr w:type="spellEnd"/>
          </w:p>
        </w:tc>
      </w:tr>
      <w:tr w:rsidR="006F42D9" w:rsidRPr="00F86EF6" w14:paraId="230E3AEA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202AF140" w14:textId="77777777" w:rsidR="00E77E60" w:rsidRDefault="00E77E60" w:rsidP="009A79B9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137A9C3E" w14:textId="2A75D913" w:rsidR="009A79B9" w:rsidRDefault="009A79B9" w:rsidP="009A79B9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61C8C0B3" w14:textId="076507D9" w:rsidR="009A79B9" w:rsidRDefault="005134A2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D958C7C" w14:textId="77777777" w:rsidR="009A79B9" w:rsidRDefault="009A79B9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D3B5BBF" w14:textId="50B4F1CF" w:rsidR="009A79B9" w:rsidRPr="00840CD5" w:rsidRDefault="005134A2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2822C718" w14:textId="77777777" w:rsidR="009A79B9" w:rsidRDefault="009A79B9" w:rsidP="009A79B9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r w:rsidRPr="00840CD5">
              <w:rPr>
                <w:lang w:val="en-GB"/>
              </w:rPr>
              <w:t xml:space="preserve">Analiza </w:t>
            </w:r>
            <w:proofErr w:type="spellStart"/>
            <w:r w:rsidRPr="00840CD5">
              <w:rPr>
                <w:lang w:val="en-GB"/>
              </w:rPr>
              <w:t>studije</w:t>
            </w:r>
            <w:proofErr w:type="spellEnd"/>
            <w:r w:rsidRPr="00840CD5">
              <w:rPr>
                <w:lang w:val="en-GB"/>
              </w:rPr>
              <w:t xml:space="preserve"> </w:t>
            </w:r>
            <w:proofErr w:type="spellStart"/>
            <w:r w:rsidRPr="00840CD5">
              <w:rPr>
                <w:lang w:val="en-GB"/>
              </w:rPr>
              <w:t>slučaja</w:t>
            </w:r>
            <w:proofErr w:type="spellEnd"/>
            <w:r w:rsidRPr="00840CD5">
              <w:rPr>
                <w:lang w:val="en-GB"/>
              </w:rPr>
              <w:t xml:space="preserve"> (F).</w:t>
            </w:r>
          </w:p>
          <w:p w14:paraId="7CAF65E1" w14:textId="77777777" w:rsidR="006F42D9" w:rsidRDefault="009A79B9" w:rsidP="009A79B9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proofErr w:type="spellStart"/>
            <w:r w:rsidRPr="009A79B9">
              <w:rPr>
                <w:lang w:val="en-GB"/>
              </w:rPr>
              <w:t>Sudionici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razmjenjuju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svoja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mišljenja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i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stavove</w:t>
            </w:r>
            <w:proofErr w:type="spellEnd"/>
            <w:r w:rsidRPr="009A79B9">
              <w:rPr>
                <w:lang w:val="en-GB"/>
              </w:rPr>
              <w:t>.</w:t>
            </w:r>
          </w:p>
          <w:p w14:paraId="50A9F44E" w14:textId="0358B1F3" w:rsidR="00E77E60" w:rsidRPr="009A79B9" w:rsidRDefault="00E77E60" w:rsidP="00E77E60">
            <w:pPr>
              <w:pStyle w:val="ListParagraph"/>
              <w:ind w:left="720"/>
              <w:rPr>
                <w:lang w:val="en-GB"/>
              </w:rPr>
            </w:pPr>
          </w:p>
        </w:tc>
      </w:tr>
    </w:tbl>
    <w:p w14:paraId="73F6F008" w14:textId="77777777" w:rsidR="006F42D9" w:rsidRPr="00F86EF6" w:rsidRDefault="006F42D9" w:rsidP="006F42D9">
      <w:pPr>
        <w:rPr>
          <w:lang w:val="en-GB"/>
        </w:rPr>
      </w:pPr>
    </w:p>
    <w:p w14:paraId="6363589E" w14:textId="77777777" w:rsidR="006F42D9" w:rsidRPr="00F86EF6" w:rsidRDefault="006F42D9" w:rsidP="006F42D9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60"/>
        <w:gridCol w:w="7012"/>
      </w:tblGrid>
      <w:tr w:rsidR="006F42D9" w:rsidRPr="00F86EF6" w14:paraId="0D2A98CE" w14:textId="77777777" w:rsidTr="00C74611">
        <w:tc>
          <w:tcPr>
            <w:tcW w:w="1261" w:type="dxa"/>
            <w:vAlign w:val="center"/>
          </w:tcPr>
          <w:p w14:paraId="754B8D05" w14:textId="77777777" w:rsidR="006F42D9" w:rsidRPr="00F86EF6" w:rsidRDefault="006F42D9" w:rsidP="006F42D9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517B538A" wp14:editId="0340C647">
                  <wp:extent cx="664028" cy="664028"/>
                  <wp:effectExtent l="0" t="0" r="0" b="0"/>
                  <wp:docPr id="699" name="Grafika 699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6" w:type="dxa"/>
            <w:shd w:val="clear" w:color="auto" w:fill="A8D08D" w:themeFill="accent6" w:themeFillTint="99"/>
            <w:vAlign w:val="center"/>
          </w:tcPr>
          <w:p w14:paraId="6E6E0109" w14:textId="1A0D9B96" w:rsidR="006F42D9" w:rsidRPr="00F86EF6" w:rsidRDefault="00321CB8" w:rsidP="006F42D9">
            <w:pPr>
              <w:jc w:val="center"/>
              <w:rPr>
                <w:b/>
                <w:bCs/>
                <w:sz w:val="24"/>
                <w:szCs w:val="24"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Izvori</w:t>
            </w:r>
            <w:proofErr w:type="spellEnd"/>
          </w:p>
        </w:tc>
      </w:tr>
      <w:tr w:rsidR="006F42D9" w:rsidRPr="00F86EF6" w14:paraId="3BA0DF4B" w14:textId="77777777" w:rsidTr="00C74611">
        <w:tc>
          <w:tcPr>
            <w:tcW w:w="9237" w:type="dxa"/>
            <w:gridSpan w:val="2"/>
            <w:shd w:val="clear" w:color="auto" w:fill="E2EFD9" w:themeFill="accent6" w:themeFillTint="33"/>
            <w:vAlign w:val="center"/>
          </w:tcPr>
          <w:p w14:paraId="3634C4EB" w14:textId="77777777" w:rsidR="006F42D9" w:rsidRPr="00F86EF6" w:rsidRDefault="006F42D9" w:rsidP="006F42D9">
            <w:pPr>
              <w:rPr>
                <w:lang w:val="en-GB"/>
              </w:rPr>
            </w:pPr>
          </w:p>
          <w:p w14:paraId="21733A0C" w14:textId="6A78FED1" w:rsidR="006F42D9" w:rsidRPr="00F86EF6" w:rsidRDefault="006F42D9" w:rsidP="009058CB">
            <w:pPr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</w:t>
            </w:r>
            <w:proofErr w:type="spellStart"/>
            <w:r w:rsidRPr="00F86EF6">
              <w:rPr>
                <w:lang w:val="en-GB"/>
              </w:rPr>
              <w:t>Dzhyndzhoian</w:t>
            </w:r>
            <w:proofErr w:type="spellEnd"/>
            <w:r w:rsidRPr="00F86EF6">
              <w:rPr>
                <w:lang w:val="en-GB"/>
              </w:rPr>
              <w:t xml:space="preserve">, V. and </w:t>
            </w:r>
            <w:proofErr w:type="spellStart"/>
            <w:r w:rsidRPr="00F86EF6">
              <w:rPr>
                <w:lang w:val="en-GB"/>
              </w:rPr>
              <w:t>Sardak</w:t>
            </w:r>
            <w:proofErr w:type="spellEnd"/>
            <w:r w:rsidRPr="00F86EF6">
              <w:rPr>
                <w:lang w:val="en-GB"/>
              </w:rPr>
              <w:t xml:space="preserve">, S. "Global innovations in tourism". (2016). </w:t>
            </w:r>
            <w:hyperlink r:id="rId281" w:history="1">
              <w:r w:rsidRPr="00F86EF6">
                <w:rPr>
                  <w:color w:val="0563C1" w:themeColor="hyperlink"/>
                  <w:u w:val="single"/>
                  <w:lang w:val="en-GB"/>
                </w:rPr>
                <w:t>https://www.businessperspectives.org/images/pdf/applications/publishing/templates/article/assets/8168/im_en_2016_03_Sardak.pdf</w:t>
              </w:r>
            </w:hyperlink>
          </w:p>
          <w:p w14:paraId="5C86AD8F" w14:textId="77777777" w:rsidR="006F42D9" w:rsidRPr="00F86EF6" w:rsidRDefault="006F42D9" w:rsidP="009058CB">
            <w:pPr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>(B) World's Most Important Travel Innovations</w:t>
            </w:r>
          </w:p>
          <w:p w14:paraId="35BD2090" w14:textId="77777777" w:rsidR="006F42D9" w:rsidRPr="00F86EF6" w:rsidRDefault="007F3AC9" w:rsidP="006F42D9">
            <w:pPr>
              <w:ind w:left="720"/>
              <w:jc w:val="left"/>
              <w:rPr>
                <w:rFonts w:eastAsia="Calibri"/>
                <w:lang w:val="en-GB" w:eastAsia="sl-SI"/>
              </w:rPr>
            </w:pPr>
            <w:hyperlink r:id="rId282" w:anchor="20" w:history="1">
              <w:r w:rsidR="006F42D9"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://www.travelandleisure.com/slideshows/worlds-most-important-travel-innovations#20</w:t>
              </w:r>
            </w:hyperlink>
            <w:r w:rsidR="006F42D9" w:rsidRPr="00F86EF6">
              <w:rPr>
                <w:rFonts w:eastAsia="Calibri"/>
                <w:lang w:val="en-GB" w:eastAsia="sl-SI"/>
              </w:rPr>
              <w:t xml:space="preserve"> </w:t>
            </w:r>
          </w:p>
          <w:p w14:paraId="33971772" w14:textId="77777777" w:rsidR="006F42D9" w:rsidRPr="00F86EF6" w:rsidRDefault="006F42D9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>(B) Tourism https://en.wikipedia.org/wiki/Tourism</w:t>
            </w:r>
          </w:p>
          <w:p w14:paraId="466B2FCE" w14:textId="77777777" w:rsidR="006F42D9" w:rsidRPr="00F86EF6" w:rsidRDefault="006F42D9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 xml:space="preserve">(C) Future Technology </w:t>
            </w:r>
            <w:proofErr w:type="gramStart"/>
            <w:r w:rsidRPr="00F86EF6">
              <w:rPr>
                <w:rFonts w:eastAsia="Calibri"/>
                <w:lang w:val="en-GB" w:eastAsia="sl-SI"/>
              </w:rPr>
              <w:t>In</w:t>
            </w:r>
            <w:proofErr w:type="gramEnd"/>
            <w:r w:rsidRPr="00F86EF6">
              <w:rPr>
                <w:rFonts w:eastAsia="Calibri"/>
                <w:lang w:val="en-GB" w:eastAsia="sl-SI"/>
              </w:rPr>
              <w:t xml:space="preserve"> Hospitality And Tourism (2030) </w:t>
            </w:r>
            <w:hyperlink r:id="rId283" w:history="1">
              <w:r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www.youtube.com/watch?v=DJTxeL6jgEs</w:t>
              </w:r>
            </w:hyperlink>
            <w:r w:rsidRPr="00F86EF6">
              <w:rPr>
                <w:rFonts w:eastAsia="Calibri"/>
                <w:lang w:val="en-GB" w:eastAsia="sl-SI"/>
              </w:rPr>
              <w:t xml:space="preserve"> (5:15)</w:t>
            </w:r>
          </w:p>
          <w:p w14:paraId="1915BEF1" w14:textId="77777777" w:rsidR="006F42D9" w:rsidRPr="00F86EF6" w:rsidRDefault="006F42D9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 xml:space="preserve">(C) Revitalizing the Tourism Industry with Innovation </w:t>
            </w:r>
            <w:hyperlink r:id="rId284" w:history="1">
              <w:r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www.youtube.com/watch?v=sBc0A-IehWw</w:t>
              </w:r>
            </w:hyperlink>
            <w:r w:rsidRPr="00F86EF6">
              <w:rPr>
                <w:rFonts w:eastAsia="Calibri"/>
                <w:lang w:val="en-GB" w:eastAsia="sl-SI"/>
              </w:rPr>
              <w:t xml:space="preserve"> (5:57)</w:t>
            </w:r>
          </w:p>
          <w:p w14:paraId="724AD381" w14:textId="77777777" w:rsidR="006F42D9" w:rsidRPr="00F86EF6" w:rsidRDefault="006F42D9" w:rsidP="006F42D9">
            <w:pPr>
              <w:ind w:left="720"/>
              <w:jc w:val="left"/>
              <w:rPr>
                <w:rFonts w:eastAsia="Calibri"/>
                <w:sz w:val="24"/>
                <w:szCs w:val="24"/>
                <w:lang w:val="en-GB" w:eastAsia="sl-SI"/>
              </w:rPr>
            </w:pPr>
          </w:p>
        </w:tc>
      </w:tr>
    </w:tbl>
    <w:p w14:paraId="25A31B96" w14:textId="77777777" w:rsidR="006F42D9" w:rsidRPr="00F86EF6" w:rsidRDefault="006F42D9" w:rsidP="006F42D9">
      <w:pPr>
        <w:rPr>
          <w:lang w:val="en-GB"/>
        </w:rPr>
      </w:pPr>
    </w:p>
    <w:p w14:paraId="7D660D13" w14:textId="77777777" w:rsidR="006F42D9" w:rsidRPr="00F86EF6" w:rsidRDefault="006F42D9" w:rsidP="006F42D9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42"/>
        <w:gridCol w:w="7830"/>
      </w:tblGrid>
      <w:tr w:rsidR="006F42D9" w:rsidRPr="00F86EF6" w14:paraId="5C4F27E8" w14:textId="77777777" w:rsidTr="00C74611">
        <w:tc>
          <w:tcPr>
            <w:tcW w:w="1242" w:type="dxa"/>
            <w:vAlign w:val="center"/>
          </w:tcPr>
          <w:p w14:paraId="4F108BF6" w14:textId="77777777" w:rsidR="006F42D9" w:rsidRPr="00F86EF6" w:rsidRDefault="006F42D9" w:rsidP="006F42D9">
            <w:pPr>
              <w:jc w:val="left"/>
              <w:rPr>
                <w:sz w:val="2"/>
                <w:szCs w:val="2"/>
                <w:lang w:val="en-GB"/>
              </w:rPr>
            </w:pPr>
            <w:r w:rsidRPr="00F86EF6">
              <w:rPr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67034FE8" wp14:editId="051D6761">
                  <wp:extent cx="631372" cy="631372"/>
                  <wp:effectExtent l="0" t="0" r="0" b="0"/>
                  <wp:docPr id="700" name="Grafika 700" descr="Good Idea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0" name="Grafika 60" descr="Good Idea outline"/>
                          <pic:cNvPicPr/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38924" cy="63892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3" w:type="dxa"/>
            <w:shd w:val="clear" w:color="auto" w:fill="BFBFBF" w:themeFill="background1" w:themeFillShade="BF"/>
            <w:vAlign w:val="center"/>
          </w:tcPr>
          <w:p w14:paraId="48D63229" w14:textId="0AD55037" w:rsidR="006F42D9" w:rsidRPr="00F86EF6" w:rsidRDefault="006F42D9" w:rsidP="000700EC">
            <w:pPr>
              <w:jc w:val="center"/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 xml:space="preserve">(F) </w:t>
            </w:r>
            <w:proofErr w:type="spellStart"/>
            <w:r w:rsidR="00461790">
              <w:rPr>
                <w:b/>
                <w:bCs/>
                <w:lang w:val="en-GB"/>
              </w:rPr>
              <w:t>Studij</w:t>
            </w:r>
            <w:r w:rsidR="000700EC">
              <w:rPr>
                <w:b/>
                <w:bCs/>
                <w:lang w:val="en-GB"/>
              </w:rPr>
              <w:t>e</w:t>
            </w:r>
            <w:proofErr w:type="spellEnd"/>
            <w:r w:rsidR="00461790">
              <w:rPr>
                <w:b/>
                <w:bCs/>
                <w:lang w:val="en-GB"/>
              </w:rPr>
              <w:t xml:space="preserve"> </w:t>
            </w:r>
            <w:proofErr w:type="spellStart"/>
            <w:r w:rsidR="00461790">
              <w:rPr>
                <w:b/>
                <w:bCs/>
                <w:lang w:val="en-GB"/>
              </w:rPr>
              <w:t>slučaja</w:t>
            </w:r>
            <w:proofErr w:type="spellEnd"/>
          </w:p>
        </w:tc>
      </w:tr>
      <w:tr w:rsidR="006F42D9" w:rsidRPr="00F86EF6" w14:paraId="279022E2" w14:textId="77777777" w:rsidTr="00C74611">
        <w:tc>
          <w:tcPr>
            <w:tcW w:w="9215" w:type="dxa"/>
            <w:gridSpan w:val="2"/>
            <w:vAlign w:val="center"/>
          </w:tcPr>
          <w:p w14:paraId="63BAE764" w14:textId="77777777" w:rsidR="006F42D9" w:rsidRPr="00F86EF6" w:rsidRDefault="006F42D9" w:rsidP="006F42D9">
            <w:pPr>
              <w:rPr>
                <w:b/>
                <w:bCs/>
                <w:lang w:val="en-GB"/>
              </w:rPr>
            </w:pPr>
          </w:p>
          <w:p w14:paraId="144BC7B0" w14:textId="77777777" w:rsidR="006F42D9" w:rsidRPr="00F86EF6" w:rsidRDefault="006F42D9" w:rsidP="006F42D9">
            <w:pPr>
              <w:rPr>
                <w:b/>
                <w:bCs/>
                <w:lang w:val="en-GB"/>
              </w:rPr>
            </w:pPr>
            <w:proofErr w:type="spellStart"/>
            <w:r w:rsidRPr="00F86EF6">
              <w:rPr>
                <w:b/>
                <w:bCs/>
                <w:lang w:val="en-GB"/>
              </w:rPr>
              <w:t>Eurostars</w:t>
            </w:r>
            <w:proofErr w:type="spellEnd"/>
            <w:r w:rsidRPr="00F86EF6">
              <w:rPr>
                <w:b/>
                <w:bCs/>
                <w:lang w:val="en-GB"/>
              </w:rPr>
              <w:t xml:space="preserve"> Hotels</w:t>
            </w:r>
          </w:p>
          <w:p w14:paraId="3A38750B" w14:textId="77777777" w:rsidR="006F42D9" w:rsidRPr="00F86EF6" w:rsidRDefault="006F42D9" w:rsidP="009058CB">
            <w:pPr>
              <w:numPr>
                <w:ilvl w:val="0"/>
                <w:numId w:val="46"/>
              </w:numPr>
              <w:jc w:val="left"/>
              <w:rPr>
                <w:lang w:val="en-GB"/>
              </w:rPr>
            </w:pPr>
            <w:proofErr w:type="spellStart"/>
            <w:r w:rsidRPr="00F86EF6">
              <w:rPr>
                <w:lang w:val="en-GB"/>
              </w:rPr>
              <w:t>Eurostars</w:t>
            </w:r>
            <w:proofErr w:type="spellEnd"/>
            <w:r w:rsidRPr="00F86EF6">
              <w:rPr>
                <w:lang w:val="en-GB"/>
              </w:rPr>
              <w:t xml:space="preserve"> Hotels: innovation and user experience brought together by ideas crowdsourcing </w:t>
            </w:r>
            <w:hyperlink r:id="rId285" w:history="1">
              <w:r w:rsidRPr="00F86EF6">
                <w:rPr>
                  <w:color w:val="0563C1" w:themeColor="hyperlink"/>
                  <w:u w:val="single"/>
                  <w:lang w:val="en-GB"/>
                </w:rPr>
                <w:t>https://www.ideas4allinnovation.com/innovators/tourism-crowdsourcing-innovation-eurostars/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22EEF320" w14:textId="77777777" w:rsidR="006F42D9" w:rsidRPr="00F86EF6" w:rsidRDefault="006F42D9" w:rsidP="009058CB">
            <w:pPr>
              <w:numPr>
                <w:ilvl w:val="0"/>
                <w:numId w:val="46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Join our </w:t>
            </w:r>
            <w:proofErr w:type="spellStart"/>
            <w:r w:rsidRPr="00F86EF6">
              <w:rPr>
                <w:lang w:val="en-GB"/>
              </w:rPr>
              <w:t>Eurostars</w:t>
            </w:r>
            <w:proofErr w:type="spellEnd"/>
            <w:r w:rsidRPr="00F86EF6">
              <w:rPr>
                <w:lang w:val="en-GB"/>
              </w:rPr>
              <w:t xml:space="preserve"> sessions on international innovation at the Innovation Expo 2018 in Rotterdam </w:t>
            </w:r>
            <w:hyperlink r:id="rId286" w:history="1">
              <w:r w:rsidRPr="00F86EF6">
                <w:rPr>
                  <w:color w:val="0563C1" w:themeColor="hyperlink"/>
                  <w:u w:val="single"/>
                  <w:lang w:val="en-GB"/>
                </w:rPr>
                <w:t>https://www.youtube.com/watch?v=_XufH1-9-z8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43F1DB15" w14:textId="77777777" w:rsidR="006F42D9" w:rsidRPr="00F86EF6" w:rsidRDefault="006F42D9" w:rsidP="009058CB">
            <w:pPr>
              <w:numPr>
                <w:ilvl w:val="0"/>
                <w:numId w:val="46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lastRenderedPageBreak/>
              <w:t xml:space="preserve">Reach The Top | By Álex González &amp; </w:t>
            </w:r>
            <w:proofErr w:type="spellStart"/>
            <w:r w:rsidRPr="00F86EF6">
              <w:rPr>
                <w:lang w:val="en-GB"/>
              </w:rPr>
              <w:t>Eurostars</w:t>
            </w:r>
            <w:proofErr w:type="spellEnd"/>
            <w:r w:rsidRPr="00F86EF6">
              <w:rPr>
                <w:lang w:val="en-GB"/>
              </w:rPr>
              <w:t xml:space="preserve"> Hotels </w:t>
            </w:r>
            <w:hyperlink r:id="rId287" w:history="1">
              <w:r w:rsidRPr="00F86EF6">
                <w:rPr>
                  <w:color w:val="0563C1" w:themeColor="hyperlink"/>
                  <w:u w:val="single"/>
                  <w:lang w:val="en-GB"/>
                </w:rPr>
                <w:t>https://www.youtube.com/watch?v=xXjgIErkvU0</w:t>
              </w:r>
            </w:hyperlink>
            <w:r w:rsidRPr="00F86EF6">
              <w:rPr>
                <w:lang w:val="en-GB"/>
              </w:rPr>
              <w:t xml:space="preserve"> (1:29)</w:t>
            </w:r>
          </w:p>
          <w:p w14:paraId="306E80E8" w14:textId="1148DF05" w:rsidR="006F42D9" w:rsidRPr="00F86EF6" w:rsidRDefault="006F42D9" w:rsidP="009058CB">
            <w:pPr>
              <w:numPr>
                <w:ilvl w:val="0"/>
                <w:numId w:val="46"/>
              </w:numPr>
              <w:jc w:val="left"/>
              <w:rPr>
                <w:lang w:val="en-GB"/>
              </w:rPr>
            </w:pPr>
            <w:r w:rsidRPr="00476CC0">
              <w:rPr>
                <w:lang w:val="it-IT"/>
              </w:rPr>
              <w:t xml:space="preserve">Iglesias-Sánchez, P. P., Correia, M. B., Jambrino-Maldonado, C. (2019). </w:t>
            </w:r>
            <w:r w:rsidRPr="00F86EF6">
              <w:rPr>
                <w:lang w:val="en-GB"/>
              </w:rPr>
              <w:t>Challenges of open innovation in the tourism sector. Tourism Planning &amp; Development, 16(1), 22-42.</w:t>
            </w:r>
          </w:p>
          <w:p w14:paraId="1A541AAD" w14:textId="77777777" w:rsidR="006F42D9" w:rsidRPr="00F86EF6" w:rsidRDefault="006F42D9" w:rsidP="006F42D9">
            <w:pPr>
              <w:ind w:left="360"/>
              <w:rPr>
                <w:lang w:val="en-GB"/>
              </w:rPr>
            </w:pPr>
          </w:p>
        </w:tc>
      </w:tr>
      <w:tr w:rsidR="006F42D9" w:rsidRPr="00F86EF6" w14:paraId="52E3A22B" w14:textId="77777777" w:rsidTr="00C74611">
        <w:tc>
          <w:tcPr>
            <w:tcW w:w="9215" w:type="dxa"/>
            <w:gridSpan w:val="2"/>
            <w:vAlign w:val="center"/>
          </w:tcPr>
          <w:p w14:paraId="5F970F3E" w14:textId="77777777" w:rsidR="006F42D9" w:rsidRPr="00F86EF6" w:rsidRDefault="006F42D9" w:rsidP="006F42D9">
            <w:pPr>
              <w:jc w:val="left"/>
              <w:rPr>
                <w:rFonts w:eastAsia="Calibri"/>
                <w:sz w:val="24"/>
                <w:szCs w:val="24"/>
                <w:lang w:val="en-GB" w:eastAsia="sl-SI"/>
              </w:rPr>
            </w:pPr>
          </w:p>
          <w:p w14:paraId="4130A0E1" w14:textId="77777777" w:rsidR="006F42D9" w:rsidRPr="00F86EF6" w:rsidRDefault="006F42D9" w:rsidP="006F42D9">
            <w:pPr>
              <w:jc w:val="left"/>
              <w:rPr>
                <w:rFonts w:eastAsia="Calibri"/>
                <w:b/>
                <w:bCs/>
                <w:sz w:val="24"/>
                <w:szCs w:val="24"/>
                <w:lang w:val="en-GB" w:eastAsia="sl-SI"/>
              </w:rPr>
            </w:pPr>
            <w:r w:rsidRPr="00F86EF6">
              <w:rPr>
                <w:rFonts w:eastAsia="Calibri"/>
                <w:b/>
                <w:bCs/>
                <w:sz w:val="24"/>
                <w:szCs w:val="24"/>
                <w:lang w:val="en-GB" w:eastAsia="sl-SI"/>
              </w:rPr>
              <w:t>Virgin</w:t>
            </w:r>
          </w:p>
          <w:p w14:paraId="0198AC09" w14:textId="77777777" w:rsidR="006F42D9" w:rsidRPr="00F86EF6" w:rsidRDefault="006F42D9" w:rsidP="009058CB">
            <w:pPr>
              <w:numPr>
                <w:ilvl w:val="0"/>
                <w:numId w:val="47"/>
              </w:numPr>
              <w:jc w:val="left"/>
              <w:rPr>
                <w:rFonts w:eastAsia="Calibri"/>
                <w:sz w:val="24"/>
                <w:szCs w:val="24"/>
                <w:lang w:val="en-GB" w:eastAsia="sl-SI"/>
              </w:rPr>
            </w:pPr>
            <w:r w:rsidRPr="00F86EF6">
              <w:rPr>
                <w:rFonts w:eastAsia="Calibri"/>
                <w:sz w:val="24"/>
                <w:szCs w:val="24"/>
                <w:lang w:val="en-GB" w:eastAsia="sl-SI"/>
              </w:rPr>
              <w:t xml:space="preserve">Our initiatives: Innovation, disruption, realisation ... </w:t>
            </w:r>
            <w:hyperlink r:id="rId288" w:history="1">
              <w:r w:rsidRPr="00F86EF6">
                <w:rPr>
                  <w:rFonts w:eastAsia="Calibri"/>
                  <w:color w:val="0563C1" w:themeColor="hyperlink"/>
                  <w:sz w:val="24"/>
                  <w:szCs w:val="24"/>
                  <w:u w:val="single"/>
                  <w:lang w:val="en-GB" w:eastAsia="sl-SI"/>
                </w:rPr>
                <w:t>https://www.virginmediabusiness.co.uk/why-virgin/our-initiatives/</w:t>
              </w:r>
            </w:hyperlink>
            <w:r w:rsidRPr="00F86EF6">
              <w:rPr>
                <w:rFonts w:eastAsia="Calibri"/>
                <w:sz w:val="24"/>
                <w:szCs w:val="24"/>
                <w:lang w:val="en-GB" w:eastAsia="sl-SI"/>
              </w:rPr>
              <w:t xml:space="preserve"> </w:t>
            </w:r>
          </w:p>
          <w:p w14:paraId="590C9602" w14:textId="77777777" w:rsidR="006F42D9" w:rsidRPr="00F86EF6" w:rsidRDefault="006F42D9" w:rsidP="006F42D9">
            <w:pPr>
              <w:rPr>
                <w:b/>
                <w:bCs/>
                <w:lang w:val="en-GB"/>
              </w:rPr>
            </w:pPr>
          </w:p>
        </w:tc>
      </w:tr>
      <w:tr w:rsidR="006F42D9" w:rsidRPr="00F86EF6" w14:paraId="5F4E9DFD" w14:textId="77777777" w:rsidTr="00C74611">
        <w:tc>
          <w:tcPr>
            <w:tcW w:w="9215" w:type="dxa"/>
            <w:gridSpan w:val="2"/>
            <w:vAlign w:val="center"/>
          </w:tcPr>
          <w:p w14:paraId="01D12FF4" w14:textId="77777777" w:rsidR="006F42D9" w:rsidRPr="00F86EF6" w:rsidRDefault="006F42D9" w:rsidP="006F42D9">
            <w:pPr>
              <w:rPr>
                <w:b/>
                <w:bCs/>
                <w:lang w:val="en-GB"/>
              </w:rPr>
            </w:pPr>
          </w:p>
          <w:p w14:paraId="51295F6F" w14:textId="7DE1639A" w:rsidR="006F42D9" w:rsidRPr="00F86EF6" w:rsidRDefault="006F42D9" w:rsidP="006F42D9">
            <w:pPr>
              <w:rPr>
                <w:b/>
                <w:bCs/>
                <w:sz w:val="24"/>
                <w:szCs w:val="24"/>
                <w:lang w:val="en-GB"/>
              </w:rPr>
            </w:pPr>
            <w:r w:rsidRPr="00F86EF6">
              <w:rPr>
                <w:b/>
                <w:bCs/>
                <w:sz w:val="24"/>
                <w:szCs w:val="24"/>
                <w:lang w:val="en-GB"/>
              </w:rPr>
              <w:t>Examples</w:t>
            </w:r>
          </w:p>
          <w:p w14:paraId="3B3EFD38" w14:textId="77777777" w:rsidR="006F42D9" w:rsidRPr="00F86EF6" w:rsidRDefault="006F42D9" w:rsidP="009058CB">
            <w:pPr>
              <w:numPr>
                <w:ilvl w:val="0"/>
                <w:numId w:val="46"/>
              </w:numPr>
              <w:jc w:val="left"/>
              <w:rPr>
                <w:lang w:val="en-GB"/>
              </w:rPr>
            </w:pPr>
            <w:proofErr w:type="spellStart"/>
            <w:r w:rsidRPr="00F86EF6">
              <w:rPr>
                <w:lang w:val="en-GB"/>
              </w:rPr>
              <w:t>Aas</w:t>
            </w:r>
            <w:proofErr w:type="spellEnd"/>
            <w:r w:rsidRPr="00F86EF6">
              <w:rPr>
                <w:lang w:val="en-GB"/>
              </w:rPr>
              <w:t xml:space="preserve">, T. H. (2016). Open Service Innovation: The Case of Tourism Firms in Scandinavia. Journal of Entrepreneurship, </w:t>
            </w:r>
            <w:proofErr w:type="gramStart"/>
            <w:r w:rsidRPr="00F86EF6">
              <w:rPr>
                <w:lang w:val="en-GB"/>
              </w:rPr>
              <w:t>Management</w:t>
            </w:r>
            <w:proofErr w:type="gramEnd"/>
            <w:r w:rsidRPr="00F86EF6">
              <w:rPr>
                <w:lang w:val="en-GB"/>
              </w:rPr>
              <w:t xml:space="preserve"> and Innovation, 12(2), 53-76.</w:t>
            </w:r>
          </w:p>
          <w:p w14:paraId="7A851A4B" w14:textId="77777777" w:rsidR="006F42D9" w:rsidRPr="00F86EF6" w:rsidRDefault="006F42D9" w:rsidP="006F42D9">
            <w:pPr>
              <w:ind w:left="720"/>
              <w:rPr>
                <w:lang w:val="en-GB"/>
              </w:rPr>
            </w:pPr>
          </w:p>
        </w:tc>
      </w:tr>
    </w:tbl>
    <w:p w14:paraId="660FDEBB" w14:textId="77777777" w:rsidR="006F42D9" w:rsidRPr="00F86EF6" w:rsidRDefault="006F42D9" w:rsidP="006F42D9">
      <w:pPr>
        <w:rPr>
          <w:lang w:val="en-GB"/>
        </w:rPr>
      </w:pPr>
    </w:p>
    <w:p w14:paraId="09E09463" w14:textId="77777777" w:rsidR="006F42D9" w:rsidRPr="00F86EF6" w:rsidRDefault="006F42D9" w:rsidP="006F42D9">
      <w:pPr>
        <w:jc w:val="left"/>
        <w:rPr>
          <w:b/>
          <w:bCs/>
          <w:lang w:val="en-GB"/>
        </w:rPr>
      </w:pPr>
      <w:r w:rsidRPr="00F86EF6">
        <w:rPr>
          <w:b/>
          <w:bCs/>
          <w:lang w:val="en-GB"/>
        </w:rPr>
        <w:br w:type="page"/>
      </w:r>
    </w:p>
    <w:tbl>
      <w:tblPr>
        <w:tblW w:w="9212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6F42D9" w:rsidRPr="00F86EF6" w14:paraId="3EB83C4D" w14:textId="77777777" w:rsidTr="00001E31">
        <w:trPr>
          <w:trHeight w:val="890"/>
        </w:trPr>
        <w:tc>
          <w:tcPr>
            <w:tcW w:w="1204" w:type="dxa"/>
            <w:vAlign w:val="center"/>
          </w:tcPr>
          <w:p w14:paraId="063D6C05" w14:textId="77777777" w:rsidR="006F42D9" w:rsidRPr="00F86EF6" w:rsidRDefault="006F42D9" w:rsidP="006F42D9">
            <w:pPr>
              <w:jc w:val="center"/>
              <w:rPr>
                <w:sz w:val="2"/>
                <w:szCs w:val="2"/>
                <w:lang w:val="en-GB"/>
              </w:rPr>
            </w:pPr>
            <w:r w:rsidRPr="00F86EF6">
              <w:rPr>
                <w:noProof/>
                <w:sz w:val="2"/>
                <w:szCs w:val="2"/>
                <w:lang w:val="hr-HR" w:eastAsia="hr-HR"/>
              </w:rPr>
              <w:lastRenderedPageBreak/>
              <w:drawing>
                <wp:inline distT="0" distB="0" distL="0" distR="0" wp14:anchorId="5413B487" wp14:editId="1301730A">
                  <wp:extent cx="675640" cy="675640"/>
                  <wp:effectExtent l="0" t="0" r="0" b="0"/>
                  <wp:docPr id="690" name="Grafika 690" descr="Blog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Grafika 29" descr="Blog outline"/>
                          <pic:cNvPicPr/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7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FFFFFF"/>
            <w:vAlign w:val="center"/>
          </w:tcPr>
          <w:p w14:paraId="7D65A001" w14:textId="70FB8E28" w:rsidR="006F42D9" w:rsidRPr="00F86EF6" w:rsidRDefault="00461790" w:rsidP="006F42D9">
            <w:pPr>
              <w:jc w:val="center"/>
              <w:rPr>
                <w:b/>
                <w:bCs/>
                <w:sz w:val="24"/>
                <w:szCs w:val="24"/>
                <w:lang w:val="en-GB"/>
              </w:rPr>
            </w:pPr>
            <w:r>
              <w:rPr>
                <w:b/>
                <w:bCs/>
                <w:sz w:val="24"/>
                <w:szCs w:val="24"/>
                <w:lang w:val="en-GB"/>
              </w:rPr>
              <w:t xml:space="preserve">Analiza </w:t>
            </w: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studije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slučaja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</w:p>
        </w:tc>
      </w:tr>
      <w:tr w:rsidR="006F42D9" w:rsidRPr="00F86EF6" w14:paraId="3A350450" w14:textId="77777777" w:rsidTr="00001E31">
        <w:tc>
          <w:tcPr>
            <w:tcW w:w="9212" w:type="dxa"/>
            <w:gridSpan w:val="2"/>
            <w:shd w:val="clear" w:color="auto" w:fill="FFFFCC"/>
          </w:tcPr>
          <w:p w14:paraId="3CEE2C37" w14:textId="47233D69" w:rsidR="006F42D9" w:rsidRPr="00F86EF6" w:rsidRDefault="006F42D9" w:rsidP="006F42D9">
            <w:pPr>
              <w:rPr>
                <w:lang w:val="en-GB"/>
              </w:rPr>
            </w:pPr>
          </w:p>
          <w:p w14:paraId="03FC3932" w14:textId="77777777" w:rsidR="006F42D9" w:rsidRPr="00F86EF6" w:rsidRDefault="006F42D9" w:rsidP="006F42D9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7E2AD999" w14:textId="0CAFFEE1" w:rsidR="006F42D9" w:rsidRPr="00F86EF6" w:rsidRDefault="00461790" w:rsidP="006F42D9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Uvod</w:t>
            </w:r>
            <w:proofErr w:type="spellEnd"/>
            <w:r>
              <w:rPr>
                <w:lang w:val="en-GB"/>
              </w:rPr>
              <w:t xml:space="preserve"> </w:t>
            </w:r>
          </w:p>
          <w:p w14:paraId="56B1DE2F" w14:textId="77777777" w:rsidR="00461790" w:rsidRPr="00461790" w:rsidRDefault="00461790" w:rsidP="00461790">
            <w:pPr>
              <w:rPr>
                <w:lang w:val="en-GB"/>
              </w:rPr>
            </w:pPr>
            <w:r w:rsidRPr="00461790">
              <w:rPr>
                <w:lang w:val="en-GB"/>
              </w:rPr>
              <w:t>TEORIJSKA POZADINA IZABRANOG IZAZOVA</w:t>
            </w:r>
          </w:p>
          <w:p w14:paraId="4D69BDF8" w14:textId="69BAE595" w:rsidR="00461790" w:rsidRPr="00461790" w:rsidRDefault="00461790" w:rsidP="00461790">
            <w:pPr>
              <w:rPr>
                <w:lang w:val="en-GB"/>
              </w:rPr>
            </w:pPr>
            <w:r w:rsidRPr="00461790">
              <w:rPr>
                <w:lang w:val="en-GB"/>
              </w:rPr>
              <w:t>ANALIZA OTVORENIH INOVACIJ</w:t>
            </w:r>
            <w:r>
              <w:rPr>
                <w:lang w:val="en-GB"/>
              </w:rPr>
              <w:t>A</w:t>
            </w:r>
          </w:p>
          <w:p w14:paraId="5C815985" w14:textId="3F4A45D7" w:rsidR="006F42D9" w:rsidRPr="00F86EF6" w:rsidRDefault="00461790" w:rsidP="009058CB">
            <w:pPr>
              <w:pStyle w:val="ListParagraph"/>
              <w:numPr>
                <w:ilvl w:val="0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Osnovn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analiza</w:t>
            </w:r>
            <w:proofErr w:type="spellEnd"/>
            <w:r>
              <w:rPr>
                <w:lang w:val="en-GB"/>
              </w:rPr>
              <w:t xml:space="preserve"> </w:t>
            </w:r>
          </w:p>
          <w:p w14:paraId="2D494F5C" w14:textId="77777777" w:rsidR="00461790" w:rsidRDefault="00461790" w:rsidP="00461790">
            <w:pPr>
              <w:pStyle w:val="ListParagraph"/>
              <w:ind w:left="1440"/>
              <w:rPr>
                <w:lang w:val="en-GB"/>
              </w:rPr>
            </w:pPr>
          </w:p>
          <w:p w14:paraId="05EF447E" w14:textId="77777777" w:rsidR="00461790" w:rsidRDefault="00461790" w:rsidP="009058CB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Naziv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rojketa</w:t>
            </w:r>
            <w:proofErr w:type="spellEnd"/>
            <w:r>
              <w:rPr>
                <w:lang w:val="en-GB"/>
              </w:rPr>
              <w:t xml:space="preserve"> </w:t>
            </w:r>
          </w:p>
          <w:p w14:paraId="5E6A711C" w14:textId="70765030" w:rsidR="006F42D9" w:rsidRPr="00F86EF6" w:rsidRDefault="00461790" w:rsidP="009058CB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r>
              <w:rPr>
                <w:lang w:val="en-GB"/>
              </w:rPr>
              <w:t xml:space="preserve">Godina </w:t>
            </w:r>
          </w:p>
          <w:p w14:paraId="14E7F567" w14:textId="1756EFA6" w:rsidR="00461790" w:rsidRDefault="00461790" w:rsidP="009058CB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Klasifikacij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ideje</w:t>
            </w:r>
            <w:proofErr w:type="spellEnd"/>
          </w:p>
          <w:p w14:paraId="1337CF71" w14:textId="77777777" w:rsidR="00461790" w:rsidRPr="00461790" w:rsidRDefault="00461790" w:rsidP="00461790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 w:rsidRPr="00461790">
              <w:rPr>
                <w:lang w:val="en-GB"/>
              </w:rPr>
              <w:t>Kratki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opis</w:t>
            </w:r>
            <w:proofErr w:type="spellEnd"/>
          </w:p>
          <w:p w14:paraId="5F1DE63C" w14:textId="3252BC74" w:rsidR="00461790" w:rsidRPr="00461790" w:rsidRDefault="00461790" w:rsidP="00461790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r w:rsidRPr="00461790">
              <w:rPr>
                <w:lang w:val="en-GB"/>
              </w:rPr>
              <w:t xml:space="preserve">Autor (partner) </w:t>
            </w:r>
            <w:proofErr w:type="spellStart"/>
            <w:r w:rsidRPr="00461790">
              <w:rPr>
                <w:lang w:val="en-GB"/>
              </w:rPr>
              <w:t>ideje</w:t>
            </w:r>
            <w:proofErr w:type="spellEnd"/>
            <w:r w:rsidRPr="00461790">
              <w:rPr>
                <w:lang w:val="en-GB"/>
              </w:rPr>
              <w:t xml:space="preserve"> - </w:t>
            </w:r>
            <w:proofErr w:type="spellStart"/>
            <w:r w:rsidRPr="00461790">
              <w:rPr>
                <w:lang w:val="en-GB"/>
              </w:rPr>
              <w:t>profesionalni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naslov</w:t>
            </w:r>
            <w:proofErr w:type="spellEnd"/>
            <w:r w:rsidRPr="00461790">
              <w:rPr>
                <w:lang w:val="en-GB"/>
              </w:rPr>
              <w:t xml:space="preserve">, web </w:t>
            </w:r>
            <w:proofErr w:type="spellStart"/>
            <w:r w:rsidRPr="00461790">
              <w:rPr>
                <w:lang w:val="en-GB"/>
              </w:rPr>
              <w:t>stranica</w:t>
            </w:r>
            <w:proofErr w:type="spellEnd"/>
          </w:p>
          <w:p w14:paraId="191670E1" w14:textId="2B148E33" w:rsidR="00461790" w:rsidRPr="00461790" w:rsidRDefault="00461790" w:rsidP="00461790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 w:rsidRPr="00461790">
              <w:rPr>
                <w:lang w:val="en-GB"/>
              </w:rPr>
              <w:t>Vlasnik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ideje</w:t>
            </w:r>
            <w:proofErr w:type="spellEnd"/>
            <w:r w:rsidRPr="00461790">
              <w:rPr>
                <w:lang w:val="en-GB"/>
              </w:rPr>
              <w:t xml:space="preserve"> (</w:t>
            </w:r>
            <w:proofErr w:type="spellStart"/>
            <w:r w:rsidRPr="00461790">
              <w:rPr>
                <w:lang w:val="en-GB"/>
              </w:rPr>
              <w:t>tvrtka</w:t>
            </w:r>
            <w:proofErr w:type="spellEnd"/>
            <w:r w:rsidRPr="00461790">
              <w:rPr>
                <w:lang w:val="en-GB"/>
              </w:rPr>
              <w:t xml:space="preserve"> u </w:t>
            </w:r>
            <w:proofErr w:type="spellStart"/>
            <w:r w:rsidRPr="00461790">
              <w:rPr>
                <w:lang w:val="en-GB"/>
              </w:rPr>
              <w:t>kojoj</w:t>
            </w:r>
            <w:proofErr w:type="spellEnd"/>
            <w:r w:rsidRPr="00461790">
              <w:rPr>
                <w:lang w:val="en-GB"/>
              </w:rPr>
              <w:t xml:space="preserve"> je </w:t>
            </w:r>
            <w:proofErr w:type="spellStart"/>
            <w:r w:rsidRPr="00461790">
              <w:rPr>
                <w:lang w:val="en-GB"/>
              </w:rPr>
              <w:t>ideja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provedena</w:t>
            </w:r>
            <w:proofErr w:type="spellEnd"/>
            <w:r w:rsidRPr="00461790">
              <w:rPr>
                <w:lang w:val="en-GB"/>
              </w:rPr>
              <w:t xml:space="preserve">) - </w:t>
            </w:r>
            <w:proofErr w:type="spellStart"/>
            <w:r w:rsidRPr="00461790">
              <w:rPr>
                <w:lang w:val="en-GB"/>
              </w:rPr>
              <w:t>naziv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tvrtke</w:t>
            </w:r>
            <w:proofErr w:type="spellEnd"/>
            <w:r w:rsidRPr="00461790">
              <w:rPr>
                <w:lang w:val="en-GB"/>
              </w:rPr>
              <w:t xml:space="preserve">, web </w:t>
            </w:r>
            <w:proofErr w:type="spellStart"/>
            <w:r w:rsidRPr="00461790">
              <w:rPr>
                <w:lang w:val="en-GB"/>
              </w:rPr>
              <w:t>stranica</w:t>
            </w:r>
            <w:proofErr w:type="spellEnd"/>
          </w:p>
          <w:p w14:paraId="00354FB5" w14:textId="4EA00F1F" w:rsidR="00461790" w:rsidRDefault="00461790" w:rsidP="00461790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 w:rsidRPr="00461790">
              <w:rPr>
                <w:lang w:val="en-GB"/>
              </w:rPr>
              <w:t>Faza</w:t>
            </w:r>
            <w:proofErr w:type="spellEnd"/>
            <w:r w:rsidRPr="00461790">
              <w:rPr>
                <w:lang w:val="en-GB"/>
              </w:rPr>
              <w:t xml:space="preserve"> razvoja</w:t>
            </w:r>
          </w:p>
          <w:p w14:paraId="5746A804" w14:textId="77777777" w:rsidR="006F42D9" w:rsidRPr="00F86EF6" w:rsidRDefault="006F42D9" w:rsidP="006F42D9">
            <w:pPr>
              <w:rPr>
                <w:lang w:val="en-GB"/>
              </w:rPr>
            </w:pPr>
          </w:p>
          <w:p w14:paraId="4CA8863B" w14:textId="373B1E3D" w:rsidR="006F42D9" w:rsidRDefault="00461790" w:rsidP="00461790">
            <w:pPr>
              <w:pStyle w:val="ListParagraph"/>
              <w:ind w:left="720"/>
              <w:rPr>
                <w:lang w:val="en-GB"/>
              </w:rPr>
            </w:pPr>
            <w:proofErr w:type="spellStart"/>
            <w:r>
              <w:rPr>
                <w:lang w:val="en-GB"/>
              </w:rPr>
              <w:t>Detaljn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analiz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ideje</w:t>
            </w:r>
            <w:proofErr w:type="spellEnd"/>
          </w:p>
          <w:p w14:paraId="6A495D5E" w14:textId="34232AD4" w:rsidR="00461790" w:rsidRPr="00461790" w:rsidRDefault="00461790" w:rsidP="00461790">
            <w:pPr>
              <w:pStyle w:val="ListParagraph"/>
              <w:ind w:left="720"/>
              <w:rPr>
                <w:lang w:val="en-GB"/>
              </w:rPr>
            </w:pPr>
            <w:proofErr w:type="spellStart"/>
            <w:r w:rsidRPr="00461790">
              <w:rPr>
                <w:lang w:val="en-GB"/>
              </w:rPr>
              <w:t>Detaljan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opis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otvorenog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inovacijskog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modela</w:t>
            </w:r>
            <w:proofErr w:type="spellEnd"/>
          </w:p>
          <w:p w14:paraId="1B8FD46A" w14:textId="77777777" w:rsidR="00461790" w:rsidRPr="00461790" w:rsidRDefault="00461790" w:rsidP="00461790">
            <w:pPr>
              <w:pStyle w:val="ListParagraph"/>
              <w:ind w:left="720"/>
              <w:rPr>
                <w:lang w:val="en-GB"/>
              </w:rPr>
            </w:pPr>
            <w:r w:rsidRPr="00461790">
              <w:rPr>
                <w:lang w:val="en-GB"/>
              </w:rPr>
              <w:t xml:space="preserve">o </w:t>
            </w:r>
            <w:proofErr w:type="spellStart"/>
            <w:r w:rsidRPr="00461790">
              <w:rPr>
                <w:lang w:val="en-GB"/>
              </w:rPr>
              <w:t>Inovacijski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postupak</w:t>
            </w:r>
            <w:proofErr w:type="spellEnd"/>
          </w:p>
          <w:p w14:paraId="77D4A43F" w14:textId="77777777" w:rsidR="00461790" w:rsidRPr="00461790" w:rsidRDefault="00461790" w:rsidP="00461790">
            <w:pPr>
              <w:pStyle w:val="ListParagraph"/>
              <w:ind w:left="720"/>
              <w:rPr>
                <w:lang w:val="en-GB"/>
              </w:rPr>
            </w:pPr>
            <w:r w:rsidRPr="00461790">
              <w:rPr>
                <w:lang w:val="en-GB"/>
              </w:rPr>
              <w:t xml:space="preserve">o </w:t>
            </w:r>
            <w:proofErr w:type="spellStart"/>
            <w:r w:rsidRPr="00461790">
              <w:rPr>
                <w:lang w:val="en-GB"/>
              </w:rPr>
              <w:t>Vizualni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materijal</w:t>
            </w:r>
            <w:proofErr w:type="spellEnd"/>
          </w:p>
          <w:p w14:paraId="25A2F544" w14:textId="33ADF881" w:rsidR="00461790" w:rsidRPr="00F86EF6" w:rsidRDefault="00461790" w:rsidP="00461790">
            <w:pPr>
              <w:pStyle w:val="ListParagraph"/>
              <w:ind w:left="720"/>
              <w:rPr>
                <w:lang w:val="en-GB"/>
              </w:rPr>
            </w:pPr>
            <w:r w:rsidRPr="00461790">
              <w:rPr>
                <w:lang w:val="en-GB"/>
              </w:rPr>
              <w:t xml:space="preserve">o Video </w:t>
            </w:r>
            <w:proofErr w:type="spellStart"/>
            <w:r w:rsidRPr="00461790">
              <w:rPr>
                <w:lang w:val="en-GB"/>
              </w:rPr>
              <w:t>materijal</w:t>
            </w:r>
            <w:proofErr w:type="spellEnd"/>
          </w:p>
          <w:p w14:paraId="2073BFD2" w14:textId="57826835" w:rsidR="006F42D9" w:rsidRPr="00F86EF6" w:rsidRDefault="00321CB8" w:rsidP="009058CB">
            <w:pPr>
              <w:pStyle w:val="ListParagraph"/>
              <w:numPr>
                <w:ilvl w:val="0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Izvori</w:t>
            </w:r>
            <w:proofErr w:type="spellEnd"/>
          </w:p>
          <w:p w14:paraId="7C6CB97A" w14:textId="5591B1B0" w:rsidR="006F42D9" w:rsidRPr="00F86EF6" w:rsidRDefault="00461790" w:rsidP="006F42D9">
            <w:pPr>
              <w:rPr>
                <w:lang w:val="en-GB"/>
              </w:rPr>
            </w:pPr>
            <w:r>
              <w:rPr>
                <w:lang w:val="en-GB"/>
              </w:rPr>
              <w:t>ZAKLJUČAK</w:t>
            </w:r>
          </w:p>
          <w:p w14:paraId="17372938" w14:textId="77777777" w:rsidR="006F42D9" w:rsidRPr="00F86EF6" w:rsidRDefault="006F42D9" w:rsidP="006F42D9">
            <w:pPr>
              <w:rPr>
                <w:lang w:val="en-GB"/>
              </w:rPr>
            </w:pPr>
          </w:p>
        </w:tc>
      </w:tr>
    </w:tbl>
    <w:p w14:paraId="1EF34908" w14:textId="77777777" w:rsidR="006F42D9" w:rsidRPr="00F86EF6" w:rsidRDefault="006F42D9" w:rsidP="006F42D9">
      <w:pPr>
        <w:jc w:val="left"/>
        <w:rPr>
          <w:lang w:val="en-GB"/>
        </w:rPr>
      </w:pPr>
    </w:p>
    <w:p w14:paraId="764574D2" w14:textId="77777777" w:rsidR="006F42D9" w:rsidRPr="00F86EF6" w:rsidRDefault="006F42D9" w:rsidP="006F42D9">
      <w:pPr>
        <w:jc w:val="left"/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6F42D9" w:rsidRPr="00F86EF6" w14:paraId="2D9F6833" w14:textId="77777777" w:rsidTr="00C74611">
        <w:tc>
          <w:tcPr>
            <w:tcW w:w="1204" w:type="dxa"/>
          </w:tcPr>
          <w:p w14:paraId="619F8FFA" w14:textId="77777777" w:rsidR="006F42D9" w:rsidRPr="00F86EF6" w:rsidRDefault="006F42D9" w:rsidP="006F42D9">
            <w:pPr>
              <w:rPr>
                <w:b/>
                <w:bCs/>
                <w:sz w:val="2"/>
                <w:szCs w:val="2"/>
                <w:lang w:val="en-GB"/>
              </w:rPr>
            </w:pPr>
          </w:p>
          <w:p w14:paraId="4163550B" w14:textId="77777777" w:rsidR="006F42D9" w:rsidRPr="00F86EF6" w:rsidRDefault="006F42D9" w:rsidP="006F42D9">
            <w:pPr>
              <w:rPr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39A711DD" wp14:editId="59650CD9">
                  <wp:extent cx="675640" cy="675640"/>
                  <wp:effectExtent l="0" t="0" r="0" b="0"/>
                  <wp:docPr id="2059" name="Grafika 2059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1AC25E11" w14:textId="70B743F5" w:rsidR="006F42D9" w:rsidRPr="00F86EF6" w:rsidRDefault="0036590F" w:rsidP="006F42D9">
            <w:pPr>
              <w:jc w:val="center"/>
              <w:rPr>
                <w:b/>
                <w:bCs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Načini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ocjenjivanja</w:t>
            </w:r>
            <w:proofErr w:type="spellEnd"/>
          </w:p>
        </w:tc>
      </w:tr>
      <w:tr w:rsidR="006F42D9" w:rsidRPr="00F86EF6" w14:paraId="5F802ACE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576D44F1" w14:textId="77777777" w:rsidR="006F42D9" w:rsidRPr="00F86EF6" w:rsidRDefault="006F42D9" w:rsidP="006F42D9">
            <w:pPr>
              <w:rPr>
                <w:lang w:val="en-GB"/>
              </w:rPr>
            </w:pPr>
          </w:p>
          <w:p w14:paraId="31F7AF7B" w14:textId="4EF47821" w:rsidR="00B76D68" w:rsidRPr="00385D40" w:rsidRDefault="005134A2" w:rsidP="00B76D68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82CFC4D" w14:textId="3DF142DB" w:rsidR="0095172C" w:rsidRPr="00F86EF6" w:rsidRDefault="00B76D68" w:rsidP="00B76D68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zalag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studenat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aktič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imje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oslovnog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modela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F90B80B" w14:textId="77777777" w:rsidR="006F42D9" w:rsidRPr="00E77E60" w:rsidRDefault="0036590F" w:rsidP="0036590F">
            <w:pPr>
              <w:pStyle w:val="NoSpacing"/>
              <w:numPr>
                <w:ilvl w:val="0"/>
                <w:numId w:val="18"/>
              </w:numPr>
              <w:rPr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44AA976E" w14:textId="03B69C24" w:rsidR="00E77E60" w:rsidRPr="00F86EF6" w:rsidRDefault="00E77E60" w:rsidP="00E77E60">
            <w:pPr>
              <w:pStyle w:val="NoSpacing"/>
              <w:ind w:left="720"/>
              <w:rPr>
                <w:lang w:val="en-GB"/>
              </w:rPr>
            </w:pPr>
          </w:p>
        </w:tc>
      </w:tr>
    </w:tbl>
    <w:p w14:paraId="228C50B1" w14:textId="633E8941" w:rsidR="006F42D9" w:rsidRPr="00F86EF6" w:rsidRDefault="006F42D9" w:rsidP="009058CB">
      <w:pPr>
        <w:numPr>
          <w:ilvl w:val="0"/>
          <w:numId w:val="7"/>
        </w:numPr>
        <w:contextualSpacing/>
        <w:outlineLvl w:val="0"/>
        <w:rPr>
          <w:b/>
          <w:sz w:val="32"/>
          <w:szCs w:val="32"/>
          <w:lang w:val="en-GB"/>
        </w:rPr>
      </w:pPr>
      <w:r w:rsidRPr="00F86EF6">
        <w:rPr>
          <w:b/>
          <w:sz w:val="32"/>
          <w:szCs w:val="32"/>
          <w:lang w:val="en-GB"/>
        </w:rPr>
        <w:br w:type="page"/>
      </w:r>
    </w:p>
    <w:p w14:paraId="60480D4B" w14:textId="41FEA652" w:rsidR="00244EB1" w:rsidRPr="00F86EF6" w:rsidRDefault="009F14F1" w:rsidP="00AC4A37">
      <w:pPr>
        <w:pStyle w:val="Heading1"/>
        <w:numPr>
          <w:ilvl w:val="0"/>
          <w:numId w:val="101"/>
        </w:numPr>
      </w:pPr>
      <w:bookmarkStart w:id="142" w:name="_Toc75162233"/>
      <w:r>
        <w:lastRenderedPageBreak/>
        <w:t>OBRAZOVANJE</w:t>
      </w:r>
      <w:bookmarkEnd w:id="142"/>
    </w:p>
    <w:p w14:paraId="21B26A91" w14:textId="71245F39" w:rsidR="00244EB1" w:rsidRPr="00F86EF6" w:rsidRDefault="00244EB1" w:rsidP="00244EB1">
      <w:pPr>
        <w:rPr>
          <w:lang w:val="en-GB"/>
        </w:rPr>
      </w:pPr>
    </w:p>
    <w:p w14:paraId="31F9AADB" w14:textId="77777777" w:rsidR="006D2B11" w:rsidRPr="00F86EF6" w:rsidRDefault="006D2B11" w:rsidP="006D2B11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6D2B11" w:rsidRPr="00F86EF6" w14:paraId="1189EFB2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521C66BA" w14:textId="77777777" w:rsidR="006D2B11" w:rsidRPr="00F86EF6" w:rsidRDefault="006D2B11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0C44EEB1" wp14:editId="4B85AC54">
                  <wp:extent cx="675640" cy="675640"/>
                  <wp:effectExtent l="0" t="0" r="0" b="0"/>
                  <wp:docPr id="701" name="Grafika 701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269DDF3D" w14:textId="19E49B9B" w:rsidR="006D2B11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</w:p>
        </w:tc>
      </w:tr>
      <w:tr w:rsidR="006D2B11" w:rsidRPr="00F86EF6" w14:paraId="14EFB00A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3FD1B083" w14:textId="77777777" w:rsidR="00E77E60" w:rsidRDefault="00E77E60" w:rsidP="009A79B9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067E0AF4" w14:textId="6A6D6A14" w:rsidR="009A79B9" w:rsidRDefault="009A79B9" w:rsidP="009A79B9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2C76DC14" w14:textId="17274F80" w:rsidR="009A79B9" w:rsidRDefault="005134A2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6E5AFE6" w14:textId="77777777" w:rsidR="009A79B9" w:rsidRDefault="009A79B9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499F315" w14:textId="41F3B7D6" w:rsidR="009A79B9" w:rsidRPr="00840CD5" w:rsidRDefault="005134A2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41649A65" w14:textId="77777777" w:rsidR="009A79B9" w:rsidRDefault="009A79B9" w:rsidP="009A79B9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r w:rsidRPr="00840CD5">
              <w:rPr>
                <w:lang w:val="en-GB"/>
              </w:rPr>
              <w:t xml:space="preserve">Analiza </w:t>
            </w:r>
            <w:proofErr w:type="spellStart"/>
            <w:r w:rsidRPr="00840CD5">
              <w:rPr>
                <w:lang w:val="en-GB"/>
              </w:rPr>
              <w:t>studije</w:t>
            </w:r>
            <w:proofErr w:type="spellEnd"/>
            <w:r w:rsidRPr="00840CD5">
              <w:rPr>
                <w:lang w:val="en-GB"/>
              </w:rPr>
              <w:t xml:space="preserve"> </w:t>
            </w:r>
            <w:proofErr w:type="spellStart"/>
            <w:r w:rsidRPr="00840CD5">
              <w:rPr>
                <w:lang w:val="en-GB"/>
              </w:rPr>
              <w:t>slučaja</w:t>
            </w:r>
            <w:proofErr w:type="spellEnd"/>
            <w:r w:rsidRPr="00840CD5">
              <w:rPr>
                <w:lang w:val="en-GB"/>
              </w:rPr>
              <w:t xml:space="preserve"> (F).</w:t>
            </w:r>
          </w:p>
          <w:p w14:paraId="73BD2C8B" w14:textId="4B83FC04" w:rsidR="006D2B11" w:rsidRPr="009A79B9" w:rsidRDefault="009A79B9" w:rsidP="009A79B9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proofErr w:type="spellStart"/>
            <w:r w:rsidRPr="009A79B9">
              <w:rPr>
                <w:lang w:val="en-GB"/>
              </w:rPr>
              <w:t>Sudionici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razmjenjuju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svoja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mišljenja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i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stavove</w:t>
            </w:r>
            <w:proofErr w:type="spellEnd"/>
            <w:r w:rsidRPr="009A79B9">
              <w:rPr>
                <w:lang w:val="en-GB"/>
              </w:rPr>
              <w:t>.</w:t>
            </w:r>
          </w:p>
          <w:p w14:paraId="54A69003" w14:textId="77777777" w:rsidR="006D2B11" w:rsidRPr="009A79B9" w:rsidRDefault="006D2B11" w:rsidP="009A79B9">
            <w:pPr>
              <w:rPr>
                <w:lang w:val="en-GB"/>
              </w:rPr>
            </w:pPr>
          </w:p>
        </w:tc>
      </w:tr>
    </w:tbl>
    <w:p w14:paraId="4A412728" w14:textId="77777777" w:rsidR="006D2B11" w:rsidRPr="00F86EF6" w:rsidRDefault="006D2B11" w:rsidP="006D2B11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811"/>
      </w:tblGrid>
      <w:tr w:rsidR="006D2B11" w:rsidRPr="00F86EF6" w14:paraId="1F0DB619" w14:textId="77777777" w:rsidTr="00C74611">
        <w:tc>
          <w:tcPr>
            <w:tcW w:w="1261" w:type="dxa"/>
            <w:vAlign w:val="center"/>
          </w:tcPr>
          <w:p w14:paraId="4087F3DC" w14:textId="77777777" w:rsidR="006D2B11" w:rsidRPr="00F86EF6" w:rsidRDefault="006D2B11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6230FCE9" wp14:editId="0C637427">
                  <wp:extent cx="664028" cy="664028"/>
                  <wp:effectExtent l="0" t="0" r="0" b="0"/>
                  <wp:docPr id="702" name="Grafika 702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6" w:type="dxa"/>
            <w:shd w:val="clear" w:color="auto" w:fill="A8D08D" w:themeFill="accent6" w:themeFillTint="99"/>
            <w:vAlign w:val="center"/>
          </w:tcPr>
          <w:p w14:paraId="3AA31FF4" w14:textId="2063DDEC" w:rsidR="006D2B11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6D2B11" w:rsidRPr="00F86EF6" w14:paraId="40563B05" w14:textId="77777777" w:rsidTr="00C74611">
        <w:tc>
          <w:tcPr>
            <w:tcW w:w="9237" w:type="dxa"/>
            <w:gridSpan w:val="2"/>
            <w:shd w:val="clear" w:color="auto" w:fill="E2EFD9" w:themeFill="accent6" w:themeFillTint="33"/>
            <w:vAlign w:val="center"/>
          </w:tcPr>
          <w:p w14:paraId="6C0FAA7B" w14:textId="77777777" w:rsidR="006D2B11" w:rsidRPr="00F86EF6" w:rsidRDefault="006D2B11" w:rsidP="00C74611">
            <w:pPr>
              <w:rPr>
                <w:lang w:val="en-GB"/>
              </w:rPr>
            </w:pPr>
          </w:p>
          <w:p w14:paraId="300C22E0" w14:textId="77777777" w:rsidR="006D2B11" w:rsidRPr="00F86EF6" w:rsidRDefault="006D2B11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Serdyukov, P. (2017). Innovation in education: what works, what doesn’t, and what to do about </w:t>
            </w:r>
            <w:proofErr w:type="gramStart"/>
            <w:r w:rsidRPr="00F86EF6">
              <w:rPr>
                <w:lang w:val="en-GB"/>
              </w:rPr>
              <w:t>it?.</w:t>
            </w:r>
            <w:proofErr w:type="gramEnd"/>
            <w:r w:rsidRPr="00F86EF6">
              <w:rPr>
                <w:lang w:val="en-GB"/>
              </w:rPr>
              <w:t xml:space="preserve"> Journal of Research in Innovative Teaching &amp; Learning.</w:t>
            </w:r>
          </w:p>
          <w:p w14:paraId="5CA2BE52" w14:textId="77777777" w:rsidR="006D2B11" w:rsidRPr="00F86EF6" w:rsidRDefault="006D2B11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Innovation in Education: What Does It Mean, and What Does It Look Like? </w:t>
            </w:r>
            <w:hyperlink r:id="rId289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resilienteducator.com/classroom-resources/educational-innovations-roundup/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6A6C2C8C" w14:textId="77777777" w:rsidR="006D2B11" w:rsidRPr="00F86EF6" w:rsidRDefault="006D2B11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Emerging Innovation in Education: </w:t>
            </w:r>
            <w:hyperlink r:id="rId290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7SCGuTn5zpw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3:06)</w:t>
            </w:r>
          </w:p>
          <w:p w14:paraId="52F5F21E" w14:textId="77777777" w:rsidR="006D2B11" w:rsidRPr="00F86EF6" w:rsidRDefault="006D2B11" w:rsidP="00C74611">
            <w:pPr>
              <w:pStyle w:val="Naslov21"/>
              <w:numPr>
                <w:ilvl w:val="0"/>
                <w:numId w:val="0"/>
              </w:numPr>
              <w:rPr>
                <w:rFonts w:ascii="Arial" w:hAnsi="Arial" w:cs="Arial"/>
                <w:lang w:val="en-GB"/>
              </w:rPr>
            </w:pPr>
          </w:p>
        </w:tc>
      </w:tr>
    </w:tbl>
    <w:p w14:paraId="47230BA7" w14:textId="77777777" w:rsidR="006D2B11" w:rsidRPr="00F86EF6" w:rsidRDefault="006D2B11" w:rsidP="006D2B11">
      <w:pPr>
        <w:rPr>
          <w:lang w:val="en-GB"/>
        </w:rPr>
      </w:pPr>
    </w:p>
    <w:p w14:paraId="2682E188" w14:textId="77777777" w:rsidR="006D2B11" w:rsidRPr="00F86EF6" w:rsidRDefault="006D2B11" w:rsidP="006D2B11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42"/>
        <w:gridCol w:w="7830"/>
      </w:tblGrid>
      <w:tr w:rsidR="006D2B11" w:rsidRPr="00F86EF6" w14:paraId="7E8B9E9C" w14:textId="77777777" w:rsidTr="00C74611">
        <w:tc>
          <w:tcPr>
            <w:tcW w:w="1242" w:type="dxa"/>
            <w:vAlign w:val="center"/>
          </w:tcPr>
          <w:p w14:paraId="0612EC69" w14:textId="77777777" w:rsidR="006D2B11" w:rsidRPr="00F86EF6" w:rsidRDefault="006D2B11" w:rsidP="00C74611">
            <w:pPr>
              <w:jc w:val="left"/>
              <w:rPr>
                <w:sz w:val="2"/>
                <w:szCs w:val="2"/>
                <w:lang w:val="en-GB"/>
              </w:rPr>
            </w:pPr>
            <w:r w:rsidRPr="00F86EF6">
              <w:rPr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5E6BB928" wp14:editId="65AB2E30">
                  <wp:extent cx="631372" cy="631372"/>
                  <wp:effectExtent l="0" t="0" r="0" b="0"/>
                  <wp:docPr id="703" name="Grafika 703" descr="Good Idea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0" name="Grafika 60" descr="Good Idea outline"/>
                          <pic:cNvPicPr/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38924" cy="63892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3" w:type="dxa"/>
            <w:shd w:val="clear" w:color="auto" w:fill="BFBFBF" w:themeFill="background1" w:themeFillShade="BF"/>
            <w:vAlign w:val="center"/>
          </w:tcPr>
          <w:p w14:paraId="1F042EFF" w14:textId="1EA999B7" w:rsidR="006D2B11" w:rsidRPr="00F86EF6" w:rsidRDefault="00461790" w:rsidP="00461790">
            <w:pPr>
              <w:jc w:val="center"/>
              <w:rPr>
                <w:b/>
                <w:bCs/>
                <w:lang w:val="en-GB"/>
              </w:rPr>
            </w:pPr>
            <w:r>
              <w:rPr>
                <w:b/>
                <w:bCs/>
                <w:lang w:val="en-GB"/>
              </w:rPr>
              <w:t xml:space="preserve">(F) </w:t>
            </w:r>
            <w:proofErr w:type="spellStart"/>
            <w:r>
              <w:rPr>
                <w:b/>
                <w:bCs/>
                <w:lang w:val="en-GB"/>
              </w:rPr>
              <w:t>Studija</w:t>
            </w:r>
            <w:proofErr w:type="spellEnd"/>
            <w:r>
              <w:rPr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lang w:val="en-GB"/>
              </w:rPr>
              <w:t>slučaja</w:t>
            </w:r>
            <w:proofErr w:type="spellEnd"/>
          </w:p>
        </w:tc>
      </w:tr>
      <w:tr w:rsidR="006D2B11" w:rsidRPr="00F86EF6" w14:paraId="6B233919" w14:textId="77777777" w:rsidTr="00C74611">
        <w:tc>
          <w:tcPr>
            <w:tcW w:w="9215" w:type="dxa"/>
            <w:gridSpan w:val="2"/>
            <w:vAlign w:val="center"/>
          </w:tcPr>
          <w:p w14:paraId="4D50CCCB" w14:textId="77777777" w:rsidR="006D2B11" w:rsidRPr="00F86EF6" w:rsidRDefault="006D2B11" w:rsidP="00C74611">
            <w:pPr>
              <w:rPr>
                <w:b/>
                <w:bCs/>
                <w:lang w:val="en-GB"/>
              </w:rPr>
            </w:pPr>
          </w:p>
          <w:p w14:paraId="2FCD66FB" w14:textId="77777777" w:rsidR="006D2B11" w:rsidRPr="00F86EF6" w:rsidRDefault="006D2B11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>Ludwig Boltzmann Gesellschaft</w:t>
            </w:r>
          </w:p>
          <w:p w14:paraId="75F47FD9" w14:textId="77777777" w:rsidR="006D2B11" w:rsidRPr="00F86EF6" w:rsidRDefault="006D2B11" w:rsidP="005A0706">
            <w:pPr>
              <w:pStyle w:val="ListParagraph"/>
              <w:numPr>
                <w:ilvl w:val="0"/>
                <w:numId w:val="48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Ludwig Boltzmann Gesellschaft, </w:t>
            </w:r>
            <w:hyperlink r:id="rId291" w:history="1">
              <w:r w:rsidRPr="00F86EF6">
                <w:rPr>
                  <w:rStyle w:val="Hyperlink"/>
                  <w:lang w:val="en-GB"/>
                </w:rPr>
                <w:t>https://www.lbg.ac.at/</w:t>
              </w:r>
            </w:hyperlink>
          </w:p>
          <w:p w14:paraId="3FD9B1C6" w14:textId="65897562" w:rsidR="006D2B11" w:rsidRPr="00F86EF6" w:rsidRDefault="006D2B11" w:rsidP="005A0706">
            <w:pPr>
              <w:pStyle w:val="ListParagraph"/>
              <w:numPr>
                <w:ilvl w:val="0"/>
                <w:numId w:val="48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>Ludwig Boltzmann Gesellschaft (2021a). Crowdsourcing research questions in science (CRIS). Retrieved from https://ois.lbg.ac.at/en/projects/crowdsourcing-research-questions-in-science.</w:t>
            </w:r>
          </w:p>
          <w:p w14:paraId="1D85E235" w14:textId="0B827912" w:rsidR="006D2B11" w:rsidRPr="00F86EF6" w:rsidRDefault="006D2B11" w:rsidP="005A0706">
            <w:pPr>
              <w:pStyle w:val="ListParagraph"/>
              <w:numPr>
                <w:ilvl w:val="0"/>
                <w:numId w:val="48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>Chesbrough, H., Enkel, E. and Gassmann, O. (2010). The future of open innovation. R&amp;D management, 40(3), 213-221.</w:t>
            </w:r>
          </w:p>
          <w:p w14:paraId="3443C699" w14:textId="640317FD" w:rsidR="006D2B11" w:rsidRPr="00F86EF6" w:rsidRDefault="006D2B11" w:rsidP="005A0706">
            <w:pPr>
              <w:pStyle w:val="ListParagraph"/>
              <w:numPr>
                <w:ilvl w:val="0"/>
                <w:numId w:val="48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Ludwig Boltzmann Gesellschaft (2021b). Priority setting. Retrieved from </w:t>
            </w:r>
            <w:hyperlink r:id="rId292" w:history="1">
              <w:r w:rsidRPr="00F86EF6">
                <w:rPr>
                  <w:rStyle w:val="Hyperlink"/>
                  <w:lang w:val="en-GB"/>
                </w:rPr>
                <w:t>https://ois.lbg.ac.at/en/projects/priority-setting</w:t>
              </w:r>
            </w:hyperlink>
            <w:r w:rsidRPr="00F86EF6">
              <w:rPr>
                <w:lang w:val="en-GB"/>
              </w:rPr>
              <w:t>.</w:t>
            </w:r>
          </w:p>
          <w:p w14:paraId="2726B007" w14:textId="5A393052" w:rsidR="006D2B11" w:rsidRPr="00F86EF6" w:rsidRDefault="006D2B11" w:rsidP="005A0706">
            <w:pPr>
              <w:pStyle w:val="ListParagraph"/>
              <w:numPr>
                <w:ilvl w:val="0"/>
                <w:numId w:val="48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>Kreps, S. E. and Kriner, D. L. (2020). Model uncertainty, political contestation, and public trust in science: Evidence from the COVID-19 pandemic. Science advances, 6(43), eabd4563.</w:t>
            </w:r>
          </w:p>
          <w:p w14:paraId="123BCB39" w14:textId="1B1D8FC2" w:rsidR="006D2B11" w:rsidRPr="00F86EF6" w:rsidRDefault="006D2B11" w:rsidP="00A2432D">
            <w:pPr>
              <w:pStyle w:val="ListParagraph"/>
              <w:numPr>
                <w:ilvl w:val="0"/>
                <w:numId w:val="48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lastRenderedPageBreak/>
              <w:t xml:space="preserve">Ludwig Boltzmann Gesellschaft (2021c). Why open innovation in science? Retrieved from </w:t>
            </w:r>
            <w:hyperlink r:id="rId293" w:history="1">
              <w:r w:rsidRPr="00F86EF6">
                <w:rPr>
                  <w:rStyle w:val="Hyperlink"/>
                  <w:lang w:val="en-GB"/>
                </w:rPr>
                <w:t>https://ois.lbg.ac.at/en/about-us/mission</w:t>
              </w:r>
            </w:hyperlink>
            <w:r w:rsidRPr="00F86EF6">
              <w:rPr>
                <w:lang w:val="en-GB"/>
              </w:rPr>
              <w:t xml:space="preserve">. </w:t>
            </w:r>
          </w:p>
          <w:p w14:paraId="1AEFF28C" w14:textId="2B91DAB1" w:rsidR="006D2B11" w:rsidRPr="00F86EF6" w:rsidRDefault="006D2B11" w:rsidP="00A2432D">
            <w:pPr>
              <w:pStyle w:val="ListParagraph"/>
              <w:numPr>
                <w:ilvl w:val="0"/>
                <w:numId w:val="48"/>
              </w:numPr>
              <w:jc w:val="left"/>
              <w:rPr>
                <w:lang w:val="en-GB"/>
              </w:rPr>
            </w:pPr>
            <w:proofErr w:type="spellStart"/>
            <w:r w:rsidRPr="00F86EF6">
              <w:rPr>
                <w:lang w:val="en-GB"/>
              </w:rPr>
              <w:t>Missbach</w:t>
            </w:r>
            <w:proofErr w:type="spellEnd"/>
            <w:r w:rsidRPr="00F86EF6">
              <w:rPr>
                <w:lang w:val="en-GB"/>
              </w:rPr>
              <w:t xml:space="preserve"> (2019). »Tell </w:t>
            </w:r>
            <w:proofErr w:type="gramStart"/>
            <w:r w:rsidRPr="00F86EF6">
              <w:rPr>
                <w:lang w:val="en-GB"/>
              </w:rPr>
              <w:t>us!«</w:t>
            </w:r>
            <w:proofErr w:type="gramEnd"/>
            <w:r w:rsidRPr="00F86EF6">
              <w:rPr>
                <w:lang w:val="en-GB"/>
              </w:rPr>
              <w:t xml:space="preserve"> — about accidental injuries. Crowdsourcing final report. Vienna: Ludwig Boltzmann Gesellschaft.</w:t>
            </w:r>
          </w:p>
          <w:p w14:paraId="0238981D" w14:textId="5BEC2109" w:rsidR="006D2B11" w:rsidRPr="00F86EF6" w:rsidRDefault="006D2B11" w:rsidP="00A2432D">
            <w:pPr>
              <w:pStyle w:val="ListParagraph"/>
              <w:numPr>
                <w:ilvl w:val="0"/>
                <w:numId w:val="48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Louis, J. (2019). Definition &amp; examples of open innovation: companies that have taken the plunge. Retrieved from </w:t>
            </w:r>
            <w:hyperlink r:id="rId294" w:history="1">
              <w:r w:rsidRPr="00F86EF6">
                <w:rPr>
                  <w:rStyle w:val="Hyperlink"/>
                  <w:lang w:val="en-GB"/>
                </w:rPr>
                <w:t>https://blog.idexlab.com/open-innovation-examples</w:t>
              </w:r>
            </w:hyperlink>
            <w:r w:rsidRPr="00F86EF6">
              <w:rPr>
                <w:lang w:val="en-GB"/>
              </w:rPr>
              <w:t>.</w:t>
            </w:r>
          </w:p>
          <w:p w14:paraId="50304D4D" w14:textId="77777777" w:rsidR="006D2B11" w:rsidRPr="00F86EF6" w:rsidRDefault="006D2B11" w:rsidP="00A2432D">
            <w:pPr>
              <w:pStyle w:val="ListParagraph"/>
              <w:numPr>
                <w:ilvl w:val="0"/>
                <w:numId w:val="48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>Davies, S. R. (2019). Science communication is not an end in itself:(dis) assembling the science festival. International Journal of science education, part B, 9(1), 40-53.</w:t>
            </w:r>
          </w:p>
          <w:p w14:paraId="681268BA" w14:textId="77777777" w:rsidR="006D2B11" w:rsidRPr="00F86EF6" w:rsidRDefault="006D2B11" w:rsidP="00A2432D">
            <w:pPr>
              <w:pStyle w:val="ListParagraph"/>
              <w:numPr>
                <w:ilvl w:val="0"/>
                <w:numId w:val="48"/>
              </w:numPr>
              <w:jc w:val="left"/>
              <w:rPr>
                <w:lang w:val="en-GB"/>
              </w:rPr>
            </w:pPr>
            <w:proofErr w:type="spellStart"/>
            <w:r w:rsidRPr="00F86EF6">
              <w:rPr>
                <w:lang w:val="en-GB"/>
              </w:rPr>
              <w:t>Saltelli</w:t>
            </w:r>
            <w:proofErr w:type="spellEnd"/>
            <w:r w:rsidRPr="00F86EF6">
              <w:rPr>
                <w:lang w:val="en-GB"/>
              </w:rPr>
              <w:t xml:space="preserve">, A., &amp; </w:t>
            </w:r>
            <w:proofErr w:type="spellStart"/>
            <w:r w:rsidRPr="00F86EF6">
              <w:rPr>
                <w:lang w:val="en-GB"/>
              </w:rPr>
              <w:t>Funtowicz</w:t>
            </w:r>
            <w:proofErr w:type="spellEnd"/>
            <w:r w:rsidRPr="00F86EF6">
              <w:rPr>
                <w:lang w:val="en-GB"/>
              </w:rPr>
              <w:t xml:space="preserve">, S. (2017). What is science’s crisis </w:t>
            </w:r>
            <w:proofErr w:type="gramStart"/>
            <w:r w:rsidRPr="00F86EF6">
              <w:rPr>
                <w:lang w:val="en-GB"/>
              </w:rPr>
              <w:t>really about</w:t>
            </w:r>
            <w:proofErr w:type="gramEnd"/>
            <w:r w:rsidRPr="00F86EF6">
              <w:rPr>
                <w:lang w:val="en-GB"/>
              </w:rPr>
              <w:t>? Futures, 91, 5-11.</w:t>
            </w:r>
          </w:p>
          <w:p w14:paraId="25488BAD" w14:textId="77777777" w:rsidR="006D2B11" w:rsidRPr="00F86EF6" w:rsidRDefault="006D2B11" w:rsidP="00C74611">
            <w:pPr>
              <w:rPr>
                <w:b/>
                <w:bCs/>
                <w:lang w:val="en-GB"/>
              </w:rPr>
            </w:pPr>
          </w:p>
        </w:tc>
      </w:tr>
      <w:tr w:rsidR="006D2B11" w:rsidRPr="00F86EF6" w14:paraId="054D7112" w14:textId="77777777" w:rsidTr="00C74611">
        <w:tc>
          <w:tcPr>
            <w:tcW w:w="9215" w:type="dxa"/>
            <w:gridSpan w:val="2"/>
            <w:vAlign w:val="center"/>
          </w:tcPr>
          <w:p w14:paraId="41525856" w14:textId="77777777" w:rsidR="006D2B11" w:rsidRPr="00F86EF6" w:rsidRDefault="006D2B11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lang w:val="en-GB"/>
              </w:rPr>
            </w:pPr>
          </w:p>
          <w:p w14:paraId="0F13B695" w14:textId="77777777" w:rsidR="006D2B11" w:rsidRPr="00F86EF6" w:rsidRDefault="006D2B11" w:rsidP="00C74611">
            <w:pPr>
              <w:pStyle w:val="Naslov11"/>
              <w:numPr>
                <w:ilvl w:val="0"/>
                <w:numId w:val="0"/>
              </w:numPr>
              <w:rPr>
                <w:rFonts w:ascii="Arial" w:hAnsi="Arial" w:cs="Arial"/>
                <w:b/>
                <w:bCs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lang w:val="en-GB"/>
              </w:rPr>
              <w:t>Rapid Innovation in Digital Time</w:t>
            </w:r>
          </w:p>
          <w:p w14:paraId="025035B8" w14:textId="77777777" w:rsidR="006D2B11" w:rsidRPr="00F86EF6" w:rsidRDefault="006D2B11" w:rsidP="009058CB">
            <w:pPr>
              <w:pStyle w:val="Naslov11"/>
              <w:numPr>
                <w:ilvl w:val="0"/>
                <w:numId w:val="49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Rapid Innovation in Digital Time </w:t>
            </w:r>
            <w:hyperlink r:id="rId295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nbry.wordpress.com/2018/06/20/social-innovation-and-open-innovation-2-sides-of-the-same-coin/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5A29812D" w14:textId="77777777" w:rsidR="006D2B11" w:rsidRPr="00F86EF6" w:rsidRDefault="006D2B11" w:rsidP="00C74611">
            <w:pPr>
              <w:rPr>
                <w:b/>
                <w:bCs/>
                <w:lang w:val="en-GB"/>
              </w:rPr>
            </w:pPr>
          </w:p>
        </w:tc>
      </w:tr>
    </w:tbl>
    <w:p w14:paraId="06F7823B" w14:textId="77777777" w:rsidR="006D2B11" w:rsidRPr="00F86EF6" w:rsidRDefault="006D2B11" w:rsidP="006D2B11">
      <w:pPr>
        <w:jc w:val="left"/>
        <w:rPr>
          <w:lang w:val="en-GB"/>
        </w:rPr>
      </w:pPr>
    </w:p>
    <w:p w14:paraId="604BB7DF" w14:textId="77777777" w:rsidR="006D2B11" w:rsidRPr="00F86EF6" w:rsidRDefault="006D2B11" w:rsidP="006D2B11">
      <w:pPr>
        <w:jc w:val="left"/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6D2B11" w:rsidRPr="00F86EF6" w14:paraId="63AA98DE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53D9C6D1" w14:textId="77777777" w:rsidR="006D2B11" w:rsidRPr="00F86EF6" w:rsidRDefault="006D2B11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317CE89" wp14:editId="735B5B92">
                  <wp:extent cx="675640" cy="675640"/>
                  <wp:effectExtent l="0" t="0" r="0" b="0"/>
                  <wp:docPr id="691" name="Grafika 691" descr="Blog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Grafika 29" descr="Blog outline"/>
                          <pic:cNvPicPr/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7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FFFFFF"/>
            <w:vAlign w:val="center"/>
          </w:tcPr>
          <w:p w14:paraId="64AD33D7" w14:textId="47F835CC" w:rsidR="006D2B11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r>
              <w:rPr>
                <w:rFonts w:ascii="Arial" w:hAnsi="Arial" w:cs="Arial"/>
                <w:b/>
                <w:bCs/>
                <w:lang w:val="en-GB"/>
              </w:rPr>
              <w:t xml:space="preserve">Analiza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studij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slučaja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6D2B11" w:rsidRPr="00F86EF6" w14:paraId="1FD14A3F" w14:textId="77777777" w:rsidTr="00C74611">
        <w:tc>
          <w:tcPr>
            <w:tcW w:w="9212" w:type="dxa"/>
            <w:gridSpan w:val="2"/>
            <w:shd w:val="clear" w:color="auto" w:fill="FFFFCC"/>
          </w:tcPr>
          <w:p w14:paraId="22B76DB8" w14:textId="77777777" w:rsidR="006D2B11" w:rsidRPr="00F86EF6" w:rsidRDefault="006D2B11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4EB3B6AB" w14:textId="77777777" w:rsidR="00461790" w:rsidRPr="00F86EF6" w:rsidRDefault="00461790" w:rsidP="00461790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Uvod</w:t>
            </w:r>
            <w:proofErr w:type="spellEnd"/>
            <w:r>
              <w:rPr>
                <w:lang w:val="en-GB"/>
              </w:rPr>
              <w:t xml:space="preserve"> </w:t>
            </w:r>
          </w:p>
          <w:p w14:paraId="5F739470" w14:textId="77777777" w:rsidR="00461790" w:rsidRPr="00461790" w:rsidRDefault="00461790" w:rsidP="00461790">
            <w:pPr>
              <w:rPr>
                <w:lang w:val="en-GB"/>
              </w:rPr>
            </w:pPr>
            <w:r w:rsidRPr="00461790">
              <w:rPr>
                <w:lang w:val="en-GB"/>
              </w:rPr>
              <w:t>TEORIJSKA POZADINA IZABRANOG IZAZOVA</w:t>
            </w:r>
          </w:p>
          <w:p w14:paraId="7012701D" w14:textId="77777777" w:rsidR="00461790" w:rsidRPr="00461790" w:rsidRDefault="00461790" w:rsidP="00461790">
            <w:pPr>
              <w:rPr>
                <w:lang w:val="en-GB"/>
              </w:rPr>
            </w:pPr>
            <w:r w:rsidRPr="00461790">
              <w:rPr>
                <w:lang w:val="en-GB"/>
              </w:rPr>
              <w:t>ANALIZA OTVORENIH INOVACIJ</w:t>
            </w:r>
            <w:r>
              <w:rPr>
                <w:lang w:val="en-GB"/>
              </w:rPr>
              <w:t>A</w:t>
            </w:r>
          </w:p>
          <w:p w14:paraId="0E640A2A" w14:textId="77777777" w:rsidR="00461790" w:rsidRPr="00F86EF6" w:rsidRDefault="00461790" w:rsidP="00461790">
            <w:pPr>
              <w:pStyle w:val="ListParagraph"/>
              <w:numPr>
                <w:ilvl w:val="0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Osnovn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analiza</w:t>
            </w:r>
            <w:proofErr w:type="spellEnd"/>
            <w:r>
              <w:rPr>
                <w:lang w:val="en-GB"/>
              </w:rPr>
              <w:t xml:space="preserve"> </w:t>
            </w:r>
          </w:p>
          <w:p w14:paraId="2EE6AA07" w14:textId="77777777" w:rsidR="00461790" w:rsidRDefault="00461790" w:rsidP="00461790">
            <w:pPr>
              <w:pStyle w:val="ListParagraph"/>
              <w:ind w:left="1440"/>
              <w:rPr>
                <w:lang w:val="en-GB"/>
              </w:rPr>
            </w:pPr>
          </w:p>
          <w:p w14:paraId="62158DEE" w14:textId="77777777" w:rsidR="00461790" w:rsidRDefault="00461790" w:rsidP="00461790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Naziv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rojketa</w:t>
            </w:r>
            <w:proofErr w:type="spellEnd"/>
            <w:r>
              <w:rPr>
                <w:lang w:val="en-GB"/>
              </w:rPr>
              <w:t xml:space="preserve"> </w:t>
            </w:r>
          </w:p>
          <w:p w14:paraId="6FF2D6EC" w14:textId="77777777" w:rsidR="00461790" w:rsidRPr="00F86EF6" w:rsidRDefault="00461790" w:rsidP="00461790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r>
              <w:rPr>
                <w:lang w:val="en-GB"/>
              </w:rPr>
              <w:t xml:space="preserve">Godina </w:t>
            </w:r>
          </w:p>
          <w:p w14:paraId="522C186A" w14:textId="77777777" w:rsidR="00461790" w:rsidRDefault="00461790" w:rsidP="00461790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Klasifikacij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ideje</w:t>
            </w:r>
            <w:proofErr w:type="spellEnd"/>
          </w:p>
          <w:p w14:paraId="00B17DF1" w14:textId="77777777" w:rsidR="00461790" w:rsidRPr="00461790" w:rsidRDefault="00461790" w:rsidP="00461790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 w:rsidRPr="00461790">
              <w:rPr>
                <w:lang w:val="en-GB"/>
              </w:rPr>
              <w:t>Kratki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opis</w:t>
            </w:r>
            <w:proofErr w:type="spellEnd"/>
          </w:p>
          <w:p w14:paraId="34393B74" w14:textId="77777777" w:rsidR="00461790" w:rsidRPr="00461790" w:rsidRDefault="00461790" w:rsidP="00461790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r w:rsidRPr="00461790">
              <w:rPr>
                <w:lang w:val="en-GB"/>
              </w:rPr>
              <w:t xml:space="preserve">Autor (partner) </w:t>
            </w:r>
            <w:proofErr w:type="spellStart"/>
            <w:r w:rsidRPr="00461790">
              <w:rPr>
                <w:lang w:val="en-GB"/>
              </w:rPr>
              <w:t>ideje</w:t>
            </w:r>
            <w:proofErr w:type="spellEnd"/>
            <w:r w:rsidRPr="00461790">
              <w:rPr>
                <w:lang w:val="en-GB"/>
              </w:rPr>
              <w:t xml:space="preserve"> - </w:t>
            </w:r>
            <w:proofErr w:type="spellStart"/>
            <w:r w:rsidRPr="00461790">
              <w:rPr>
                <w:lang w:val="en-GB"/>
              </w:rPr>
              <w:t>profesionalni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naslov</w:t>
            </w:r>
            <w:proofErr w:type="spellEnd"/>
            <w:r w:rsidRPr="00461790">
              <w:rPr>
                <w:lang w:val="en-GB"/>
              </w:rPr>
              <w:t xml:space="preserve">, web </w:t>
            </w:r>
            <w:proofErr w:type="spellStart"/>
            <w:r w:rsidRPr="00461790">
              <w:rPr>
                <w:lang w:val="en-GB"/>
              </w:rPr>
              <w:t>stranica</w:t>
            </w:r>
            <w:proofErr w:type="spellEnd"/>
          </w:p>
          <w:p w14:paraId="12AA8DC3" w14:textId="77777777" w:rsidR="00461790" w:rsidRPr="00461790" w:rsidRDefault="00461790" w:rsidP="00461790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 w:rsidRPr="00461790">
              <w:rPr>
                <w:lang w:val="en-GB"/>
              </w:rPr>
              <w:t>Vlasnik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ideje</w:t>
            </w:r>
            <w:proofErr w:type="spellEnd"/>
            <w:r w:rsidRPr="00461790">
              <w:rPr>
                <w:lang w:val="en-GB"/>
              </w:rPr>
              <w:t xml:space="preserve"> (</w:t>
            </w:r>
            <w:proofErr w:type="spellStart"/>
            <w:r w:rsidRPr="00461790">
              <w:rPr>
                <w:lang w:val="en-GB"/>
              </w:rPr>
              <w:t>tvrtka</w:t>
            </w:r>
            <w:proofErr w:type="spellEnd"/>
            <w:r w:rsidRPr="00461790">
              <w:rPr>
                <w:lang w:val="en-GB"/>
              </w:rPr>
              <w:t xml:space="preserve"> u </w:t>
            </w:r>
            <w:proofErr w:type="spellStart"/>
            <w:r w:rsidRPr="00461790">
              <w:rPr>
                <w:lang w:val="en-GB"/>
              </w:rPr>
              <w:t>kojoj</w:t>
            </w:r>
            <w:proofErr w:type="spellEnd"/>
            <w:r w:rsidRPr="00461790">
              <w:rPr>
                <w:lang w:val="en-GB"/>
              </w:rPr>
              <w:t xml:space="preserve"> je </w:t>
            </w:r>
            <w:proofErr w:type="spellStart"/>
            <w:r w:rsidRPr="00461790">
              <w:rPr>
                <w:lang w:val="en-GB"/>
              </w:rPr>
              <w:t>ideja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provedena</w:t>
            </w:r>
            <w:proofErr w:type="spellEnd"/>
            <w:r w:rsidRPr="00461790">
              <w:rPr>
                <w:lang w:val="en-GB"/>
              </w:rPr>
              <w:t xml:space="preserve">) - </w:t>
            </w:r>
            <w:proofErr w:type="spellStart"/>
            <w:r w:rsidRPr="00461790">
              <w:rPr>
                <w:lang w:val="en-GB"/>
              </w:rPr>
              <w:t>naziv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tvrtke</w:t>
            </w:r>
            <w:proofErr w:type="spellEnd"/>
            <w:r w:rsidRPr="00461790">
              <w:rPr>
                <w:lang w:val="en-GB"/>
              </w:rPr>
              <w:t xml:space="preserve">, web </w:t>
            </w:r>
            <w:proofErr w:type="spellStart"/>
            <w:r w:rsidRPr="00461790">
              <w:rPr>
                <w:lang w:val="en-GB"/>
              </w:rPr>
              <w:t>stranica</w:t>
            </w:r>
            <w:proofErr w:type="spellEnd"/>
          </w:p>
          <w:p w14:paraId="340D2ECC" w14:textId="77777777" w:rsidR="00461790" w:rsidRDefault="00461790" w:rsidP="00461790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 w:rsidRPr="00461790">
              <w:rPr>
                <w:lang w:val="en-GB"/>
              </w:rPr>
              <w:t>Faza</w:t>
            </w:r>
            <w:proofErr w:type="spellEnd"/>
            <w:r w:rsidRPr="00461790">
              <w:rPr>
                <w:lang w:val="en-GB"/>
              </w:rPr>
              <w:t xml:space="preserve"> razvoja</w:t>
            </w:r>
          </w:p>
          <w:p w14:paraId="78C905BC" w14:textId="77777777" w:rsidR="00461790" w:rsidRPr="00F86EF6" w:rsidRDefault="00461790" w:rsidP="00461790">
            <w:pPr>
              <w:rPr>
                <w:lang w:val="en-GB"/>
              </w:rPr>
            </w:pPr>
          </w:p>
          <w:p w14:paraId="52EDF9A4" w14:textId="49281B20" w:rsidR="00461790" w:rsidRPr="00461790" w:rsidRDefault="00461790" w:rsidP="00461790">
            <w:pPr>
              <w:pStyle w:val="ListParagraph"/>
              <w:numPr>
                <w:ilvl w:val="0"/>
                <w:numId w:val="116"/>
              </w:numPr>
              <w:rPr>
                <w:lang w:val="en-GB"/>
              </w:rPr>
            </w:pPr>
            <w:proofErr w:type="spellStart"/>
            <w:r w:rsidRPr="00461790">
              <w:rPr>
                <w:lang w:val="en-GB"/>
              </w:rPr>
              <w:t>Detaljna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analiza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ideje</w:t>
            </w:r>
            <w:proofErr w:type="spellEnd"/>
          </w:p>
          <w:p w14:paraId="0E8EDFDF" w14:textId="6F8783B3" w:rsidR="00461790" w:rsidRPr="00461790" w:rsidRDefault="00461790" w:rsidP="00461790">
            <w:pPr>
              <w:rPr>
                <w:lang w:val="en-GB"/>
              </w:rPr>
            </w:pPr>
            <w:r>
              <w:rPr>
                <w:lang w:val="en-GB"/>
              </w:rPr>
              <w:t xml:space="preserve">            </w:t>
            </w:r>
            <w:proofErr w:type="spellStart"/>
            <w:r w:rsidRPr="00461790">
              <w:rPr>
                <w:lang w:val="en-GB"/>
              </w:rPr>
              <w:t>Detaljan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opis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otvorenog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inovacijskog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modela</w:t>
            </w:r>
            <w:proofErr w:type="spellEnd"/>
          </w:p>
          <w:p w14:paraId="1A2F38F1" w14:textId="77777777" w:rsidR="00461790" w:rsidRPr="00461790" w:rsidRDefault="00461790" w:rsidP="00461790">
            <w:pPr>
              <w:pStyle w:val="ListParagraph"/>
              <w:ind w:left="720"/>
              <w:rPr>
                <w:lang w:val="en-GB"/>
              </w:rPr>
            </w:pPr>
            <w:r w:rsidRPr="00461790">
              <w:rPr>
                <w:lang w:val="en-GB"/>
              </w:rPr>
              <w:t xml:space="preserve">o </w:t>
            </w:r>
            <w:proofErr w:type="spellStart"/>
            <w:r w:rsidRPr="00461790">
              <w:rPr>
                <w:lang w:val="en-GB"/>
              </w:rPr>
              <w:t>Inovacijski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postupak</w:t>
            </w:r>
            <w:proofErr w:type="spellEnd"/>
          </w:p>
          <w:p w14:paraId="20A8419B" w14:textId="77777777" w:rsidR="00461790" w:rsidRPr="00461790" w:rsidRDefault="00461790" w:rsidP="00461790">
            <w:pPr>
              <w:pStyle w:val="ListParagraph"/>
              <w:ind w:left="720"/>
              <w:rPr>
                <w:lang w:val="en-GB"/>
              </w:rPr>
            </w:pPr>
            <w:r w:rsidRPr="00461790">
              <w:rPr>
                <w:lang w:val="en-GB"/>
              </w:rPr>
              <w:t xml:space="preserve">o </w:t>
            </w:r>
            <w:proofErr w:type="spellStart"/>
            <w:r w:rsidRPr="00461790">
              <w:rPr>
                <w:lang w:val="en-GB"/>
              </w:rPr>
              <w:t>Vizualni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materijal</w:t>
            </w:r>
            <w:proofErr w:type="spellEnd"/>
          </w:p>
          <w:p w14:paraId="71E998CB" w14:textId="77777777" w:rsidR="00461790" w:rsidRPr="00F86EF6" w:rsidRDefault="00461790" w:rsidP="00461790">
            <w:pPr>
              <w:pStyle w:val="ListParagraph"/>
              <w:ind w:left="720"/>
              <w:rPr>
                <w:lang w:val="en-GB"/>
              </w:rPr>
            </w:pPr>
            <w:r w:rsidRPr="00461790">
              <w:rPr>
                <w:lang w:val="en-GB"/>
              </w:rPr>
              <w:t xml:space="preserve">o Video </w:t>
            </w:r>
            <w:proofErr w:type="spellStart"/>
            <w:r w:rsidRPr="00461790">
              <w:rPr>
                <w:lang w:val="en-GB"/>
              </w:rPr>
              <w:t>materijal</w:t>
            </w:r>
            <w:proofErr w:type="spellEnd"/>
          </w:p>
          <w:p w14:paraId="29979A82" w14:textId="77777777" w:rsidR="00461790" w:rsidRPr="00461790" w:rsidRDefault="00461790" w:rsidP="00461790">
            <w:pPr>
              <w:rPr>
                <w:lang w:val="en-GB"/>
              </w:rPr>
            </w:pPr>
            <w:proofErr w:type="spellStart"/>
            <w:r w:rsidRPr="00461790">
              <w:rPr>
                <w:lang w:val="en-GB"/>
              </w:rPr>
              <w:t>Izvori</w:t>
            </w:r>
            <w:proofErr w:type="spellEnd"/>
          </w:p>
          <w:p w14:paraId="380F4352" w14:textId="77777777" w:rsidR="00461790" w:rsidRPr="00F86EF6" w:rsidRDefault="00461790" w:rsidP="00461790">
            <w:pPr>
              <w:rPr>
                <w:lang w:val="en-GB"/>
              </w:rPr>
            </w:pPr>
            <w:r>
              <w:rPr>
                <w:lang w:val="en-GB"/>
              </w:rPr>
              <w:t>ZAKLJUČAK</w:t>
            </w:r>
          </w:p>
          <w:p w14:paraId="2592F5FE" w14:textId="77777777" w:rsidR="006D2B11" w:rsidRPr="00F86EF6" w:rsidRDefault="006D2B11" w:rsidP="006D2B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1BE0F2DA" w14:textId="77777777" w:rsidR="006D2B11" w:rsidRPr="00F86EF6" w:rsidRDefault="006D2B11" w:rsidP="00461790">
            <w:pPr>
              <w:rPr>
                <w:lang w:val="en-GB"/>
              </w:rPr>
            </w:pPr>
          </w:p>
        </w:tc>
      </w:tr>
    </w:tbl>
    <w:p w14:paraId="3B1A1D71" w14:textId="77777777" w:rsidR="006D2B11" w:rsidRPr="00F86EF6" w:rsidRDefault="006D2B11" w:rsidP="006D2B11">
      <w:pPr>
        <w:jc w:val="left"/>
        <w:rPr>
          <w:lang w:val="en-GB"/>
        </w:rPr>
      </w:pPr>
    </w:p>
    <w:p w14:paraId="73E8479F" w14:textId="77777777" w:rsidR="006D2B11" w:rsidRPr="00F86EF6" w:rsidRDefault="006D2B11" w:rsidP="006D2B11">
      <w:pPr>
        <w:jc w:val="left"/>
        <w:rPr>
          <w:lang w:val="en-GB"/>
        </w:rPr>
      </w:pPr>
      <w:r w:rsidRPr="00F86EF6">
        <w:rPr>
          <w:lang w:val="en-GB"/>
        </w:rPr>
        <w:br w:type="page"/>
      </w: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6D2B11" w:rsidRPr="00F86EF6" w14:paraId="191DB71B" w14:textId="77777777" w:rsidTr="00C74611">
        <w:tc>
          <w:tcPr>
            <w:tcW w:w="1204" w:type="dxa"/>
          </w:tcPr>
          <w:p w14:paraId="651F81F1" w14:textId="77777777" w:rsidR="006D2B11" w:rsidRPr="00F86EF6" w:rsidRDefault="006D2B11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04C8E926" w14:textId="77777777" w:rsidR="006D2B11" w:rsidRPr="00F86EF6" w:rsidRDefault="006D2B11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12D4EF58" wp14:editId="0DEECDD3">
                  <wp:extent cx="675640" cy="675640"/>
                  <wp:effectExtent l="0" t="0" r="0" b="0"/>
                  <wp:docPr id="2060" name="Grafika 2060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2AA50E2E" w14:textId="22E5E441" w:rsidR="006D2B11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6D2B11" w:rsidRPr="00F86EF6" w14:paraId="32D55D51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240649B9" w14:textId="77777777" w:rsidR="006D2B11" w:rsidRPr="00F86EF6" w:rsidRDefault="006D2B11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474F730C" w14:textId="58316BE7" w:rsidR="00B76D68" w:rsidRPr="00385D40" w:rsidRDefault="005134A2" w:rsidP="00B76D68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4135C83C" w14:textId="06ED5FA5" w:rsidR="00B76D68" w:rsidRDefault="00B76D68" w:rsidP="00B76D68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zalag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zajedničke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studenat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aktič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imje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oslovnog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modela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75337DE" w14:textId="77777777" w:rsidR="006D2B11" w:rsidRDefault="0036590F" w:rsidP="0036590F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5EA914F" w14:textId="5E8AA119" w:rsidR="00E77E60" w:rsidRPr="00F86EF6" w:rsidRDefault="00E77E60" w:rsidP="00E77E6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3E69A931" w14:textId="77777777" w:rsidR="006D2B11" w:rsidRPr="00F86EF6" w:rsidRDefault="006D2B11" w:rsidP="006D2B11">
      <w:pPr>
        <w:rPr>
          <w:lang w:val="en-GB"/>
        </w:rPr>
      </w:pPr>
    </w:p>
    <w:p w14:paraId="5B1CD408" w14:textId="29751409" w:rsidR="006D2B11" w:rsidRPr="00F86EF6" w:rsidRDefault="006D2B11" w:rsidP="006962DF">
      <w:pPr>
        <w:jc w:val="left"/>
        <w:rPr>
          <w:b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033D6F7B" w14:textId="3C3C31DB" w:rsidR="00244EB1" w:rsidRPr="00F86EF6" w:rsidRDefault="005543AF" w:rsidP="00AC4A37">
      <w:pPr>
        <w:pStyle w:val="Heading1"/>
        <w:numPr>
          <w:ilvl w:val="0"/>
          <w:numId w:val="15"/>
        </w:numPr>
      </w:pPr>
      <w:bookmarkStart w:id="143" w:name="_Toc75162234"/>
      <w:r w:rsidRPr="00F86EF6">
        <w:lastRenderedPageBreak/>
        <w:t>IT</w:t>
      </w:r>
      <w:bookmarkEnd w:id="143"/>
    </w:p>
    <w:p w14:paraId="5659B8AD" w14:textId="0B8E65CE" w:rsidR="00244EB1" w:rsidRPr="00F86EF6" w:rsidRDefault="00244EB1" w:rsidP="00244EB1">
      <w:pPr>
        <w:rPr>
          <w:lang w:val="en-GB"/>
        </w:rPr>
      </w:pPr>
    </w:p>
    <w:p w14:paraId="58CF7758" w14:textId="77777777" w:rsidR="006962DF" w:rsidRPr="00F86EF6" w:rsidRDefault="006962DF" w:rsidP="006962DF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6962DF" w:rsidRPr="00F86EF6" w14:paraId="02F693BE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2A2252F9" w14:textId="77777777" w:rsidR="006962DF" w:rsidRPr="00F86EF6" w:rsidRDefault="006962DF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2AEEE2AE" wp14:editId="297AE808">
                  <wp:extent cx="675640" cy="675640"/>
                  <wp:effectExtent l="0" t="0" r="0" b="0"/>
                  <wp:docPr id="2048" name="Grafika 2048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01D5D26F" w14:textId="141A0011" w:rsidR="006962DF" w:rsidRPr="00F86EF6" w:rsidRDefault="009A79B9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6962DF" w:rsidRPr="00F86EF6" w14:paraId="2EC6FBCA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17184287" w14:textId="77777777" w:rsidR="00E77E60" w:rsidRDefault="00E77E60" w:rsidP="009A79B9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216811CD" w14:textId="18BCF51C" w:rsidR="009A79B9" w:rsidRDefault="009A79B9" w:rsidP="009A79B9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307FB1FA" w14:textId="16656795" w:rsidR="009A79B9" w:rsidRDefault="005134A2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DDB88C1" w14:textId="77777777" w:rsidR="009A79B9" w:rsidRDefault="009A79B9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A1A3226" w14:textId="65B22974" w:rsidR="009A79B9" w:rsidRPr="00840CD5" w:rsidRDefault="005134A2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3338952A" w14:textId="77777777" w:rsidR="009A79B9" w:rsidRDefault="009A79B9" w:rsidP="009A79B9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r w:rsidRPr="00840CD5">
              <w:rPr>
                <w:lang w:val="en-GB"/>
              </w:rPr>
              <w:t xml:space="preserve">Analiza </w:t>
            </w:r>
            <w:proofErr w:type="spellStart"/>
            <w:r w:rsidRPr="00840CD5">
              <w:rPr>
                <w:lang w:val="en-GB"/>
              </w:rPr>
              <w:t>studije</w:t>
            </w:r>
            <w:proofErr w:type="spellEnd"/>
            <w:r w:rsidRPr="00840CD5">
              <w:rPr>
                <w:lang w:val="en-GB"/>
              </w:rPr>
              <w:t xml:space="preserve"> </w:t>
            </w:r>
            <w:proofErr w:type="spellStart"/>
            <w:r w:rsidRPr="00840CD5">
              <w:rPr>
                <w:lang w:val="en-GB"/>
              </w:rPr>
              <w:t>slučaja</w:t>
            </w:r>
            <w:proofErr w:type="spellEnd"/>
            <w:r w:rsidRPr="00840CD5">
              <w:rPr>
                <w:lang w:val="en-GB"/>
              </w:rPr>
              <w:t xml:space="preserve"> (F).</w:t>
            </w:r>
          </w:p>
          <w:p w14:paraId="488E81F8" w14:textId="1CBF2DAC" w:rsidR="006962DF" w:rsidRPr="009A79B9" w:rsidRDefault="009A79B9" w:rsidP="009A79B9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proofErr w:type="spellStart"/>
            <w:r w:rsidRPr="009A79B9">
              <w:rPr>
                <w:lang w:val="en-GB"/>
              </w:rPr>
              <w:t>Sudionici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razmjenjuju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svoja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mišljenja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i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stavove</w:t>
            </w:r>
            <w:proofErr w:type="spellEnd"/>
            <w:r w:rsidRPr="009A79B9">
              <w:rPr>
                <w:lang w:val="en-GB"/>
              </w:rPr>
              <w:t>.</w:t>
            </w:r>
          </w:p>
          <w:p w14:paraId="6570ADC3" w14:textId="77777777" w:rsidR="006962DF" w:rsidRPr="009A79B9" w:rsidRDefault="006962DF" w:rsidP="009A79B9">
            <w:pPr>
              <w:rPr>
                <w:lang w:val="en-GB"/>
              </w:rPr>
            </w:pPr>
          </w:p>
        </w:tc>
      </w:tr>
    </w:tbl>
    <w:p w14:paraId="22B64814" w14:textId="77777777" w:rsidR="006962DF" w:rsidRPr="00F86EF6" w:rsidRDefault="006962DF" w:rsidP="006962DF">
      <w:pPr>
        <w:rPr>
          <w:lang w:val="en-GB"/>
        </w:rPr>
      </w:pPr>
    </w:p>
    <w:p w14:paraId="45F7FCFC" w14:textId="77777777" w:rsidR="006962DF" w:rsidRPr="00F86EF6" w:rsidRDefault="006962DF" w:rsidP="006962DF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6962DF" w:rsidRPr="00F86EF6" w14:paraId="6CBE1DF9" w14:textId="77777777" w:rsidTr="00C74611">
        <w:tc>
          <w:tcPr>
            <w:tcW w:w="1261" w:type="dxa"/>
            <w:vAlign w:val="center"/>
          </w:tcPr>
          <w:p w14:paraId="55B12198" w14:textId="77777777" w:rsidR="006962DF" w:rsidRPr="00F86EF6" w:rsidRDefault="006962DF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6B2444EF" wp14:editId="69757058">
                  <wp:extent cx="664028" cy="664028"/>
                  <wp:effectExtent l="0" t="0" r="0" b="0"/>
                  <wp:docPr id="2049" name="Grafika 2049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07629A17" w14:textId="6E49C6FC" w:rsidR="006962DF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6962DF" w:rsidRPr="00F86EF6" w14:paraId="480EF8B6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5490CD72" w14:textId="77777777" w:rsidR="006962DF" w:rsidRPr="00F86EF6" w:rsidRDefault="006962DF" w:rsidP="00C74611">
            <w:pPr>
              <w:rPr>
                <w:lang w:val="en-GB"/>
              </w:rPr>
            </w:pPr>
          </w:p>
          <w:p w14:paraId="52266F25" w14:textId="76098B47" w:rsidR="006962DF" w:rsidRPr="00F86EF6" w:rsidRDefault="006962DF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Koch, P. M. </w:t>
            </w:r>
            <w:r w:rsidR="008D27AA" w:rsidRPr="00F86EF6">
              <w:rPr>
                <w:lang w:val="en-GB"/>
              </w:rPr>
              <w:t>and</w:t>
            </w:r>
            <w:r w:rsidRPr="00F86EF6">
              <w:rPr>
                <w:lang w:val="en-GB"/>
              </w:rPr>
              <w:t xml:space="preserve"> </w:t>
            </w:r>
            <w:proofErr w:type="spellStart"/>
            <w:r w:rsidRPr="00F86EF6">
              <w:rPr>
                <w:lang w:val="en-GB"/>
              </w:rPr>
              <w:t>Windrum</w:t>
            </w:r>
            <w:proofErr w:type="spellEnd"/>
            <w:r w:rsidRPr="00F86EF6">
              <w:rPr>
                <w:lang w:val="en-GB"/>
              </w:rPr>
              <w:t xml:space="preserve">, P. (Eds.). (2008). Innovation in public sector services: entrepreneurship, </w:t>
            </w:r>
            <w:proofErr w:type="gramStart"/>
            <w:r w:rsidRPr="00F86EF6">
              <w:rPr>
                <w:lang w:val="en-GB"/>
              </w:rPr>
              <w:t>creativity</w:t>
            </w:r>
            <w:proofErr w:type="gramEnd"/>
            <w:r w:rsidRPr="00F86EF6">
              <w:rPr>
                <w:lang w:val="en-GB"/>
              </w:rPr>
              <w:t xml:space="preserve"> and management. Edward Elgar Publishing.</w:t>
            </w:r>
          </w:p>
          <w:p w14:paraId="2782CB64" w14:textId="77777777" w:rsidR="006962DF" w:rsidRPr="00F86EF6" w:rsidRDefault="006962DF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Why innovation is the future of the IT services industry </w:t>
            </w:r>
            <w:hyperlink r:id="rId296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yourstory.com/2019/01/innovation-future-services-industry/amp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5FC172D9" w14:textId="77777777" w:rsidR="006962DF" w:rsidRPr="00F86EF6" w:rsidRDefault="006962DF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Top Technologies </w:t>
            </w:r>
            <w:proofErr w:type="gram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To</w:t>
            </w:r>
            <w:proofErr w:type="gram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Expect In 2020 | Trending Technologies In IT Industry 2020 | </w:t>
            </w:r>
            <w:proofErr w:type="spellStart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Simplilearn</w:t>
            </w:r>
            <w:proofErr w:type="spellEnd"/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hyperlink r:id="rId297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B5fuzSuk2WI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9:46)</w:t>
            </w:r>
          </w:p>
          <w:p w14:paraId="1B5FDF87" w14:textId="77777777" w:rsidR="006962DF" w:rsidRPr="00F86EF6" w:rsidRDefault="006962DF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01684094" w14:textId="77777777" w:rsidR="006962DF" w:rsidRPr="00F86EF6" w:rsidRDefault="006962DF" w:rsidP="006962DF">
      <w:pPr>
        <w:rPr>
          <w:lang w:val="en-GB"/>
        </w:rPr>
      </w:pPr>
    </w:p>
    <w:p w14:paraId="178214CE" w14:textId="77777777" w:rsidR="006962DF" w:rsidRPr="00F86EF6" w:rsidRDefault="006962DF" w:rsidP="006962DF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42"/>
        <w:gridCol w:w="7967"/>
      </w:tblGrid>
      <w:tr w:rsidR="006962DF" w:rsidRPr="00F86EF6" w14:paraId="22078C6A" w14:textId="77777777" w:rsidTr="00C74611">
        <w:tc>
          <w:tcPr>
            <w:tcW w:w="1242" w:type="dxa"/>
            <w:vAlign w:val="center"/>
          </w:tcPr>
          <w:p w14:paraId="7464EEA9" w14:textId="77777777" w:rsidR="006962DF" w:rsidRPr="00F86EF6" w:rsidRDefault="006962DF" w:rsidP="00C74611">
            <w:pPr>
              <w:jc w:val="left"/>
              <w:rPr>
                <w:lang w:val="en-GB"/>
              </w:rPr>
            </w:pPr>
            <w:r w:rsidRPr="00F86EF6">
              <w:rPr>
                <w:noProof/>
                <w:lang w:val="hr-HR" w:eastAsia="hr-HR"/>
              </w:rPr>
              <w:drawing>
                <wp:inline distT="0" distB="0" distL="0" distR="0" wp14:anchorId="5963D2FC" wp14:editId="65A1E06A">
                  <wp:extent cx="631372" cy="631372"/>
                  <wp:effectExtent l="0" t="0" r="0" b="0"/>
                  <wp:docPr id="2050" name="Grafika 2050" descr="Good Idea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0" name="Grafika 60" descr="Good Idea outline"/>
                          <pic:cNvPicPr/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38924" cy="63892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67" w:type="dxa"/>
            <w:shd w:val="clear" w:color="auto" w:fill="BFBFBF" w:themeFill="background1" w:themeFillShade="BF"/>
            <w:vAlign w:val="center"/>
          </w:tcPr>
          <w:p w14:paraId="5F24CE34" w14:textId="133A2F47" w:rsidR="006962DF" w:rsidRPr="00F86EF6" w:rsidRDefault="006962DF" w:rsidP="00461790">
            <w:pPr>
              <w:jc w:val="center"/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 xml:space="preserve">(F) </w:t>
            </w:r>
            <w:proofErr w:type="spellStart"/>
            <w:r w:rsidR="00461790">
              <w:rPr>
                <w:b/>
                <w:bCs/>
                <w:lang w:val="en-GB"/>
              </w:rPr>
              <w:t>Studija</w:t>
            </w:r>
            <w:proofErr w:type="spellEnd"/>
            <w:r w:rsidR="00461790">
              <w:rPr>
                <w:b/>
                <w:bCs/>
                <w:lang w:val="en-GB"/>
              </w:rPr>
              <w:t xml:space="preserve"> </w:t>
            </w:r>
            <w:proofErr w:type="spellStart"/>
            <w:r w:rsidR="00461790">
              <w:rPr>
                <w:b/>
                <w:bCs/>
                <w:lang w:val="en-GB"/>
              </w:rPr>
              <w:t>slučaja</w:t>
            </w:r>
            <w:proofErr w:type="spellEnd"/>
            <w:r w:rsidR="00461790">
              <w:rPr>
                <w:b/>
                <w:bCs/>
                <w:lang w:val="en-GB"/>
              </w:rPr>
              <w:t xml:space="preserve"> </w:t>
            </w:r>
          </w:p>
        </w:tc>
      </w:tr>
      <w:tr w:rsidR="006962DF" w:rsidRPr="00F86EF6" w14:paraId="69F39FC7" w14:textId="77777777" w:rsidTr="00C74611">
        <w:tc>
          <w:tcPr>
            <w:tcW w:w="9209" w:type="dxa"/>
            <w:gridSpan w:val="2"/>
            <w:vAlign w:val="center"/>
          </w:tcPr>
          <w:p w14:paraId="16A28B16" w14:textId="77777777" w:rsidR="006962DF" w:rsidRPr="00F86EF6" w:rsidRDefault="006962DF" w:rsidP="00C74611">
            <w:pPr>
              <w:rPr>
                <w:b/>
                <w:bCs/>
                <w:lang w:val="en-GB"/>
              </w:rPr>
            </w:pPr>
          </w:p>
          <w:p w14:paraId="74BE96E4" w14:textId="77777777" w:rsidR="006962DF" w:rsidRPr="00F86EF6" w:rsidRDefault="006962DF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>Watson Health in IBM Corporation</w:t>
            </w:r>
          </w:p>
          <w:p w14:paraId="4EAFA91B" w14:textId="77777777" w:rsidR="006962DF" w:rsidRPr="00F86EF6" w:rsidRDefault="006962DF" w:rsidP="009058CB">
            <w:pPr>
              <w:pStyle w:val="ListParagraph"/>
              <w:numPr>
                <w:ilvl w:val="0"/>
                <w:numId w:val="52"/>
              </w:numPr>
              <w:jc w:val="left"/>
              <w:rPr>
                <w:lang w:val="en-GB"/>
              </w:rPr>
            </w:pPr>
            <w:bookmarkStart w:id="144" w:name="_Toc295115771"/>
            <w:bookmarkStart w:id="145" w:name="_Toc295123237"/>
            <w:bookmarkStart w:id="146" w:name="_Toc315250077"/>
            <w:r w:rsidRPr="00F86EF6">
              <w:rPr>
                <w:lang w:val="en-GB"/>
              </w:rPr>
              <w:t xml:space="preserve">New York and IBM Begin COVID-19 Digital Health Pass Pilot </w:t>
            </w:r>
          </w:p>
          <w:p w14:paraId="43F74973" w14:textId="77777777" w:rsidR="006962DF" w:rsidRPr="00F86EF6" w:rsidRDefault="006962DF" w:rsidP="009058CB">
            <w:pPr>
              <w:pStyle w:val="alinejeoznaevanje"/>
              <w:numPr>
                <w:ilvl w:val="0"/>
                <w:numId w:val="5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IBM's Watson Health launches IBM Digital Health Pass app </w:t>
            </w:r>
            <w:hyperlink r:id="rId298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zdnet.com/article/ibms-watson-health-launches-ibm-digital-health-pass-app/</w:t>
              </w:r>
            </w:hyperlink>
          </w:p>
          <w:p w14:paraId="00C9960D" w14:textId="77777777" w:rsidR="006962DF" w:rsidRPr="00F86EF6" w:rsidRDefault="006962DF" w:rsidP="009058CB">
            <w:pPr>
              <w:pStyle w:val="alinejeoznaevanje"/>
              <w:numPr>
                <w:ilvl w:val="0"/>
                <w:numId w:val="5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Salesforce Work.com to integrate IBM Digital Health Pass </w:t>
            </w:r>
            <w:hyperlink r:id="rId299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zdnet.com/article/salesforce-work-com-to-integrate-ibm-digital-health-pass/</w:t>
              </w:r>
            </w:hyperlink>
          </w:p>
          <w:p w14:paraId="508E18F5" w14:textId="77777777" w:rsidR="006962DF" w:rsidRPr="00F86EF6" w:rsidRDefault="006962DF" w:rsidP="009058CB">
            <w:pPr>
              <w:pStyle w:val="alinejeoznaevanje"/>
              <w:numPr>
                <w:ilvl w:val="0"/>
                <w:numId w:val="5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How IBM Blockchain technology powers IBM Digital Health Pass </w:t>
            </w:r>
            <w:hyperlink r:id="rId300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ibm.com/watson/health/resources/digital-health-pass-blockchain-explained/</w:t>
              </w:r>
            </w:hyperlink>
          </w:p>
          <w:p w14:paraId="76605D99" w14:textId="77777777" w:rsidR="006962DF" w:rsidRPr="00F86EF6" w:rsidRDefault="006962DF" w:rsidP="009058CB">
            <w:pPr>
              <w:pStyle w:val="alinejeoznaevanje"/>
              <w:numPr>
                <w:ilvl w:val="0"/>
                <w:numId w:val="52"/>
              </w:numPr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lastRenderedPageBreak/>
              <w:t xml:space="preserve">IBM: How APIs &amp; Open Innovation Will Change Every Industry </w:t>
            </w:r>
            <w:hyperlink r:id="rId301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Qipo6Q1lqx8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9:31)</w:t>
            </w:r>
            <w:bookmarkEnd w:id="144"/>
            <w:bookmarkEnd w:id="145"/>
            <w:bookmarkEnd w:id="146"/>
          </w:p>
        </w:tc>
      </w:tr>
      <w:tr w:rsidR="006962DF" w:rsidRPr="00F86EF6" w14:paraId="15231AA0" w14:textId="77777777" w:rsidTr="00C74611">
        <w:tc>
          <w:tcPr>
            <w:tcW w:w="9209" w:type="dxa"/>
            <w:gridSpan w:val="2"/>
            <w:vAlign w:val="center"/>
          </w:tcPr>
          <w:p w14:paraId="42459665" w14:textId="77777777" w:rsidR="006962DF" w:rsidRPr="00F86EF6" w:rsidRDefault="006962DF" w:rsidP="00C74611">
            <w:pPr>
              <w:pStyle w:val="Naslov11"/>
              <w:numPr>
                <w:ilvl w:val="0"/>
                <w:numId w:val="0"/>
              </w:numPr>
              <w:ind w:left="432" w:hanging="432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02A77943" w14:textId="77777777" w:rsidR="006962DF" w:rsidRPr="00F86EF6" w:rsidRDefault="006962DF" w:rsidP="00C74611">
            <w:pPr>
              <w:pStyle w:val="Naslov11"/>
              <w:numPr>
                <w:ilvl w:val="0"/>
                <w:numId w:val="0"/>
              </w:numPr>
              <w:ind w:left="432" w:hanging="432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>5G Open Innovation</w:t>
            </w:r>
          </w:p>
          <w:p w14:paraId="6DE3A746" w14:textId="77777777" w:rsidR="006962DF" w:rsidRPr="00F86EF6" w:rsidRDefault="006962DF" w:rsidP="009058CB">
            <w:pPr>
              <w:pStyle w:val="Naslov11"/>
              <w:numPr>
                <w:ilvl w:val="0"/>
                <w:numId w:val="5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5G Open Innovation Lab Actively Recruiting Companies for 3rd Batch Focused on Edge Computing, 5G-Enabled Software Innovation in the Enterprise</w:t>
            </w:r>
          </w:p>
          <w:p w14:paraId="51952184" w14:textId="77777777" w:rsidR="006962DF" w:rsidRPr="00F86EF6" w:rsidRDefault="007F3AC9" w:rsidP="00C74611">
            <w:pPr>
              <w:pStyle w:val="Naslov1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302" w:history="1">
              <w:r w:rsidR="006962DF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prnewswire.com/news-releases/5g-open-innovation-lab-actively-recruiting-companies-for-3rd-batch-focused-on-edge-computing-5g-enabled-software-innovation-in-the-enterprise-301204688.html</w:t>
              </w:r>
            </w:hyperlink>
            <w:r w:rsidR="006962DF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6133A3E3" w14:textId="77777777" w:rsidR="006962DF" w:rsidRPr="00F86EF6" w:rsidRDefault="006962DF" w:rsidP="00C74611">
            <w:pPr>
              <w:rPr>
                <w:b/>
                <w:bCs/>
                <w:lang w:val="en-GB"/>
              </w:rPr>
            </w:pPr>
          </w:p>
        </w:tc>
      </w:tr>
      <w:tr w:rsidR="006962DF" w:rsidRPr="00F86EF6" w14:paraId="0D0211B9" w14:textId="77777777" w:rsidTr="00C74611">
        <w:tc>
          <w:tcPr>
            <w:tcW w:w="9209" w:type="dxa"/>
            <w:gridSpan w:val="2"/>
            <w:vAlign w:val="center"/>
          </w:tcPr>
          <w:p w14:paraId="7EC139D2" w14:textId="77777777" w:rsidR="006962DF" w:rsidRPr="00F86EF6" w:rsidRDefault="006962DF" w:rsidP="00C74611">
            <w:pPr>
              <w:rPr>
                <w:b/>
                <w:bCs/>
                <w:lang w:val="en-GB"/>
              </w:rPr>
            </w:pPr>
          </w:p>
          <w:p w14:paraId="55D43B5A" w14:textId="77777777" w:rsidR="006962DF" w:rsidRPr="00F86EF6" w:rsidRDefault="006962DF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>Apple</w:t>
            </w:r>
          </w:p>
          <w:p w14:paraId="49F5D485" w14:textId="77777777" w:rsidR="006962DF" w:rsidRPr="00F86EF6" w:rsidRDefault="006962DF" w:rsidP="009058CB">
            <w:pPr>
              <w:pStyle w:val="ListParagraph"/>
              <w:numPr>
                <w:ilvl w:val="0"/>
                <w:numId w:val="53"/>
              </w:numPr>
              <w:jc w:val="left"/>
              <w:rPr>
                <w:rStyle w:val="Hyperlink"/>
                <w:lang w:val="en-GB"/>
              </w:rPr>
            </w:pPr>
            <w:r w:rsidRPr="00F86EF6">
              <w:rPr>
                <w:lang w:val="en-GB"/>
              </w:rPr>
              <w:t xml:space="preserve">Apple Inc. </w:t>
            </w:r>
            <w:hyperlink r:id="rId303" w:history="1">
              <w:r w:rsidRPr="00F86EF6">
                <w:rPr>
                  <w:rStyle w:val="Hyperlink"/>
                  <w:lang w:val="en-GB"/>
                </w:rPr>
                <w:t>www.apple.com</w:t>
              </w:r>
            </w:hyperlink>
            <w:r w:rsidRPr="00F86EF6">
              <w:rPr>
                <w:rStyle w:val="Hyperlink"/>
                <w:lang w:val="en-GB"/>
              </w:rPr>
              <w:t xml:space="preserve"> </w:t>
            </w:r>
          </w:p>
          <w:p w14:paraId="76E6D093" w14:textId="77777777" w:rsidR="006962DF" w:rsidRPr="00F86EF6" w:rsidRDefault="006962DF" w:rsidP="009058CB">
            <w:pPr>
              <w:pStyle w:val="ListParagraph"/>
              <w:numPr>
                <w:ilvl w:val="0"/>
                <w:numId w:val="53"/>
              </w:numPr>
              <w:jc w:val="left"/>
              <w:rPr>
                <w:rStyle w:val="Hyperlink"/>
                <w:lang w:val="en-GB"/>
              </w:rPr>
            </w:pPr>
            <w:r w:rsidRPr="00F86EF6">
              <w:rPr>
                <w:lang w:val="en-GB"/>
              </w:rPr>
              <w:t xml:space="preserve">How Apple Is Organized for Innovation </w:t>
            </w:r>
            <w:hyperlink r:id="rId304" w:history="1">
              <w:r w:rsidRPr="00F86EF6">
                <w:rPr>
                  <w:rStyle w:val="Hyperlink"/>
                  <w:lang w:val="en-GB"/>
                </w:rPr>
                <w:t>https://hbr.org/2020/11/how-apple-is-organized-for-innovation</w:t>
              </w:r>
            </w:hyperlink>
            <w:r w:rsidRPr="00F86EF6">
              <w:rPr>
                <w:rStyle w:val="Hyperlink"/>
                <w:lang w:val="en-GB"/>
              </w:rPr>
              <w:t xml:space="preserve"> </w:t>
            </w:r>
          </w:p>
          <w:p w14:paraId="0FDC8493" w14:textId="77777777" w:rsidR="006962DF" w:rsidRPr="00F86EF6" w:rsidRDefault="006962DF" w:rsidP="009058CB">
            <w:pPr>
              <w:pStyle w:val="FootnoteText"/>
              <w:numPr>
                <w:ilvl w:val="0"/>
                <w:numId w:val="53"/>
              </w:numPr>
              <w:jc w:val="left"/>
              <w:rPr>
                <w:sz w:val="22"/>
                <w:szCs w:val="22"/>
                <w:lang w:val="en-GB"/>
              </w:rPr>
            </w:pPr>
            <w:r w:rsidRPr="00F86EF6">
              <w:rPr>
                <w:sz w:val="22"/>
                <w:szCs w:val="22"/>
                <w:lang w:val="en-GB"/>
              </w:rPr>
              <w:t xml:space="preserve">8 Rules </w:t>
            </w:r>
            <w:proofErr w:type="spellStart"/>
            <w:r w:rsidRPr="00F86EF6">
              <w:rPr>
                <w:sz w:val="22"/>
                <w:szCs w:val="22"/>
                <w:lang w:val="en-GB"/>
              </w:rPr>
              <w:t>Molding</w:t>
            </w:r>
            <w:proofErr w:type="spellEnd"/>
            <w:r w:rsidRPr="00F86EF6">
              <w:rPr>
                <w:sz w:val="22"/>
                <w:szCs w:val="22"/>
                <w:lang w:val="en-GB"/>
              </w:rPr>
              <w:t xml:space="preserve"> Apple Innovation Culture </w:t>
            </w:r>
            <w:hyperlink r:id="rId305" w:history="1">
              <w:r w:rsidRPr="00F86EF6">
                <w:rPr>
                  <w:rStyle w:val="Hyperlink"/>
                  <w:sz w:val="22"/>
                  <w:szCs w:val="22"/>
                  <w:lang w:val="en-GB"/>
                </w:rPr>
                <w:t>https://www.braineet.com/blog/apple-innovation-culture/</w:t>
              </w:r>
            </w:hyperlink>
          </w:p>
          <w:p w14:paraId="19D6C7E8" w14:textId="77777777" w:rsidR="006962DF" w:rsidRPr="00F86EF6" w:rsidRDefault="006962DF" w:rsidP="009058CB">
            <w:pPr>
              <w:pStyle w:val="ListParagraph"/>
              <w:numPr>
                <w:ilvl w:val="0"/>
                <w:numId w:val="53"/>
              </w:numPr>
              <w:tabs>
                <w:tab w:val="left" w:pos="3830"/>
              </w:tabs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How Apple Is Organized for Innovation: The Functional Organization </w:t>
            </w:r>
            <w:hyperlink r:id="rId306" w:history="1">
              <w:r w:rsidRPr="00F86EF6">
                <w:rPr>
                  <w:rStyle w:val="Hyperlink"/>
                  <w:lang w:val="en-GB"/>
                </w:rPr>
                <w:t>https://www.youtube.com/watch?v=5hENFA3CJUY</w:t>
              </w:r>
            </w:hyperlink>
            <w:r w:rsidRPr="00F86EF6">
              <w:rPr>
                <w:lang w:val="en-GB"/>
              </w:rPr>
              <w:t xml:space="preserve"> (4:35)</w:t>
            </w:r>
          </w:p>
          <w:p w14:paraId="5FBFD437" w14:textId="77777777" w:rsidR="006962DF" w:rsidRPr="00476CC0" w:rsidRDefault="006962DF" w:rsidP="009058CB">
            <w:pPr>
              <w:pStyle w:val="ListParagraph"/>
              <w:numPr>
                <w:ilvl w:val="0"/>
                <w:numId w:val="53"/>
              </w:numPr>
              <w:tabs>
                <w:tab w:val="left" w:pos="3830"/>
              </w:tabs>
              <w:jc w:val="left"/>
              <w:rPr>
                <w:lang w:val="it-IT"/>
              </w:rPr>
            </w:pPr>
            <w:r w:rsidRPr="00476CC0">
              <w:rPr>
                <w:lang w:val="it-IT"/>
              </w:rPr>
              <w:t xml:space="preserve">Apple predstavio inovacije </w:t>
            </w:r>
            <w:hyperlink r:id="rId307" w:history="1">
              <w:r w:rsidRPr="00476CC0">
                <w:rPr>
                  <w:rStyle w:val="Hyperlink"/>
                  <w:lang w:val="it-IT"/>
                </w:rPr>
                <w:t>https://www.youtube.com/watch?v=_5zqfkV8Gw4</w:t>
              </w:r>
            </w:hyperlink>
            <w:r w:rsidRPr="00476CC0">
              <w:rPr>
                <w:lang w:val="it-IT"/>
              </w:rPr>
              <w:t xml:space="preserve"> (2:34)</w:t>
            </w:r>
          </w:p>
          <w:p w14:paraId="5D3D2004" w14:textId="77777777" w:rsidR="006962DF" w:rsidRPr="00476CC0" w:rsidRDefault="006962DF" w:rsidP="00C74611">
            <w:pPr>
              <w:rPr>
                <w:b/>
                <w:bCs/>
                <w:lang w:val="it-IT"/>
              </w:rPr>
            </w:pPr>
          </w:p>
        </w:tc>
      </w:tr>
      <w:tr w:rsidR="006962DF" w:rsidRPr="00F86EF6" w14:paraId="26096868" w14:textId="77777777" w:rsidTr="00C74611">
        <w:tc>
          <w:tcPr>
            <w:tcW w:w="9209" w:type="dxa"/>
            <w:gridSpan w:val="2"/>
            <w:vAlign w:val="center"/>
          </w:tcPr>
          <w:p w14:paraId="236E98A3" w14:textId="77777777" w:rsidR="006962DF" w:rsidRPr="00476CC0" w:rsidRDefault="006962DF" w:rsidP="00C74611">
            <w:pPr>
              <w:rPr>
                <w:b/>
                <w:bCs/>
                <w:lang w:val="it-IT"/>
              </w:rPr>
            </w:pPr>
          </w:p>
          <w:p w14:paraId="64E2620E" w14:textId="77777777" w:rsidR="006962DF" w:rsidRPr="00F86EF6" w:rsidRDefault="006962DF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 xml:space="preserve">Linux </w:t>
            </w:r>
          </w:p>
          <w:p w14:paraId="5BD89FCE" w14:textId="77777777" w:rsidR="006962DF" w:rsidRPr="00F86EF6" w:rsidRDefault="006962DF" w:rsidP="009058CB">
            <w:pPr>
              <w:pStyle w:val="ListParagraph"/>
              <w:numPr>
                <w:ilvl w:val="0"/>
                <w:numId w:val="51"/>
              </w:numPr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The Linux Community </w:t>
            </w:r>
            <w:hyperlink r:id="rId308" w:history="1">
              <w:r w:rsidRPr="00F86EF6">
                <w:rPr>
                  <w:rStyle w:val="Hyperlink"/>
                  <w:lang w:val="en-GB"/>
                </w:rPr>
                <w:t>https://www.linux.org</w:t>
              </w:r>
            </w:hyperlink>
            <w:hyperlink r:id="rId309" w:history="1">
              <w:r w:rsidRPr="00F86EF6">
                <w:rPr>
                  <w:rStyle w:val="Hyperlink"/>
                  <w:lang w:val="en-GB"/>
                </w:rPr>
                <w:t>/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2077912E" w14:textId="77777777" w:rsidR="006962DF" w:rsidRPr="00F86EF6" w:rsidRDefault="006962DF" w:rsidP="00C74611">
            <w:pPr>
              <w:rPr>
                <w:b/>
                <w:bCs/>
                <w:lang w:val="en-GB"/>
              </w:rPr>
            </w:pPr>
          </w:p>
        </w:tc>
      </w:tr>
      <w:tr w:rsidR="006962DF" w:rsidRPr="00F86EF6" w14:paraId="6BD42433" w14:textId="77777777" w:rsidTr="00C74611">
        <w:tc>
          <w:tcPr>
            <w:tcW w:w="9209" w:type="dxa"/>
            <w:gridSpan w:val="2"/>
            <w:vAlign w:val="center"/>
          </w:tcPr>
          <w:p w14:paraId="51F71753" w14:textId="77777777" w:rsidR="006962DF" w:rsidRPr="00F86EF6" w:rsidRDefault="006962DF" w:rsidP="00C74611">
            <w:pPr>
              <w:pStyle w:val="Naslov11"/>
              <w:numPr>
                <w:ilvl w:val="0"/>
                <w:numId w:val="0"/>
              </w:numPr>
              <w:ind w:left="432" w:hanging="432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0F46B82D" w14:textId="77777777" w:rsidR="006962DF" w:rsidRPr="00F86EF6" w:rsidRDefault="006962DF" w:rsidP="00C74611">
            <w:pPr>
              <w:pStyle w:val="Naslov11"/>
              <w:numPr>
                <w:ilvl w:val="0"/>
                <w:numId w:val="0"/>
              </w:numPr>
              <w:ind w:left="432" w:hanging="432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>Netflix</w:t>
            </w:r>
          </w:p>
          <w:p w14:paraId="271454D7" w14:textId="77777777" w:rsidR="006962DF" w:rsidRPr="00F86EF6" w:rsidRDefault="006962DF" w:rsidP="009058CB">
            <w:pPr>
              <w:pStyle w:val="Naslov11"/>
              <w:numPr>
                <w:ilvl w:val="0"/>
                <w:numId w:val="51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Netflix Beats Google When It Comes to Business Models</w:t>
            </w:r>
          </w:p>
          <w:p w14:paraId="52078250" w14:textId="77777777" w:rsidR="006962DF" w:rsidRPr="00F86EF6" w:rsidRDefault="007F3AC9" w:rsidP="006962DF">
            <w:pPr>
              <w:pStyle w:val="Naslov1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310" w:history="1">
              <w:r w:rsidR="006962DF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thestreet.com/technology/netflix-beats-google-when-it-comes-to-business-models-13223113</w:t>
              </w:r>
            </w:hyperlink>
            <w:r w:rsidR="006962DF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051F1879" w14:textId="1F76A704" w:rsidR="006962DF" w:rsidRPr="00F86EF6" w:rsidRDefault="006962DF" w:rsidP="009058CB">
            <w:pPr>
              <w:pStyle w:val="Naslov11"/>
              <w:numPr>
                <w:ilvl w:val="0"/>
                <w:numId w:val="51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Netflix - A Disruptive Innovation: (Video on demand for movie rentals) </w:t>
            </w:r>
            <w:hyperlink r:id="rId311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eooIPeQDYVo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7:42)</w:t>
            </w:r>
          </w:p>
          <w:p w14:paraId="14FA9288" w14:textId="77777777" w:rsidR="006962DF" w:rsidRPr="00F86EF6" w:rsidRDefault="006962DF" w:rsidP="00C74611">
            <w:pPr>
              <w:rPr>
                <w:b/>
                <w:bCs/>
                <w:lang w:val="en-GB"/>
              </w:rPr>
            </w:pPr>
          </w:p>
        </w:tc>
      </w:tr>
      <w:tr w:rsidR="006962DF" w:rsidRPr="00F86EF6" w14:paraId="649DAC77" w14:textId="77777777" w:rsidTr="00C74611">
        <w:tc>
          <w:tcPr>
            <w:tcW w:w="9209" w:type="dxa"/>
            <w:gridSpan w:val="2"/>
            <w:vAlign w:val="center"/>
          </w:tcPr>
          <w:p w14:paraId="447DAC97" w14:textId="77777777" w:rsidR="006962DF" w:rsidRPr="00F86EF6" w:rsidRDefault="006962DF" w:rsidP="00C74611">
            <w:pPr>
              <w:pStyle w:val="Naslov11"/>
              <w:numPr>
                <w:ilvl w:val="0"/>
                <w:numId w:val="0"/>
              </w:numPr>
              <w:ind w:left="432" w:hanging="432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245304A2" w14:textId="77777777" w:rsidR="006962DF" w:rsidRPr="00F86EF6" w:rsidRDefault="006962DF" w:rsidP="00C74611">
            <w:pPr>
              <w:pStyle w:val="Naslov11"/>
              <w:numPr>
                <w:ilvl w:val="0"/>
                <w:numId w:val="0"/>
              </w:numPr>
              <w:ind w:left="432" w:hanging="432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>Nintendo</w:t>
            </w:r>
          </w:p>
          <w:p w14:paraId="1FE58449" w14:textId="77777777" w:rsidR="006962DF" w:rsidRPr="00F86EF6" w:rsidRDefault="006962DF" w:rsidP="009058CB">
            <w:pPr>
              <w:pStyle w:val="Naslov11"/>
              <w:numPr>
                <w:ilvl w:val="0"/>
                <w:numId w:val="51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>Innovation - How Nintendo stays in the game</w:t>
            </w:r>
          </w:p>
          <w:p w14:paraId="4310984C" w14:textId="77777777" w:rsidR="006962DF" w:rsidRPr="00F86EF6" w:rsidRDefault="007F3AC9" w:rsidP="00C74611">
            <w:pPr>
              <w:pStyle w:val="Naslov11"/>
              <w:numPr>
                <w:ilvl w:val="0"/>
                <w:numId w:val="0"/>
              </w:numPr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  <w:hyperlink r:id="rId312" w:history="1">
              <w:r w:rsidR="006962DF"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thedailystar.net/shout/overclock/innovation-how-nintendo-stays-the-game-1548268</w:t>
              </w:r>
            </w:hyperlink>
            <w:r w:rsidR="006962DF"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6EAF62CA" w14:textId="77777777" w:rsidR="006962DF" w:rsidRPr="00F86EF6" w:rsidRDefault="006962DF" w:rsidP="009058CB">
            <w:pPr>
              <w:pStyle w:val="Naslov11"/>
              <w:numPr>
                <w:ilvl w:val="0"/>
                <w:numId w:val="51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Why Nintendo Switch is the most innovative game console in years </w:t>
            </w:r>
            <w:hyperlink r:id="rId313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6UzGPQOYONk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6:37)</w:t>
            </w:r>
          </w:p>
          <w:p w14:paraId="596DCEA6" w14:textId="77777777" w:rsidR="006962DF" w:rsidRPr="00F86EF6" w:rsidRDefault="006962DF" w:rsidP="00C74611">
            <w:pPr>
              <w:pStyle w:val="Naslov11"/>
              <w:numPr>
                <w:ilvl w:val="0"/>
                <w:numId w:val="0"/>
              </w:numPr>
              <w:ind w:left="432" w:hanging="432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0FEE3C3B" w14:textId="77777777" w:rsidR="006962DF" w:rsidRPr="00F86EF6" w:rsidRDefault="006962DF" w:rsidP="006962DF">
      <w:pPr>
        <w:rPr>
          <w:lang w:val="en-GB"/>
        </w:rPr>
      </w:pPr>
    </w:p>
    <w:p w14:paraId="41896598" w14:textId="77777777" w:rsidR="006962DF" w:rsidRPr="00F86EF6" w:rsidRDefault="006962DF" w:rsidP="006962DF">
      <w:pPr>
        <w:jc w:val="left"/>
        <w:rPr>
          <w:lang w:val="en-GB"/>
        </w:rPr>
      </w:pPr>
      <w:r w:rsidRPr="00F86EF6">
        <w:rPr>
          <w:lang w:val="en-GB"/>
        </w:rPr>
        <w:br w:type="page"/>
      </w: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6962DF" w:rsidRPr="00F86EF6" w14:paraId="7E3A5DE4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4F0B60F8" w14:textId="77777777" w:rsidR="006962DF" w:rsidRPr="00F86EF6" w:rsidRDefault="006962DF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lastRenderedPageBreak/>
              <w:drawing>
                <wp:inline distT="0" distB="0" distL="0" distR="0" wp14:anchorId="0E2B3EAB" wp14:editId="2C0FD8C6">
                  <wp:extent cx="675640" cy="675640"/>
                  <wp:effectExtent l="0" t="0" r="0" b="0"/>
                  <wp:docPr id="692" name="Grafika 692" descr="Blog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Grafika 29" descr="Blog outline"/>
                          <pic:cNvPicPr/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7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FFFFFF"/>
            <w:vAlign w:val="center"/>
          </w:tcPr>
          <w:p w14:paraId="0293E164" w14:textId="61F7F064" w:rsidR="006962DF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r>
              <w:rPr>
                <w:rFonts w:ascii="Arial" w:hAnsi="Arial" w:cs="Arial"/>
                <w:b/>
                <w:bCs/>
                <w:lang w:val="en-GB"/>
              </w:rPr>
              <w:t xml:space="preserve">Analiza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studij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slučaja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6962DF" w:rsidRPr="00F86EF6" w14:paraId="23852022" w14:textId="77777777" w:rsidTr="00C74611">
        <w:tc>
          <w:tcPr>
            <w:tcW w:w="9212" w:type="dxa"/>
            <w:gridSpan w:val="2"/>
            <w:shd w:val="clear" w:color="auto" w:fill="FFFFCC"/>
          </w:tcPr>
          <w:p w14:paraId="2030E640" w14:textId="4B89B250" w:rsidR="006962DF" w:rsidRPr="00F86EF6" w:rsidRDefault="006962DF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4CF6005D" w14:textId="77777777" w:rsidR="006962DF" w:rsidRPr="00F86EF6" w:rsidRDefault="006962DF" w:rsidP="006962DF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1478D431" w14:textId="16A7DA63" w:rsidR="006962DF" w:rsidRPr="00F86EF6" w:rsidRDefault="00461790" w:rsidP="006962DF">
            <w:pPr>
              <w:rPr>
                <w:lang w:val="en-GB"/>
              </w:rPr>
            </w:pPr>
            <w:r>
              <w:rPr>
                <w:lang w:val="en-GB"/>
              </w:rPr>
              <w:t xml:space="preserve">UVOD </w:t>
            </w:r>
          </w:p>
          <w:p w14:paraId="69416C6A" w14:textId="0DE911C0" w:rsidR="00461790" w:rsidRDefault="00461790" w:rsidP="006962DF">
            <w:pPr>
              <w:rPr>
                <w:lang w:val="en-GB"/>
              </w:rPr>
            </w:pPr>
            <w:r>
              <w:rPr>
                <w:lang w:val="en-GB"/>
              </w:rPr>
              <w:t xml:space="preserve">TEORIJSKA ANALIZA </w:t>
            </w:r>
          </w:p>
          <w:p w14:paraId="60AE4E15" w14:textId="4FBE78B0" w:rsidR="006962DF" w:rsidRPr="00F86EF6" w:rsidRDefault="00461790" w:rsidP="006962DF">
            <w:pPr>
              <w:rPr>
                <w:lang w:val="en-GB"/>
              </w:rPr>
            </w:pPr>
            <w:r>
              <w:rPr>
                <w:lang w:val="en-GB"/>
              </w:rPr>
              <w:t xml:space="preserve">ANALIZA OTVORENIH INOVACIJA </w:t>
            </w:r>
          </w:p>
          <w:p w14:paraId="19F65878" w14:textId="1953D4AF" w:rsidR="006962DF" w:rsidRPr="00F86EF6" w:rsidRDefault="00461790" w:rsidP="009058CB">
            <w:pPr>
              <w:pStyle w:val="ListParagraph"/>
              <w:numPr>
                <w:ilvl w:val="0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Osnovn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analiza</w:t>
            </w:r>
            <w:proofErr w:type="spellEnd"/>
            <w:r>
              <w:rPr>
                <w:lang w:val="en-GB"/>
              </w:rPr>
              <w:t xml:space="preserve"> </w:t>
            </w:r>
          </w:p>
          <w:p w14:paraId="1AACA918" w14:textId="31C47F6C" w:rsidR="006962DF" w:rsidRPr="00F86EF6" w:rsidRDefault="00461790" w:rsidP="009058CB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Naziv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rojekta</w:t>
            </w:r>
            <w:proofErr w:type="spellEnd"/>
          </w:p>
          <w:p w14:paraId="6CDFCBB7" w14:textId="200F59DD" w:rsidR="006962DF" w:rsidRPr="00F86EF6" w:rsidRDefault="00461790" w:rsidP="009058CB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r>
              <w:rPr>
                <w:lang w:val="en-GB"/>
              </w:rPr>
              <w:t>Godina</w:t>
            </w:r>
          </w:p>
          <w:p w14:paraId="5A5931C4" w14:textId="19769E7C" w:rsidR="00461790" w:rsidRDefault="00461790" w:rsidP="009058CB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Klasifikacij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rojekta</w:t>
            </w:r>
            <w:proofErr w:type="spellEnd"/>
          </w:p>
          <w:p w14:paraId="22F5046E" w14:textId="448D938F" w:rsidR="006962DF" w:rsidRDefault="00461790" w:rsidP="009058CB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Kratki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opis</w:t>
            </w:r>
            <w:proofErr w:type="spellEnd"/>
            <w:r>
              <w:rPr>
                <w:lang w:val="en-GB"/>
              </w:rPr>
              <w:t xml:space="preserve"> </w:t>
            </w:r>
          </w:p>
          <w:p w14:paraId="53C0BFCC" w14:textId="77777777" w:rsidR="00461790" w:rsidRPr="00461790" w:rsidRDefault="00461790" w:rsidP="00461790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r w:rsidRPr="00461790">
              <w:rPr>
                <w:lang w:val="en-GB"/>
              </w:rPr>
              <w:t xml:space="preserve">Autor (partner) </w:t>
            </w:r>
            <w:proofErr w:type="spellStart"/>
            <w:r w:rsidRPr="00461790">
              <w:rPr>
                <w:lang w:val="en-GB"/>
              </w:rPr>
              <w:t>ideje</w:t>
            </w:r>
            <w:proofErr w:type="spellEnd"/>
            <w:r w:rsidRPr="00461790">
              <w:rPr>
                <w:lang w:val="en-GB"/>
              </w:rPr>
              <w:t xml:space="preserve"> - </w:t>
            </w:r>
            <w:proofErr w:type="spellStart"/>
            <w:r w:rsidRPr="00461790">
              <w:rPr>
                <w:lang w:val="en-GB"/>
              </w:rPr>
              <w:t>profesionalni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naslov</w:t>
            </w:r>
            <w:proofErr w:type="spellEnd"/>
            <w:r w:rsidRPr="00461790">
              <w:rPr>
                <w:lang w:val="en-GB"/>
              </w:rPr>
              <w:t xml:space="preserve">, web </w:t>
            </w:r>
            <w:proofErr w:type="spellStart"/>
            <w:r w:rsidRPr="00461790">
              <w:rPr>
                <w:lang w:val="en-GB"/>
              </w:rPr>
              <w:t>stranica</w:t>
            </w:r>
            <w:proofErr w:type="spellEnd"/>
          </w:p>
          <w:p w14:paraId="248ADA1D" w14:textId="56E31260" w:rsidR="00461790" w:rsidRPr="00461790" w:rsidRDefault="00461790" w:rsidP="00461790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 w:rsidRPr="00461790">
              <w:rPr>
                <w:lang w:val="en-GB"/>
              </w:rPr>
              <w:t>Vlasnik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ideje</w:t>
            </w:r>
            <w:proofErr w:type="spellEnd"/>
            <w:r w:rsidRPr="00461790">
              <w:rPr>
                <w:lang w:val="en-GB"/>
              </w:rPr>
              <w:t xml:space="preserve"> (</w:t>
            </w:r>
            <w:proofErr w:type="spellStart"/>
            <w:r w:rsidRPr="00461790">
              <w:rPr>
                <w:lang w:val="en-GB"/>
              </w:rPr>
              <w:t>tvrtka</w:t>
            </w:r>
            <w:proofErr w:type="spellEnd"/>
            <w:r w:rsidRPr="00461790">
              <w:rPr>
                <w:lang w:val="en-GB"/>
              </w:rPr>
              <w:t xml:space="preserve"> u </w:t>
            </w:r>
            <w:proofErr w:type="spellStart"/>
            <w:r w:rsidRPr="00461790">
              <w:rPr>
                <w:lang w:val="en-GB"/>
              </w:rPr>
              <w:t>kojoj</w:t>
            </w:r>
            <w:proofErr w:type="spellEnd"/>
            <w:r w:rsidRPr="00461790">
              <w:rPr>
                <w:lang w:val="en-GB"/>
              </w:rPr>
              <w:t xml:space="preserve"> je </w:t>
            </w:r>
            <w:proofErr w:type="spellStart"/>
            <w:r w:rsidRPr="00461790">
              <w:rPr>
                <w:lang w:val="en-GB"/>
              </w:rPr>
              <w:t>ideja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provedena</w:t>
            </w:r>
            <w:proofErr w:type="spellEnd"/>
            <w:r w:rsidRPr="00461790">
              <w:rPr>
                <w:lang w:val="en-GB"/>
              </w:rPr>
              <w:t xml:space="preserve">) - </w:t>
            </w:r>
            <w:proofErr w:type="spellStart"/>
            <w:r w:rsidRPr="00461790">
              <w:rPr>
                <w:lang w:val="en-GB"/>
              </w:rPr>
              <w:t>naziv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tvrtke</w:t>
            </w:r>
            <w:proofErr w:type="spellEnd"/>
            <w:r w:rsidRPr="00461790">
              <w:rPr>
                <w:lang w:val="en-GB"/>
              </w:rPr>
              <w:t xml:space="preserve">, web </w:t>
            </w:r>
            <w:proofErr w:type="spellStart"/>
            <w:r w:rsidRPr="00461790">
              <w:rPr>
                <w:lang w:val="en-GB"/>
              </w:rPr>
              <w:t>stranica</w:t>
            </w:r>
            <w:proofErr w:type="spellEnd"/>
          </w:p>
          <w:p w14:paraId="17C6AD75" w14:textId="6044CCB5" w:rsidR="00461790" w:rsidRPr="00F86EF6" w:rsidRDefault="00461790" w:rsidP="00461790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 w:rsidRPr="00461790">
              <w:rPr>
                <w:lang w:val="en-GB"/>
              </w:rPr>
              <w:t>Faza</w:t>
            </w:r>
            <w:proofErr w:type="spellEnd"/>
            <w:r w:rsidRPr="00461790">
              <w:rPr>
                <w:lang w:val="en-GB"/>
              </w:rPr>
              <w:t xml:space="preserve"> razvoja</w:t>
            </w:r>
          </w:p>
          <w:p w14:paraId="274FACCF" w14:textId="77777777" w:rsidR="006962DF" w:rsidRPr="00F86EF6" w:rsidRDefault="006962DF" w:rsidP="006962DF">
            <w:pPr>
              <w:rPr>
                <w:lang w:val="en-GB"/>
              </w:rPr>
            </w:pPr>
          </w:p>
          <w:p w14:paraId="36A54349" w14:textId="5111789E" w:rsidR="006962DF" w:rsidRPr="00F86EF6" w:rsidRDefault="00461790" w:rsidP="009058CB">
            <w:pPr>
              <w:pStyle w:val="ListParagraph"/>
              <w:numPr>
                <w:ilvl w:val="0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Detaljn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analiz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rojekta</w:t>
            </w:r>
            <w:proofErr w:type="spellEnd"/>
            <w:r>
              <w:rPr>
                <w:lang w:val="en-GB"/>
              </w:rPr>
              <w:t xml:space="preserve"> </w:t>
            </w:r>
          </w:p>
          <w:p w14:paraId="71B8A70F" w14:textId="77777777" w:rsidR="00461790" w:rsidRPr="00461790" w:rsidRDefault="00461790" w:rsidP="00461790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proofErr w:type="spellStart"/>
            <w:r w:rsidRPr="00461790">
              <w:rPr>
                <w:lang w:val="en-GB"/>
              </w:rPr>
              <w:t>Detaljan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opis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otvorenog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inovacijskog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modela</w:t>
            </w:r>
            <w:proofErr w:type="spellEnd"/>
          </w:p>
          <w:p w14:paraId="53EDCC3B" w14:textId="77777777" w:rsidR="00461790" w:rsidRPr="00461790" w:rsidRDefault="00461790" w:rsidP="00461790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r w:rsidRPr="00461790">
              <w:rPr>
                <w:lang w:val="en-GB"/>
              </w:rPr>
              <w:t xml:space="preserve">o </w:t>
            </w:r>
            <w:proofErr w:type="spellStart"/>
            <w:r w:rsidRPr="00461790">
              <w:rPr>
                <w:lang w:val="en-GB"/>
              </w:rPr>
              <w:t>Inovacijski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postupak</w:t>
            </w:r>
            <w:proofErr w:type="spellEnd"/>
          </w:p>
          <w:p w14:paraId="64C0CEEB" w14:textId="77777777" w:rsidR="00461790" w:rsidRPr="00461790" w:rsidRDefault="00461790" w:rsidP="00461790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r w:rsidRPr="00461790">
              <w:rPr>
                <w:lang w:val="en-GB"/>
              </w:rPr>
              <w:t xml:space="preserve">o </w:t>
            </w:r>
            <w:proofErr w:type="spellStart"/>
            <w:r w:rsidRPr="00461790">
              <w:rPr>
                <w:lang w:val="en-GB"/>
              </w:rPr>
              <w:t>Vizualni</w:t>
            </w:r>
            <w:proofErr w:type="spellEnd"/>
            <w:r w:rsidRPr="00461790">
              <w:rPr>
                <w:lang w:val="en-GB"/>
              </w:rPr>
              <w:t xml:space="preserve"> </w:t>
            </w:r>
            <w:proofErr w:type="spellStart"/>
            <w:r w:rsidRPr="00461790">
              <w:rPr>
                <w:lang w:val="en-GB"/>
              </w:rPr>
              <w:t>materijal</w:t>
            </w:r>
            <w:proofErr w:type="spellEnd"/>
          </w:p>
          <w:p w14:paraId="6609F7E3" w14:textId="53CF0541" w:rsidR="006962DF" w:rsidRPr="00F86EF6" w:rsidRDefault="00461790" w:rsidP="00461790">
            <w:pPr>
              <w:pStyle w:val="ListParagraph"/>
              <w:numPr>
                <w:ilvl w:val="1"/>
                <w:numId w:val="31"/>
              </w:numPr>
              <w:rPr>
                <w:lang w:val="en-GB"/>
              </w:rPr>
            </w:pPr>
            <w:r w:rsidRPr="00461790">
              <w:rPr>
                <w:lang w:val="en-GB"/>
              </w:rPr>
              <w:t xml:space="preserve">o Video </w:t>
            </w:r>
            <w:proofErr w:type="spellStart"/>
            <w:r w:rsidRPr="00461790">
              <w:rPr>
                <w:lang w:val="en-GB"/>
              </w:rPr>
              <w:t>materijal</w:t>
            </w:r>
            <w:proofErr w:type="spellEnd"/>
          </w:p>
          <w:p w14:paraId="2777BBED" w14:textId="4C737DD8" w:rsidR="006962DF" w:rsidRPr="00F86EF6" w:rsidRDefault="00321CB8" w:rsidP="009058CB">
            <w:pPr>
              <w:pStyle w:val="ListParagraph"/>
              <w:numPr>
                <w:ilvl w:val="0"/>
                <w:numId w:val="31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Izvori</w:t>
            </w:r>
            <w:proofErr w:type="spellEnd"/>
          </w:p>
          <w:p w14:paraId="67D0ACFF" w14:textId="77777777" w:rsidR="00082F90" w:rsidRDefault="00082F90" w:rsidP="006962DF">
            <w:pPr>
              <w:rPr>
                <w:lang w:val="en-GB"/>
              </w:rPr>
            </w:pPr>
            <w:r>
              <w:rPr>
                <w:lang w:val="en-GB"/>
              </w:rPr>
              <w:t xml:space="preserve">Link za </w:t>
            </w:r>
            <w:proofErr w:type="spellStart"/>
            <w:r>
              <w:rPr>
                <w:lang w:val="en-GB"/>
              </w:rPr>
              <w:t>materijale</w:t>
            </w:r>
            <w:proofErr w:type="spellEnd"/>
          </w:p>
          <w:p w14:paraId="0CA212E7" w14:textId="47B48088" w:rsidR="006962DF" w:rsidRPr="00F86EF6" w:rsidRDefault="00082F90" w:rsidP="006962DF">
            <w:pPr>
              <w:rPr>
                <w:lang w:val="en-GB"/>
              </w:rPr>
            </w:pPr>
            <w:r>
              <w:rPr>
                <w:lang w:val="en-GB"/>
              </w:rPr>
              <w:t>ZAKLJUČAK</w:t>
            </w:r>
          </w:p>
          <w:p w14:paraId="77E4E72A" w14:textId="77777777" w:rsidR="006962DF" w:rsidRPr="00F86EF6" w:rsidRDefault="006962DF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452E8527" w14:textId="77777777" w:rsidR="006962DF" w:rsidRPr="00F86EF6" w:rsidRDefault="006962DF" w:rsidP="006962DF">
      <w:pPr>
        <w:jc w:val="left"/>
        <w:rPr>
          <w:lang w:val="en-GB"/>
        </w:rPr>
      </w:pPr>
    </w:p>
    <w:p w14:paraId="24B709FA" w14:textId="77777777" w:rsidR="006962DF" w:rsidRPr="00F86EF6" w:rsidRDefault="006962DF" w:rsidP="006962DF">
      <w:pPr>
        <w:jc w:val="left"/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6962DF" w:rsidRPr="00F86EF6" w14:paraId="35A1CEA6" w14:textId="77777777" w:rsidTr="00C74611">
        <w:tc>
          <w:tcPr>
            <w:tcW w:w="1204" w:type="dxa"/>
          </w:tcPr>
          <w:p w14:paraId="1D068960" w14:textId="77777777" w:rsidR="006962DF" w:rsidRPr="00F86EF6" w:rsidRDefault="006962DF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1ED0DB47" w14:textId="77777777" w:rsidR="006962DF" w:rsidRPr="00F86EF6" w:rsidRDefault="006962DF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6FBF5AC" wp14:editId="3B0CCE35">
                  <wp:extent cx="675640" cy="675640"/>
                  <wp:effectExtent l="0" t="0" r="0" b="0"/>
                  <wp:docPr id="2061" name="Grafika 2061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4D78FD7F" w14:textId="02ABF6B6" w:rsidR="006962DF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6962DF" w:rsidRPr="00F86EF6" w14:paraId="1865C23B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1B818428" w14:textId="77777777" w:rsidR="006962DF" w:rsidRPr="00F86EF6" w:rsidRDefault="006962DF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03B66FB9" w14:textId="787054DF" w:rsidR="00B76D68" w:rsidRPr="00385D40" w:rsidRDefault="005134A2" w:rsidP="00B76D68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FE29D3A" w14:textId="21EBC721" w:rsidR="00B76D68" w:rsidRDefault="00B76D68" w:rsidP="00B76D68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zalag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studenat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aktič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imje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oslovnog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modela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182CC7D" w14:textId="77777777" w:rsidR="006962DF" w:rsidRDefault="0036590F" w:rsidP="0036590F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 w:rsidR="00E77E6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0B344DE" w14:textId="78C8FC45" w:rsidR="00E77E60" w:rsidRPr="00F86EF6" w:rsidRDefault="00E77E60" w:rsidP="00E77E60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2EFFDAD7" w14:textId="77777777" w:rsidR="006962DF" w:rsidRPr="00F86EF6" w:rsidRDefault="006962DF" w:rsidP="00244EB1">
      <w:pPr>
        <w:rPr>
          <w:lang w:val="en-GB"/>
        </w:rPr>
      </w:pPr>
    </w:p>
    <w:p w14:paraId="3F7CEAB7" w14:textId="77777777" w:rsidR="008B4D0D" w:rsidRPr="00F86EF6" w:rsidRDefault="008B4D0D">
      <w:pPr>
        <w:jc w:val="left"/>
        <w:rPr>
          <w:b/>
          <w:caps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48B21931" w14:textId="5ED861C2" w:rsidR="00244EB1" w:rsidRPr="00F86EF6" w:rsidRDefault="009F14F1" w:rsidP="00AC4A37">
      <w:pPr>
        <w:pStyle w:val="Heading1"/>
        <w:numPr>
          <w:ilvl w:val="0"/>
          <w:numId w:val="15"/>
        </w:numPr>
      </w:pPr>
      <w:bookmarkStart w:id="147" w:name="_Toc75162235"/>
      <w:r>
        <w:lastRenderedPageBreak/>
        <w:t>STUDIJA SLUČAJA IZ DOMAĆE PRAKSE</w:t>
      </w:r>
      <w:bookmarkEnd w:id="147"/>
    </w:p>
    <w:p w14:paraId="0B0A3631" w14:textId="78EAB705" w:rsidR="00244EB1" w:rsidRPr="00F86EF6" w:rsidRDefault="00244EB1" w:rsidP="00244EB1">
      <w:pPr>
        <w:rPr>
          <w:lang w:val="en-GB"/>
        </w:rPr>
      </w:pPr>
    </w:p>
    <w:p w14:paraId="4385E8CA" w14:textId="77777777" w:rsidR="008D27AA" w:rsidRPr="00F86EF6" w:rsidRDefault="008D27AA" w:rsidP="008D27AA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8D27AA" w:rsidRPr="00F86EF6" w14:paraId="471636EA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03406E92" w14:textId="77777777" w:rsidR="008D27AA" w:rsidRPr="00F86EF6" w:rsidRDefault="008D27AA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3D05B45D" wp14:editId="1EE53AE4">
                  <wp:extent cx="675640" cy="675640"/>
                  <wp:effectExtent l="0" t="0" r="0" b="0"/>
                  <wp:docPr id="2051" name="Grafika 2051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59DE7AB4" w14:textId="6F98386D" w:rsidR="008D27AA" w:rsidRPr="00F86EF6" w:rsidRDefault="009A79B9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8D27AA" w:rsidRPr="00F86EF6" w14:paraId="61172963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3A459297" w14:textId="77777777" w:rsidR="008D27AA" w:rsidRPr="00F86EF6" w:rsidRDefault="008D27AA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0940ED4C" w14:textId="1AC00686" w:rsidR="008D27AA" w:rsidRPr="00F86EF6" w:rsidRDefault="009A79B9" w:rsidP="008D27AA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0062736B" w14:textId="77777777" w:rsidR="009A79B9" w:rsidRPr="009A79B9" w:rsidRDefault="009A79B9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samostalno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-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pronalaze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proučavaju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slučaj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BF28512" w14:textId="627D6C71" w:rsidR="009A79B9" w:rsidRPr="009A79B9" w:rsidRDefault="009A79B9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Analiza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studi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slučaja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(D).</w:t>
            </w:r>
          </w:p>
          <w:p w14:paraId="624DEBD8" w14:textId="77777777" w:rsidR="008D27AA" w:rsidRDefault="009A79B9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40A6FBD0" w14:textId="00B60797" w:rsidR="00247911" w:rsidRPr="00F86EF6" w:rsidRDefault="00247911" w:rsidP="00247911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509B981A" w14:textId="77777777" w:rsidR="008D27AA" w:rsidRPr="00F86EF6" w:rsidRDefault="008D27AA" w:rsidP="008D27AA">
      <w:pPr>
        <w:rPr>
          <w:lang w:val="en-GB"/>
        </w:rPr>
      </w:pPr>
    </w:p>
    <w:p w14:paraId="7C26EED0" w14:textId="77777777" w:rsidR="008D27AA" w:rsidRPr="00F86EF6" w:rsidRDefault="008D27AA" w:rsidP="008D27AA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8D27AA" w:rsidRPr="00F86EF6" w14:paraId="7C9F910E" w14:textId="77777777" w:rsidTr="00C74611">
        <w:tc>
          <w:tcPr>
            <w:tcW w:w="1261" w:type="dxa"/>
            <w:vAlign w:val="center"/>
          </w:tcPr>
          <w:p w14:paraId="7CA4ABCD" w14:textId="77777777" w:rsidR="008D27AA" w:rsidRPr="00F86EF6" w:rsidRDefault="008D27AA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5B10EDE8" wp14:editId="3383B626">
                  <wp:extent cx="664028" cy="664028"/>
                  <wp:effectExtent l="0" t="0" r="0" b="0"/>
                  <wp:docPr id="2053" name="Grafika 2053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545FDC9F" w14:textId="3F16B680" w:rsidR="008D27AA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8D27AA" w:rsidRPr="00F86EF6" w14:paraId="120DC35D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108CC95D" w14:textId="77777777" w:rsidR="008D27AA" w:rsidRPr="00F86EF6" w:rsidRDefault="008D27AA" w:rsidP="00C74611">
            <w:pPr>
              <w:rPr>
                <w:lang w:val="en-GB"/>
              </w:rPr>
            </w:pPr>
          </w:p>
          <w:p w14:paraId="0415B142" w14:textId="7CE263EA" w:rsidR="008D27AA" w:rsidRPr="00F86EF6" w:rsidRDefault="008D27AA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lang w:val="en-GB"/>
              </w:rPr>
            </w:pPr>
            <w:r w:rsidRPr="00F86EF6">
              <w:rPr>
                <w:rFonts w:ascii="Arial" w:hAnsi="Arial" w:cs="Arial"/>
                <w:lang w:val="en-GB"/>
              </w:rPr>
              <w:t xml:space="preserve">(D) </w:t>
            </w:r>
            <w:proofErr w:type="spellStart"/>
            <w:r w:rsidR="00082F90">
              <w:rPr>
                <w:rFonts w:ascii="Arial" w:hAnsi="Arial" w:cs="Arial"/>
                <w:lang w:val="en-GB"/>
              </w:rPr>
              <w:t>Svjetska</w:t>
            </w:r>
            <w:proofErr w:type="spellEnd"/>
            <w:r w:rsidR="00082F90">
              <w:rPr>
                <w:rFonts w:ascii="Arial" w:hAnsi="Arial" w:cs="Arial"/>
                <w:lang w:val="en-GB"/>
              </w:rPr>
              <w:t xml:space="preserve"> </w:t>
            </w:r>
            <w:proofErr w:type="spellStart"/>
            <w:r w:rsidR="00082F90">
              <w:rPr>
                <w:rFonts w:ascii="Arial" w:hAnsi="Arial" w:cs="Arial"/>
                <w:lang w:val="en-GB"/>
              </w:rPr>
              <w:t>mreža</w:t>
            </w:r>
            <w:proofErr w:type="spellEnd"/>
            <w:r w:rsidR="00082F90">
              <w:rPr>
                <w:rFonts w:ascii="Arial" w:hAnsi="Arial" w:cs="Arial"/>
                <w:lang w:val="en-GB"/>
              </w:rPr>
              <w:t xml:space="preserve"> </w:t>
            </w:r>
          </w:p>
          <w:p w14:paraId="4F3DD47E" w14:textId="77777777" w:rsidR="008D27AA" w:rsidRPr="00F86EF6" w:rsidRDefault="008D27AA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350C753E" w14:textId="77777777" w:rsidR="008D27AA" w:rsidRPr="00F86EF6" w:rsidRDefault="008D27AA" w:rsidP="008D27AA">
      <w:pPr>
        <w:rPr>
          <w:lang w:val="en-GB"/>
        </w:rPr>
      </w:pPr>
    </w:p>
    <w:p w14:paraId="39FA96AD" w14:textId="77777777" w:rsidR="008D27AA" w:rsidRPr="00F86EF6" w:rsidRDefault="008D27AA" w:rsidP="008D27AA">
      <w:pPr>
        <w:rPr>
          <w:lang w:val="en-GB"/>
        </w:rPr>
      </w:pPr>
    </w:p>
    <w:tbl>
      <w:tblPr>
        <w:tblW w:w="9356" w:type="dxa"/>
        <w:tblInd w:w="-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76"/>
        <w:gridCol w:w="3544"/>
        <w:gridCol w:w="4536"/>
      </w:tblGrid>
      <w:tr w:rsidR="008D27AA" w:rsidRPr="00F86EF6" w14:paraId="6A7CB6AC" w14:textId="77777777" w:rsidTr="00C74611">
        <w:trPr>
          <w:trHeight w:val="890"/>
        </w:trPr>
        <w:tc>
          <w:tcPr>
            <w:tcW w:w="1276" w:type="dxa"/>
            <w:vAlign w:val="center"/>
          </w:tcPr>
          <w:p w14:paraId="5D734BCE" w14:textId="77777777" w:rsidR="008D27AA" w:rsidRPr="00F86EF6" w:rsidRDefault="008D27AA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5EEF939D" wp14:editId="27FED6A3">
                  <wp:extent cx="675640" cy="675640"/>
                  <wp:effectExtent l="0" t="0" r="0" b="0"/>
                  <wp:docPr id="694" name="Grafika 694" descr="Blog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Grafika 29" descr="Blog outline"/>
                          <pic:cNvPicPr/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7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gridSpan w:val="2"/>
            <w:shd w:val="clear" w:color="auto" w:fill="FFFFFF"/>
            <w:vAlign w:val="center"/>
          </w:tcPr>
          <w:p w14:paraId="2B2FF953" w14:textId="7ACBDA40" w:rsidR="008D27AA" w:rsidRPr="00F86EF6" w:rsidRDefault="009A79B9" w:rsidP="009A79B9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bookmarkStart w:id="148" w:name="_Toc41485271"/>
            <w:r w:rsidRPr="009A79B9">
              <w:rPr>
                <w:rFonts w:ascii="Arial" w:hAnsi="Arial" w:cs="Arial"/>
                <w:b/>
                <w:bCs/>
                <w:lang w:val="en-GB"/>
              </w:rPr>
              <w:t xml:space="preserve">SWOT </w:t>
            </w:r>
            <w:proofErr w:type="spellStart"/>
            <w:r w:rsidRPr="009A79B9">
              <w:rPr>
                <w:rFonts w:ascii="Arial" w:hAnsi="Arial" w:cs="Arial"/>
                <w:b/>
                <w:bCs/>
                <w:lang w:val="en-GB"/>
              </w:rPr>
              <w:t>analiza</w:t>
            </w:r>
            <w:proofErr w:type="spellEnd"/>
            <w:r w:rsidRPr="009A79B9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b/>
                <w:bCs/>
                <w:lang w:val="en-GB"/>
              </w:rPr>
              <w:t>nacionalnog</w:t>
            </w:r>
            <w:proofErr w:type="spellEnd"/>
            <w:r w:rsidRPr="009A79B9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b/>
                <w:bCs/>
                <w:lang w:val="en-GB"/>
              </w:rPr>
              <w:t>zakonodavstva</w:t>
            </w:r>
            <w:proofErr w:type="spellEnd"/>
            <w:r w:rsidRPr="009A79B9">
              <w:rPr>
                <w:rFonts w:ascii="Arial" w:hAnsi="Arial" w:cs="Arial"/>
                <w:b/>
                <w:bCs/>
                <w:lang w:val="en-GB"/>
              </w:rPr>
              <w:t xml:space="preserve">, </w:t>
            </w:r>
            <w:proofErr w:type="spellStart"/>
            <w:r w:rsidRPr="009A79B9">
              <w:rPr>
                <w:rFonts w:ascii="Arial" w:hAnsi="Arial" w:cs="Arial"/>
                <w:b/>
                <w:bCs/>
                <w:lang w:val="en-GB"/>
              </w:rPr>
              <w:t>vlasničkih</w:t>
            </w:r>
            <w:proofErr w:type="spellEnd"/>
            <w:r w:rsidRPr="009A79B9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b/>
                <w:bCs/>
                <w:lang w:val="en-GB"/>
              </w:rPr>
              <w:t>prava</w:t>
            </w:r>
            <w:proofErr w:type="spellEnd"/>
            <w:r w:rsidRPr="009A79B9">
              <w:rPr>
                <w:rFonts w:ascii="Arial" w:hAnsi="Arial" w:cs="Arial"/>
                <w:b/>
                <w:bCs/>
                <w:lang w:val="en-GB"/>
              </w:rPr>
              <w:t xml:space="preserve">, </w:t>
            </w:r>
            <w:proofErr w:type="spellStart"/>
            <w:r w:rsidRPr="009A79B9">
              <w:rPr>
                <w:rFonts w:ascii="Arial" w:hAnsi="Arial" w:cs="Arial"/>
                <w:b/>
                <w:bCs/>
                <w:lang w:val="en-GB"/>
              </w:rPr>
              <w:t>inovacija</w:t>
            </w:r>
            <w:proofErr w:type="spellEnd"/>
            <w:r w:rsidRPr="009A79B9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b/>
                <w:bCs/>
                <w:lang w:val="en-GB"/>
              </w:rPr>
              <w:t>itd</w:t>
            </w:r>
            <w:proofErr w:type="spellEnd"/>
            <w:r w:rsidRPr="009A79B9">
              <w:rPr>
                <w:rFonts w:ascii="Arial" w:hAnsi="Arial" w:cs="Arial"/>
                <w:b/>
                <w:bCs/>
                <w:lang w:val="en-GB"/>
              </w:rPr>
              <w:t>.</w:t>
            </w:r>
            <w:r w:rsidR="00724E56" w:rsidRPr="00F86EF6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bookmarkEnd w:id="148"/>
          </w:p>
        </w:tc>
      </w:tr>
      <w:tr w:rsidR="008D27AA" w:rsidRPr="00F86EF6" w14:paraId="3FB14E59" w14:textId="77777777" w:rsidTr="00C74611">
        <w:tblPrEx>
          <w:tblCellMar>
            <w:left w:w="108" w:type="dxa"/>
            <w:right w:w="108" w:type="dxa"/>
          </w:tblCellMar>
          <w:tblLook w:val="04A0" w:firstRow="1" w:lastRow="0" w:firstColumn="1" w:lastColumn="0" w:noHBand="0" w:noVBand="1"/>
        </w:tblPrEx>
        <w:tc>
          <w:tcPr>
            <w:tcW w:w="4820" w:type="dxa"/>
            <w:gridSpan w:val="2"/>
            <w:shd w:val="clear" w:color="auto" w:fill="EDEDED" w:themeFill="accent3" w:themeFillTint="33"/>
          </w:tcPr>
          <w:p w14:paraId="4D78D64D" w14:textId="5CCE781C" w:rsidR="008D27AA" w:rsidRPr="00F86EF6" w:rsidRDefault="00724E56" w:rsidP="00C74611">
            <w:pPr>
              <w:jc w:val="center"/>
              <w:rPr>
                <w:lang w:val="en-GB"/>
              </w:rPr>
            </w:pPr>
            <w:proofErr w:type="spellStart"/>
            <w:r w:rsidRPr="00F86EF6">
              <w:rPr>
                <w:lang w:val="en-GB"/>
              </w:rPr>
              <w:t>S</w:t>
            </w:r>
            <w:r w:rsidR="009A79B9">
              <w:rPr>
                <w:lang w:val="en-GB"/>
              </w:rPr>
              <w:t>nage</w:t>
            </w:r>
            <w:proofErr w:type="spellEnd"/>
            <w:r w:rsidR="009A79B9">
              <w:rPr>
                <w:lang w:val="en-GB"/>
              </w:rPr>
              <w:t xml:space="preserve"> </w:t>
            </w:r>
          </w:p>
          <w:p w14:paraId="2FC21E71" w14:textId="77777777" w:rsidR="008D27AA" w:rsidRPr="00F86EF6" w:rsidRDefault="008D27AA" w:rsidP="00C74611">
            <w:pPr>
              <w:rPr>
                <w:lang w:val="en-GB"/>
              </w:rPr>
            </w:pPr>
          </w:p>
          <w:p w14:paraId="4516A00E" w14:textId="77777777" w:rsidR="008D27AA" w:rsidRPr="00F86EF6" w:rsidRDefault="008D27AA" w:rsidP="00C74611">
            <w:pPr>
              <w:rPr>
                <w:lang w:val="en-GB"/>
              </w:rPr>
            </w:pPr>
          </w:p>
        </w:tc>
        <w:tc>
          <w:tcPr>
            <w:tcW w:w="4536" w:type="dxa"/>
            <w:shd w:val="clear" w:color="auto" w:fill="EDEDED" w:themeFill="accent3" w:themeFillTint="33"/>
          </w:tcPr>
          <w:p w14:paraId="10070C1C" w14:textId="055E38B6" w:rsidR="008D27AA" w:rsidRPr="00F86EF6" w:rsidRDefault="009A79B9" w:rsidP="00C74611">
            <w:pPr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Slabosti</w:t>
            </w:r>
            <w:proofErr w:type="spellEnd"/>
          </w:p>
          <w:p w14:paraId="79684B89" w14:textId="77777777" w:rsidR="008D27AA" w:rsidRPr="00F86EF6" w:rsidRDefault="008D27AA" w:rsidP="00C74611">
            <w:pPr>
              <w:rPr>
                <w:lang w:val="en-GB"/>
              </w:rPr>
            </w:pPr>
          </w:p>
          <w:p w14:paraId="3126BDE8" w14:textId="77777777" w:rsidR="008D27AA" w:rsidRPr="00F86EF6" w:rsidRDefault="008D27AA" w:rsidP="00C74611">
            <w:pPr>
              <w:jc w:val="center"/>
              <w:rPr>
                <w:lang w:val="en-GB"/>
              </w:rPr>
            </w:pPr>
          </w:p>
          <w:p w14:paraId="36503FEE" w14:textId="77777777" w:rsidR="008D27AA" w:rsidRPr="00F86EF6" w:rsidRDefault="008D27AA" w:rsidP="00C74611">
            <w:pPr>
              <w:jc w:val="center"/>
              <w:rPr>
                <w:lang w:val="en-GB"/>
              </w:rPr>
            </w:pPr>
          </w:p>
        </w:tc>
      </w:tr>
      <w:tr w:rsidR="008D27AA" w:rsidRPr="00F86EF6" w14:paraId="635E2538" w14:textId="77777777" w:rsidTr="00C74611">
        <w:tblPrEx>
          <w:tblCellMar>
            <w:left w:w="108" w:type="dxa"/>
            <w:right w:w="108" w:type="dxa"/>
          </w:tblCellMar>
          <w:tblLook w:val="04A0" w:firstRow="1" w:lastRow="0" w:firstColumn="1" w:lastColumn="0" w:noHBand="0" w:noVBand="1"/>
        </w:tblPrEx>
        <w:tc>
          <w:tcPr>
            <w:tcW w:w="4820" w:type="dxa"/>
            <w:gridSpan w:val="2"/>
            <w:shd w:val="clear" w:color="auto" w:fill="EDEDED" w:themeFill="accent3" w:themeFillTint="33"/>
          </w:tcPr>
          <w:p w14:paraId="101791B7" w14:textId="63849085" w:rsidR="008D27AA" w:rsidRPr="00F86EF6" w:rsidRDefault="009A79B9" w:rsidP="00C74611">
            <w:pPr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Prilike</w:t>
            </w:r>
            <w:proofErr w:type="spellEnd"/>
          </w:p>
        </w:tc>
        <w:tc>
          <w:tcPr>
            <w:tcW w:w="4536" w:type="dxa"/>
            <w:shd w:val="clear" w:color="auto" w:fill="EDEDED" w:themeFill="accent3" w:themeFillTint="33"/>
          </w:tcPr>
          <w:p w14:paraId="733DC3BD" w14:textId="21FBCFE0" w:rsidR="008D27AA" w:rsidRPr="00F86EF6" w:rsidRDefault="009A79B9" w:rsidP="00C74611">
            <w:pPr>
              <w:jc w:val="center"/>
              <w:rPr>
                <w:lang w:val="en-GB"/>
              </w:rPr>
            </w:pPr>
            <w:proofErr w:type="spellStart"/>
            <w:r>
              <w:rPr>
                <w:lang w:val="en-GB"/>
              </w:rPr>
              <w:t>Prijetnje</w:t>
            </w:r>
            <w:proofErr w:type="spellEnd"/>
          </w:p>
          <w:p w14:paraId="238B1496" w14:textId="77777777" w:rsidR="008D27AA" w:rsidRPr="00F86EF6" w:rsidRDefault="008D27AA" w:rsidP="00C74611">
            <w:pPr>
              <w:jc w:val="center"/>
              <w:rPr>
                <w:lang w:val="en-GB"/>
              </w:rPr>
            </w:pPr>
          </w:p>
          <w:p w14:paraId="29A179C3" w14:textId="77777777" w:rsidR="008D27AA" w:rsidRPr="00F86EF6" w:rsidRDefault="008D27AA" w:rsidP="00C74611">
            <w:pPr>
              <w:jc w:val="center"/>
              <w:rPr>
                <w:lang w:val="en-GB"/>
              </w:rPr>
            </w:pPr>
          </w:p>
          <w:p w14:paraId="32C8FB51" w14:textId="77777777" w:rsidR="008D27AA" w:rsidRPr="00F86EF6" w:rsidRDefault="008D27AA" w:rsidP="00C74611">
            <w:pPr>
              <w:jc w:val="center"/>
              <w:rPr>
                <w:lang w:val="en-GB"/>
              </w:rPr>
            </w:pPr>
          </w:p>
        </w:tc>
      </w:tr>
    </w:tbl>
    <w:p w14:paraId="2DC6CA88" w14:textId="77777777" w:rsidR="008D27AA" w:rsidRPr="00F86EF6" w:rsidRDefault="008D27AA" w:rsidP="008D27AA">
      <w:pPr>
        <w:jc w:val="left"/>
        <w:rPr>
          <w:lang w:val="en-GB"/>
        </w:rPr>
      </w:pPr>
    </w:p>
    <w:p w14:paraId="3E54A08B" w14:textId="77777777" w:rsidR="008D27AA" w:rsidRPr="00F86EF6" w:rsidRDefault="008D27AA" w:rsidP="008D27AA">
      <w:pPr>
        <w:jc w:val="left"/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8D27AA" w:rsidRPr="00F86EF6" w14:paraId="61B20C5E" w14:textId="77777777" w:rsidTr="00C74611">
        <w:tc>
          <w:tcPr>
            <w:tcW w:w="1204" w:type="dxa"/>
          </w:tcPr>
          <w:p w14:paraId="4F9FC5DE" w14:textId="77777777" w:rsidR="008D27AA" w:rsidRPr="00F86EF6" w:rsidRDefault="008D27AA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3F76B987" w14:textId="77777777" w:rsidR="008D27AA" w:rsidRPr="00F86EF6" w:rsidRDefault="008D27AA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67CF491" wp14:editId="32BF5836">
                  <wp:extent cx="675640" cy="675640"/>
                  <wp:effectExtent l="0" t="0" r="0" b="0"/>
                  <wp:docPr id="2062" name="Grafika 2062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48B84EC1" w14:textId="01777A6B" w:rsidR="008D27AA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8D27AA" w:rsidRPr="00F86EF6" w14:paraId="61D5E2F2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06914C37" w14:textId="77777777" w:rsidR="008D27AA" w:rsidRPr="00F86EF6" w:rsidRDefault="008D27AA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285BD537" w14:textId="0618C49D" w:rsidR="00B76D68" w:rsidRPr="00385D40" w:rsidRDefault="005134A2" w:rsidP="00B76D68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45EEA9F" w14:textId="4FBC1E56" w:rsidR="00B76D68" w:rsidRDefault="00B76D68" w:rsidP="00B76D68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zalag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studenat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aktič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imje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oslovnog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modela</w:t>
            </w:r>
            <w:proofErr w:type="spellEnd"/>
            <w:r w:rsidR="00247911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38DB719" w14:textId="77777777" w:rsidR="008D27AA" w:rsidRDefault="0036590F" w:rsidP="0036590F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 w:rsidR="00247911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C88A95B" w14:textId="7EE49DFC" w:rsidR="00247911" w:rsidRPr="00F86EF6" w:rsidRDefault="00247911" w:rsidP="00247911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65705B6B" w14:textId="77777777" w:rsidR="008D27AA" w:rsidRPr="00F86EF6" w:rsidRDefault="008D27AA" w:rsidP="008D27AA">
      <w:pPr>
        <w:jc w:val="left"/>
        <w:rPr>
          <w:lang w:val="en-GB"/>
        </w:rPr>
      </w:pPr>
    </w:p>
    <w:p w14:paraId="06FBF814" w14:textId="77777777" w:rsidR="008B4D0D" w:rsidRPr="00F86EF6" w:rsidRDefault="008B4D0D">
      <w:pPr>
        <w:jc w:val="left"/>
        <w:rPr>
          <w:b/>
          <w:caps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2B9B454A" w14:textId="2310C23B" w:rsidR="00244EB1" w:rsidRPr="00F86EF6" w:rsidRDefault="00EE2A6C" w:rsidP="00AC4A37">
      <w:pPr>
        <w:pStyle w:val="Heading1"/>
        <w:numPr>
          <w:ilvl w:val="0"/>
          <w:numId w:val="15"/>
        </w:numPr>
      </w:pPr>
      <w:bookmarkStart w:id="149" w:name="_Toc75162236"/>
      <w:r>
        <w:lastRenderedPageBreak/>
        <w:t xml:space="preserve">PRAKSE </w:t>
      </w:r>
      <w:r w:rsidR="005543AF" w:rsidRPr="00F86EF6">
        <w:t>EU</w:t>
      </w:r>
      <w:bookmarkEnd w:id="149"/>
      <w:r w:rsidR="005543AF" w:rsidRPr="00F86EF6">
        <w:t xml:space="preserve"> </w:t>
      </w:r>
    </w:p>
    <w:p w14:paraId="7ABE909C" w14:textId="7358DBFE" w:rsidR="0080342B" w:rsidRPr="00F86EF6" w:rsidRDefault="0080342B" w:rsidP="0080342B">
      <w:pPr>
        <w:rPr>
          <w:rStyle w:val="Heading1Char"/>
        </w:rPr>
      </w:pPr>
    </w:p>
    <w:p w14:paraId="63620334" w14:textId="77777777" w:rsidR="009A32A8" w:rsidRPr="00F86EF6" w:rsidRDefault="009A32A8" w:rsidP="009A32A8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9A32A8" w:rsidRPr="00F86EF6" w14:paraId="6EA02109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4221D37B" w14:textId="77777777" w:rsidR="009A32A8" w:rsidRPr="00F86EF6" w:rsidRDefault="009A32A8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7A39FB2D" wp14:editId="1D65E4B6">
                  <wp:extent cx="675640" cy="675640"/>
                  <wp:effectExtent l="0" t="0" r="0" b="0"/>
                  <wp:docPr id="2066" name="Grafika 2066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26BAFD9C" w14:textId="2F8674DB" w:rsidR="009A32A8" w:rsidRPr="00F86EF6" w:rsidRDefault="009A79B9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9A32A8" w:rsidRPr="00F86EF6" w14:paraId="2FEF3C6A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761C44F6" w14:textId="77777777" w:rsidR="00247911" w:rsidRDefault="00247911" w:rsidP="009A79B9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151B53FF" w14:textId="0EB5F8F3" w:rsidR="009A79B9" w:rsidRPr="00F86EF6" w:rsidRDefault="009A79B9" w:rsidP="009A79B9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547219BA" w14:textId="77777777" w:rsidR="009A79B9" w:rsidRPr="009A79B9" w:rsidRDefault="009A79B9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samostalno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-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pronalaze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proučavaju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slučaj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5DCEB07" w14:textId="358E8488" w:rsidR="009A79B9" w:rsidRDefault="009A79B9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Analiza</w:t>
            </w:r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studi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slučaja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(D).</w:t>
            </w:r>
          </w:p>
          <w:p w14:paraId="476E0A10" w14:textId="77777777" w:rsidR="009A32A8" w:rsidRDefault="009A79B9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stavovi</w:t>
            </w:r>
            <w:proofErr w:type="spellEnd"/>
            <w:r w:rsidR="00247911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6540277" w14:textId="26528967" w:rsidR="00247911" w:rsidRPr="009A79B9" w:rsidRDefault="00247911" w:rsidP="00247911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07ED764B" w14:textId="77777777" w:rsidR="009A32A8" w:rsidRPr="00F86EF6" w:rsidRDefault="009A32A8" w:rsidP="009A32A8">
      <w:pPr>
        <w:rPr>
          <w:lang w:val="en-GB"/>
        </w:rPr>
      </w:pPr>
    </w:p>
    <w:p w14:paraId="3BDFCF2C" w14:textId="77777777" w:rsidR="009A32A8" w:rsidRPr="00F86EF6" w:rsidRDefault="009A32A8" w:rsidP="009A32A8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9A32A8" w:rsidRPr="00F86EF6" w14:paraId="7D51AE6D" w14:textId="77777777" w:rsidTr="00C74611">
        <w:tc>
          <w:tcPr>
            <w:tcW w:w="1261" w:type="dxa"/>
            <w:vAlign w:val="center"/>
          </w:tcPr>
          <w:p w14:paraId="141BA01B" w14:textId="77777777" w:rsidR="009A32A8" w:rsidRPr="00F86EF6" w:rsidRDefault="009A32A8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6903DB3A" wp14:editId="53FE3A5A">
                  <wp:extent cx="664028" cy="664028"/>
                  <wp:effectExtent l="0" t="0" r="0" b="0"/>
                  <wp:docPr id="2067" name="Grafika 2067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02D9EC7A" w14:textId="4C062176" w:rsidR="009A32A8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9A32A8" w:rsidRPr="00F86EF6" w14:paraId="5266438E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419D8EF3" w14:textId="77777777" w:rsidR="009A32A8" w:rsidRPr="00F86EF6" w:rsidRDefault="009A32A8" w:rsidP="00C74611">
            <w:pPr>
              <w:rPr>
                <w:lang w:val="en-GB"/>
              </w:rPr>
            </w:pPr>
          </w:p>
          <w:p w14:paraId="36A94C23" w14:textId="77777777" w:rsidR="00F90562" w:rsidRPr="00F86EF6" w:rsidRDefault="00F90562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lang w:val="en-GB"/>
              </w:rPr>
            </w:pPr>
            <w:r w:rsidRPr="00F86EF6">
              <w:rPr>
                <w:rFonts w:ascii="Arial" w:hAnsi="Arial" w:cs="Arial"/>
                <w:lang w:val="en-GB"/>
              </w:rPr>
              <w:t xml:space="preserve">(B) Case studies: Internal Market, Industry, Entrepreneurship and SMEs </w:t>
            </w:r>
          </w:p>
          <w:p w14:paraId="014B0AD1" w14:textId="7BCF46CA" w:rsidR="00F90562" w:rsidRPr="00F86EF6" w:rsidRDefault="007F3AC9" w:rsidP="00AC4A37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  <w:hyperlink r:id="rId314" w:history="1">
              <w:r w:rsidR="00F90562" w:rsidRPr="00F86EF6">
                <w:rPr>
                  <w:rStyle w:val="Hyperlink"/>
                  <w:rFonts w:ascii="Arial" w:hAnsi="Arial" w:cs="Arial"/>
                  <w:lang w:val="en-GB"/>
                </w:rPr>
                <w:t>https://ec.europa.eu/growth/industry/innovation/business-innovation-observatory/case-studies_en</w:t>
              </w:r>
            </w:hyperlink>
            <w:r w:rsidR="00F90562" w:rsidRPr="00F86EF6">
              <w:rPr>
                <w:rFonts w:ascii="Arial" w:hAnsi="Arial" w:cs="Arial"/>
                <w:lang w:val="en-GB"/>
              </w:rPr>
              <w:t xml:space="preserve">  </w:t>
            </w:r>
          </w:p>
          <w:p w14:paraId="5481DAB7" w14:textId="79C47861" w:rsidR="009A32A8" w:rsidRPr="00F86EF6" w:rsidRDefault="009A32A8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lang w:val="en-GB"/>
              </w:rPr>
            </w:pPr>
            <w:r w:rsidRPr="00F86EF6">
              <w:rPr>
                <w:rFonts w:ascii="Arial" w:hAnsi="Arial" w:cs="Arial"/>
                <w:lang w:val="en-GB"/>
              </w:rPr>
              <w:t>(D) World Wide Web</w:t>
            </w:r>
          </w:p>
          <w:p w14:paraId="14B0818A" w14:textId="77777777" w:rsidR="009A32A8" w:rsidRPr="00F86EF6" w:rsidRDefault="009A32A8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383A6FCF" w14:textId="77777777" w:rsidR="009A32A8" w:rsidRPr="00F86EF6" w:rsidRDefault="009A32A8" w:rsidP="009A32A8">
      <w:pPr>
        <w:rPr>
          <w:lang w:val="en-GB"/>
        </w:rPr>
      </w:pPr>
    </w:p>
    <w:p w14:paraId="34E02E25" w14:textId="77777777" w:rsidR="009A32A8" w:rsidRPr="00F86EF6" w:rsidRDefault="009A32A8" w:rsidP="009A32A8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9A32A8" w:rsidRPr="00F86EF6" w14:paraId="1063BB41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17570208" w14:textId="77777777" w:rsidR="009A32A8" w:rsidRPr="00F86EF6" w:rsidRDefault="009A32A8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5B117951" wp14:editId="48680479">
                  <wp:extent cx="675640" cy="675640"/>
                  <wp:effectExtent l="0" t="0" r="0" b="0"/>
                  <wp:docPr id="2068" name="Grafika 2068" descr="Blog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Grafika 29" descr="Blog outline"/>
                          <pic:cNvPicPr/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7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FFFFFF"/>
            <w:vAlign w:val="center"/>
          </w:tcPr>
          <w:p w14:paraId="7FF5B668" w14:textId="7FB21E57" w:rsidR="009A32A8" w:rsidRPr="00F86EF6" w:rsidRDefault="009A79B9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r>
              <w:rPr>
                <w:rFonts w:ascii="Arial" w:hAnsi="Arial" w:cs="Arial"/>
                <w:b/>
                <w:bCs/>
                <w:lang w:val="en-GB"/>
              </w:rPr>
              <w:t xml:space="preserve">Analiza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propisa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u EU</w:t>
            </w:r>
          </w:p>
        </w:tc>
      </w:tr>
      <w:tr w:rsidR="009A32A8" w:rsidRPr="00F86EF6" w14:paraId="3F963E3A" w14:textId="77777777" w:rsidTr="00C74611">
        <w:tc>
          <w:tcPr>
            <w:tcW w:w="9212" w:type="dxa"/>
            <w:gridSpan w:val="2"/>
            <w:shd w:val="clear" w:color="auto" w:fill="EDEDED" w:themeFill="accent3" w:themeFillTint="33"/>
          </w:tcPr>
          <w:p w14:paraId="5D136FAC" w14:textId="77777777" w:rsidR="009A32A8" w:rsidRPr="00F86EF6" w:rsidRDefault="009A32A8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4DB00921" w14:textId="76D6584A" w:rsidR="009A32A8" w:rsidRPr="00F86EF6" w:rsidRDefault="00C654BF" w:rsidP="00AC4A37">
            <w:pPr>
              <w:pStyle w:val="ListParagraph"/>
              <w:numPr>
                <w:ilvl w:val="0"/>
                <w:numId w:val="22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Nije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definirano</w:t>
            </w:r>
            <w:proofErr w:type="spellEnd"/>
          </w:p>
          <w:p w14:paraId="755B0330" w14:textId="77777777" w:rsidR="009A32A8" w:rsidRPr="00F86EF6" w:rsidRDefault="009A32A8" w:rsidP="00C74611">
            <w:pPr>
              <w:rPr>
                <w:lang w:val="en-GB"/>
              </w:rPr>
            </w:pPr>
          </w:p>
        </w:tc>
      </w:tr>
    </w:tbl>
    <w:p w14:paraId="01DDFF3B" w14:textId="77777777" w:rsidR="009A32A8" w:rsidRPr="00F86EF6" w:rsidRDefault="009A32A8" w:rsidP="009A32A8">
      <w:pPr>
        <w:jc w:val="left"/>
        <w:rPr>
          <w:lang w:val="en-GB"/>
        </w:rPr>
      </w:pPr>
    </w:p>
    <w:p w14:paraId="3C952AD6" w14:textId="77777777" w:rsidR="009A32A8" w:rsidRPr="00F86EF6" w:rsidRDefault="009A32A8" w:rsidP="009A32A8">
      <w:pPr>
        <w:jc w:val="left"/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9A32A8" w:rsidRPr="00F86EF6" w14:paraId="53E60739" w14:textId="77777777" w:rsidTr="00C74611">
        <w:tc>
          <w:tcPr>
            <w:tcW w:w="1204" w:type="dxa"/>
          </w:tcPr>
          <w:p w14:paraId="41993A9F" w14:textId="77777777" w:rsidR="009A32A8" w:rsidRPr="00F86EF6" w:rsidRDefault="009A32A8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2E6ABF4D" w14:textId="77777777" w:rsidR="009A32A8" w:rsidRPr="00F86EF6" w:rsidRDefault="009A32A8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59806CF3" wp14:editId="2EE07BB2">
                  <wp:extent cx="675640" cy="675640"/>
                  <wp:effectExtent l="0" t="0" r="0" b="0"/>
                  <wp:docPr id="2069" name="Grafika 2069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5039C922" w14:textId="1CC5E1D1" w:rsidR="009A32A8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9A32A8" w:rsidRPr="00F86EF6" w14:paraId="11F07CF5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3AB008CC" w14:textId="77777777" w:rsidR="009A32A8" w:rsidRPr="00F86EF6" w:rsidRDefault="009A32A8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2CBB3F66" w14:textId="27DA3471" w:rsidR="00B76D68" w:rsidRPr="00385D40" w:rsidRDefault="005134A2" w:rsidP="00B76D68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0700EC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7A6FC3E6" w14:textId="6D34FD58" w:rsidR="00B76D68" w:rsidRDefault="00B76D68" w:rsidP="00B76D68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zalag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studenat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aktič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imje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oslovnog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modela</w:t>
            </w:r>
            <w:proofErr w:type="spellEnd"/>
            <w:r w:rsidR="00247911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62B8789" w14:textId="77777777" w:rsidR="009A32A8" w:rsidRDefault="0036590F" w:rsidP="0036590F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 w:rsidR="00247911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493B76B" w14:textId="799B4ED0" w:rsidR="00247911" w:rsidRPr="00F86EF6" w:rsidRDefault="00247911" w:rsidP="00247911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51F68ADC" w14:textId="77777777" w:rsidR="009A32A8" w:rsidRPr="00F86EF6" w:rsidRDefault="009A32A8" w:rsidP="009A32A8">
      <w:pPr>
        <w:rPr>
          <w:lang w:val="en-GB"/>
        </w:rPr>
      </w:pPr>
    </w:p>
    <w:p w14:paraId="32FC83FA" w14:textId="77777777" w:rsidR="009A32A8" w:rsidRPr="00F86EF6" w:rsidRDefault="009A32A8" w:rsidP="0080342B">
      <w:pPr>
        <w:rPr>
          <w:rStyle w:val="Heading1Char"/>
        </w:rPr>
      </w:pPr>
    </w:p>
    <w:p w14:paraId="7BBEA901" w14:textId="51FEECB0" w:rsidR="00001E31" w:rsidRDefault="00001E31">
      <w:pPr>
        <w:jc w:val="left"/>
        <w:rPr>
          <w:rStyle w:val="Slog1-glavninasloviZnakZnak"/>
          <w:b/>
          <w:caps/>
          <w:color w:val="auto"/>
          <w:sz w:val="32"/>
          <w:szCs w:val="32"/>
          <w:lang w:val="en-GB"/>
        </w:rPr>
      </w:pPr>
      <w:r>
        <w:rPr>
          <w:rStyle w:val="Slog1-glavninasloviZnakZnak"/>
          <w:b/>
          <w:caps/>
          <w:color w:val="auto"/>
          <w:sz w:val="32"/>
          <w:szCs w:val="32"/>
          <w:lang w:val="en-GB"/>
        </w:rPr>
        <w:br w:type="page"/>
      </w:r>
    </w:p>
    <w:p w14:paraId="3BCAFA59" w14:textId="77777777" w:rsidR="0080342B" w:rsidRPr="00F86EF6" w:rsidRDefault="0080342B" w:rsidP="0080342B">
      <w:pPr>
        <w:rPr>
          <w:rStyle w:val="Slog1-glavninasloviZnakZnak"/>
          <w:b/>
          <w:caps/>
          <w:color w:val="auto"/>
          <w:sz w:val="32"/>
          <w:szCs w:val="32"/>
          <w:lang w:val="en-GB"/>
        </w:rPr>
      </w:pPr>
    </w:p>
    <w:p w14:paraId="28E25BB7" w14:textId="218EE9FB" w:rsidR="0080342B" w:rsidRPr="00AE3C28" w:rsidRDefault="0080342B" w:rsidP="003059B7">
      <w:pPr>
        <w:jc w:val="left"/>
        <w:rPr>
          <w:b/>
          <w:caps/>
          <w:lang w:val="en-GB"/>
        </w:rPr>
      </w:pPr>
    </w:p>
    <w:p w14:paraId="0EE54776" w14:textId="77777777" w:rsidR="0080342B" w:rsidRPr="00AE3C28" w:rsidRDefault="0080342B" w:rsidP="00C60B4E">
      <w:pPr>
        <w:rPr>
          <w:lang w:val="en-GB"/>
        </w:rPr>
      </w:pPr>
    </w:p>
    <w:p w14:paraId="0CF33464" w14:textId="6FA93255" w:rsidR="0080342B" w:rsidRPr="00AE3C28" w:rsidRDefault="0080342B" w:rsidP="00C60B4E">
      <w:pPr>
        <w:rPr>
          <w:lang w:val="en-GB"/>
        </w:rPr>
      </w:pPr>
    </w:p>
    <w:p w14:paraId="692D8E7B" w14:textId="77777777" w:rsidR="0080342B" w:rsidRPr="00AE3C28" w:rsidRDefault="0080342B" w:rsidP="00C60B4E">
      <w:pPr>
        <w:rPr>
          <w:lang w:val="en-GB"/>
        </w:rPr>
      </w:pPr>
    </w:p>
    <w:p w14:paraId="13C000B1" w14:textId="16D745C1" w:rsidR="0080342B" w:rsidRDefault="0080342B" w:rsidP="0080342B">
      <w:pPr>
        <w:rPr>
          <w:lang w:val="en-GB"/>
        </w:rPr>
      </w:pPr>
    </w:p>
    <w:p w14:paraId="5B9BBD1A" w14:textId="00B26CEF" w:rsidR="00AE3C28" w:rsidRDefault="00AE3C28" w:rsidP="0080342B">
      <w:pPr>
        <w:rPr>
          <w:lang w:val="en-GB"/>
        </w:rPr>
      </w:pPr>
    </w:p>
    <w:p w14:paraId="5809C22C" w14:textId="096AF86B" w:rsidR="00AE3C28" w:rsidRDefault="00AE3C28" w:rsidP="0080342B">
      <w:pPr>
        <w:rPr>
          <w:lang w:val="en-GB"/>
        </w:rPr>
      </w:pPr>
    </w:p>
    <w:p w14:paraId="67C8C50F" w14:textId="1C3CC664" w:rsidR="00AE3C28" w:rsidRDefault="00AE3C28" w:rsidP="0080342B">
      <w:pPr>
        <w:rPr>
          <w:lang w:val="en-GB"/>
        </w:rPr>
      </w:pPr>
    </w:p>
    <w:p w14:paraId="62939A0E" w14:textId="5389FFF9" w:rsidR="00AE3C28" w:rsidRDefault="00AE3C28" w:rsidP="0080342B">
      <w:pPr>
        <w:rPr>
          <w:lang w:val="en-GB"/>
        </w:rPr>
      </w:pPr>
    </w:p>
    <w:p w14:paraId="702DDB15" w14:textId="2A3A967D" w:rsidR="00AE3C28" w:rsidRDefault="00AE3C28" w:rsidP="0080342B">
      <w:pPr>
        <w:rPr>
          <w:lang w:val="en-GB"/>
        </w:rPr>
      </w:pPr>
    </w:p>
    <w:p w14:paraId="24ABF594" w14:textId="73F90322" w:rsidR="00AE3C28" w:rsidRDefault="00AE3C28" w:rsidP="0080342B">
      <w:pPr>
        <w:rPr>
          <w:lang w:val="en-GB"/>
        </w:rPr>
      </w:pPr>
    </w:p>
    <w:p w14:paraId="32FA1D6C" w14:textId="77777777" w:rsidR="00AE3C28" w:rsidRPr="00AE3C28" w:rsidRDefault="00AE3C28" w:rsidP="0080342B">
      <w:pPr>
        <w:rPr>
          <w:lang w:val="en-GB"/>
        </w:rPr>
      </w:pPr>
    </w:p>
    <w:p w14:paraId="233A3ADA" w14:textId="2CAC01A0" w:rsidR="00182AE3" w:rsidRPr="00AE3C28" w:rsidRDefault="00182AE3" w:rsidP="0080342B">
      <w:pPr>
        <w:rPr>
          <w:lang w:val="en-GB"/>
        </w:rPr>
      </w:pPr>
    </w:p>
    <w:p w14:paraId="5DC71ABF" w14:textId="3A59FBC0" w:rsidR="00182AE3" w:rsidRPr="00AE3C28" w:rsidRDefault="00182AE3" w:rsidP="0080342B">
      <w:pPr>
        <w:rPr>
          <w:lang w:val="en-GB"/>
        </w:rPr>
      </w:pPr>
    </w:p>
    <w:p w14:paraId="291BB531" w14:textId="2702D45F" w:rsidR="00182AE3" w:rsidRPr="00AE3C28" w:rsidRDefault="00182AE3" w:rsidP="0080342B">
      <w:pPr>
        <w:rPr>
          <w:lang w:val="en-GB"/>
        </w:rPr>
      </w:pPr>
    </w:p>
    <w:p w14:paraId="329A0380" w14:textId="598507CF" w:rsidR="00182AE3" w:rsidRPr="00AE3C28" w:rsidRDefault="00182AE3" w:rsidP="0080342B">
      <w:pPr>
        <w:rPr>
          <w:lang w:val="en-GB"/>
        </w:rPr>
      </w:pPr>
    </w:p>
    <w:p w14:paraId="5F8986E2" w14:textId="3A088184" w:rsidR="00182AE3" w:rsidRPr="00AE3C28" w:rsidRDefault="00182AE3" w:rsidP="0080342B">
      <w:pPr>
        <w:rPr>
          <w:lang w:val="en-GB"/>
        </w:rPr>
      </w:pPr>
    </w:p>
    <w:p w14:paraId="735D70A1" w14:textId="62B6BBDC" w:rsidR="00182AE3" w:rsidRPr="00AE3C28" w:rsidRDefault="00182AE3" w:rsidP="0080342B">
      <w:pPr>
        <w:rPr>
          <w:lang w:val="en-GB"/>
        </w:rPr>
      </w:pPr>
    </w:p>
    <w:p w14:paraId="1751CC01" w14:textId="77777777" w:rsidR="00182AE3" w:rsidRPr="00AE3C28" w:rsidRDefault="00182AE3" w:rsidP="0080342B">
      <w:pPr>
        <w:rPr>
          <w:lang w:val="en-GB"/>
        </w:rPr>
      </w:pPr>
    </w:p>
    <w:p w14:paraId="41B30854" w14:textId="77777777" w:rsidR="00C60B4E" w:rsidRPr="00F86EF6" w:rsidRDefault="00C60B4E" w:rsidP="0080342B">
      <w:pPr>
        <w:rPr>
          <w:lang w:val="en-GB"/>
        </w:rPr>
      </w:pPr>
    </w:p>
    <w:p w14:paraId="053E4CA1" w14:textId="2DFD8687" w:rsidR="00C60B4E" w:rsidRPr="00F86EF6" w:rsidRDefault="00EE2A6C" w:rsidP="00AC4A37">
      <w:pPr>
        <w:pStyle w:val="Title"/>
        <w:numPr>
          <w:ilvl w:val="0"/>
          <w:numId w:val="115"/>
        </w:numPr>
        <w:rPr>
          <w:rStyle w:val="Slog1-glavninasloviZnakZnak"/>
          <w:color w:val="auto"/>
          <w:szCs w:val="22"/>
          <w:lang w:val="en-GB" w:eastAsia="en-US"/>
        </w:rPr>
      </w:pPr>
      <w:bookmarkStart w:id="150" w:name="_Toc75162237"/>
      <w:r>
        <w:rPr>
          <w:rStyle w:val="Slog1-glavninasloviZnakZnak"/>
          <w:color w:val="auto"/>
          <w:lang w:val="en-GB"/>
        </w:rPr>
        <w:t>STRUČNA PRAKSA</w:t>
      </w:r>
      <w:bookmarkEnd w:id="150"/>
    </w:p>
    <w:p w14:paraId="47E75161" w14:textId="68905CA0" w:rsidR="0080342B" w:rsidRPr="00F86EF6" w:rsidRDefault="0080342B" w:rsidP="00C60B4E">
      <w:pPr>
        <w:rPr>
          <w:lang w:val="en-GB"/>
        </w:rPr>
      </w:pPr>
      <w:r w:rsidRPr="00F86EF6">
        <w:rPr>
          <w:lang w:val="en-GB"/>
        </w:rPr>
        <w:t xml:space="preserve"> </w:t>
      </w:r>
    </w:p>
    <w:p w14:paraId="1029D03B" w14:textId="012CEA49" w:rsidR="0080342B" w:rsidRPr="00F86EF6" w:rsidRDefault="0081650E" w:rsidP="0081650E">
      <w:pPr>
        <w:rPr>
          <w:lang w:val="en-GB"/>
        </w:rPr>
      </w:pPr>
      <w:r w:rsidRPr="00F86EF6">
        <w:rPr>
          <w:noProof/>
          <w:lang w:val="hr-HR" w:eastAsia="hr-HR"/>
        </w:rPr>
        <w:drawing>
          <wp:inline distT="0" distB="0" distL="0" distR="0" wp14:anchorId="2E9649B9" wp14:editId="44C4B562">
            <wp:extent cx="5767070" cy="4071620"/>
            <wp:effectExtent l="0" t="0" r="0" b="0"/>
            <wp:docPr id="44" name="Slika 44" descr="Man, Businessmen, Woman, Economy, Communit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Man, Businessmen, Woman, Economy, Community"/>
                    <pic:cNvPicPr>
                      <a:picLocks noChangeAspect="1" noChangeArrowheads="1"/>
                    </pic:cNvPicPr>
                  </pic:nvPicPr>
                  <pic:blipFill>
                    <a:blip r:embed="rId3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7070" cy="4071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F42775" w14:textId="75CDCD69" w:rsidR="0080342B" w:rsidRPr="00F86EF6" w:rsidRDefault="00E64DD8" w:rsidP="00E64DD8">
      <w:pPr>
        <w:pStyle w:val="Caption"/>
        <w:rPr>
          <w:lang w:val="en-GB"/>
        </w:rPr>
      </w:pPr>
      <w:bookmarkStart w:id="151" w:name="_Toc74925933"/>
      <w:bookmarkStart w:id="152" w:name="_Toc74926392"/>
      <w:bookmarkStart w:id="153" w:name="_Toc75162258"/>
      <w:r>
        <w:t xml:space="preserve">Slika </w:t>
      </w:r>
      <w:r>
        <w:fldChar w:fldCharType="begin"/>
      </w:r>
      <w:r>
        <w:instrText xml:space="preserve"> SEQ Slika \* ARABIC </w:instrText>
      </w:r>
      <w:r>
        <w:fldChar w:fldCharType="separate"/>
      </w:r>
      <w:r w:rsidR="00111079">
        <w:rPr>
          <w:noProof/>
        </w:rPr>
        <w:t>14</w:t>
      </w:r>
      <w:r>
        <w:fldChar w:fldCharType="end"/>
      </w:r>
      <w:r w:rsidR="00434A56" w:rsidRPr="00F86EF6">
        <w:rPr>
          <w:lang w:val="en-GB"/>
        </w:rPr>
        <w:t xml:space="preserve">: </w:t>
      </w:r>
      <w:proofErr w:type="spellStart"/>
      <w:r w:rsidR="00082F90">
        <w:rPr>
          <w:lang w:val="en-GB"/>
        </w:rPr>
        <w:t>Poslovni</w:t>
      </w:r>
      <w:proofErr w:type="spellEnd"/>
      <w:r w:rsidR="00082F90">
        <w:rPr>
          <w:lang w:val="en-GB"/>
        </w:rPr>
        <w:t xml:space="preserve"> </w:t>
      </w:r>
      <w:proofErr w:type="spellStart"/>
      <w:r w:rsidR="00082F90">
        <w:rPr>
          <w:lang w:val="en-GB"/>
        </w:rPr>
        <w:t>ljudi</w:t>
      </w:r>
      <w:bookmarkEnd w:id="151"/>
      <w:bookmarkEnd w:id="152"/>
      <w:bookmarkEnd w:id="153"/>
      <w:proofErr w:type="spellEnd"/>
    </w:p>
    <w:p w14:paraId="192D8A6D" w14:textId="77777777" w:rsidR="00434A56" w:rsidRPr="00F86EF6" w:rsidRDefault="00434A56" w:rsidP="00C6459C">
      <w:pPr>
        <w:pStyle w:val="Virpodsliko"/>
        <w:rPr>
          <w:lang w:val="en-GB"/>
        </w:rPr>
      </w:pPr>
    </w:p>
    <w:p w14:paraId="28E3AC74" w14:textId="40478BA1" w:rsidR="00001E31" w:rsidRDefault="00001E31">
      <w:pPr>
        <w:jc w:val="left"/>
        <w:rPr>
          <w:b/>
          <w:caps/>
          <w:sz w:val="32"/>
          <w:szCs w:val="32"/>
          <w:lang w:val="en-GB"/>
        </w:rPr>
      </w:pPr>
    </w:p>
    <w:p w14:paraId="7B4A577A" w14:textId="074B9831" w:rsidR="00C6459C" w:rsidRPr="00F86EF6" w:rsidRDefault="00C654BF" w:rsidP="00C654BF">
      <w:pPr>
        <w:pStyle w:val="Heading1"/>
        <w:numPr>
          <w:ilvl w:val="0"/>
          <w:numId w:val="16"/>
        </w:numPr>
      </w:pPr>
      <w:bookmarkStart w:id="154" w:name="_Toc75162238"/>
      <w:r w:rsidRPr="00C654BF">
        <w:t>UPOZNAVANJE SA ALATIMA ZA SURADNJU</w:t>
      </w:r>
      <w:bookmarkEnd w:id="154"/>
    </w:p>
    <w:p w14:paraId="73423A63" w14:textId="77777777" w:rsidR="00C6459C" w:rsidRPr="00F86EF6" w:rsidRDefault="00C6459C" w:rsidP="00C6459C">
      <w:pPr>
        <w:jc w:val="left"/>
        <w:rPr>
          <w:lang w:val="en-GB"/>
        </w:rPr>
      </w:pPr>
    </w:p>
    <w:p w14:paraId="4EC6CFD1" w14:textId="77777777" w:rsidR="00C6459C" w:rsidRPr="00F86EF6" w:rsidRDefault="00C6459C" w:rsidP="00C6459C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C6459C" w:rsidRPr="00F86EF6" w14:paraId="518D5E52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3C1F5579" w14:textId="77777777" w:rsidR="00C6459C" w:rsidRPr="00F86EF6" w:rsidRDefault="00C6459C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1788D200" wp14:editId="76ED12AD">
                  <wp:extent cx="675640" cy="675640"/>
                  <wp:effectExtent l="0" t="0" r="0" b="0"/>
                  <wp:docPr id="54" name="Grafika 1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191EE6EA" w14:textId="0E18E843" w:rsidR="00C6459C" w:rsidRPr="00F86EF6" w:rsidRDefault="00461790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</w:p>
        </w:tc>
      </w:tr>
      <w:tr w:rsidR="00C6459C" w:rsidRPr="00F86EF6" w14:paraId="2FF61878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37685C49" w14:textId="77777777" w:rsidR="00C6459C" w:rsidRPr="00F86EF6" w:rsidRDefault="00C6459C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5368FBE3" w14:textId="61483B9C" w:rsidR="00C6459C" w:rsidRPr="00F86EF6" w:rsidRDefault="009A79B9" w:rsidP="00C6459C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30193029" w14:textId="0DA70CAE" w:rsidR="009A79B9" w:rsidRPr="009A79B9" w:rsidRDefault="005134A2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51596105" w14:textId="6C5BB4BB" w:rsidR="009A79B9" w:rsidRPr="009A79B9" w:rsidRDefault="005134A2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9A79B9"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6CEBEBA2" w14:textId="1E712566" w:rsidR="009A79B9" w:rsidRPr="009A79B9" w:rsidRDefault="009A79B9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Praktična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praksa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;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studenti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koji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s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tehnologijom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(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koristeći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različite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tehnološke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alate) (E).</w:t>
            </w:r>
          </w:p>
          <w:p w14:paraId="6D9E13E9" w14:textId="04D5F052" w:rsidR="00C6459C" w:rsidRPr="00F86EF6" w:rsidRDefault="009A79B9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Sudionici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razmjenjuju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svoja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mišljenja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stavove</w:t>
            </w:r>
            <w:proofErr w:type="spellEnd"/>
            <w:r w:rsidRPr="009A79B9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4A8EF6E" w14:textId="77777777" w:rsidR="00C6459C" w:rsidRPr="00F86EF6" w:rsidRDefault="00C6459C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0F156E57" w14:textId="77777777" w:rsidR="00C6459C" w:rsidRPr="00F86EF6" w:rsidRDefault="00C6459C" w:rsidP="00C6459C">
      <w:pPr>
        <w:rPr>
          <w:lang w:val="en-GB"/>
        </w:rPr>
      </w:pPr>
    </w:p>
    <w:p w14:paraId="4436C2AB" w14:textId="77777777" w:rsidR="00C6459C" w:rsidRPr="00F86EF6" w:rsidRDefault="00C6459C" w:rsidP="00C6459C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6"/>
        <w:gridCol w:w="7943"/>
      </w:tblGrid>
      <w:tr w:rsidR="00C6459C" w:rsidRPr="00F86EF6" w14:paraId="2B774D30" w14:textId="77777777" w:rsidTr="00C74611">
        <w:tc>
          <w:tcPr>
            <w:tcW w:w="1266" w:type="dxa"/>
            <w:vAlign w:val="center"/>
          </w:tcPr>
          <w:p w14:paraId="03D6E368" w14:textId="77777777" w:rsidR="00C6459C" w:rsidRPr="00F86EF6" w:rsidRDefault="00C6459C" w:rsidP="00C74611">
            <w:pPr>
              <w:rPr>
                <w:b/>
                <w:bCs/>
                <w:lang w:val="en-GB"/>
              </w:rPr>
            </w:pPr>
            <w:bookmarkStart w:id="155" w:name="_Hlk74918873"/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7FF27E64" wp14:editId="14E7B2CC">
                  <wp:extent cx="662940" cy="662940"/>
                  <wp:effectExtent l="0" t="0" r="3810" b="3810"/>
                  <wp:docPr id="1037" name="Grafika 25" descr="Mining tool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Grafika 25" descr="Mining tools outline"/>
                          <pic:cNvPicPr/>
                        </pic:nvPicPr>
                        <pic:blipFill>
                          <a:blip r:embed="rId3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317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2940" cy="6629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3" w:type="dxa"/>
            <w:shd w:val="clear" w:color="auto" w:fill="CCCCFF"/>
            <w:vAlign w:val="center"/>
          </w:tcPr>
          <w:p w14:paraId="65DEB29E" w14:textId="5F52A6C9" w:rsidR="00C6459C" w:rsidRPr="00F86EF6" w:rsidRDefault="009A79B9" w:rsidP="009A79B9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r>
              <w:rPr>
                <w:rFonts w:ascii="Arial" w:hAnsi="Arial" w:cs="Arial"/>
                <w:b/>
                <w:bCs/>
                <w:lang w:val="en-GB"/>
              </w:rPr>
              <w:t>Alati</w:t>
            </w:r>
            <w:r w:rsidR="00C6459C" w:rsidRPr="00F86EF6">
              <w:rPr>
                <w:rFonts w:ascii="Arial" w:hAnsi="Arial" w:cs="Arial"/>
                <w:b/>
                <w:bCs/>
                <w:lang w:val="en-GB"/>
              </w:rPr>
              <w:t xml:space="preserve"> (E)</w:t>
            </w:r>
          </w:p>
        </w:tc>
      </w:tr>
      <w:tr w:rsidR="00C6459C" w:rsidRPr="00F86EF6" w14:paraId="743FFEB9" w14:textId="77777777" w:rsidTr="00C74611">
        <w:tc>
          <w:tcPr>
            <w:tcW w:w="9209" w:type="dxa"/>
            <w:gridSpan w:val="2"/>
            <w:shd w:val="clear" w:color="auto" w:fill="F2F2F2" w:themeFill="background1" w:themeFillShade="F2"/>
            <w:vAlign w:val="center"/>
          </w:tcPr>
          <w:p w14:paraId="1AD8F299" w14:textId="77777777" w:rsidR="00C6459C" w:rsidRPr="00F86EF6" w:rsidRDefault="00C6459C" w:rsidP="00C74611">
            <w:pPr>
              <w:rPr>
                <w:b/>
                <w:bCs/>
                <w:lang w:val="en-GB"/>
              </w:rPr>
            </w:pPr>
          </w:p>
          <w:p w14:paraId="0FDF87FD" w14:textId="77777777" w:rsidR="00C6459C" w:rsidRPr="00F86EF6" w:rsidRDefault="00C6459C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>Trello</w:t>
            </w:r>
          </w:p>
          <w:p w14:paraId="0D70B56D" w14:textId="3E55582D" w:rsidR="00C6459C" w:rsidRPr="00F86EF6" w:rsidRDefault="00C6459C" w:rsidP="009058CB">
            <w:pPr>
              <w:numPr>
                <w:ilvl w:val="0"/>
                <w:numId w:val="87"/>
              </w:numPr>
              <w:rPr>
                <w:lang w:val="en-GB"/>
              </w:rPr>
            </w:pPr>
            <w:r w:rsidRPr="00F86EF6">
              <w:rPr>
                <w:lang w:val="en-GB"/>
              </w:rPr>
              <w:t>(A)</w:t>
            </w:r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Gdje</w:t>
            </w:r>
            <w:proofErr w:type="spellEnd"/>
            <w:r w:rsidR="006A7B59">
              <w:rPr>
                <w:lang w:val="en-GB"/>
              </w:rPr>
              <w:t xml:space="preserve">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nać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hyperlink r:id="rId318" w:history="1">
              <w:r w:rsidRPr="00F86EF6">
                <w:rPr>
                  <w:rStyle w:val="Hyperlink"/>
                  <w:lang w:val="en-GB"/>
                </w:rPr>
                <w:t>https://trello.com/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37ECD923" w14:textId="259AED6C" w:rsidR="00C6459C" w:rsidRPr="00F86EF6" w:rsidRDefault="00C6459C" w:rsidP="006A7B59">
            <w:pPr>
              <w:numPr>
                <w:ilvl w:val="0"/>
                <w:numId w:val="87"/>
              </w:numPr>
              <w:rPr>
                <w:lang w:val="en-GB"/>
              </w:rPr>
            </w:pPr>
            <w:r w:rsidRPr="00F86EF6">
              <w:rPr>
                <w:lang w:val="en-GB"/>
              </w:rPr>
              <w:t>(B)</w:t>
            </w:r>
            <w:r w:rsidR="006A7B59">
              <w:rPr>
                <w:lang w:val="en-GB"/>
              </w:rPr>
              <w:t xml:space="preserve"> Kako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koristit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r w:rsidR="006A7B59" w:rsidRPr="006A7B59">
              <w:rPr>
                <w:lang w:val="en-GB"/>
              </w:rPr>
              <w:t xml:space="preserve">Alat za </w:t>
            </w:r>
            <w:proofErr w:type="spellStart"/>
            <w:r w:rsidR="006A7B59" w:rsidRPr="006A7B59">
              <w:rPr>
                <w:lang w:val="en-GB"/>
              </w:rPr>
              <w:t>upravljanje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projektima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i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suradnju</w:t>
            </w:r>
            <w:proofErr w:type="spellEnd"/>
          </w:p>
          <w:p w14:paraId="1452D295" w14:textId="6734C08E" w:rsidR="00C6459C" w:rsidRPr="00F86EF6" w:rsidRDefault="00C6459C" w:rsidP="009058CB">
            <w:pPr>
              <w:numPr>
                <w:ilvl w:val="0"/>
                <w:numId w:val="88"/>
              </w:numPr>
              <w:rPr>
                <w:lang w:val="en-GB"/>
              </w:rPr>
            </w:pPr>
            <w:r w:rsidRPr="00F86EF6">
              <w:rPr>
                <w:lang w:val="en-GB"/>
              </w:rPr>
              <w:t xml:space="preserve">(C) </w:t>
            </w:r>
            <w:proofErr w:type="spellStart"/>
            <w:r w:rsidR="006A7B59">
              <w:rPr>
                <w:lang w:val="en-GB"/>
              </w:rPr>
              <w:t>VIše</w:t>
            </w:r>
            <w:proofErr w:type="spellEnd"/>
            <w:r w:rsidR="006A7B59">
              <w:rPr>
                <w:lang w:val="en-GB"/>
              </w:rPr>
              <w:t xml:space="preserve"> o </w:t>
            </w:r>
            <w:r w:rsidR="00CE277E" w:rsidRPr="00F86EF6">
              <w:rPr>
                <w:lang w:val="en-GB"/>
              </w:rPr>
              <w:t>Trello</w:t>
            </w:r>
            <w:r w:rsidRPr="00F86EF6">
              <w:rPr>
                <w:lang w:val="en-GB"/>
              </w:rPr>
              <w:t xml:space="preserve">: </w:t>
            </w:r>
            <w:hyperlink r:id="rId319" w:history="1">
              <w:r w:rsidRPr="00F86EF6">
                <w:rPr>
                  <w:rStyle w:val="Hyperlink"/>
                  <w:lang w:val="en-GB"/>
                </w:rPr>
                <w:t>https://www.youtube.com/watch?v=tVooja0Ta5I</w:t>
              </w:r>
            </w:hyperlink>
            <w:r w:rsidRPr="00F86EF6">
              <w:rPr>
                <w:lang w:val="en-GB"/>
              </w:rPr>
              <w:t xml:space="preserve"> (2:10)</w:t>
            </w:r>
          </w:p>
          <w:p w14:paraId="486560D1" w14:textId="77777777" w:rsidR="00C6459C" w:rsidRPr="00F86EF6" w:rsidRDefault="00C6459C" w:rsidP="00C74611">
            <w:pPr>
              <w:rPr>
                <w:lang w:val="en-GB"/>
              </w:rPr>
            </w:pPr>
          </w:p>
        </w:tc>
      </w:tr>
      <w:tr w:rsidR="00C6459C" w:rsidRPr="00F86EF6" w14:paraId="682B17DD" w14:textId="77777777" w:rsidTr="00C74611">
        <w:tc>
          <w:tcPr>
            <w:tcW w:w="9209" w:type="dxa"/>
            <w:gridSpan w:val="2"/>
            <w:shd w:val="clear" w:color="auto" w:fill="F2F2F2" w:themeFill="background1" w:themeFillShade="F2"/>
            <w:vAlign w:val="center"/>
          </w:tcPr>
          <w:p w14:paraId="561C0660" w14:textId="77777777" w:rsidR="00C6459C" w:rsidRPr="00F86EF6" w:rsidRDefault="00C6459C" w:rsidP="00C74611">
            <w:pPr>
              <w:rPr>
                <w:b/>
                <w:bCs/>
                <w:lang w:val="en-GB"/>
              </w:rPr>
            </w:pPr>
          </w:p>
          <w:p w14:paraId="0C2D84CB" w14:textId="77777777" w:rsidR="00C6459C" w:rsidRPr="00F86EF6" w:rsidRDefault="00C6459C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>Asana</w:t>
            </w:r>
          </w:p>
          <w:p w14:paraId="494C1326" w14:textId="39E973D9" w:rsidR="00C6459C" w:rsidRPr="00F86EF6" w:rsidRDefault="00C6459C" w:rsidP="009058CB">
            <w:pPr>
              <w:numPr>
                <w:ilvl w:val="0"/>
                <w:numId w:val="89"/>
              </w:numPr>
              <w:rPr>
                <w:lang w:val="en-GB"/>
              </w:rPr>
            </w:pPr>
            <w:r w:rsidRPr="00F86EF6">
              <w:rPr>
                <w:lang w:val="en-GB"/>
              </w:rPr>
              <w:t>(A)</w:t>
            </w:r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Gdje</w:t>
            </w:r>
            <w:proofErr w:type="spellEnd"/>
            <w:r w:rsidR="006A7B59">
              <w:rPr>
                <w:lang w:val="en-GB"/>
              </w:rPr>
              <w:t xml:space="preserve">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nać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hyperlink r:id="rId320" w:history="1">
              <w:r w:rsidRPr="00F86EF6">
                <w:rPr>
                  <w:rStyle w:val="Hyperlink"/>
                  <w:lang w:val="en-GB"/>
                </w:rPr>
                <w:t>https://asana.com/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06876383" w14:textId="5CBC0432" w:rsidR="00C6459C" w:rsidRPr="00F86EF6" w:rsidRDefault="00C6459C" w:rsidP="006A7B59">
            <w:pPr>
              <w:numPr>
                <w:ilvl w:val="0"/>
                <w:numId w:val="90"/>
              </w:numPr>
              <w:rPr>
                <w:lang w:val="en-GB"/>
              </w:rPr>
            </w:pPr>
            <w:r w:rsidRPr="00F86EF6">
              <w:rPr>
                <w:lang w:val="en-GB"/>
              </w:rPr>
              <w:t xml:space="preserve">(B) </w:t>
            </w:r>
            <w:r w:rsidR="006A7B59">
              <w:rPr>
                <w:lang w:val="en-GB"/>
              </w:rPr>
              <w:t xml:space="preserve">Kako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koristit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r w:rsidR="006A7B59" w:rsidRPr="006A7B59">
              <w:rPr>
                <w:lang w:val="en-GB"/>
              </w:rPr>
              <w:t xml:space="preserve">Alat za </w:t>
            </w:r>
            <w:proofErr w:type="spellStart"/>
            <w:r w:rsidR="006A7B59" w:rsidRPr="006A7B59">
              <w:rPr>
                <w:lang w:val="en-GB"/>
              </w:rPr>
              <w:t>upravljanje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projektima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i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suradnju</w:t>
            </w:r>
            <w:proofErr w:type="spellEnd"/>
          </w:p>
          <w:p w14:paraId="13014FBD" w14:textId="3BF2A871" w:rsidR="00C6459C" w:rsidRPr="00F86EF6" w:rsidRDefault="006A7B59" w:rsidP="009058CB">
            <w:pPr>
              <w:numPr>
                <w:ilvl w:val="0"/>
                <w:numId w:val="91"/>
              </w:numPr>
              <w:rPr>
                <w:lang w:val="en-GB"/>
              </w:rPr>
            </w:pPr>
            <w:r>
              <w:rPr>
                <w:lang w:val="en-GB"/>
              </w:rPr>
              <w:t xml:space="preserve">(C) </w:t>
            </w:r>
            <w:proofErr w:type="spellStart"/>
            <w:r>
              <w:rPr>
                <w:lang w:val="en-GB"/>
              </w:rPr>
              <w:t>Više</w:t>
            </w:r>
            <w:proofErr w:type="spellEnd"/>
            <w:r>
              <w:rPr>
                <w:lang w:val="en-GB"/>
              </w:rPr>
              <w:t xml:space="preserve"> o</w:t>
            </w:r>
            <w:r w:rsidR="00CE277E" w:rsidRPr="00F86EF6">
              <w:rPr>
                <w:lang w:val="en-GB"/>
              </w:rPr>
              <w:t xml:space="preserve"> Asana</w:t>
            </w:r>
            <w:r w:rsidR="00C6459C" w:rsidRPr="00F86EF6">
              <w:rPr>
                <w:lang w:val="en-GB"/>
              </w:rPr>
              <w:t xml:space="preserve">: </w:t>
            </w:r>
            <w:hyperlink r:id="rId321" w:history="1">
              <w:r w:rsidR="00C6459C" w:rsidRPr="00F86EF6">
                <w:rPr>
                  <w:rStyle w:val="Hyperlink"/>
                  <w:lang w:val="en-GB"/>
                </w:rPr>
                <w:t>https</w:t>
              </w:r>
            </w:hyperlink>
            <w:hyperlink r:id="rId322" w:history="1">
              <w:r w:rsidR="00C6459C" w:rsidRPr="00F86EF6">
                <w:rPr>
                  <w:rStyle w:val="Hyperlink"/>
                  <w:lang w:val="en-GB"/>
                </w:rPr>
                <w:t>://www.youtube.com/watch?v=QDQ6E5nC_0w</w:t>
              </w:r>
            </w:hyperlink>
            <w:r w:rsidR="00C6459C" w:rsidRPr="00F86EF6">
              <w:rPr>
                <w:lang w:val="en-GB"/>
              </w:rPr>
              <w:t>: (10:46)</w:t>
            </w:r>
          </w:p>
          <w:p w14:paraId="345CD383" w14:textId="77777777" w:rsidR="00C6459C" w:rsidRPr="00F86EF6" w:rsidRDefault="00C6459C" w:rsidP="00C74611">
            <w:pPr>
              <w:rPr>
                <w:lang w:val="en-GB"/>
              </w:rPr>
            </w:pPr>
          </w:p>
        </w:tc>
      </w:tr>
      <w:tr w:rsidR="00C6459C" w:rsidRPr="00F86EF6" w14:paraId="3277B446" w14:textId="77777777" w:rsidTr="00C74611">
        <w:tc>
          <w:tcPr>
            <w:tcW w:w="9209" w:type="dxa"/>
            <w:gridSpan w:val="2"/>
            <w:shd w:val="clear" w:color="auto" w:fill="F2F2F2" w:themeFill="background1" w:themeFillShade="F2"/>
            <w:vAlign w:val="center"/>
          </w:tcPr>
          <w:p w14:paraId="583F59DE" w14:textId="77777777" w:rsidR="00C6459C" w:rsidRPr="00F86EF6" w:rsidRDefault="00C6459C" w:rsidP="00C74611">
            <w:pPr>
              <w:rPr>
                <w:lang w:val="en-GB"/>
              </w:rPr>
            </w:pPr>
          </w:p>
          <w:p w14:paraId="116778A9" w14:textId="77777777" w:rsidR="00C6459C" w:rsidRPr="00F86EF6" w:rsidRDefault="00C6459C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>Miro</w:t>
            </w:r>
          </w:p>
          <w:p w14:paraId="498CAB29" w14:textId="61928D28" w:rsidR="00C6459C" w:rsidRPr="00F86EF6" w:rsidRDefault="00C6459C" w:rsidP="009058CB">
            <w:pPr>
              <w:numPr>
                <w:ilvl w:val="0"/>
                <w:numId w:val="57"/>
              </w:numPr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A)</w:t>
            </w:r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Gdje</w:t>
            </w:r>
            <w:proofErr w:type="spellEnd"/>
            <w:r w:rsidR="006A7B59">
              <w:rPr>
                <w:lang w:val="en-GB"/>
              </w:rPr>
              <w:t xml:space="preserve">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naći</w:t>
            </w:r>
            <w:proofErr w:type="spellEnd"/>
            <w:r w:rsidRPr="00F86EF6">
              <w:rPr>
                <w:lang w:val="en-GB"/>
              </w:rPr>
              <w:t>?</w:t>
            </w:r>
            <w:hyperlink r:id="rId323" w:history="1">
              <w:r w:rsidRPr="00F86EF6">
                <w:rPr>
                  <w:rStyle w:val="Hyperlink"/>
                  <w:lang w:val="en-GB"/>
                </w:rPr>
                <w:t xml:space="preserve"> </w:t>
              </w:r>
            </w:hyperlink>
            <w:hyperlink r:id="rId324" w:history="1">
              <w:r w:rsidRPr="00F86EF6">
                <w:rPr>
                  <w:rStyle w:val="Hyperlink"/>
                  <w:lang w:val="en-GB"/>
                </w:rPr>
                <w:t>https://miro.com/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348F0D7A" w14:textId="56E2BB51" w:rsidR="00C6459C" w:rsidRPr="00F86EF6" w:rsidRDefault="00C6459C" w:rsidP="006A7B59">
            <w:pPr>
              <w:numPr>
                <w:ilvl w:val="0"/>
                <w:numId w:val="58"/>
              </w:numPr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A)</w:t>
            </w:r>
            <w:r w:rsidR="006A7B59">
              <w:rPr>
                <w:lang w:val="en-GB"/>
              </w:rPr>
              <w:t xml:space="preserve"> Kako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koristit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r w:rsidR="006A7B59" w:rsidRPr="006A7B59">
              <w:rPr>
                <w:lang w:val="en-GB"/>
              </w:rPr>
              <w:t xml:space="preserve">Alat za </w:t>
            </w:r>
            <w:proofErr w:type="spellStart"/>
            <w:r w:rsidR="006A7B59" w:rsidRPr="006A7B59">
              <w:rPr>
                <w:lang w:val="en-GB"/>
              </w:rPr>
              <w:t>upravljanje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projektima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i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suradnju</w:t>
            </w:r>
            <w:proofErr w:type="spellEnd"/>
          </w:p>
          <w:p w14:paraId="6F04C308" w14:textId="2041039A" w:rsidR="00C6459C" w:rsidRPr="00F86EF6" w:rsidRDefault="00C6459C" w:rsidP="009058CB">
            <w:pPr>
              <w:numPr>
                <w:ilvl w:val="0"/>
                <w:numId w:val="59"/>
              </w:numPr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C)</w:t>
            </w:r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Više</w:t>
            </w:r>
            <w:proofErr w:type="spellEnd"/>
            <w:r w:rsidR="006A7B59">
              <w:rPr>
                <w:lang w:val="en-GB"/>
              </w:rPr>
              <w:t xml:space="preserve"> o</w:t>
            </w:r>
            <w:r w:rsidR="00B63746" w:rsidRPr="00F86EF6">
              <w:rPr>
                <w:lang w:val="en-GB"/>
              </w:rPr>
              <w:t xml:space="preserve"> Miro</w:t>
            </w:r>
            <w:r w:rsidRPr="00F86EF6">
              <w:rPr>
                <w:lang w:val="en-GB"/>
              </w:rPr>
              <w:t xml:space="preserve">: </w:t>
            </w:r>
            <w:hyperlink r:id="rId325" w:history="1">
              <w:r w:rsidRPr="00F86EF6">
                <w:rPr>
                  <w:rStyle w:val="Hyperlink"/>
                  <w:lang w:val="en-GB"/>
                </w:rPr>
                <w:t>https://help.miro.com/hc/en-us/articles/360017730533-What-Is-Miro-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24BAEF36" w14:textId="77777777" w:rsidR="00C6459C" w:rsidRPr="00F86EF6" w:rsidRDefault="00C6459C" w:rsidP="00C74611">
            <w:pPr>
              <w:rPr>
                <w:lang w:val="en-GB"/>
              </w:rPr>
            </w:pPr>
          </w:p>
        </w:tc>
      </w:tr>
      <w:tr w:rsidR="00C6459C" w:rsidRPr="00F86EF6" w14:paraId="15A97E9E" w14:textId="77777777" w:rsidTr="00C74611">
        <w:tc>
          <w:tcPr>
            <w:tcW w:w="9209" w:type="dxa"/>
            <w:gridSpan w:val="2"/>
            <w:shd w:val="clear" w:color="auto" w:fill="F2F2F2" w:themeFill="background1" w:themeFillShade="F2"/>
            <w:vAlign w:val="center"/>
          </w:tcPr>
          <w:p w14:paraId="354BAA1C" w14:textId="77777777" w:rsidR="00C6459C" w:rsidRPr="00F86EF6" w:rsidRDefault="00C6459C" w:rsidP="00C74611">
            <w:pPr>
              <w:rPr>
                <w:b/>
                <w:bCs/>
                <w:lang w:val="en-GB"/>
              </w:rPr>
            </w:pPr>
          </w:p>
          <w:p w14:paraId="32C9D55B" w14:textId="77777777" w:rsidR="00C6459C" w:rsidRPr="00F86EF6" w:rsidRDefault="00C6459C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>Slack</w:t>
            </w:r>
          </w:p>
          <w:p w14:paraId="040ACE17" w14:textId="6C121B97" w:rsidR="00C6459C" w:rsidRPr="00F86EF6" w:rsidRDefault="00C6459C" w:rsidP="009058CB">
            <w:pPr>
              <w:numPr>
                <w:ilvl w:val="0"/>
                <w:numId w:val="86"/>
              </w:numPr>
              <w:rPr>
                <w:lang w:val="en-GB"/>
              </w:rPr>
            </w:pPr>
            <w:r w:rsidRPr="00F86EF6">
              <w:rPr>
                <w:lang w:val="en-GB"/>
              </w:rPr>
              <w:t>(A)</w:t>
            </w:r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Gdje</w:t>
            </w:r>
            <w:proofErr w:type="spellEnd"/>
            <w:r w:rsidR="006A7B59">
              <w:rPr>
                <w:lang w:val="en-GB"/>
              </w:rPr>
              <w:t xml:space="preserve">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nać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hyperlink r:id="rId326" w:history="1">
              <w:r w:rsidRPr="00F86EF6">
                <w:rPr>
                  <w:rStyle w:val="Hyperlink"/>
                  <w:lang w:val="en-GB"/>
                </w:rPr>
                <w:t>https://slack.com/intl/en-si/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2D910D84" w14:textId="6AFF0D95" w:rsidR="00C6459C" w:rsidRPr="00F86EF6" w:rsidRDefault="00C6459C" w:rsidP="009058CB">
            <w:pPr>
              <w:numPr>
                <w:ilvl w:val="0"/>
                <w:numId w:val="86"/>
              </w:numPr>
              <w:rPr>
                <w:lang w:val="en-GB"/>
              </w:rPr>
            </w:pPr>
            <w:r w:rsidRPr="00F86EF6">
              <w:rPr>
                <w:lang w:val="en-GB"/>
              </w:rPr>
              <w:t>(B)</w:t>
            </w:r>
            <w:r w:rsidR="006A7B59">
              <w:rPr>
                <w:lang w:val="en-GB"/>
              </w:rPr>
              <w:t xml:space="preserve"> Kako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koristit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r w:rsidR="006A7B59">
              <w:rPr>
                <w:lang w:val="en-GB"/>
              </w:rPr>
              <w:t xml:space="preserve">Alat za </w:t>
            </w:r>
            <w:proofErr w:type="spellStart"/>
            <w:r w:rsidR="006A7B59">
              <w:rPr>
                <w:lang w:val="en-GB"/>
              </w:rPr>
              <w:t>komunikaciju</w:t>
            </w:r>
            <w:proofErr w:type="spellEnd"/>
          </w:p>
          <w:p w14:paraId="30C04D88" w14:textId="69C815A1" w:rsidR="00C6459C" w:rsidRPr="00F86EF6" w:rsidRDefault="00C6459C" w:rsidP="009058CB">
            <w:pPr>
              <w:numPr>
                <w:ilvl w:val="0"/>
                <w:numId w:val="86"/>
              </w:numPr>
              <w:rPr>
                <w:lang w:val="en-GB"/>
              </w:rPr>
            </w:pPr>
            <w:r w:rsidRPr="00F86EF6">
              <w:rPr>
                <w:lang w:val="en-GB"/>
              </w:rPr>
              <w:t>(C)</w:t>
            </w:r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VIše</w:t>
            </w:r>
            <w:proofErr w:type="spellEnd"/>
            <w:r w:rsidR="006A7B59">
              <w:rPr>
                <w:lang w:val="en-GB"/>
              </w:rPr>
              <w:t xml:space="preserve"> o </w:t>
            </w:r>
            <w:proofErr w:type="spellStart"/>
            <w:r w:rsidR="00434A56" w:rsidRPr="00F86EF6">
              <w:rPr>
                <w:lang w:val="en-GB"/>
              </w:rPr>
              <w:t>Slack</w:t>
            </w:r>
            <w:r w:rsidR="006A7B59">
              <w:rPr>
                <w:lang w:val="en-GB"/>
              </w:rPr>
              <w:t>u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hyperlink r:id="rId327" w:history="1">
              <w:r w:rsidRPr="00F86EF6">
                <w:rPr>
                  <w:rStyle w:val="Hyperlink"/>
                  <w:lang w:val="en-GB"/>
                </w:rPr>
                <w:t>https://www.youtube.com/watch?v=EYqxQGmQkVw</w:t>
              </w:r>
            </w:hyperlink>
            <w:r w:rsidRPr="00F86EF6">
              <w:rPr>
                <w:lang w:val="en-GB"/>
              </w:rPr>
              <w:t xml:space="preserve"> (2:33)</w:t>
            </w:r>
          </w:p>
          <w:p w14:paraId="5C6B264F" w14:textId="77777777" w:rsidR="00C6459C" w:rsidRPr="00F86EF6" w:rsidRDefault="00C6459C" w:rsidP="00C74611">
            <w:pPr>
              <w:rPr>
                <w:lang w:val="en-GB"/>
              </w:rPr>
            </w:pPr>
          </w:p>
        </w:tc>
      </w:tr>
      <w:bookmarkEnd w:id="155"/>
    </w:tbl>
    <w:p w14:paraId="226B25AD" w14:textId="77777777" w:rsidR="00C6459C" w:rsidRPr="00F86EF6" w:rsidRDefault="00C6459C" w:rsidP="00C6459C">
      <w:pPr>
        <w:rPr>
          <w:lang w:val="en-GB"/>
        </w:rPr>
      </w:pPr>
      <w:r w:rsidRPr="00F86EF6">
        <w:rPr>
          <w:lang w:val="en-GB"/>
        </w:rPr>
        <w:br w:type="page"/>
      </w: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209"/>
      </w:tblGrid>
      <w:tr w:rsidR="00C6459C" w:rsidRPr="00F86EF6" w14:paraId="1A4CDA89" w14:textId="77777777" w:rsidTr="00C74611">
        <w:tc>
          <w:tcPr>
            <w:tcW w:w="9209" w:type="dxa"/>
            <w:shd w:val="clear" w:color="auto" w:fill="F2F2F2" w:themeFill="background1" w:themeFillShade="F2"/>
            <w:vAlign w:val="center"/>
          </w:tcPr>
          <w:p w14:paraId="7462D47F" w14:textId="77777777" w:rsidR="00C6459C" w:rsidRPr="00F86EF6" w:rsidRDefault="00C6459C" w:rsidP="00C74611">
            <w:pPr>
              <w:rPr>
                <w:lang w:val="en-GB"/>
              </w:rPr>
            </w:pPr>
            <w:bookmarkStart w:id="156" w:name="_Hlk74918889"/>
          </w:p>
          <w:p w14:paraId="0E7EFABC" w14:textId="77777777" w:rsidR="00C6459C" w:rsidRPr="00F86EF6" w:rsidRDefault="00C6459C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>Windows Remote Desktop</w:t>
            </w:r>
          </w:p>
          <w:p w14:paraId="3865B5AB" w14:textId="2BE89F38" w:rsidR="00C6459C" w:rsidRPr="00476CC0" w:rsidRDefault="00C6459C" w:rsidP="009058CB">
            <w:pPr>
              <w:numPr>
                <w:ilvl w:val="0"/>
                <w:numId w:val="60"/>
              </w:numPr>
              <w:jc w:val="left"/>
            </w:pPr>
            <w:r w:rsidRPr="00F86EF6">
              <w:rPr>
                <w:szCs w:val="24"/>
                <w:lang w:val="en-GB"/>
              </w:rPr>
              <w:t>(A)</w:t>
            </w:r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Gdje</w:t>
            </w:r>
            <w:proofErr w:type="spellEnd"/>
            <w:r w:rsidR="006A7B59">
              <w:rPr>
                <w:lang w:val="en-GB"/>
              </w:rPr>
              <w:t xml:space="preserve">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nać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hyperlink r:id="rId328" w:history="1">
              <w:r w:rsidRPr="00476CC0">
                <w:rPr>
                  <w:rStyle w:val="Hyperlink"/>
                </w:rPr>
                <w:t>https://www.microsoft.com/en-us/p/microsoft-remote-desktop/9wzdncrfj3ps#activetab=pivot:overviewtab</w:t>
              </w:r>
            </w:hyperlink>
            <w:r w:rsidRPr="00476CC0">
              <w:t xml:space="preserve"> </w:t>
            </w:r>
          </w:p>
          <w:p w14:paraId="0EB233EA" w14:textId="3C09FB32" w:rsidR="006A7B59" w:rsidRDefault="00C6459C" w:rsidP="006A7B59">
            <w:pPr>
              <w:numPr>
                <w:ilvl w:val="0"/>
                <w:numId w:val="62"/>
              </w:numPr>
              <w:jc w:val="left"/>
              <w:rPr>
                <w:lang w:val="en-GB"/>
              </w:rPr>
            </w:pPr>
            <w:r w:rsidRPr="006A7B59">
              <w:rPr>
                <w:szCs w:val="24"/>
                <w:lang w:val="en-GB"/>
              </w:rPr>
              <w:t>(A)</w:t>
            </w:r>
            <w:r w:rsidR="006A7B59" w:rsidRPr="006A7B59">
              <w:rPr>
                <w:lang w:val="en-GB"/>
              </w:rPr>
              <w:t xml:space="preserve"> Kako ga </w:t>
            </w:r>
            <w:proofErr w:type="spellStart"/>
            <w:r w:rsidR="006A7B59" w:rsidRPr="006A7B59">
              <w:rPr>
                <w:lang w:val="en-GB"/>
              </w:rPr>
              <w:t>mogu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koristiti</w:t>
            </w:r>
            <w:proofErr w:type="spellEnd"/>
            <w:r w:rsidR="00434A56" w:rsidRPr="006A7B59">
              <w:rPr>
                <w:lang w:val="en-GB"/>
              </w:rPr>
              <w:t>?</w:t>
            </w:r>
            <w:r w:rsidRPr="006A7B59">
              <w:rPr>
                <w:lang w:val="en-GB"/>
              </w:rPr>
              <w:t xml:space="preserve"> </w:t>
            </w:r>
            <w:r w:rsidR="006A7B59" w:rsidRPr="006A7B59">
              <w:rPr>
                <w:lang w:val="en-GB"/>
              </w:rPr>
              <w:t xml:space="preserve">Alat za </w:t>
            </w:r>
            <w:proofErr w:type="spellStart"/>
            <w:r w:rsidR="006A7B59" w:rsidRPr="006A7B59">
              <w:rPr>
                <w:lang w:val="en-GB"/>
              </w:rPr>
              <w:t>suradnju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i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dijeljenje</w:t>
            </w:r>
            <w:proofErr w:type="spellEnd"/>
            <w:r w:rsidR="006A7B59" w:rsidRPr="006A7B59">
              <w:rPr>
                <w:lang w:val="en-GB"/>
              </w:rPr>
              <w:t xml:space="preserve"> - za </w:t>
            </w:r>
            <w:proofErr w:type="spellStart"/>
            <w:r w:rsidR="006A7B59" w:rsidRPr="006A7B59">
              <w:rPr>
                <w:lang w:val="en-GB"/>
              </w:rPr>
              <w:t>povezivanje</w:t>
            </w:r>
            <w:proofErr w:type="spellEnd"/>
            <w:r w:rsidR="006A7B59" w:rsidRPr="006A7B59">
              <w:rPr>
                <w:lang w:val="en-GB"/>
              </w:rPr>
              <w:t xml:space="preserve"> s </w:t>
            </w:r>
            <w:proofErr w:type="spellStart"/>
            <w:r w:rsidR="006A7B59" w:rsidRPr="006A7B59">
              <w:rPr>
                <w:lang w:val="en-GB"/>
              </w:rPr>
              <w:t>udaljenim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računalom</w:t>
            </w:r>
            <w:proofErr w:type="spellEnd"/>
          </w:p>
          <w:p w14:paraId="18F3D1A7" w14:textId="08DEE371" w:rsidR="00C6459C" w:rsidRPr="006A7B59" w:rsidRDefault="00C6459C" w:rsidP="00461790">
            <w:pPr>
              <w:numPr>
                <w:ilvl w:val="0"/>
                <w:numId w:val="62"/>
              </w:numPr>
              <w:jc w:val="left"/>
              <w:rPr>
                <w:lang w:val="en-GB"/>
              </w:rPr>
            </w:pPr>
            <w:r w:rsidRPr="006A7B59">
              <w:rPr>
                <w:szCs w:val="24"/>
                <w:lang w:val="en-GB"/>
              </w:rPr>
              <w:t xml:space="preserve">(C) </w:t>
            </w:r>
            <w:proofErr w:type="spellStart"/>
            <w:r w:rsidR="006A7B59">
              <w:rPr>
                <w:lang w:val="en-GB"/>
              </w:rPr>
              <w:t>Više</w:t>
            </w:r>
            <w:proofErr w:type="spellEnd"/>
            <w:r w:rsidR="006A7B59">
              <w:rPr>
                <w:lang w:val="en-GB"/>
              </w:rPr>
              <w:t xml:space="preserve"> o </w:t>
            </w:r>
            <w:r w:rsidR="00FF76A5" w:rsidRPr="006A7B59">
              <w:rPr>
                <w:lang w:val="en-GB"/>
              </w:rPr>
              <w:t>Windows Remote Desktop</w:t>
            </w:r>
            <w:r w:rsidRPr="006A7B59">
              <w:rPr>
                <w:lang w:val="en-GB"/>
              </w:rPr>
              <w:t xml:space="preserve">: </w:t>
            </w:r>
            <w:hyperlink r:id="rId329" w:history="1">
              <w:r w:rsidRPr="006A7B59">
                <w:rPr>
                  <w:rStyle w:val="Hyperlink"/>
                  <w:lang w:val="en-GB"/>
                </w:rPr>
                <w:t>https://www.youtube.com/watch?v=LmnMRCixwLU</w:t>
              </w:r>
            </w:hyperlink>
            <w:r w:rsidRPr="006A7B59">
              <w:rPr>
                <w:lang w:val="en-GB"/>
              </w:rPr>
              <w:t xml:space="preserve"> (9:02)</w:t>
            </w:r>
          </w:p>
          <w:p w14:paraId="5CBEAF02" w14:textId="77777777" w:rsidR="00C6459C" w:rsidRPr="00F86EF6" w:rsidRDefault="00C6459C" w:rsidP="00C74611">
            <w:pPr>
              <w:rPr>
                <w:lang w:val="en-GB"/>
              </w:rPr>
            </w:pPr>
          </w:p>
        </w:tc>
      </w:tr>
      <w:tr w:rsidR="00C6459C" w:rsidRPr="00F86EF6" w14:paraId="33F61B48" w14:textId="77777777" w:rsidTr="00C74611">
        <w:tc>
          <w:tcPr>
            <w:tcW w:w="9209" w:type="dxa"/>
            <w:shd w:val="clear" w:color="auto" w:fill="F2F2F2" w:themeFill="background1" w:themeFillShade="F2"/>
            <w:vAlign w:val="center"/>
          </w:tcPr>
          <w:p w14:paraId="11688873" w14:textId="77777777" w:rsidR="00C6459C" w:rsidRPr="00F86EF6" w:rsidRDefault="00C6459C" w:rsidP="00C74611">
            <w:pPr>
              <w:rPr>
                <w:lang w:val="en-GB"/>
              </w:rPr>
            </w:pPr>
          </w:p>
          <w:p w14:paraId="72474C9C" w14:textId="77777777" w:rsidR="00C6459C" w:rsidRPr="00F86EF6" w:rsidRDefault="00C6459C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>TeamViewer</w:t>
            </w:r>
          </w:p>
          <w:p w14:paraId="3452FCA7" w14:textId="66E37A9D" w:rsidR="00C6459C" w:rsidRPr="00F86EF6" w:rsidRDefault="00C6459C" w:rsidP="009058CB">
            <w:pPr>
              <w:numPr>
                <w:ilvl w:val="0"/>
                <w:numId w:val="63"/>
              </w:numPr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A)</w:t>
            </w:r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Gdje</w:t>
            </w:r>
            <w:proofErr w:type="spellEnd"/>
            <w:r w:rsidR="006A7B59">
              <w:rPr>
                <w:lang w:val="en-GB"/>
              </w:rPr>
              <w:t xml:space="preserve">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nać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hyperlink r:id="rId330" w:history="1">
              <w:r w:rsidRPr="00F86EF6">
                <w:rPr>
                  <w:rStyle w:val="Hyperlink"/>
                  <w:lang w:val="en-GB"/>
                </w:rPr>
                <w:t>www.teamviewer.com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6EB34F6F" w14:textId="351E395E" w:rsidR="00C6459C" w:rsidRPr="00F86EF6" w:rsidRDefault="00C6459C" w:rsidP="006A7B59">
            <w:pPr>
              <w:numPr>
                <w:ilvl w:val="0"/>
                <w:numId w:val="64"/>
              </w:numPr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A)</w:t>
            </w:r>
            <w:r w:rsidR="006A7B59">
              <w:rPr>
                <w:lang w:val="en-GB"/>
              </w:rPr>
              <w:t xml:space="preserve"> Kako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koristit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r w:rsidR="006A7B59" w:rsidRPr="006A7B59">
              <w:rPr>
                <w:lang w:val="en-GB"/>
              </w:rPr>
              <w:t xml:space="preserve">Za </w:t>
            </w:r>
            <w:proofErr w:type="spellStart"/>
            <w:r w:rsidR="006A7B59" w:rsidRPr="006A7B59">
              <w:rPr>
                <w:lang w:val="en-GB"/>
              </w:rPr>
              <w:t>povezivanje</w:t>
            </w:r>
            <w:proofErr w:type="spellEnd"/>
            <w:r w:rsidR="006A7B59" w:rsidRPr="006A7B59">
              <w:rPr>
                <w:lang w:val="en-GB"/>
              </w:rPr>
              <w:t xml:space="preserve"> s </w:t>
            </w:r>
            <w:proofErr w:type="spellStart"/>
            <w:r w:rsidR="006A7B59" w:rsidRPr="006A7B59">
              <w:rPr>
                <w:lang w:val="en-GB"/>
              </w:rPr>
              <w:t>udaljenim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računalom</w:t>
            </w:r>
            <w:proofErr w:type="spellEnd"/>
          </w:p>
          <w:p w14:paraId="6FFB3B13" w14:textId="4B1BE9A3" w:rsidR="00C6459C" w:rsidRPr="00F86EF6" w:rsidRDefault="00C6459C" w:rsidP="009058CB">
            <w:pPr>
              <w:numPr>
                <w:ilvl w:val="0"/>
                <w:numId w:val="65"/>
              </w:numPr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 xml:space="preserve">(C) </w:t>
            </w:r>
            <w:proofErr w:type="spellStart"/>
            <w:r w:rsidR="006A7B59">
              <w:rPr>
                <w:lang w:val="en-GB"/>
              </w:rPr>
              <w:t>Više</w:t>
            </w:r>
            <w:proofErr w:type="spellEnd"/>
            <w:r w:rsidR="006A7B59">
              <w:rPr>
                <w:lang w:val="en-GB"/>
              </w:rPr>
              <w:t xml:space="preserve"> o </w:t>
            </w:r>
            <w:proofErr w:type="spellStart"/>
            <w:r w:rsidR="001E3CF0" w:rsidRPr="00F86EF6">
              <w:rPr>
                <w:lang w:val="en-GB"/>
              </w:rPr>
              <w:t>TeamViewer</w:t>
            </w:r>
            <w:r w:rsidR="006A7B59">
              <w:rPr>
                <w:lang w:val="en-GB"/>
              </w:rPr>
              <w:t>u</w:t>
            </w:r>
            <w:proofErr w:type="spellEnd"/>
            <w:r w:rsidRPr="00F86EF6">
              <w:rPr>
                <w:lang w:val="en-GB"/>
              </w:rPr>
              <w:t xml:space="preserve">: </w:t>
            </w:r>
            <w:hyperlink r:id="rId331" w:history="1">
              <w:r w:rsidRPr="00F86EF6">
                <w:rPr>
                  <w:rStyle w:val="Hyperlink"/>
                  <w:lang w:val="en-GB"/>
                </w:rPr>
                <w:t>https://www.youtube.com/watch?v=8roSsCjxiwQ</w:t>
              </w:r>
            </w:hyperlink>
            <w:r w:rsidRPr="00F86EF6">
              <w:rPr>
                <w:lang w:val="en-GB"/>
              </w:rPr>
              <w:t xml:space="preserve"> (4:26)</w:t>
            </w:r>
          </w:p>
          <w:p w14:paraId="14163B85" w14:textId="77777777" w:rsidR="00C6459C" w:rsidRPr="00F86EF6" w:rsidRDefault="00C6459C" w:rsidP="00C74611">
            <w:pPr>
              <w:rPr>
                <w:lang w:val="en-GB"/>
              </w:rPr>
            </w:pPr>
          </w:p>
        </w:tc>
      </w:tr>
      <w:tr w:rsidR="00C6459C" w:rsidRPr="00F86EF6" w14:paraId="0160C44C" w14:textId="77777777" w:rsidTr="00C74611">
        <w:tc>
          <w:tcPr>
            <w:tcW w:w="9209" w:type="dxa"/>
            <w:shd w:val="clear" w:color="auto" w:fill="F2F2F2" w:themeFill="background1" w:themeFillShade="F2"/>
            <w:vAlign w:val="center"/>
          </w:tcPr>
          <w:p w14:paraId="03817B51" w14:textId="77777777" w:rsidR="00C6459C" w:rsidRPr="00F86EF6" w:rsidRDefault="00C6459C" w:rsidP="00C74611">
            <w:pPr>
              <w:rPr>
                <w:lang w:val="en-GB"/>
              </w:rPr>
            </w:pPr>
          </w:p>
          <w:p w14:paraId="196483F5" w14:textId="77777777" w:rsidR="00C6459C" w:rsidRPr="00F86EF6" w:rsidRDefault="00C6459C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>Moodle</w:t>
            </w:r>
          </w:p>
          <w:p w14:paraId="402703F4" w14:textId="034CBBD2" w:rsidR="00C6459C" w:rsidRPr="00F86EF6" w:rsidRDefault="00C6459C" w:rsidP="009058CB">
            <w:pPr>
              <w:numPr>
                <w:ilvl w:val="0"/>
                <w:numId w:val="66"/>
              </w:numPr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A)</w:t>
            </w:r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Gdje</w:t>
            </w:r>
            <w:proofErr w:type="spellEnd"/>
            <w:r w:rsidR="006A7B59">
              <w:rPr>
                <w:lang w:val="en-GB"/>
              </w:rPr>
              <w:t xml:space="preserve">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nać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hyperlink r:id="rId332" w:history="1">
              <w:r w:rsidRPr="00F86EF6">
                <w:rPr>
                  <w:rStyle w:val="Hyperlink"/>
                  <w:lang w:val="en-GB"/>
                </w:rPr>
                <w:t>https://moodle.com/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33CF7917" w14:textId="3085AE1A" w:rsidR="00C6459C" w:rsidRPr="00F86EF6" w:rsidRDefault="00C6459C" w:rsidP="009058CB">
            <w:pPr>
              <w:numPr>
                <w:ilvl w:val="0"/>
                <w:numId w:val="67"/>
              </w:numPr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A)</w:t>
            </w:r>
            <w:r w:rsidR="006A7B59">
              <w:rPr>
                <w:lang w:val="en-GB"/>
              </w:rPr>
              <w:t xml:space="preserve"> Kako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koristit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r w:rsidR="006A7B59">
              <w:rPr>
                <w:lang w:val="en-GB"/>
              </w:rPr>
              <w:t>E-</w:t>
            </w:r>
            <w:proofErr w:type="spellStart"/>
            <w:r w:rsidR="006A7B59">
              <w:rPr>
                <w:lang w:val="en-GB"/>
              </w:rPr>
              <w:t>učionica</w:t>
            </w:r>
            <w:proofErr w:type="spellEnd"/>
          </w:p>
          <w:p w14:paraId="39652BD7" w14:textId="5C825E2F" w:rsidR="00C6459C" w:rsidRPr="00F86EF6" w:rsidRDefault="00C6459C" w:rsidP="009058CB">
            <w:pPr>
              <w:numPr>
                <w:ilvl w:val="0"/>
                <w:numId w:val="68"/>
              </w:numPr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 xml:space="preserve">(C) </w:t>
            </w:r>
            <w:proofErr w:type="spellStart"/>
            <w:r w:rsidR="006A7B59">
              <w:rPr>
                <w:lang w:val="en-GB"/>
              </w:rPr>
              <w:t>Više</w:t>
            </w:r>
            <w:proofErr w:type="spellEnd"/>
            <w:r w:rsidR="006A7B59">
              <w:rPr>
                <w:lang w:val="en-GB"/>
              </w:rPr>
              <w:t xml:space="preserve"> o </w:t>
            </w:r>
            <w:proofErr w:type="spellStart"/>
            <w:r w:rsidR="00902BC7" w:rsidRPr="00F86EF6">
              <w:rPr>
                <w:lang w:val="en-GB"/>
              </w:rPr>
              <w:t>Moodle</w:t>
            </w:r>
            <w:r w:rsidR="006A7B59">
              <w:rPr>
                <w:lang w:val="en-GB"/>
              </w:rPr>
              <w:t>u</w:t>
            </w:r>
            <w:proofErr w:type="spellEnd"/>
            <w:r w:rsidRPr="00F86EF6">
              <w:rPr>
                <w:lang w:val="en-GB"/>
              </w:rPr>
              <w:t xml:space="preserve">: </w:t>
            </w:r>
            <w:hyperlink r:id="rId333" w:history="1">
              <w:r w:rsidRPr="00F86EF6">
                <w:rPr>
                  <w:rStyle w:val="Hyperlink"/>
                  <w:lang w:val="en-GB"/>
                </w:rPr>
                <w:t>https://www.youtube.com/watch?v=3ORsUGVNxGs</w:t>
              </w:r>
            </w:hyperlink>
            <w:r w:rsidRPr="00F86EF6">
              <w:rPr>
                <w:lang w:val="en-GB"/>
              </w:rPr>
              <w:t xml:space="preserve"> (1:54)</w:t>
            </w:r>
          </w:p>
          <w:p w14:paraId="794FB1B1" w14:textId="77777777" w:rsidR="00C6459C" w:rsidRPr="00F86EF6" w:rsidRDefault="00C6459C" w:rsidP="00C74611">
            <w:pPr>
              <w:rPr>
                <w:lang w:val="en-GB"/>
              </w:rPr>
            </w:pPr>
          </w:p>
        </w:tc>
      </w:tr>
      <w:tr w:rsidR="00C6459C" w:rsidRPr="00F86EF6" w14:paraId="38F9C56D" w14:textId="77777777" w:rsidTr="00C74611">
        <w:tc>
          <w:tcPr>
            <w:tcW w:w="9209" w:type="dxa"/>
            <w:shd w:val="clear" w:color="auto" w:fill="F2F2F2" w:themeFill="background1" w:themeFillShade="F2"/>
            <w:vAlign w:val="center"/>
          </w:tcPr>
          <w:p w14:paraId="785747C9" w14:textId="77777777" w:rsidR="00C6459C" w:rsidRPr="00F86EF6" w:rsidRDefault="00C6459C" w:rsidP="00C74611">
            <w:pPr>
              <w:rPr>
                <w:lang w:val="en-GB"/>
              </w:rPr>
            </w:pPr>
          </w:p>
          <w:p w14:paraId="4769E25B" w14:textId="77777777" w:rsidR="00C6459C" w:rsidRPr="00F86EF6" w:rsidRDefault="00C6459C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>Zoom</w:t>
            </w:r>
          </w:p>
          <w:p w14:paraId="441D977F" w14:textId="76B74806" w:rsidR="00C6459C" w:rsidRPr="00F86EF6" w:rsidRDefault="00C6459C" w:rsidP="009058CB">
            <w:pPr>
              <w:numPr>
                <w:ilvl w:val="0"/>
                <w:numId w:val="69"/>
              </w:numPr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A)</w:t>
            </w:r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Gdje</w:t>
            </w:r>
            <w:proofErr w:type="spellEnd"/>
            <w:r w:rsidR="006A7B59">
              <w:rPr>
                <w:lang w:val="en-GB"/>
              </w:rPr>
              <w:t xml:space="preserve">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nać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hyperlink r:id="rId334" w:history="1">
              <w:r w:rsidRPr="00F86EF6">
                <w:rPr>
                  <w:rStyle w:val="Hyperlink"/>
                  <w:lang w:val="en-GB"/>
                </w:rPr>
                <w:t>https://zoom.us/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3E49C631" w14:textId="4E72FB5D" w:rsidR="00C6459C" w:rsidRPr="00F86EF6" w:rsidRDefault="00C6459C" w:rsidP="009058CB">
            <w:pPr>
              <w:numPr>
                <w:ilvl w:val="0"/>
                <w:numId w:val="70"/>
              </w:numPr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 xml:space="preserve">(A) </w:t>
            </w:r>
            <w:r w:rsidR="006A7B59">
              <w:rPr>
                <w:lang w:val="en-GB"/>
              </w:rPr>
              <w:t xml:space="preserve">Kako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koristit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Organizacija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sastanaka</w:t>
            </w:r>
            <w:proofErr w:type="spellEnd"/>
            <w:r w:rsidR="006A7B59">
              <w:rPr>
                <w:lang w:val="en-GB"/>
              </w:rPr>
              <w:t xml:space="preserve">, </w:t>
            </w:r>
            <w:proofErr w:type="spellStart"/>
            <w:r w:rsidR="006A7B59">
              <w:rPr>
                <w:lang w:val="en-GB"/>
              </w:rPr>
              <w:t>edukacija</w:t>
            </w:r>
            <w:proofErr w:type="spellEnd"/>
          </w:p>
          <w:p w14:paraId="2F452496" w14:textId="325D94A2" w:rsidR="00C6459C" w:rsidRPr="00F86EF6" w:rsidRDefault="00C6459C" w:rsidP="009058CB">
            <w:pPr>
              <w:numPr>
                <w:ilvl w:val="0"/>
                <w:numId w:val="71"/>
              </w:numPr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 xml:space="preserve">(C) </w:t>
            </w:r>
            <w:proofErr w:type="spellStart"/>
            <w:r w:rsidR="006A7B59">
              <w:rPr>
                <w:lang w:val="en-GB"/>
              </w:rPr>
              <w:t>Više</w:t>
            </w:r>
            <w:proofErr w:type="spellEnd"/>
            <w:r w:rsidR="006A7B59">
              <w:rPr>
                <w:lang w:val="en-GB"/>
              </w:rPr>
              <w:t xml:space="preserve"> o </w:t>
            </w:r>
            <w:proofErr w:type="spellStart"/>
            <w:r w:rsidR="000320C3" w:rsidRPr="00F86EF6">
              <w:rPr>
                <w:lang w:val="en-GB"/>
              </w:rPr>
              <w:t>Zoom</w:t>
            </w:r>
            <w:r w:rsidR="006A7B59">
              <w:rPr>
                <w:lang w:val="en-GB"/>
              </w:rPr>
              <w:t>u</w:t>
            </w:r>
            <w:proofErr w:type="spellEnd"/>
            <w:r w:rsidRPr="00F86EF6">
              <w:rPr>
                <w:lang w:val="en-GB"/>
              </w:rPr>
              <w:t xml:space="preserve">: </w:t>
            </w:r>
            <w:hyperlink r:id="rId335" w:history="1">
              <w:r w:rsidRPr="00F86EF6">
                <w:rPr>
                  <w:rStyle w:val="Hyperlink"/>
                  <w:lang w:val="en-GB"/>
                </w:rPr>
                <w:t>https://www.youtube.com/watch?v=QOUwumKCW7M</w:t>
              </w:r>
            </w:hyperlink>
            <w:r w:rsidRPr="00F86EF6">
              <w:rPr>
                <w:lang w:val="en-GB"/>
              </w:rPr>
              <w:t xml:space="preserve"> (12:52)</w:t>
            </w:r>
          </w:p>
          <w:p w14:paraId="0A995FB8" w14:textId="77777777" w:rsidR="00C6459C" w:rsidRPr="00F86EF6" w:rsidRDefault="00C6459C" w:rsidP="00C74611">
            <w:pPr>
              <w:ind w:left="720"/>
              <w:rPr>
                <w:lang w:val="en-GB"/>
              </w:rPr>
            </w:pPr>
          </w:p>
        </w:tc>
      </w:tr>
      <w:tr w:rsidR="00C6459C" w:rsidRPr="00F86EF6" w14:paraId="7DA5C360" w14:textId="77777777" w:rsidTr="00C74611">
        <w:tc>
          <w:tcPr>
            <w:tcW w:w="9209" w:type="dxa"/>
            <w:shd w:val="clear" w:color="auto" w:fill="F2F2F2" w:themeFill="background1" w:themeFillShade="F2"/>
            <w:vAlign w:val="center"/>
          </w:tcPr>
          <w:p w14:paraId="6117A72F" w14:textId="77777777" w:rsidR="00C6459C" w:rsidRPr="00F86EF6" w:rsidRDefault="00C6459C" w:rsidP="00C74611">
            <w:pPr>
              <w:rPr>
                <w:lang w:val="en-GB"/>
              </w:rPr>
            </w:pPr>
          </w:p>
          <w:p w14:paraId="6375A5F1" w14:textId="77777777" w:rsidR="00C6459C" w:rsidRPr="00F86EF6" w:rsidRDefault="00C6459C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>Microsoft Teams</w:t>
            </w:r>
          </w:p>
          <w:p w14:paraId="336BEFA9" w14:textId="03D93569" w:rsidR="00C6459C" w:rsidRPr="00F86EF6" w:rsidRDefault="00C6459C" w:rsidP="009058CB">
            <w:pPr>
              <w:numPr>
                <w:ilvl w:val="0"/>
                <w:numId w:val="72"/>
              </w:numPr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A)</w:t>
            </w:r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Gdje</w:t>
            </w:r>
            <w:proofErr w:type="spellEnd"/>
            <w:r w:rsidR="006A7B59">
              <w:rPr>
                <w:lang w:val="en-GB"/>
              </w:rPr>
              <w:t xml:space="preserve">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nać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hyperlink r:id="rId336" w:history="1">
              <w:r w:rsidRPr="00F86EF6">
                <w:rPr>
                  <w:rStyle w:val="Hyperlink"/>
                  <w:lang w:val="en-GB"/>
                </w:rPr>
                <w:t>https://www.microsoft.com/sl-si/microsoft-teams/log-in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4ED5E974" w14:textId="050AFCB4" w:rsidR="00C6459C" w:rsidRPr="006A7B59" w:rsidRDefault="00C6459C" w:rsidP="006A7B59">
            <w:pPr>
              <w:numPr>
                <w:ilvl w:val="0"/>
                <w:numId w:val="70"/>
              </w:numPr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A)</w:t>
            </w:r>
            <w:r w:rsidR="006A7B59">
              <w:rPr>
                <w:lang w:val="en-GB"/>
              </w:rPr>
              <w:t xml:space="preserve"> Kako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koristit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Organizacija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sastanaka</w:t>
            </w:r>
            <w:proofErr w:type="spellEnd"/>
            <w:r w:rsidR="006A7B59">
              <w:rPr>
                <w:lang w:val="en-GB"/>
              </w:rPr>
              <w:t xml:space="preserve">, </w:t>
            </w:r>
            <w:proofErr w:type="spellStart"/>
            <w:r w:rsidR="006A7B59">
              <w:rPr>
                <w:lang w:val="en-GB"/>
              </w:rPr>
              <w:t>edukacija</w:t>
            </w:r>
            <w:proofErr w:type="spellEnd"/>
          </w:p>
          <w:p w14:paraId="7F69F6C8" w14:textId="6E770161" w:rsidR="00C6459C" w:rsidRPr="00F86EF6" w:rsidRDefault="00C6459C" w:rsidP="009058CB">
            <w:pPr>
              <w:numPr>
                <w:ilvl w:val="0"/>
                <w:numId w:val="74"/>
              </w:numPr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 xml:space="preserve">(C) </w:t>
            </w:r>
            <w:proofErr w:type="spellStart"/>
            <w:r w:rsidR="006A7B59">
              <w:rPr>
                <w:lang w:val="en-GB"/>
              </w:rPr>
              <w:t>Više</w:t>
            </w:r>
            <w:proofErr w:type="spellEnd"/>
            <w:r w:rsidR="006A7B59">
              <w:rPr>
                <w:lang w:val="en-GB"/>
              </w:rPr>
              <w:t xml:space="preserve"> o </w:t>
            </w:r>
            <w:r w:rsidR="000320C3" w:rsidRPr="00F86EF6">
              <w:rPr>
                <w:lang w:val="en-GB"/>
              </w:rPr>
              <w:t xml:space="preserve">Microsoft </w:t>
            </w:r>
            <w:proofErr w:type="spellStart"/>
            <w:r w:rsidR="000320C3" w:rsidRPr="00F86EF6">
              <w:rPr>
                <w:lang w:val="en-GB"/>
              </w:rPr>
              <w:t>Teams</w:t>
            </w:r>
            <w:r w:rsidR="006A7B59">
              <w:rPr>
                <w:lang w:val="en-GB"/>
              </w:rPr>
              <w:t>u</w:t>
            </w:r>
            <w:proofErr w:type="spellEnd"/>
            <w:r w:rsidRPr="00F86EF6">
              <w:rPr>
                <w:lang w:val="en-GB"/>
              </w:rPr>
              <w:t xml:space="preserve">: </w:t>
            </w:r>
            <w:hyperlink r:id="rId337" w:history="1">
              <w:r w:rsidRPr="00F86EF6">
                <w:rPr>
                  <w:rStyle w:val="Hyperlink"/>
                  <w:lang w:val="en-GB"/>
                </w:rPr>
                <w:t>https://www.youtube.com/watch?v=OxfukizkyCA</w:t>
              </w:r>
            </w:hyperlink>
            <w:r w:rsidRPr="00F86EF6">
              <w:rPr>
                <w:lang w:val="en-GB"/>
              </w:rPr>
              <w:t xml:space="preserve"> (20:38)</w:t>
            </w:r>
          </w:p>
          <w:p w14:paraId="1F2D4939" w14:textId="77777777" w:rsidR="00C6459C" w:rsidRPr="00F86EF6" w:rsidRDefault="00C6459C" w:rsidP="00902BC7">
            <w:pPr>
              <w:jc w:val="left"/>
              <w:rPr>
                <w:lang w:val="en-GB"/>
              </w:rPr>
            </w:pPr>
          </w:p>
          <w:p w14:paraId="275EDF35" w14:textId="77777777" w:rsidR="00C6459C" w:rsidRPr="00F86EF6" w:rsidRDefault="00C6459C" w:rsidP="00C74611">
            <w:pPr>
              <w:rPr>
                <w:lang w:val="en-GB"/>
              </w:rPr>
            </w:pPr>
          </w:p>
        </w:tc>
      </w:tr>
      <w:tr w:rsidR="00C6459C" w:rsidRPr="00F86EF6" w14:paraId="000E922C" w14:textId="77777777" w:rsidTr="00C74611">
        <w:tc>
          <w:tcPr>
            <w:tcW w:w="9209" w:type="dxa"/>
            <w:shd w:val="clear" w:color="auto" w:fill="F2F2F2" w:themeFill="background1" w:themeFillShade="F2"/>
            <w:vAlign w:val="center"/>
          </w:tcPr>
          <w:p w14:paraId="5B4532E2" w14:textId="77777777" w:rsidR="00C6459C" w:rsidRPr="00F86EF6" w:rsidRDefault="00C6459C" w:rsidP="00C74611">
            <w:pPr>
              <w:rPr>
                <w:lang w:val="en-GB"/>
              </w:rPr>
            </w:pPr>
          </w:p>
          <w:p w14:paraId="08BDEF6E" w14:textId="77777777" w:rsidR="00C6459C" w:rsidRPr="00F86EF6" w:rsidRDefault="00C6459C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>We transfer</w:t>
            </w:r>
          </w:p>
          <w:p w14:paraId="799714F1" w14:textId="69F7D112" w:rsidR="00C6459C" w:rsidRPr="00F86EF6" w:rsidRDefault="00C6459C" w:rsidP="009058CB">
            <w:pPr>
              <w:numPr>
                <w:ilvl w:val="0"/>
                <w:numId w:val="75"/>
              </w:numPr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A)</w:t>
            </w:r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Gdje</w:t>
            </w:r>
            <w:proofErr w:type="spellEnd"/>
            <w:r w:rsidR="006A7B59">
              <w:rPr>
                <w:lang w:val="en-GB"/>
              </w:rPr>
              <w:t xml:space="preserve">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nać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hyperlink r:id="rId338" w:history="1">
              <w:r w:rsidRPr="00F86EF6">
                <w:rPr>
                  <w:rStyle w:val="Hyperlink"/>
                  <w:lang w:val="en-GB"/>
                </w:rPr>
                <w:t>https://wetransfer.com/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340B546B" w14:textId="5AA1062E" w:rsidR="00C6459C" w:rsidRPr="00F86EF6" w:rsidRDefault="00C6459C" w:rsidP="006A7B59">
            <w:pPr>
              <w:numPr>
                <w:ilvl w:val="0"/>
                <w:numId w:val="76"/>
              </w:numPr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A)</w:t>
            </w:r>
            <w:r w:rsidR="006A7B59">
              <w:rPr>
                <w:lang w:val="en-GB"/>
              </w:rPr>
              <w:t xml:space="preserve"> Kako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koristit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r w:rsidR="006A7B59" w:rsidRPr="006A7B59">
              <w:rPr>
                <w:lang w:val="en-GB"/>
              </w:rPr>
              <w:t xml:space="preserve">Alat za </w:t>
            </w:r>
            <w:proofErr w:type="spellStart"/>
            <w:r w:rsidR="006A7B59" w:rsidRPr="006A7B59">
              <w:rPr>
                <w:lang w:val="en-GB"/>
              </w:rPr>
              <w:t>dijeljenje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datoteka</w:t>
            </w:r>
            <w:proofErr w:type="spellEnd"/>
          </w:p>
          <w:p w14:paraId="31B251E2" w14:textId="089AB6A5" w:rsidR="00C6459C" w:rsidRPr="00F86EF6" w:rsidRDefault="00C6459C" w:rsidP="009058CB">
            <w:pPr>
              <w:numPr>
                <w:ilvl w:val="0"/>
                <w:numId w:val="77"/>
              </w:numPr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 xml:space="preserve">(C) </w:t>
            </w:r>
            <w:proofErr w:type="spellStart"/>
            <w:r w:rsidR="006A7B59">
              <w:rPr>
                <w:lang w:val="en-GB"/>
              </w:rPr>
              <w:t>Više</w:t>
            </w:r>
            <w:proofErr w:type="spellEnd"/>
            <w:r w:rsidR="006A7B59">
              <w:rPr>
                <w:lang w:val="en-GB"/>
              </w:rPr>
              <w:t xml:space="preserve"> o </w:t>
            </w:r>
            <w:proofErr w:type="spellStart"/>
            <w:r w:rsidR="005E6E00" w:rsidRPr="00F86EF6">
              <w:rPr>
                <w:lang w:val="en-GB"/>
              </w:rPr>
              <w:t>WeTransfer</w:t>
            </w:r>
            <w:r w:rsidR="006A7B59">
              <w:rPr>
                <w:lang w:val="en-GB"/>
              </w:rPr>
              <w:t>u</w:t>
            </w:r>
            <w:proofErr w:type="spellEnd"/>
            <w:r w:rsidRPr="00F86EF6">
              <w:rPr>
                <w:lang w:val="en-GB"/>
              </w:rPr>
              <w:t xml:space="preserve">: </w:t>
            </w:r>
            <w:hyperlink r:id="rId339" w:history="1">
              <w:r w:rsidRPr="00F86EF6">
                <w:rPr>
                  <w:rStyle w:val="Hyperlink"/>
                  <w:lang w:val="en-GB"/>
                </w:rPr>
                <w:t>https://www.youtube.com/watch?v=gmzMsSCKj4E</w:t>
              </w:r>
            </w:hyperlink>
            <w:r w:rsidRPr="00F86EF6">
              <w:rPr>
                <w:lang w:val="en-GB"/>
              </w:rPr>
              <w:t xml:space="preserve"> (2:40)</w:t>
            </w:r>
          </w:p>
          <w:p w14:paraId="20FC09BE" w14:textId="77777777" w:rsidR="00C6459C" w:rsidRPr="00F86EF6" w:rsidRDefault="00C6459C" w:rsidP="00C74611">
            <w:pPr>
              <w:rPr>
                <w:lang w:val="en-GB"/>
              </w:rPr>
            </w:pPr>
          </w:p>
        </w:tc>
      </w:tr>
      <w:tr w:rsidR="00C6459C" w:rsidRPr="00F86EF6" w14:paraId="1D319C8A" w14:textId="77777777" w:rsidTr="00C74611">
        <w:tc>
          <w:tcPr>
            <w:tcW w:w="9209" w:type="dxa"/>
            <w:shd w:val="clear" w:color="auto" w:fill="F2F2F2" w:themeFill="background1" w:themeFillShade="F2"/>
            <w:vAlign w:val="center"/>
          </w:tcPr>
          <w:p w14:paraId="4A0A54C9" w14:textId="77777777" w:rsidR="00C6459C" w:rsidRPr="00F86EF6" w:rsidRDefault="00C6459C" w:rsidP="00C74611">
            <w:pPr>
              <w:rPr>
                <w:lang w:val="en-GB"/>
              </w:rPr>
            </w:pPr>
          </w:p>
          <w:p w14:paraId="096382B5" w14:textId="77777777" w:rsidR="00C6459C" w:rsidRPr="00F86EF6" w:rsidRDefault="00C6459C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>Dropbox</w:t>
            </w:r>
          </w:p>
          <w:p w14:paraId="499A1925" w14:textId="37FE27CD" w:rsidR="00C6459C" w:rsidRPr="00F86EF6" w:rsidRDefault="00C6459C" w:rsidP="009058CB">
            <w:pPr>
              <w:numPr>
                <w:ilvl w:val="0"/>
                <w:numId w:val="78"/>
              </w:numPr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A)</w:t>
            </w:r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Gdje</w:t>
            </w:r>
            <w:proofErr w:type="spellEnd"/>
            <w:r w:rsidR="006A7B59">
              <w:rPr>
                <w:lang w:val="en-GB"/>
              </w:rPr>
              <w:t xml:space="preserve">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nać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hyperlink r:id="rId340" w:history="1">
              <w:r w:rsidRPr="00F86EF6">
                <w:rPr>
                  <w:rStyle w:val="Hyperlink"/>
                  <w:lang w:val="en-GB"/>
                </w:rPr>
                <w:t>https://www.dropbox.com/h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37C36D8B" w14:textId="31EDF4BB" w:rsidR="00C6459C" w:rsidRPr="00F86EF6" w:rsidRDefault="00C6459C" w:rsidP="006A7B59">
            <w:pPr>
              <w:numPr>
                <w:ilvl w:val="0"/>
                <w:numId w:val="79"/>
              </w:numPr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A)</w:t>
            </w:r>
            <w:r w:rsidR="006A7B59">
              <w:rPr>
                <w:lang w:val="en-GB"/>
              </w:rPr>
              <w:t xml:space="preserve"> Kako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koristit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Sigurnosna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kopija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i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pohrana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datoteka</w:t>
            </w:r>
            <w:proofErr w:type="spellEnd"/>
            <w:r w:rsidR="006A7B59" w:rsidRPr="006A7B59">
              <w:rPr>
                <w:lang w:val="en-GB"/>
              </w:rPr>
              <w:t xml:space="preserve"> u </w:t>
            </w:r>
            <w:proofErr w:type="spellStart"/>
            <w:r w:rsidR="006A7B59" w:rsidRPr="006A7B59">
              <w:rPr>
                <w:lang w:val="en-GB"/>
              </w:rPr>
              <w:t>oblaku</w:t>
            </w:r>
            <w:proofErr w:type="spellEnd"/>
          </w:p>
          <w:p w14:paraId="5F4E43D0" w14:textId="3590A1C4" w:rsidR="00C6459C" w:rsidRPr="00F86EF6" w:rsidRDefault="00C6459C" w:rsidP="009058CB">
            <w:pPr>
              <w:numPr>
                <w:ilvl w:val="0"/>
                <w:numId w:val="80"/>
              </w:numPr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 xml:space="preserve">(C) </w:t>
            </w:r>
            <w:proofErr w:type="spellStart"/>
            <w:r w:rsidR="006A7B59">
              <w:rPr>
                <w:lang w:val="en-GB"/>
              </w:rPr>
              <w:t>Više</w:t>
            </w:r>
            <w:proofErr w:type="spellEnd"/>
            <w:r w:rsidR="006A7B59">
              <w:rPr>
                <w:lang w:val="en-GB"/>
              </w:rPr>
              <w:t xml:space="preserve"> o </w:t>
            </w:r>
            <w:proofErr w:type="spellStart"/>
            <w:r w:rsidR="00D9145A" w:rsidRPr="00F86EF6">
              <w:rPr>
                <w:lang w:val="en-GB"/>
              </w:rPr>
              <w:t>Dropbox</w:t>
            </w:r>
            <w:r w:rsidR="006A7B59">
              <w:rPr>
                <w:lang w:val="en-GB"/>
              </w:rPr>
              <w:t>u</w:t>
            </w:r>
            <w:proofErr w:type="spellEnd"/>
            <w:r w:rsidRPr="00F86EF6">
              <w:rPr>
                <w:lang w:val="en-GB"/>
              </w:rPr>
              <w:t xml:space="preserve">: </w:t>
            </w:r>
            <w:hyperlink r:id="rId341" w:history="1">
              <w:r w:rsidRPr="00F86EF6">
                <w:rPr>
                  <w:rStyle w:val="Hyperlink"/>
                  <w:lang w:val="en-GB"/>
                </w:rPr>
                <w:t>https://www.youtube.com/watch?v=4Nan6Zt6bzw</w:t>
              </w:r>
            </w:hyperlink>
            <w:r w:rsidRPr="00F86EF6">
              <w:rPr>
                <w:lang w:val="en-GB"/>
              </w:rPr>
              <w:t xml:space="preserve"> (10:49)</w:t>
            </w:r>
          </w:p>
          <w:p w14:paraId="588C65FE" w14:textId="77777777" w:rsidR="00C6459C" w:rsidRPr="00F86EF6" w:rsidRDefault="00C6459C" w:rsidP="00C74611">
            <w:pPr>
              <w:rPr>
                <w:lang w:val="en-GB"/>
              </w:rPr>
            </w:pPr>
          </w:p>
        </w:tc>
      </w:tr>
      <w:bookmarkEnd w:id="156"/>
    </w:tbl>
    <w:p w14:paraId="134F16C1" w14:textId="77777777" w:rsidR="00C6459C" w:rsidRPr="00F86EF6" w:rsidRDefault="00C6459C" w:rsidP="00C6459C">
      <w:pPr>
        <w:rPr>
          <w:lang w:val="en-GB"/>
        </w:rPr>
      </w:pPr>
      <w:r w:rsidRPr="00F86EF6">
        <w:rPr>
          <w:lang w:val="en-GB"/>
        </w:rPr>
        <w:br w:type="page"/>
      </w: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209"/>
      </w:tblGrid>
      <w:tr w:rsidR="00C6459C" w:rsidRPr="00F86EF6" w14:paraId="01BF76DF" w14:textId="77777777" w:rsidTr="00C74611">
        <w:tc>
          <w:tcPr>
            <w:tcW w:w="9209" w:type="dxa"/>
            <w:shd w:val="clear" w:color="auto" w:fill="F2F2F2" w:themeFill="background1" w:themeFillShade="F2"/>
            <w:vAlign w:val="center"/>
          </w:tcPr>
          <w:p w14:paraId="1CE4DF06" w14:textId="77777777" w:rsidR="00C6459C" w:rsidRPr="00F86EF6" w:rsidRDefault="00C6459C" w:rsidP="00C74611">
            <w:pPr>
              <w:rPr>
                <w:lang w:val="en-GB"/>
              </w:rPr>
            </w:pPr>
            <w:bookmarkStart w:id="157" w:name="_Hlk74918903"/>
          </w:p>
          <w:p w14:paraId="134C9863" w14:textId="77777777" w:rsidR="00C6459C" w:rsidRPr="00F86EF6" w:rsidRDefault="00C6459C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>Google Drive</w:t>
            </w:r>
          </w:p>
          <w:p w14:paraId="7C7ED212" w14:textId="555A7763" w:rsidR="00C6459C" w:rsidRPr="00F86EF6" w:rsidRDefault="00C6459C" w:rsidP="009058CB">
            <w:pPr>
              <w:numPr>
                <w:ilvl w:val="0"/>
                <w:numId w:val="81"/>
              </w:numPr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A)</w:t>
            </w:r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Gdje</w:t>
            </w:r>
            <w:proofErr w:type="spellEnd"/>
            <w:r w:rsidR="006A7B59">
              <w:rPr>
                <w:lang w:val="en-GB"/>
              </w:rPr>
              <w:t xml:space="preserve">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nać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hyperlink r:id="rId342" w:history="1">
              <w:r w:rsidRPr="00F86EF6">
                <w:rPr>
                  <w:rStyle w:val="Hyperlink"/>
                  <w:lang w:val="en-GB"/>
                </w:rPr>
                <w:t>https://www.google.si/drive/about.html</w:t>
              </w:r>
            </w:hyperlink>
            <w:r w:rsidRPr="00F86EF6">
              <w:rPr>
                <w:lang w:val="en-GB"/>
              </w:rPr>
              <w:t xml:space="preserve"> </w:t>
            </w:r>
          </w:p>
          <w:p w14:paraId="284E0104" w14:textId="7AFE01F9" w:rsidR="00C6459C" w:rsidRPr="00F86EF6" w:rsidRDefault="00C6459C" w:rsidP="009058CB">
            <w:pPr>
              <w:numPr>
                <w:ilvl w:val="0"/>
                <w:numId w:val="81"/>
              </w:numPr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A)</w:t>
            </w:r>
            <w:r w:rsidR="006A7B59">
              <w:rPr>
                <w:lang w:val="en-GB"/>
              </w:rPr>
              <w:t xml:space="preserve"> Kako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koristit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Usluga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mrežne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pohrane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i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dijeljenja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datoteka</w:t>
            </w:r>
            <w:proofErr w:type="spellEnd"/>
          </w:p>
          <w:p w14:paraId="5389AF53" w14:textId="7DDA2A2B" w:rsidR="00C6459C" w:rsidRPr="00F86EF6" w:rsidRDefault="00C6459C" w:rsidP="009058CB">
            <w:pPr>
              <w:numPr>
                <w:ilvl w:val="0"/>
                <w:numId w:val="82"/>
              </w:numPr>
              <w:jc w:val="left"/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 xml:space="preserve">(C) </w:t>
            </w:r>
            <w:proofErr w:type="spellStart"/>
            <w:r w:rsidR="006A7B59">
              <w:rPr>
                <w:lang w:val="en-GB"/>
              </w:rPr>
              <w:t>Više</w:t>
            </w:r>
            <w:proofErr w:type="spellEnd"/>
            <w:r w:rsidR="006A7B59">
              <w:rPr>
                <w:lang w:val="en-GB"/>
              </w:rPr>
              <w:t xml:space="preserve"> o </w:t>
            </w:r>
            <w:r w:rsidR="000F7980" w:rsidRPr="00F86EF6">
              <w:rPr>
                <w:lang w:val="en-GB"/>
              </w:rPr>
              <w:t xml:space="preserve">Google </w:t>
            </w:r>
            <w:proofErr w:type="spellStart"/>
            <w:r w:rsidR="000F7980" w:rsidRPr="00F86EF6">
              <w:rPr>
                <w:lang w:val="en-GB"/>
              </w:rPr>
              <w:t>Drive</w:t>
            </w:r>
            <w:r w:rsidR="006A7B59">
              <w:rPr>
                <w:lang w:val="en-GB"/>
              </w:rPr>
              <w:t>u</w:t>
            </w:r>
            <w:proofErr w:type="spellEnd"/>
            <w:r w:rsidRPr="00F86EF6">
              <w:rPr>
                <w:lang w:val="en-GB"/>
              </w:rPr>
              <w:t xml:space="preserve">: </w:t>
            </w:r>
            <w:hyperlink r:id="rId343" w:history="1">
              <w:r w:rsidRPr="00F86EF6">
                <w:rPr>
                  <w:rStyle w:val="Hyperlink"/>
                  <w:lang w:val="en-GB"/>
                </w:rPr>
                <w:t>https://www.youtube.com/watch?v=P7555XLfHgs</w:t>
              </w:r>
            </w:hyperlink>
            <w:r w:rsidRPr="00F86EF6">
              <w:rPr>
                <w:lang w:val="en-GB"/>
              </w:rPr>
              <w:t xml:space="preserve"> (2:25)</w:t>
            </w:r>
          </w:p>
          <w:p w14:paraId="6417D7D2" w14:textId="77777777" w:rsidR="00C6459C" w:rsidRPr="00F86EF6" w:rsidRDefault="00C6459C" w:rsidP="00C74611">
            <w:pPr>
              <w:rPr>
                <w:lang w:val="en-GB"/>
              </w:rPr>
            </w:pPr>
          </w:p>
        </w:tc>
      </w:tr>
      <w:tr w:rsidR="00C6459C" w:rsidRPr="00F86EF6" w14:paraId="7BA96665" w14:textId="77777777" w:rsidTr="00C74611">
        <w:tc>
          <w:tcPr>
            <w:tcW w:w="9209" w:type="dxa"/>
            <w:shd w:val="clear" w:color="auto" w:fill="F2F2F2" w:themeFill="background1" w:themeFillShade="F2"/>
            <w:vAlign w:val="center"/>
          </w:tcPr>
          <w:p w14:paraId="29400BD9" w14:textId="77777777" w:rsidR="00C6459C" w:rsidRPr="00F86EF6" w:rsidRDefault="00C6459C" w:rsidP="00C74611">
            <w:pPr>
              <w:rPr>
                <w:lang w:val="en-GB"/>
              </w:rPr>
            </w:pPr>
          </w:p>
          <w:p w14:paraId="19135E93" w14:textId="77777777" w:rsidR="00C6459C" w:rsidRPr="00F86EF6" w:rsidRDefault="00C6459C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>OneDrive</w:t>
            </w:r>
          </w:p>
          <w:p w14:paraId="171FF69C" w14:textId="57D9BB17" w:rsidR="00C6459C" w:rsidRPr="00F86EF6" w:rsidRDefault="00C6459C" w:rsidP="009058CB">
            <w:pPr>
              <w:numPr>
                <w:ilvl w:val="0"/>
                <w:numId w:val="83"/>
              </w:numPr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A)</w:t>
            </w:r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Gdje</w:t>
            </w:r>
            <w:proofErr w:type="spellEnd"/>
            <w:r w:rsidR="006A7B59">
              <w:rPr>
                <w:lang w:val="en-GB"/>
              </w:rPr>
              <w:t xml:space="preserve">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nać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hyperlink r:id="rId344" w:history="1">
              <w:r w:rsidRPr="00F86EF6">
                <w:rPr>
                  <w:rStyle w:val="Hyperlink"/>
                  <w:lang w:val="en-GB"/>
                </w:rPr>
                <w:t>https://onedrive.live.com/about/en-us/signin/</w:t>
              </w:r>
            </w:hyperlink>
          </w:p>
          <w:p w14:paraId="404483E8" w14:textId="6DC6F72C" w:rsidR="00C6459C" w:rsidRPr="00F86EF6" w:rsidRDefault="00C6459C" w:rsidP="006A7B59">
            <w:pPr>
              <w:numPr>
                <w:ilvl w:val="0"/>
                <w:numId w:val="84"/>
              </w:numPr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 xml:space="preserve">(A) </w:t>
            </w:r>
            <w:r w:rsidR="006A7B59">
              <w:rPr>
                <w:lang w:val="en-GB"/>
              </w:rPr>
              <w:t xml:space="preserve">Kako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koristit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Usluga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mrežne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pohrane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i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dijeljenja</w:t>
            </w:r>
            <w:proofErr w:type="spellEnd"/>
            <w:r w:rsidR="006A7B59" w:rsidRPr="006A7B59">
              <w:rPr>
                <w:lang w:val="en-GB"/>
              </w:rPr>
              <w:t xml:space="preserve"> </w:t>
            </w:r>
            <w:proofErr w:type="spellStart"/>
            <w:r w:rsidR="006A7B59" w:rsidRPr="006A7B59">
              <w:rPr>
                <w:lang w:val="en-GB"/>
              </w:rPr>
              <w:t>datoteka</w:t>
            </w:r>
            <w:proofErr w:type="spellEnd"/>
          </w:p>
          <w:p w14:paraId="1F852ED4" w14:textId="460E265E" w:rsidR="00C6459C" w:rsidRPr="00F86EF6" w:rsidRDefault="00C6459C" w:rsidP="009058CB">
            <w:pPr>
              <w:numPr>
                <w:ilvl w:val="0"/>
                <w:numId w:val="85"/>
              </w:numPr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 xml:space="preserve">(C) </w:t>
            </w:r>
            <w:proofErr w:type="spellStart"/>
            <w:r w:rsidR="006A7B59">
              <w:rPr>
                <w:lang w:val="en-GB"/>
              </w:rPr>
              <w:t>VIše</w:t>
            </w:r>
            <w:proofErr w:type="spellEnd"/>
            <w:r w:rsidR="006A7B59">
              <w:rPr>
                <w:lang w:val="en-GB"/>
              </w:rPr>
              <w:t xml:space="preserve"> o </w:t>
            </w:r>
            <w:proofErr w:type="spellStart"/>
            <w:r w:rsidR="00434A56" w:rsidRPr="00F86EF6">
              <w:rPr>
                <w:lang w:val="en-GB"/>
              </w:rPr>
              <w:t>OneDrive</w:t>
            </w:r>
            <w:r w:rsidR="006A7B59">
              <w:rPr>
                <w:lang w:val="en-GB"/>
              </w:rPr>
              <w:t>u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hyperlink r:id="rId345" w:history="1">
              <w:r w:rsidRPr="00F86EF6">
                <w:rPr>
                  <w:rStyle w:val="Hyperlink"/>
                  <w:lang w:val="en-GB"/>
                </w:rPr>
                <w:t>https://www.youtube.com/watch?v=_lN_</w:t>
              </w:r>
            </w:hyperlink>
            <w:hyperlink r:id="rId346" w:history="1">
              <w:r w:rsidRPr="00F86EF6">
                <w:rPr>
                  <w:rStyle w:val="Hyperlink"/>
                  <w:lang w:val="en-GB"/>
                </w:rPr>
                <w:t>a68uHGs</w:t>
              </w:r>
            </w:hyperlink>
            <w:r w:rsidRPr="00F86EF6">
              <w:rPr>
                <w:lang w:val="en-GB"/>
              </w:rPr>
              <w:t xml:space="preserve"> (7:55) </w:t>
            </w:r>
          </w:p>
          <w:p w14:paraId="536242CC" w14:textId="77777777" w:rsidR="00C6459C" w:rsidRPr="00F86EF6" w:rsidRDefault="00C6459C" w:rsidP="00C74611">
            <w:pPr>
              <w:rPr>
                <w:lang w:val="en-GB"/>
              </w:rPr>
            </w:pPr>
          </w:p>
        </w:tc>
      </w:tr>
      <w:tr w:rsidR="00C6459C" w:rsidRPr="00F86EF6" w14:paraId="6C2994F3" w14:textId="77777777" w:rsidTr="00C74611">
        <w:tc>
          <w:tcPr>
            <w:tcW w:w="9209" w:type="dxa"/>
            <w:shd w:val="clear" w:color="auto" w:fill="F2F2F2" w:themeFill="background1" w:themeFillShade="F2"/>
            <w:vAlign w:val="center"/>
          </w:tcPr>
          <w:p w14:paraId="2CCA2C2D" w14:textId="77777777" w:rsidR="00C6459C" w:rsidRPr="00F86EF6" w:rsidRDefault="00C6459C" w:rsidP="00C74611">
            <w:pPr>
              <w:rPr>
                <w:lang w:val="en-GB"/>
              </w:rPr>
            </w:pPr>
          </w:p>
          <w:p w14:paraId="630D7B02" w14:textId="77777777" w:rsidR="00C6459C" w:rsidRPr="00F86EF6" w:rsidRDefault="00C6459C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lang w:val="en-GB"/>
              </w:rPr>
              <w:t>Canva</w:t>
            </w:r>
          </w:p>
          <w:p w14:paraId="1734F291" w14:textId="695BBA6E" w:rsidR="00C6459C" w:rsidRPr="00F86EF6" w:rsidRDefault="00C6459C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rPr>
                <w:szCs w:val="24"/>
                <w:lang w:val="en-GB"/>
              </w:rPr>
            </w:pPr>
            <w:r w:rsidRPr="00F86EF6">
              <w:rPr>
                <w:szCs w:val="24"/>
                <w:lang w:val="en-GB"/>
              </w:rPr>
              <w:t>(A)</w:t>
            </w:r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Gdje</w:t>
            </w:r>
            <w:proofErr w:type="spellEnd"/>
            <w:r w:rsidR="006A7B59">
              <w:rPr>
                <w:lang w:val="en-GB"/>
              </w:rPr>
              <w:t xml:space="preserve">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naći</w:t>
            </w:r>
            <w:proofErr w:type="spellEnd"/>
            <w:r w:rsidRPr="00F86EF6">
              <w:rPr>
                <w:szCs w:val="24"/>
                <w:lang w:val="en-GB"/>
              </w:rPr>
              <w:t xml:space="preserve">? </w:t>
            </w:r>
            <w:hyperlink r:id="rId347" w:history="1">
              <w:r w:rsidRPr="00F86EF6">
                <w:rPr>
                  <w:rStyle w:val="Hyperlink"/>
                  <w:szCs w:val="24"/>
                  <w:lang w:val="en-GB"/>
                </w:rPr>
                <w:t>https://www.canva.com/</w:t>
              </w:r>
            </w:hyperlink>
            <w:r w:rsidRPr="00F86EF6">
              <w:rPr>
                <w:szCs w:val="24"/>
                <w:lang w:val="en-GB"/>
              </w:rPr>
              <w:t xml:space="preserve"> </w:t>
            </w:r>
          </w:p>
          <w:p w14:paraId="654A5B4C" w14:textId="73EFE333" w:rsidR="00C6459C" w:rsidRPr="00F86EF6" w:rsidRDefault="00C6459C" w:rsidP="006A7B59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rPr>
                <w:szCs w:val="24"/>
                <w:lang w:val="en-GB"/>
              </w:rPr>
            </w:pPr>
            <w:r w:rsidRPr="00F86EF6">
              <w:rPr>
                <w:szCs w:val="24"/>
                <w:lang w:val="en-GB"/>
              </w:rPr>
              <w:t xml:space="preserve">(A) </w:t>
            </w:r>
            <w:r w:rsidR="006A7B59">
              <w:rPr>
                <w:lang w:val="en-GB"/>
              </w:rPr>
              <w:t xml:space="preserve">Kako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koristiti</w:t>
            </w:r>
            <w:proofErr w:type="spellEnd"/>
            <w:r w:rsidR="006A7B59">
              <w:rPr>
                <w:szCs w:val="24"/>
                <w:lang w:val="en-GB"/>
              </w:rPr>
              <w:t xml:space="preserve">? </w:t>
            </w:r>
            <w:r w:rsidR="006A7B59" w:rsidRPr="006A7B59">
              <w:rPr>
                <w:szCs w:val="24"/>
                <w:lang w:val="en-GB"/>
              </w:rPr>
              <w:t xml:space="preserve">Za </w:t>
            </w:r>
            <w:proofErr w:type="spellStart"/>
            <w:r w:rsidR="006A7B59" w:rsidRPr="006A7B59">
              <w:rPr>
                <w:szCs w:val="24"/>
                <w:lang w:val="en-GB"/>
              </w:rPr>
              <w:t>grafički</w:t>
            </w:r>
            <w:proofErr w:type="spellEnd"/>
            <w:r w:rsidR="006A7B59" w:rsidRPr="006A7B59">
              <w:rPr>
                <w:szCs w:val="24"/>
                <w:lang w:val="en-GB"/>
              </w:rPr>
              <w:t xml:space="preserve"> </w:t>
            </w:r>
            <w:proofErr w:type="spellStart"/>
            <w:r w:rsidR="006A7B59" w:rsidRPr="006A7B59">
              <w:rPr>
                <w:szCs w:val="24"/>
                <w:lang w:val="en-GB"/>
              </w:rPr>
              <w:t>dizajn</w:t>
            </w:r>
            <w:proofErr w:type="spellEnd"/>
            <w:r w:rsidR="006A7B59" w:rsidRPr="006A7B59">
              <w:rPr>
                <w:szCs w:val="24"/>
                <w:lang w:val="en-GB"/>
              </w:rPr>
              <w:t xml:space="preserve"> - za </w:t>
            </w:r>
            <w:proofErr w:type="spellStart"/>
            <w:r w:rsidR="006A7B59" w:rsidRPr="006A7B59">
              <w:rPr>
                <w:szCs w:val="24"/>
                <w:lang w:val="en-GB"/>
              </w:rPr>
              <w:t>izradu</w:t>
            </w:r>
            <w:proofErr w:type="spellEnd"/>
            <w:r w:rsidR="006A7B59" w:rsidRPr="006A7B59">
              <w:rPr>
                <w:szCs w:val="24"/>
                <w:lang w:val="en-GB"/>
              </w:rPr>
              <w:t xml:space="preserve"> </w:t>
            </w:r>
            <w:proofErr w:type="spellStart"/>
            <w:r w:rsidR="006A7B59" w:rsidRPr="006A7B59">
              <w:rPr>
                <w:szCs w:val="24"/>
                <w:lang w:val="en-GB"/>
              </w:rPr>
              <w:t>brošura</w:t>
            </w:r>
            <w:proofErr w:type="spellEnd"/>
            <w:r w:rsidR="006A7B59" w:rsidRPr="006A7B59">
              <w:rPr>
                <w:szCs w:val="24"/>
                <w:lang w:val="en-GB"/>
              </w:rPr>
              <w:t xml:space="preserve">, </w:t>
            </w:r>
            <w:proofErr w:type="spellStart"/>
            <w:r w:rsidR="006A7B59" w:rsidRPr="006A7B59">
              <w:rPr>
                <w:szCs w:val="24"/>
                <w:lang w:val="en-GB"/>
              </w:rPr>
              <w:t>prezentacija</w:t>
            </w:r>
            <w:proofErr w:type="spellEnd"/>
            <w:r w:rsidR="006A7B59" w:rsidRPr="006A7B59">
              <w:rPr>
                <w:szCs w:val="24"/>
                <w:lang w:val="en-GB"/>
              </w:rPr>
              <w:t xml:space="preserve">, </w:t>
            </w:r>
            <w:proofErr w:type="spellStart"/>
            <w:r w:rsidR="006A7B59" w:rsidRPr="006A7B59">
              <w:rPr>
                <w:szCs w:val="24"/>
                <w:lang w:val="en-GB"/>
              </w:rPr>
              <w:t>letaka</w:t>
            </w:r>
            <w:proofErr w:type="spellEnd"/>
            <w:r w:rsidR="006A7B59" w:rsidRPr="006A7B59">
              <w:rPr>
                <w:szCs w:val="24"/>
                <w:lang w:val="en-GB"/>
              </w:rPr>
              <w:t xml:space="preserve">, </w:t>
            </w:r>
            <w:proofErr w:type="spellStart"/>
            <w:r w:rsidR="006A7B59" w:rsidRPr="006A7B59">
              <w:rPr>
                <w:szCs w:val="24"/>
                <w:lang w:val="en-GB"/>
              </w:rPr>
              <w:t>logotipa</w:t>
            </w:r>
            <w:proofErr w:type="spellEnd"/>
            <w:r w:rsidR="006A7B59" w:rsidRPr="006A7B59">
              <w:rPr>
                <w:szCs w:val="24"/>
                <w:lang w:val="en-GB"/>
              </w:rPr>
              <w:t xml:space="preserve">, </w:t>
            </w:r>
            <w:proofErr w:type="spellStart"/>
            <w:r w:rsidR="006A7B59" w:rsidRPr="006A7B59">
              <w:rPr>
                <w:szCs w:val="24"/>
                <w:lang w:val="en-GB"/>
              </w:rPr>
              <w:t>životopisa</w:t>
            </w:r>
            <w:proofErr w:type="spellEnd"/>
            <w:r w:rsidR="006A7B59" w:rsidRPr="006A7B59">
              <w:rPr>
                <w:szCs w:val="24"/>
                <w:lang w:val="en-GB"/>
              </w:rPr>
              <w:t xml:space="preserve">, </w:t>
            </w:r>
            <w:proofErr w:type="spellStart"/>
            <w:r w:rsidR="006A7B59" w:rsidRPr="006A7B59">
              <w:rPr>
                <w:szCs w:val="24"/>
                <w:lang w:val="en-GB"/>
              </w:rPr>
              <w:t>kalendara</w:t>
            </w:r>
            <w:proofErr w:type="spellEnd"/>
            <w:r w:rsidR="006A7B59" w:rsidRPr="006A7B59">
              <w:rPr>
                <w:szCs w:val="24"/>
                <w:lang w:val="en-GB"/>
              </w:rPr>
              <w:t xml:space="preserve">, </w:t>
            </w:r>
            <w:proofErr w:type="spellStart"/>
            <w:r w:rsidR="006A7B59" w:rsidRPr="006A7B59">
              <w:rPr>
                <w:szCs w:val="24"/>
                <w:lang w:val="en-GB"/>
              </w:rPr>
              <w:t>videozapisa</w:t>
            </w:r>
            <w:proofErr w:type="spellEnd"/>
            <w:r w:rsidR="006A7B59" w:rsidRPr="006A7B59">
              <w:rPr>
                <w:szCs w:val="24"/>
                <w:lang w:val="en-GB"/>
              </w:rPr>
              <w:t xml:space="preserve">, </w:t>
            </w:r>
            <w:proofErr w:type="spellStart"/>
            <w:r w:rsidR="006A7B59" w:rsidRPr="006A7B59">
              <w:rPr>
                <w:szCs w:val="24"/>
                <w:lang w:val="en-GB"/>
              </w:rPr>
              <w:t>kartica</w:t>
            </w:r>
            <w:proofErr w:type="spellEnd"/>
            <w:r w:rsidR="006A7B59" w:rsidRPr="006A7B59">
              <w:rPr>
                <w:szCs w:val="24"/>
                <w:lang w:val="en-GB"/>
              </w:rPr>
              <w:t xml:space="preserve">, </w:t>
            </w:r>
            <w:proofErr w:type="spellStart"/>
            <w:r w:rsidR="006A7B59" w:rsidRPr="006A7B59">
              <w:rPr>
                <w:szCs w:val="24"/>
                <w:lang w:val="en-GB"/>
              </w:rPr>
              <w:t>naljepnica</w:t>
            </w:r>
            <w:proofErr w:type="spellEnd"/>
            <w:r w:rsidR="006A7B59" w:rsidRPr="006A7B59">
              <w:rPr>
                <w:szCs w:val="24"/>
                <w:lang w:val="en-GB"/>
              </w:rPr>
              <w:t xml:space="preserve"> </w:t>
            </w:r>
            <w:proofErr w:type="spellStart"/>
            <w:r w:rsidR="006A7B59" w:rsidRPr="006A7B59">
              <w:rPr>
                <w:szCs w:val="24"/>
                <w:lang w:val="en-GB"/>
              </w:rPr>
              <w:t>i</w:t>
            </w:r>
            <w:proofErr w:type="spellEnd"/>
            <w:r w:rsidR="006A7B59" w:rsidRPr="006A7B59">
              <w:rPr>
                <w:szCs w:val="24"/>
                <w:lang w:val="en-GB"/>
              </w:rPr>
              <w:t xml:space="preserve"> </w:t>
            </w:r>
            <w:proofErr w:type="spellStart"/>
            <w:r w:rsidR="006A7B59" w:rsidRPr="006A7B59">
              <w:rPr>
                <w:szCs w:val="24"/>
                <w:lang w:val="en-GB"/>
              </w:rPr>
              <w:t>još</w:t>
            </w:r>
            <w:proofErr w:type="spellEnd"/>
            <w:r w:rsidR="006A7B59" w:rsidRPr="006A7B59">
              <w:rPr>
                <w:szCs w:val="24"/>
                <w:lang w:val="en-GB"/>
              </w:rPr>
              <w:t xml:space="preserve"> </w:t>
            </w:r>
            <w:proofErr w:type="spellStart"/>
            <w:r w:rsidR="006A7B59" w:rsidRPr="006A7B59">
              <w:rPr>
                <w:szCs w:val="24"/>
                <w:lang w:val="en-GB"/>
              </w:rPr>
              <w:t>mnogo</w:t>
            </w:r>
            <w:proofErr w:type="spellEnd"/>
            <w:r w:rsidR="006A7B59" w:rsidRPr="006A7B59">
              <w:rPr>
                <w:szCs w:val="24"/>
                <w:lang w:val="en-GB"/>
              </w:rPr>
              <w:t xml:space="preserve"> toga</w:t>
            </w:r>
          </w:p>
          <w:p w14:paraId="709D5C68" w14:textId="24E8040B" w:rsidR="00C6459C" w:rsidRPr="00F86EF6" w:rsidRDefault="00C6459C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rPr>
                <w:szCs w:val="24"/>
                <w:lang w:val="en-GB"/>
              </w:rPr>
            </w:pPr>
            <w:r w:rsidRPr="00F86EF6">
              <w:rPr>
                <w:szCs w:val="24"/>
                <w:lang w:val="en-GB"/>
              </w:rPr>
              <w:t xml:space="preserve">(C) </w:t>
            </w:r>
            <w:proofErr w:type="spellStart"/>
            <w:r w:rsidR="006A7B59">
              <w:rPr>
                <w:szCs w:val="24"/>
                <w:lang w:val="en-GB"/>
              </w:rPr>
              <w:t>VIše</w:t>
            </w:r>
            <w:proofErr w:type="spellEnd"/>
            <w:r w:rsidR="006A7B59">
              <w:rPr>
                <w:szCs w:val="24"/>
                <w:lang w:val="en-GB"/>
              </w:rPr>
              <w:t xml:space="preserve"> o </w:t>
            </w:r>
            <w:r w:rsidR="00997970" w:rsidRPr="00F86EF6">
              <w:rPr>
                <w:szCs w:val="24"/>
                <w:lang w:val="en-GB"/>
              </w:rPr>
              <w:t>Canva:</w:t>
            </w:r>
            <w:r w:rsidRPr="00F86EF6">
              <w:rPr>
                <w:szCs w:val="24"/>
                <w:lang w:val="en-GB"/>
              </w:rPr>
              <w:t xml:space="preserve"> </w:t>
            </w:r>
            <w:hyperlink r:id="rId348" w:history="1">
              <w:r w:rsidRPr="00F86EF6">
                <w:rPr>
                  <w:rStyle w:val="Hyperlink"/>
                  <w:szCs w:val="24"/>
                  <w:lang w:val="en-GB"/>
                </w:rPr>
                <w:t>https://www.youtube.com/watch?v=WL-WbHwsbs8</w:t>
              </w:r>
            </w:hyperlink>
            <w:r w:rsidRPr="00F86EF6">
              <w:rPr>
                <w:szCs w:val="24"/>
                <w:lang w:val="en-GB"/>
              </w:rPr>
              <w:t xml:space="preserve"> (5:32)</w:t>
            </w:r>
          </w:p>
          <w:p w14:paraId="5FEEEDE7" w14:textId="77777777" w:rsidR="00C6459C" w:rsidRPr="00F86EF6" w:rsidRDefault="00C6459C" w:rsidP="00C74611">
            <w:pPr>
              <w:rPr>
                <w:lang w:val="en-GB"/>
              </w:rPr>
            </w:pPr>
          </w:p>
        </w:tc>
      </w:tr>
      <w:tr w:rsidR="00C6459C" w:rsidRPr="00F86EF6" w14:paraId="7C3F44D3" w14:textId="77777777" w:rsidTr="00C74611">
        <w:tc>
          <w:tcPr>
            <w:tcW w:w="9209" w:type="dxa"/>
            <w:shd w:val="clear" w:color="auto" w:fill="F2F2F2" w:themeFill="background1" w:themeFillShade="F2"/>
            <w:vAlign w:val="center"/>
          </w:tcPr>
          <w:p w14:paraId="12442CE9" w14:textId="77777777" w:rsidR="00C6459C" w:rsidRPr="00F86EF6" w:rsidRDefault="00C6459C" w:rsidP="00C74611">
            <w:pPr>
              <w:rPr>
                <w:b/>
                <w:bCs/>
                <w:lang w:val="en-GB"/>
              </w:rPr>
            </w:pPr>
          </w:p>
          <w:p w14:paraId="5C7B9938" w14:textId="77777777" w:rsidR="00C6459C" w:rsidRPr="00F86EF6" w:rsidRDefault="00C6459C" w:rsidP="00C74611">
            <w:pPr>
              <w:rPr>
                <w:b/>
                <w:bCs/>
                <w:lang w:val="en-GB"/>
              </w:rPr>
            </w:pPr>
            <w:proofErr w:type="spellStart"/>
            <w:r w:rsidRPr="00F86EF6">
              <w:rPr>
                <w:b/>
                <w:bCs/>
                <w:lang w:val="en-GB"/>
              </w:rPr>
              <w:t>Bitable</w:t>
            </w:r>
            <w:proofErr w:type="spellEnd"/>
          </w:p>
          <w:p w14:paraId="0CB1EA7D" w14:textId="2BC3B76C" w:rsidR="00C6459C" w:rsidRPr="00F86EF6" w:rsidRDefault="00C6459C" w:rsidP="009058CB">
            <w:pPr>
              <w:numPr>
                <w:ilvl w:val="0"/>
                <w:numId w:val="54"/>
              </w:numPr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A)</w:t>
            </w:r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Gdje</w:t>
            </w:r>
            <w:proofErr w:type="spellEnd"/>
            <w:r w:rsidR="006A7B59">
              <w:rPr>
                <w:lang w:val="en-GB"/>
              </w:rPr>
              <w:t xml:space="preserve">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naći</w:t>
            </w:r>
            <w:proofErr w:type="spellEnd"/>
            <w:r w:rsidRPr="00F86EF6">
              <w:rPr>
                <w:lang w:val="en-GB"/>
              </w:rPr>
              <w:t xml:space="preserve">? </w:t>
            </w:r>
            <w:hyperlink r:id="rId349" w:history="1">
              <w:r w:rsidRPr="00F86EF6">
                <w:rPr>
                  <w:rStyle w:val="Hyperlink"/>
                  <w:lang w:val="en-GB"/>
                </w:rPr>
                <w:t>https://biteable.com/</w:t>
              </w:r>
            </w:hyperlink>
          </w:p>
          <w:p w14:paraId="207D7B87" w14:textId="713631C2" w:rsidR="00C6459C" w:rsidRPr="00F86EF6" w:rsidRDefault="00C6459C" w:rsidP="009058CB">
            <w:pPr>
              <w:numPr>
                <w:ilvl w:val="0"/>
                <w:numId w:val="55"/>
              </w:numPr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>(A)</w:t>
            </w:r>
            <w:r w:rsidR="006A7B59">
              <w:rPr>
                <w:szCs w:val="24"/>
                <w:lang w:val="en-GB"/>
              </w:rPr>
              <w:t xml:space="preserve"> </w:t>
            </w:r>
            <w:r w:rsidR="006A7B59">
              <w:rPr>
                <w:lang w:val="en-GB"/>
              </w:rPr>
              <w:t xml:space="preserve">Kako ga </w:t>
            </w:r>
            <w:proofErr w:type="spellStart"/>
            <w:r w:rsidR="006A7B59">
              <w:rPr>
                <w:lang w:val="en-GB"/>
              </w:rPr>
              <w:t>mogu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koristiti</w:t>
            </w:r>
            <w:proofErr w:type="spellEnd"/>
            <w:r w:rsidR="00434A56" w:rsidRPr="00F86EF6">
              <w:rPr>
                <w:lang w:val="en-GB"/>
              </w:rPr>
              <w:t>?</w:t>
            </w:r>
            <w:r w:rsidRPr="00F86EF6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Kreiranje</w:t>
            </w:r>
            <w:proofErr w:type="spellEnd"/>
            <w:r w:rsidR="006A7B59">
              <w:rPr>
                <w:lang w:val="en-GB"/>
              </w:rPr>
              <w:t xml:space="preserve"> </w:t>
            </w:r>
            <w:proofErr w:type="spellStart"/>
            <w:r w:rsidR="006A7B59">
              <w:rPr>
                <w:lang w:val="en-GB"/>
              </w:rPr>
              <w:t>videozapisa</w:t>
            </w:r>
            <w:proofErr w:type="spellEnd"/>
          </w:p>
          <w:p w14:paraId="08F8B3C7" w14:textId="54EC0720" w:rsidR="00C6459C" w:rsidRPr="00F86EF6" w:rsidRDefault="00C6459C" w:rsidP="009058CB">
            <w:pPr>
              <w:numPr>
                <w:ilvl w:val="0"/>
                <w:numId w:val="56"/>
              </w:numPr>
              <w:rPr>
                <w:lang w:val="en-GB"/>
              </w:rPr>
            </w:pPr>
            <w:r w:rsidRPr="00F86EF6">
              <w:rPr>
                <w:szCs w:val="24"/>
                <w:lang w:val="en-GB"/>
              </w:rPr>
              <w:t xml:space="preserve">(C) </w:t>
            </w:r>
            <w:proofErr w:type="spellStart"/>
            <w:r w:rsidR="006A7B59">
              <w:rPr>
                <w:lang w:val="en-GB"/>
              </w:rPr>
              <w:t>Više</w:t>
            </w:r>
            <w:proofErr w:type="spellEnd"/>
            <w:r w:rsidR="006A7B59">
              <w:rPr>
                <w:lang w:val="en-GB"/>
              </w:rPr>
              <w:t xml:space="preserve"> o</w:t>
            </w:r>
            <w:r w:rsidR="008A59DD" w:rsidRPr="00F86EF6">
              <w:rPr>
                <w:lang w:val="en-GB"/>
              </w:rPr>
              <w:t xml:space="preserve"> </w:t>
            </w:r>
            <w:proofErr w:type="spellStart"/>
            <w:r w:rsidR="008A59DD" w:rsidRPr="00F86EF6">
              <w:rPr>
                <w:lang w:val="en-GB"/>
              </w:rPr>
              <w:t>Bitable</w:t>
            </w:r>
            <w:r w:rsidR="006A7B59">
              <w:rPr>
                <w:lang w:val="en-GB"/>
              </w:rPr>
              <w:t>u</w:t>
            </w:r>
            <w:proofErr w:type="spellEnd"/>
            <w:r w:rsidRPr="00F86EF6">
              <w:rPr>
                <w:lang w:val="en-GB"/>
              </w:rPr>
              <w:t xml:space="preserve">: </w:t>
            </w:r>
            <w:hyperlink r:id="rId350" w:history="1">
              <w:r w:rsidRPr="00F86EF6">
                <w:rPr>
                  <w:rStyle w:val="Hyperlink"/>
                  <w:lang w:val="en-GB"/>
                </w:rPr>
                <w:t>https://www.youtube.com/watch?v=iv2mW2z3OtQ</w:t>
              </w:r>
            </w:hyperlink>
            <w:r w:rsidRPr="00F86EF6">
              <w:rPr>
                <w:lang w:val="en-GB"/>
              </w:rPr>
              <w:t xml:space="preserve"> (11:02)</w:t>
            </w:r>
          </w:p>
          <w:p w14:paraId="48158294" w14:textId="77777777" w:rsidR="00C6459C" w:rsidRPr="00F86EF6" w:rsidRDefault="00C6459C" w:rsidP="00C74611">
            <w:pPr>
              <w:rPr>
                <w:lang w:val="en-GB"/>
              </w:rPr>
            </w:pPr>
          </w:p>
        </w:tc>
      </w:tr>
      <w:bookmarkEnd w:id="157"/>
    </w:tbl>
    <w:p w14:paraId="2240436C" w14:textId="77777777" w:rsidR="00C6459C" w:rsidRPr="00F86EF6" w:rsidRDefault="00C6459C" w:rsidP="00C6459C">
      <w:pPr>
        <w:rPr>
          <w:lang w:val="en-GB"/>
        </w:rPr>
      </w:pPr>
    </w:p>
    <w:p w14:paraId="166747F3" w14:textId="77777777" w:rsidR="00C6459C" w:rsidRPr="00F86EF6" w:rsidRDefault="00C6459C" w:rsidP="00C6459C">
      <w:pPr>
        <w:jc w:val="left"/>
        <w:rPr>
          <w:b/>
          <w:sz w:val="32"/>
          <w:szCs w:val="32"/>
          <w:lang w:val="en-GB"/>
        </w:rPr>
      </w:pPr>
    </w:p>
    <w:p w14:paraId="29598923" w14:textId="204C1F60" w:rsidR="00C6459C" w:rsidRPr="00F86EF6" w:rsidRDefault="00C6459C" w:rsidP="00244EB1">
      <w:pPr>
        <w:rPr>
          <w:lang w:val="en-GB"/>
        </w:rPr>
      </w:pPr>
      <w:r w:rsidRPr="00F86EF6">
        <w:rPr>
          <w:lang w:val="en-GB"/>
        </w:rPr>
        <w:br w:type="page"/>
      </w:r>
    </w:p>
    <w:p w14:paraId="5B16A75F" w14:textId="77312745" w:rsidR="00244EB1" w:rsidRPr="00F86EF6" w:rsidRDefault="00EE2A6C" w:rsidP="00AC4A37">
      <w:pPr>
        <w:pStyle w:val="Heading1"/>
        <w:numPr>
          <w:ilvl w:val="0"/>
          <w:numId w:val="16"/>
        </w:numPr>
      </w:pPr>
      <w:bookmarkStart w:id="158" w:name="_Toc75162239"/>
      <w:r>
        <w:lastRenderedPageBreak/>
        <w:t>PROJEKTNI TIMSKI RAD</w:t>
      </w:r>
      <w:bookmarkEnd w:id="158"/>
    </w:p>
    <w:p w14:paraId="3797514C" w14:textId="235C595A" w:rsidR="00244EB1" w:rsidRPr="00F86EF6" w:rsidRDefault="00244EB1" w:rsidP="00244EB1">
      <w:pPr>
        <w:rPr>
          <w:lang w:val="en-GB"/>
        </w:rPr>
      </w:pPr>
    </w:p>
    <w:p w14:paraId="36E41FFD" w14:textId="77777777" w:rsidR="00D57813" w:rsidRPr="00F86EF6" w:rsidRDefault="00D57813" w:rsidP="00D57813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D57813" w:rsidRPr="00F86EF6" w14:paraId="35EB905E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68ABF729" w14:textId="77777777" w:rsidR="00D57813" w:rsidRPr="00F86EF6" w:rsidRDefault="00D57813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4450EF01" wp14:editId="6FEDC770">
                  <wp:extent cx="675640" cy="675640"/>
                  <wp:effectExtent l="0" t="0" r="0" b="0"/>
                  <wp:docPr id="680" name="Grafika 680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2835E053" w14:textId="4A109378" w:rsidR="00D57813" w:rsidRPr="00F86EF6" w:rsidRDefault="009A79B9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stavn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metode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r w:rsidR="0036590F"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</w:p>
        </w:tc>
      </w:tr>
      <w:tr w:rsidR="00D57813" w:rsidRPr="00F86EF6" w14:paraId="61E5FB1B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42AAB7BA" w14:textId="77777777" w:rsidR="00247911" w:rsidRDefault="00247911" w:rsidP="009A79B9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611ADC70" w14:textId="2A5723ED" w:rsidR="009A79B9" w:rsidRDefault="009A79B9" w:rsidP="009A79B9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5E878C02" w14:textId="38359C2A" w:rsidR="009A79B9" w:rsidRDefault="005134A2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247911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113068A" w14:textId="77777777" w:rsidR="009A79B9" w:rsidRDefault="009A79B9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1EE9F7F" w14:textId="1FAB418A" w:rsidR="009A79B9" w:rsidRPr="00840CD5" w:rsidRDefault="005134A2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30F24602" w14:textId="77777777" w:rsidR="009A79B9" w:rsidRDefault="009A79B9" w:rsidP="009A79B9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r w:rsidRPr="00840CD5">
              <w:rPr>
                <w:lang w:val="en-GB"/>
              </w:rPr>
              <w:t xml:space="preserve">Analiza </w:t>
            </w:r>
            <w:proofErr w:type="spellStart"/>
            <w:r w:rsidRPr="00840CD5">
              <w:rPr>
                <w:lang w:val="en-GB"/>
              </w:rPr>
              <w:t>studije</w:t>
            </w:r>
            <w:proofErr w:type="spellEnd"/>
            <w:r w:rsidRPr="00840CD5">
              <w:rPr>
                <w:lang w:val="en-GB"/>
              </w:rPr>
              <w:t xml:space="preserve"> </w:t>
            </w:r>
            <w:proofErr w:type="spellStart"/>
            <w:r w:rsidRPr="00840CD5">
              <w:rPr>
                <w:lang w:val="en-GB"/>
              </w:rPr>
              <w:t>slučaja</w:t>
            </w:r>
            <w:proofErr w:type="spellEnd"/>
            <w:r w:rsidRPr="00840CD5">
              <w:rPr>
                <w:lang w:val="en-GB"/>
              </w:rPr>
              <w:t xml:space="preserve"> (F).</w:t>
            </w:r>
          </w:p>
          <w:p w14:paraId="78BDB7F8" w14:textId="58D2385E" w:rsidR="00D57813" w:rsidRPr="009A79B9" w:rsidRDefault="009A79B9" w:rsidP="009A79B9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proofErr w:type="spellStart"/>
            <w:r w:rsidRPr="009A79B9">
              <w:rPr>
                <w:lang w:val="en-GB"/>
              </w:rPr>
              <w:t>Sudionici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razmjenjuju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svoja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mišljenja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i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stavove</w:t>
            </w:r>
            <w:proofErr w:type="spellEnd"/>
            <w:r w:rsidR="00247911">
              <w:rPr>
                <w:lang w:val="en-GB"/>
              </w:rPr>
              <w:t>.</w:t>
            </w:r>
          </w:p>
          <w:p w14:paraId="7DE1FE4E" w14:textId="77777777" w:rsidR="00D57813" w:rsidRPr="00F86EF6" w:rsidRDefault="00D57813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4EDF35EA" w14:textId="77777777" w:rsidR="00D57813" w:rsidRPr="00F86EF6" w:rsidRDefault="00D57813" w:rsidP="00D57813">
      <w:pPr>
        <w:rPr>
          <w:lang w:val="en-GB"/>
        </w:rPr>
      </w:pPr>
    </w:p>
    <w:p w14:paraId="64243C8E" w14:textId="77777777" w:rsidR="00D57813" w:rsidRPr="00F86EF6" w:rsidRDefault="00D57813" w:rsidP="00D57813">
      <w:pPr>
        <w:rPr>
          <w:lang w:val="en-GB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948"/>
      </w:tblGrid>
      <w:tr w:rsidR="00D57813" w:rsidRPr="00F86EF6" w14:paraId="3C787C0E" w14:textId="77777777" w:rsidTr="00C74611">
        <w:tc>
          <w:tcPr>
            <w:tcW w:w="1261" w:type="dxa"/>
            <w:vAlign w:val="center"/>
          </w:tcPr>
          <w:p w14:paraId="5D33F8AA" w14:textId="77777777" w:rsidR="00D57813" w:rsidRPr="00F86EF6" w:rsidRDefault="00D57813" w:rsidP="00C74611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1008F7DF" wp14:editId="4319D3F1">
                  <wp:extent cx="664028" cy="664028"/>
                  <wp:effectExtent l="0" t="0" r="0" b="0"/>
                  <wp:docPr id="681" name="Grafika 681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48" w:type="dxa"/>
            <w:shd w:val="clear" w:color="auto" w:fill="A8D08D" w:themeFill="accent6" w:themeFillTint="99"/>
            <w:vAlign w:val="center"/>
          </w:tcPr>
          <w:p w14:paraId="2DD76CDF" w14:textId="540C5D62" w:rsidR="00D57813" w:rsidRPr="00F86EF6" w:rsidRDefault="00321CB8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Izvori</w:t>
            </w:r>
            <w:proofErr w:type="spellEnd"/>
          </w:p>
        </w:tc>
      </w:tr>
      <w:tr w:rsidR="00D57813" w:rsidRPr="00F86EF6" w14:paraId="63A703DA" w14:textId="77777777" w:rsidTr="00C74611">
        <w:tc>
          <w:tcPr>
            <w:tcW w:w="9209" w:type="dxa"/>
            <w:gridSpan w:val="2"/>
            <w:shd w:val="clear" w:color="auto" w:fill="E2EFD9" w:themeFill="accent6" w:themeFillTint="33"/>
            <w:vAlign w:val="center"/>
          </w:tcPr>
          <w:p w14:paraId="753C0524" w14:textId="77777777" w:rsidR="00D57813" w:rsidRPr="00F86EF6" w:rsidRDefault="00D57813" w:rsidP="00C74611">
            <w:pPr>
              <w:rPr>
                <w:lang w:val="en-GB"/>
              </w:rPr>
            </w:pPr>
          </w:p>
          <w:p w14:paraId="1A9E310A" w14:textId="7CEA7D6C" w:rsidR="00D57813" w:rsidRPr="00F86EF6" w:rsidRDefault="00D57813" w:rsidP="009058CB">
            <w:pPr>
              <w:pStyle w:val="ListParagraph"/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</w:t>
            </w:r>
            <w:proofErr w:type="spellStart"/>
            <w:r w:rsidRPr="00F86EF6">
              <w:rPr>
                <w:lang w:val="en-GB"/>
              </w:rPr>
              <w:t>Imbrie</w:t>
            </w:r>
            <w:proofErr w:type="spellEnd"/>
            <w:r w:rsidRPr="00F86EF6">
              <w:rPr>
                <w:lang w:val="en-GB"/>
              </w:rPr>
              <w:t>, P. K. and Smith, K. A. (2004). Teamwork and project management.</w:t>
            </w:r>
          </w:p>
          <w:p w14:paraId="41CC02F5" w14:textId="77777777" w:rsidR="00D57813" w:rsidRPr="00F86EF6" w:rsidRDefault="00D57813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B) 10 Reasons Why Teamwork Matters in Project Management </w:t>
            </w:r>
            <w:hyperlink r:id="rId351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girlsguidetopm.com/10-reasons-why-teamwork-matters-in-project-management/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  <w:p w14:paraId="4A9A3EEE" w14:textId="77777777" w:rsidR="00D57813" w:rsidRPr="00F86EF6" w:rsidRDefault="00D57813" w:rsidP="009058CB">
            <w:pPr>
              <w:pStyle w:val="Naslov21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(C) Teamwork Projects Overview </w:t>
            </w:r>
            <w:hyperlink r:id="rId352" w:history="1">
              <w:r w:rsidRPr="00F86EF6">
                <w:rPr>
                  <w:rStyle w:val="Hyperlink"/>
                  <w:rFonts w:ascii="Arial" w:hAnsi="Arial" w:cs="Arial"/>
                  <w:sz w:val="22"/>
                  <w:szCs w:val="22"/>
                  <w:lang w:val="en-GB"/>
                </w:rPr>
                <w:t>https://www.youtube.com/watch?v=31okj6rTS_w</w:t>
              </w:r>
            </w:hyperlink>
            <w:r w:rsidRPr="00F86EF6">
              <w:rPr>
                <w:rFonts w:ascii="Arial" w:hAnsi="Arial" w:cs="Arial"/>
                <w:sz w:val="22"/>
                <w:szCs w:val="22"/>
                <w:lang w:val="en-GB"/>
              </w:rPr>
              <w:t xml:space="preserve"> (11:00)</w:t>
            </w:r>
          </w:p>
          <w:p w14:paraId="1A6D06B5" w14:textId="77777777" w:rsidR="00D57813" w:rsidRPr="00F86EF6" w:rsidRDefault="00D57813" w:rsidP="00C74611">
            <w:pPr>
              <w:pStyle w:val="Naslov21"/>
              <w:numPr>
                <w:ilvl w:val="0"/>
                <w:numId w:val="0"/>
              </w:numPr>
              <w:ind w:left="720"/>
              <w:rPr>
                <w:rFonts w:ascii="Arial" w:hAnsi="Arial" w:cs="Arial"/>
                <w:lang w:val="en-GB"/>
              </w:rPr>
            </w:pPr>
          </w:p>
        </w:tc>
      </w:tr>
    </w:tbl>
    <w:p w14:paraId="194BA195" w14:textId="77777777" w:rsidR="00D57813" w:rsidRPr="00F86EF6" w:rsidRDefault="00D57813" w:rsidP="00D57813">
      <w:pPr>
        <w:rPr>
          <w:lang w:val="en-GB"/>
        </w:rPr>
      </w:pPr>
    </w:p>
    <w:p w14:paraId="05828D60" w14:textId="77777777" w:rsidR="00D57813" w:rsidRPr="00F86EF6" w:rsidRDefault="00D57813" w:rsidP="00D57813">
      <w:pPr>
        <w:rPr>
          <w:lang w:val="en-GB"/>
        </w:rPr>
      </w:pPr>
    </w:p>
    <w:p w14:paraId="7C7650D9" w14:textId="77777777" w:rsidR="00D57813" w:rsidRPr="00F86EF6" w:rsidRDefault="00D57813" w:rsidP="00D57813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D57813" w:rsidRPr="00F86EF6" w14:paraId="13A51C28" w14:textId="77777777" w:rsidTr="00C74611">
        <w:tc>
          <w:tcPr>
            <w:tcW w:w="1204" w:type="dxa"/>
          </w:tcPr>
          <w:p w14:paraId="62087EC7" w14:textId="77777777" w:rsidR="00D57813" w:rsidRPr="00F86EF6" w:rsidRDefault="00D57813" w:rsidP="00C74611">
            <w:pPr>
              <w:pStyle w:val="NoSpacing"/>
              <w:jc w:val="center"/>
              <w:rPr>
                <w:rFonts w:ascii="Arial" w:hAnsi="Arial" w:cs="Arial"/>
                <w:sz w:val="2"/>
                <w:szCs w:val="2"/>
                <w:lang w:val="en-GB" w:eastAsia="sl-SI"/>
              </w:rPr>
            </w:pPr>
            <w:r w:rsidRPr="00F86EF6">
              <w:rPr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50E4ABA7" wp14:editId="6F99FD1B">
                  <wp:extent cx="743447" cy="743447"/>
                  <wp:effectExtent l="0" t="0" r="0" b="0"/>
                  <wp:docPr id="687" name="Grafika 687" descr="Group of people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5" name="Grafika 35" descr="Group of people outline"/>
                          <pic:cNvPicPr/>
                        </pic:nvPicPr>
                        <pic:blipFill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5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47807" cy="74780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496B0" w:themeFill="text2" w:themeFillTint="99"/>
            <w:vAlign w:val="center"/>
          </w:tcPr>
          <w:p w14:paraId="7AF4927F" w14:textId="2FFB7175" w:rsidR="00D57813" w:rsidRPr="00F86EF6" w:rsidRDefault="009A79B9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Projekt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timskoga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rada</w:t>
            </w:r>
            <w:proofErr w:type="spellEnd"/>
            <w:r w:rsidR="00D57813" w:rsidRPr="00F86EF6">
              <w:rPr>
                <w:rFonts w:ascii="Arial" w:hAnsi="Arial" w:cs="Arial"/>
                <w:b/>
                <w:bCs/>
                <w:lang w:val="en-GB"/>
              </w:rPr>
              <w:t xml:space="preserve"> (F)</w:t>
            </w:r>
          </w:p>
        </w:tc>
      </w:tr>
      <w:tr w:rsidR="00D57813" w:rsidRPr="00F86EF6" w14:paraId="6C6837A8" w14:textId="77777777" w:rsidTr="00C74611">
        <w:tc>
          <w:tcPr>
            <w:tcW w:w="9212" w:type="dxa"/>
            <w:gridSpan w:val="2"/>
            <w:shd w:val="clear" w:color="auto" w:fill="auto"/>
          </w:tcPr>
          <w:p w14:paraId="4035F47C" w14:textId="5CE51546" w:rsidR="00D57813" w:rsidRPr="00F86EF6" w:rsidRDefault="00D57813" w:rsidP="00C74611">
            <w:pPr>
              <w:rPr>
                <w:lang w:val="en-GB"/>
              </w:rPr>
            </w:pPr>
          </w:p>
          <w:p w14:paraId="31324045" w14:textId="3BF18138" w:rsidR="006D4EA7" w:rsidRPr="00330711" w:rsidRDefault="00702AB7" w:rsidP="00C74611">
            <w:pPr>
              <w:rPr>
                <w:lang w:val="en-GB"/>
              </w:rPr>
            </w:pPr>
            <w:r w:rsidRPr="00330711">
              <w:rPr>
                <w:lang w:val="en-GB"/>
              </w:rPr>
              <w:t xml:space="preserve">Studenti </w:t>
            </w:r>
            <w:proofErr w:type="spellStart"/>
            <w:r w:rsidRPr="00330711">
              <w:rPr>
                <w:lang w:val="en-GB"/>
              </w:rPr>
              <w:t>će</w:t>
            </w:r>
            <w:proofErr w:type="spellEnd"/>
            <w:r w:rsidRPr="00330711">
              <w:rPr>
                <w:lang w:val="en-GB"/>
              </w:rPr>
              <w:t xml:space="preserve"> se </w:t>
            </w:r>
            <w:proofErr w:type="spellStart"/>
            <w:r w:rsidR="00FA0B29" w:rsidRPr="00330711">
              <w:rPr>
                <w:lang w:val="en-GB"/>
              </w:rPr>
              <w:t>suočiti</w:t>
            </w:r>
            <w:proofErr w:type="spellEnd"/>
            <w:r w:rsidR="00FA0B29"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s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stvarnim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problemom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vezanim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uz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otvorene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inovacije</w:t>
            </w:r>
            <w:proofErr w:type="spellEnd"/>
            <w:r w:rsidR="00C654BF" w:rsidRPr="00330711">
              <w:rPr>
                <w:lang w:val="en-GB"/>
              </w:rPr>
              <w:t xml:space="preserve">. </w:t>
            </w:r>
            <w:proofErr w:type="spellStart"/>
            <w:r w:rsidR="00C654BF" w:rsidRPr="00330711">
              <w:rPr>
                <w:lang w:val="en-GB"/>
              </w:rPr>
              <w:t>Kroz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praktične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zadatke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upoznat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će</w:t>
            </w:r>
            <w:proofErr w:type="spellEnd"/>
            <w:r w:rsidR="00C654BF" w:rsidRPr="00330711">
              <w:rPr>
                <w:lang w:val="en-GB"/>
              </w:rPr>
              <w:t xml:space="preserve"> se s </w:t>
            </w:r>
            <w:proofErr w:type="spellStart"/>
            <w:r w:rsidR="00F21895" w:rsidRPr="00330711">
              <w:rPr>
                <w:lang w:val="en-GB"/>
              </w:rPr>
              <w:t>principima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upravljanja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projektima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i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naučiti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kako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raditi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na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grupnim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projektima</w:t>
            </w:r>
            <w:proofErr w:type="spellEnd"/>
            <w:r w:rsidR="00C654BF" w:rsidRPr="00330711">
              <w:rPr>
                <w:lang w:val="en-GB"/>
              </w:rPr>
              <w:t xml:space="preserve">. </w:t>
            </w:r>
            <w:proofErr w:type="spellStart"/>
            <w:r w:rsidR="00C654BF" w:rsidRPr="00330711">
              <w:rPr>
                <w:lang w:val="en-GB"/>
              </w:rPr>
              <w:t>Pitanj</w:t>
            </w:r>
            <w:r w:rsidRPr="00330711">
              <w:rPr>
                <w:lang w:val="en-GB"/>
              </w:rPr>
              <w:t>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otvorenih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novacij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trebalo</w:t>
            </w:r>
            <w:proofErr w:type="spellEnd"/>
            <w:r w:rsidRPr="00330711">
              <w:rPr>
                <w:lang w:val="en-GB"/>
              </w:rPr>
              <w:t xml:space="preserve"> bi </w:t>
            </w:r>
            <w:proofErr w:type="spellStart"/>
            <w:r w:rsidRPr="00330711">
              <w:rPr>
                <w:lang w:val="en-GB"/>
              </w:rPr>
              <w:t>motivirat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student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otaknut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h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="006E378F" w:rsidRPr="00330711">
              <w:rPr>
                <w:lang w:val="en-GB"/>
              </w:rPr>
              <w:t>na</w:t>
            </w:r>
            <w:proofErr w:type="spellEnd"/>
            <w:r w:rsidR="006E378F"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r</w:t>
            </w:r>
            <w:r w:rsidR="00F21895" w:rsidRPr="00330711">
              <w:rPr>
                <w:lang w:val="en-GB"/>
              </w:rPr>
              <w:t>je</w:t>
            </w:r>
            <w:r w:rsidRPr="00330711">
              <w:rPr>
                <w:lang w:val="en-GB"/>
              </w:rPr>
              <w:t>šavanj</w:t>
            </w:r>
            <w:r w:rsidR="006E378F" w:rsidRPr="00330711">
              <w:rPr>
                <w:lang w:val="en-GB"/>
              </w:rPr>
              <w:t>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blem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n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nterdiscipliniran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način</w:t>
            </w:r>
            <w:proofErr w:type="spellEnd"/>
            <w:r w:rsidRPr="00330711">
              <w:rPr>
                <w:lang w:val="en-GB"/>
              </w:rPr>
              <w:t xml:space="preserve">.  </w:t>
            </w:r>
          </w:p>
          <w:p w14:paraId="1D640A0D" w14:textId="4D25B57F" w:rsidR="0055706D" w:rsidRPr="00330711" w:rsidRDefault="00C654BF" w:rsidP="00C74611">
            <w:pPr>
              <w:rPr>
                <w:lang w:val="en-GB"/>
              </w:rPr>
            </w:pPr>
            <w:proofErr w:type="spellStart"/>
            <w:r w:rsidRPr="00330711">
              <w:rPr>
                <w:lang w:val="en-GB"/>
              </w:rPr>
              <w:t>Svak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godin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studenti</w:t>
            </w:r>
            <w:proofErr w:type="spellEnd"/>
            <w:r w:rsidRPr="00330711">
              <w:rPr>
                <w:lang w:val="en-GB"/>
              </w:rPr>
              <w:t xml:space="preserve"> se </w:t>
            </w:r>
            <w:proofErr w:type="spellStart"/>
            <w:r w:rsidRPr="00330711">
              <w:rPr>
                <w:lang w:val="en-GB"/>
              </w:rPr>
              <w:t>suočavaju</w:t>
            </w:r>
            <w:proofErr w:type="spellEnd"/>
            <w:r w:rsidRPr="00330711">
              <w:rPr>
                <w:lang w:val="en-GB"/>
              </w:rPr>
              <w:t xml:space="preserve"> s </w:t>
            </w:r>
            <w:proofErr w:type="spellStart"/>
            <w:r w:rsidRPr="00330711">
              <w:rPr>
                <w:lang w:val="en-GB"/>
              </w:rPr>
              <w:t>novim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jektnim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zadatkom</w:t>
            </w:r>
            <w:proofErr w:type="spellEnd"/>
            <w:r w:rsidRPr="00330711">
              <w:rPr>
                <w:lang w:val="en-GB"/>
              </w:rPr>
              <w:t xml:space="preserve"> koji </w:t>
            </w:r>
            <w:proofErr w:type="spellStart"/>
            <w:r w:rsidRPr="00330711">
              <w:rPr>
                <w:lang w:val="en-GB"/>
              </w:rPr>
              <w:t>im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svoju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odgovarajuću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težinu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vrijednost</w:t>
            </w:r>
            <w:proofErr w:type="spellEnd"/>
            <w:r w:rsidRPr="00330711">
              <w:rPr>
                <w:lang w:val="en-GB"/>
              </w:rPr>
              <w:t xml:space="preserve">. </w:t>
            </w:r>
            <w:proofErr w:type="spellStart"/>
            <w:r w:rsidRPr="00330711">
              <w:rPr>
                <w:lang w:val="en-GB"/>
              </w:rPr>
              <w:t>Zadaci</w:t>
            </w:r>
            <w:proofErr w:type="spellEnd"/>
            <w:r w:rsidRPr="00330711">
              <w:rPr>
                <w:lang w:val="en-GB"/>
              </w:rPr>
              <w:t xml:space="preserve"> bi </w:t>
            </w:r>
            <w:proofErr w:type="spellStart"/>
            <w:r w:rsidRPr="00330711">
              <w:rPr>
                <w:lang w:val="en-GB"/>
              </w:rPr>
              <w:t>trebal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osposobit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studente</w:t>
            </w:r>
            <w:proofErr w:type="spellEnd"/>
            <w:r w:rsidRPr="00330711">
              <w:rPr>
                <w:lang w:val="en-GB"/>
              </w:rPr>
              <w:t xml:space="preserve"> za </w:t>
            </w:r>
            <w:proofErr w:type="spellStart"/>
            <w:r w:rsidRPr="00330711">
              <w:rPr>
                <w:lang w:val="en-GB"/>
              </w:rPr>
              <w:t>prevladavanj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stvarnih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zazov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</w:t>
            </w:r>
            <w:proofErr w:type="spellEnd"/>
            <w:r w:rsidRPr="00330711">
              <w:rPr>
                <w:lang w:val="en-GB"/>
              </w:rPr>
              <w:t xml:space="preserve"> za </w:t>
            </w:r>
            <w:proofErr w:type="spellStart"/>
            <w:r w:rsidRPr="00330711">
              <w:rPr>
                <w:lang w:val="en-GB"/>
              </w:rPr>
              <w:t>iznalaženj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konkretnih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rješenj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koj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maju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aktičn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="00D3197B" w:rsidRPr="00330711">
              <w:rPr>
                <w:lang w:val="en-GB"/>
              </w:rPr>
              <w:t>primjene</w:t>
            </w:r>
            <w:proofErr w:type="spellEnd"/>
            <w:r w:rsidRPr="00330711">
              <w:rPr>
                <w:lang w:val="en-GB"/>
              </w:rPr>
              <w:t>.</w:t>
            </w:r>
          </w:p>
          <w:p w14:paraId="276FA067" w14:textId="77777777" w:rsidR="00C654BF" w:rsidRPr="00330711" w:rsidRDefault="00C654BF" w:rsidP="00C74611">
            <w:pPr>
              <w:rPr>
                <w:lang w:val="en-GB"/>
              </w:rPr>
            </w:pPr>
          </w:p>
          <w:p w14:paraId="6EF40F34" w14:textId="2EE878D0" w:rsidR="00C654BF" w:rsidRPr="00330711" w:rsidRDefault="00C654BF" w:rsidP="00C654BF">
            <w:pPr>
              <w:rPr>
                <w:lang w:val="en-GB"/>
              </w:rPr>
            </w:pPr>
            <w:r w:rsidRPr="00330711">
              <w:rPr>
                <w:lang w:val="en-GB"/>
              </w:rPr>
              <w:t>6 KORAKA DO PROJEKTNOG UČENJA</w:t>
            </w:r>
          </w:p>
          <w:p w14:paraId="23F831BB" w14:textId="77777777" w:rsidR="00C654BF" w:rsidRPr="00330711" w:rsidRDefault="00C654BF" w:rsidP="00C654BF">
            <w:pPr>
              <w:rPr>
                <w:lang w:val="en-GB"/>
              </w:rPr>
            </w:pPr>
          </w:p>
          <w:p w14:paraId="6D096DA4" w14:textId="0398A5E2" w:rsidR="00D57813" w:rsidRPr="00330711" w:rsidRDefault="00C654BF" w:rsidP="00C654BF">
            <w:pPr>
              <w:rPr>
                <w:lang w:val="en-GB"/>
              </w:rPr>
            </w:pPr>
            <w:r w:rsidRPr="00330711">
              <w:rPr>
                <w:lang w:val="en-GB"/>
              </w:rPr>
              <w:lastRenderedPageBreak/>
              <w:t xml:space="preserve">U </w:t>
            </w:r>
            <w:proofErr w:type="spellStart"/>
            <w:r w:rsidRPr="00330711">
              <w:rPr>
                <w:lang w:val="en-GB"/>
              </w:rPr>
              <w:t>nastavku</w:t>
            </w:r>
            <w:proofErr w:type="spellEnd"/>
            <w:r w:rsidRPr="00330711">
              <w:rPr>
                <w:lang w:val="en-GB"/>
              </w:rPr>
              <w:t xml:space="preserve"> je </w:t>
            </w:r>
            <w:proofErr w:type="spellStart"/>
            <w:r w:rsidRPr="00330711">
              <w:rPr>
                <w:lang w:val="en-GB"/>
              </w:rPr>
              <w:t>navedeno</w:t>
            </w:r>
            <w:proofErr w:type="spellEnd"/>
            <w:r w:rsidRPr="00330711">
              <w:rPr>
                <w:lang w:val="en-GB"/>
              </w:rPr>
              <w:t xml:space="preserve"> 6 </w:t>
            </w:r>
            <w:proofErr w:type="spellStart"/>
            <w:r w:rsidRPr="00330711">
              <w:rPr>
                <w:lang w:val="en-GB"/>
              </w:rPr>
              <w:t>osnovnih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koraka</w:t>
            </w:r>
            <w:proofErr w:type="spellEnd"/>
            <w:r w:rsidRPr="00330711">
              <w:rPr>
                <w:lang w:val="en-GB"/>
              </w:rPr>
              <w:t xml:space="preserve"> do </w:t>
            </w:r>
            <w:proofErr w:type="spellStart"/>
            <w:r w:rsidRPr="00330711">
              <w:rPr>
                <w:lang w:val="en-GB"/>
              </w:rPr>
              <w:t>učenj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temeljenog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n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jektima</w:t>
            </w:r>
            <w:proofErr w:type="spellEnd"/>
            <w:r w:rsidRPr="00330711">
              <w:rPr>
                <w:lang w:val="en-GB"/>
              </w:rPr>
              <w:t xml:space="preserve">. </w:t>
            </w:r>
            <w:proofErr w:type="spellStart"/>
            <w:r w:rsidRPr="00330711">
              <w:rPr>
                <w:lang w:val="en-GB"/>
              </w:rPr>
              <w:t>Sadržaj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svakog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korak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može</w:t>
            </w:r>
            <w:proofErr w:type="spellEnd"/>
            <w:r w:rsidRPr="00330711">
              <w:rPr>
                <w:lang w:val="en-GB"/>
              </w:rPr>
              <w:t xml:space="preserve"> se </w:t>
            </w:r>
            <w:proofErr w:type="spellStart"/>
            <w:r w:rsidRPr="00330711">
              <w:rPr>
                <w:lang w:val="en-GB"/>
              </w:rPr>
              <w:t>razlikovat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ovisno</w:t>
            </w:r>
            <w:proofErr w:type="spellEnd"/>
            <w:r w:rsidRPr="00330711">
              <w:rPr>
                <w:lang w:val="en-GB"/>
              </w:rPr>
              <w:t xml:space="preserve"> o </w:t>
            </w:r>
            <w:proofErr w:type="spellStart"/>
            <w:r w:rsidRPr="00330711">
              <w:rPr>
                <w:lang w:val="en-GB"/>
              </w:rPr>
              <w:t>sadržaju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tečaj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irod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jektnog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rada</w:t>
            </w:r>
            <w:proofErr w:type="spellEnd"/>
            <w:r w:rsidRPr="00330711">
              <w:rPr>
                <w:lang w:val="en-GB"/>
              </w:rPr>
              <w:t>.</w:t>
            </w:r>
          </w:p>
          <w:p w14:paraId="0A96D9B3" w14:textId="0A852C46" w:rsidR="00C654BF" w:rsidRPr="00330711" w:rsidRDefault="00C654BF" w:rsidP="00C654BF">
            <w:pPr>
              <w:pStyle w:val="ListParagraph"/>
              <w:ind w:left="720"/>
              <w:rPr>
                <w:lang w:val="en-GB"/>
              </w:rPr>
            </w:pPr>
            <w:r w:rsidRPr="00330711">
              <w:rPr>
                <w:lang w:val="en-GB"/>
              </w:rPr>
              <w:t xml:space="preserve">1. </w:t>
            </w:r>
            <w:proofErr w:type="spellStart"/>
            <w:r w:rsidRPr="00330711">
              <w:rPr>
                <w:lang w:val="en-GB"/>
              </w:rPr>
              <w:t>Faz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ipreme</w:t>
            </w:r>
            <w:proofErr w:type="spellEnd"/>
            <w:r w:rsidRPr="00330711">
              <w:rPr>
                <w:lang w:val="en-GB"/>
              </w:rPr>
              <w:t xml:space="preserve">: </w:t>
            </w:r>
            <w:proofErr w:type="spellStart"/>
            <w:r w:rsidRPr="00330711">
              <w:rPr>
                <w:lang w:val="en-GB"/>
              </w:rPr>
              <w:t>generiranj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deja</w:t>
            </w:r>
            <w:proofErr w:type="spellEnd"/>
          </w:p>
          <w:p w14:paraId="582A66AB" w14:textId="77777777" w:rsidR="00C654BF" w:rsidRPr="00330711" w:rsidRDefault="00C654BF" w:rsidP="00247911">
            <w:pPr>
              <w:pStyle w:val="ListParagraph"/>
              <w:ind w:left="924"/>
              <w:rPr>
                <w:lang w:val="en-GB"/>
              </w:rPr>
            </w:pPr>
            <w:r w:rsidRPr="00330711">
              <w:rPr>
                <w:lang w:val="en-GB"/>
              </w:rPr>
              <w:t xml:space="preserve">• Studenti se </w:t>
            </w:r>
            <w:proofErr w:type="spellStart"/>
            <w:r w:rsidRPr="00330711">
              <w:rPr>
                <w:lang w:val="en-GB"/>
              </w:rPr>
              <w:t>upoznaju</w:t>
            </w:r>
            <w:proofErr w:type="spellEnd"/>
            <w:r w:rsidRPr="00330711">
              <w:rPr>
                <w:lang w:val="en-GB"/>
              </w:rPr>
              <w:t xml:space="preserve"> s </w:t>
            </w:r>
            <w:proofErr w:type="spellStart"/>
            <w:r w:rsidRPr="00330711">
              <w:rPr>
                <w:lang w:val="en-GB"/>
              </w:rPr>
              <w:t>projektnim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radom</w:t>
            </w:r>
            <w:proofErr w:type="spellEnd"/>
            <w:r w:rsidRPr="00330711">
              <w:rPr>
                <w:lang w:val="en-GB"/>
              </w:rPr>
              <w:t>.</w:t>
            </w:r>
          </w:p>
          <w:p w14:paraId="6DB18243" w14:textId="61454F15" w:rsidR="00C654BF" w:rsidRPr="00330711" w:rsidRDefault="00C654BF" w:rsidP="00247911">
            <w:pPr>
              <w:pStyle w:val="ListParagraph"/>
              <w:ind w:left="924"/>
              <w:rPr>
                <w:lang w:val="en-GB"/>
              </w:rPr>
            </w:pPr>
            <w:r w:rsidRPr="00330711">
              <w:rPr>
                <w:lang w:val="en-GB"/>
              </w:rPr>
              <w:t xml:space="preserve">• </w:t>
            </w:r>
            <w:proofErr w:type="spellStart"/>
            <w:r w:rsidR="005134A2" w:rsidRPr="00330711">
              <w:rPr>
                <w:lang w:val="en-GB"/>
              </w:rPr>
              <w:t>Nastavnik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učenicim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edstavlj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ciljev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učenja</w:t>
            </w:r>
            <w:proofErr w:type="spellEnd"/>
            <w:r w:rsidRPr="00330711">
              <w:rPr>
                <w:lang w:val="en-GB"/>
              </w:rPr>
              <w:t xml:space="preserve">, </w:t>
            </w:r>
            <w:proofErr w:type="spellStart"/>
            <w:r w:rsidRPr="00330711">
              <w:rPr>
                <w:lang w:val="en-GB"/>
              </w:rPr>
              <w:t>kriterij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ocjenjivanj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edviđen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shod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učenja</w:t>
            </w:r>
            <w:proofErr w:type="spellEnd"/>
            <w:r w:rsidRPr="00330711">
              <w:rPr>
                <w:lang w:val="en-GB"/>
              </w:rPr>
              <w:t>.</w:t>
            </w:r>
          </w:p>
          <w:p w14:paraId="4DDF43DE" w14:textId="77777777" w:rsidR="00C654BF" w:rsidRPr="00330711" w:rsidRDefault="00C654BF" w:rsidP="00247911">
            <w:pPr>
              <w:pStyle w:val="ListParagraph"/>
              <w:ind w:left="924"/>
              <w:rPr>
                <w:lang w:val="en-GB"/>
              </w:rPr>
            </w:pPr>
            <w:r w:rsidRPr="00330711">
              <w:rPr>
                <w:lang w:val="en-GB"/>
              </w:rPr>
              <w:t xml:space="preserve">• </w:t>
            </w:r>
            <w:proofErr w:type="spellStart"/>
            <w:r w:rsidRPr="00330711">
              <w:rPr>
                <w:lang w:val="en-GB"/>
              </w:rPr>
              <w:t>Formiranj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grupa</w:t>
            </w:r>
            <w:proofErr w:type="spellEnd"/>
            <w:r w:rsidRPr="00330711">
              <w:rPr>
                <w:lang w:val="en-GB"/>
              </w:rPr>
              <w:t xml:space="preserve">. </w:t>
            </w:r>
            <w:proofErr w:type="spellStart"/>
            <w:r w:rsidRPr="00330711">
              <w:rPr>
                <w:lang w:val="en-GB"/>
              </w:rPr>
              <w:t>Svaka</w:t>
            </w:r>
            <w:proofErr w:type="spellEnd"/>
            <w:r w:rsidRPr="00330711">
              <w:rPr>
                <w:lang w:val="en-GB"/>
              </w:rPr>
              <w:t xml:space="preserve"> se </w:t>
            </w:r>
            <w:proofErr w:type="spellStart"/>
            <w:r w:rsidRPr="00330711">
              <w:rPr>
                <w:lang w:val="en-GB"/>
              </w:rPr>
              <w:t>grup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sastoji</w:t>
            </w:r>
            <w:proofErr w:type="spellEnd"/>
            <w:r w:rsidRPr="00330711">
              <w:rPr>
                <w:lang w:val="en-GB"/>
              </w:rPr>
              <w:t xml:space="preserve"> od 4 do 6 </w:t>
            </w:r>
            <w:proofErr w:type="spellStart"/>
            <w:r w:rsidRPr="00330711">
              <w:rPr>
                <w:lang w:val="en-GB"/>
              </w:rPr>
              <w:t>članova</w:t>
            </w:r>
            <w:proofErr w:type="spellEnd"/>
            <w:r w:rsidRPr="00330711">
              <w:rPr>
                <w:lang w:val="en-GB"/>
              </w:rPr>
              <w:t>.</w:t>
            </w:r>
          </w:p>
          <w:p w14:paraId="555E15CD" w14:textId="3C87CA1F" w:rsidR="00D57813" w:rsidRPr="00330711" w:rsidRDefault="00C654BF" w:rsidP="00247911">
            <w:pPr>
              <w:pStyle w:val="ListParagraph"/>
              <w:ind w:left="924"/>
              <w:rPr>
                <w:lang w:val="en-GB"/>
              </w:rPr>
            </w:pPr>
            <w:r w:rsidRPr="00330711">
              <w:rPr>
                <w:lang w:val="en-GB"/>
              </w:rPr>
              <w:t xml:space="preserve">• Studenti </w:t>
            </w:r>
            <w:proofErr w:type="spellStart"/>
            <w:r w:rsidRPr="00330711">
              <w:rPr>
                <w:lang w:val="en-GB"/>
              </w:rPr>
              <w:t>predlažu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temu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kojom</w:t>
            </w:r>
            <w:proofErr w:type="spellEnd"/>
            <w:r w:rsidRPr="00330711">
              <w:rPr>
                <w:lang w:val="en-GB"/>
              </w:rPr>
              <w:t xml:space="preserve"> bi se </w:t>
            </w:r>
            <w:proofErr w:type="spellStart"/>
            <w:r w:rsidRPr="00330711">
              <w:rPr>
                <w:lang w:val="en-GB"/>
              </w:rPr>
              <w:t>trebal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="00D3197B" w:rsidRPr="00330711">
              <w:rPr>
                <w:lang w:val="en-GB"/>
              </w:rPr>
              <w:t>baviti</w:t>
            </w:r>
            <w:proofErr w:type="spellEnd"/>
            <w:r w:rsidR="00D3197B" w:rsidRPr="00330711">
              <w:rPr>
                <w:lang w:val="en-GB"/>
              </w:rPr>
              <w:t xml:space="preserve"> </w:t>
            </w:r>
            <w:proofErr w:type="spellStart"/>
            <w:r w:rsidR="00D3197B" w:rsidRPr="00330711">
              <w:rPr>
                <w:lang w:val="en-GB"/>
              </w:rPr>
              <w:t>koristeć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tehnik</w:t>
            </w:r>
            <w:r w:rsidR="00D3197B" w:rsidRPr="00330711">
              <w:rPr>
                <w:lang w:val="en-GB"/>
              </w:rPr>
              <w:t>u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brainstorminga</w:t>
            </w:r>
            <w:proofErr w:type="spellEnd"/>
          </w:p>
          <w:p w14:paraId="059A662C" w14:textId="77777777" w:rsidR="00C654BF" w:rsidRPr="00330711" w:rsidRDefault="00C654BF" w:rsidP="00C654BF">
            <w:pPr>
              <w:pStyle w:val="ListParagraph"/>
              <w:ind w:left="720"/>
              <w:rPr>
                <w:lang w:val="en-GB"/>
              </w:rPr>
            </w:pPr>
            <w:r w:rsidRPr="00330711">
              <w:rPr>
                <w:lang w:val="en-GB"/>
              </w:rPr>
              <w:t xml:space="preserve">2. </w:t>
            </w:r>
            <w:proofErr w:type="spellStart"/>
            <w:r w:rsidRPr="00330711">
              <w:rPr>
                <w:lang w:val="en-GB"/>
              </w:rPr>
              <w:t>Pisanj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nacrta</w:t>
            </w:r>
            <w:proofErr w:type="spellEnd"/>
            <w:r w:rsidRPr="00330711">
              <w:rPr>
                <w:lang w:val="en-GB"/>
              </w:rPr>
              <w:t xml:space="preserve"> za </w:t>
            </w:r>
            <w:proofErr w:type="spellStart"/>
            <w:r w:rsidRPr="00330711">
              <w:rPr>
                <w:lang w:val="en-GB"/>
              </w:rPr>
              <w:t>upravljanj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jektima</w:t>
            </w:r>
            <w:proofErr w:type="spellEnd"/>
            <w:r w:rsidRPr="00330711">
              <w:rPr>
                <w:lang w:val="en-GB"/>
              </w:rPr>
              <w:t>.</w:t>
            </w:r>
          </w:p>
          <w:p w14:paraId="0F4E4C0D" w14:textId="77777777" w:rsidR="00C654BF" w:rsidRPr="00330711" w:rsidRDefault="00C654BF" w:rsidP="00247911">
            <w:pPr>
              <w:pStyle w:val="ListParagraph"/>
              <w:ind w:left="924"/>
              <w:rPr>
                <w:lang w:val="en-GB"/>
              </w:rPr>
            </w:pPr>
            <w:r w:rsidRPr="00330711">
              <w:rPr>
                <w:lang w:val="en-GB"/>
              </w:rPr>
              <w:t xml:space="preserve">• </w:t>
            </w:r>
            <w:proofErr w:type="spellStart"/>
            <w:r w:rsidRPr="00330711">
              <w:rPr>
                <w:lang w:val="en-GB"/>
              </w:rPr>
              <w:t>Identificiranj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svih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aktivnost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koje</w:t>
            </w:r>
            <w:proofErr w:type="spellEnd"/>
            <w:r w:rsidRPr="00330711">
              <w:rPr>
                <w:lang w:val="en-GB"/>
              </w:rPr>
              <w:t xml:space="preserve"> se </w:t>
            </w:r>
            <w:proofErr w:type="spellStart"/>
            <w:r w:rsidRPr="00330711">
              <w:rPr>
                <w:lang w:val="en-GB"/>
              </w:rPr>
              <w:t>moraju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obaviti</w:t>
            </w:r>
            <w:proofErr w:type="spellEnd"/>
            <w:r w:rsidRPr="00330711">
              <w:rPr>
                <w:lang w:val="en-GB"/>
              </w:rPr>
              <w:t>.</w:t>
            </w:r>
          </w:p>
          <w:p w14:paraId="49C84CB0" w14:textId="77777777" w:rsidR="00C654BF" w:rsidRPr="00330711" w:rsidRDefault="00C654BF" w:rsidP="00247911">
            <w:pPr>
              <w:pStyle w:val="ListParagraph"/>
              <w:ind w:left="924"/>
              <w:rPr>
                <w:lang w:val="en-GB"/>
              </w:rPr>
            </w:pPr>
            <w:r w:rsidRPr="00330711">
              <w:rPr>
                <w:lang w:val="en-GB"/>
              </w:rPr>
              <w:t xml:space="preserve">• </w:t>
            </w:r>
            <w:proofErr w:type="spellStart"/>
            <w:r w:rsidRPr="00330711">
              <w:rPr>
                <w:lang w:val="en-GB"/>
              </w:rPr>
              <w:t>Razmatranj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zvora</w:t>
            </w:r>
            <w:proofErr w:type="spellEnd"/>
            <w:r w:rsidRPr="00330711">
              <w:rPr>
                <w:lang w:val="en-GB"/>
              </w:rPr>
              <w:t xml:space="preserve"> koji </w:t>
            </w:r>
            <w:proofErr w:type="spellStart"/>
            <w:r w:rsidRPr="00330711">
              <w:rPr>
                <w:lang w:val="en-GB"/>
              </w:rPr>
              <w:t>ć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studentim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užit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otrebno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znanj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nformacije</w:t>
            </w:r>
            <w:proofErr w:type="spellEnd"/>
            <w:r w:rsidRPr="00330711">
              <w:rPr>
                <w:lang w:val="en-GB"/>
              </w:rPr>
              <w:t xml:space="preserve"> za </w:t>
            </w:r>
            <w:proofErr w:type="spellStart"/>
            <w:r w:rsidRPr="00330711">
              <w:rPr>
                <w:lang w:val="en-GB"/>
              </w:rPr>
              <w:t>uspješno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dovršenj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jektnog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rada</w:t>
            </w:r>
            <w:proofErr w:type="spellEnd"/>
            <w:r w:rsidRPr="00330711">
              <w:rPr>
                <w:lang w:val="en-GB"/>
              </w:rPr>
              <w:t>.</w:t>
            </w:r>
          </w:p>
          <w:p w14:paraId="000DEFDE" w14:textId="22684F98" w:rsidR="00C654BF" w:rsidRPr="00330711" w:rsidRDefault="00702AB7" w:rsidP="00247911">
            <w:pPr>
              <w:pStyle w:val="ListParagraph"/>
              <w:ind w:left="924"/>
              <w:rPr>
                <w:lang w:val="en-GB"/>
              </w:rPr>
            </w:pPr>
            <w:r w:rsidRPr="00330711">
              <w:rPr>
                <w:lang w:val="en-GB"/>
              </w:rPr>
              <w:t>• Problem</w:t>
            </w:r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rada</w:t>
            </w:r>
            <w:proofErr w:type="spellEnd"/>
            <w:r w:rsidR="00C654BF" w:rsidRPr="00330711">
              <w:rPr>
                <w:lang w:val="en-GB"/>
              </w:rPr>
              <w:t xml:space="preserve">. Studenti </w:t>
            </w:r>
            <w:proofErr w:type="spellStart"/>
            <w:r w:rsidR="00C654BF" w:rsidRPr="00330711">
              <w:rPr>
                <w:lang w:val="en-GB"/>
              </w:rPr>
              <w:t>mogu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koristiti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svoj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prvi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nacrt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kako</w:t>
            </w:r>
            <w:proofErr w:type="spellEnd"/>
            <w:r w:rsidR="00C654BF" w:rsidRPr="00330711">
              <w:rPr>
                <w:lang w:val="en-GB"/>
              </w:rPr>
              <w:t xml:space="preserve"> bi </w:t>
            </w:r>
            <w:proofErr w:type="spellStart"/>
            <w:r w:rsidR="00C654BF" w:rsidRPr="00330711">
              <w:rPr>
                <w:lang w:val="en-GB"/>
              </w:rPr>
              <w:t>im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pomogli</w:t>
            </w:r>
            <w:proofErr w:type="spellEnd"/>
            <w:r w:rsidR="00C654BF" w:rsidRPr="00330711">
              <w:rPr>
                <w:lang w:val="en-GB"/>
              </w:rPr>
              <w:t xml:space="preserve"> da </w:t>
            </w:r>
            <w:proofErr w:type="spellStart"/>
            <w:r w:rsidR="00C654BF" w:rsidRPr="00330711">
              <w:rPr>
                <w:lang w:val="en-GB"/>
              </w:rPr>
              <w:t>definiraju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ciljeve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projekta</w:t>
            </w:r>
            <w:proofErr w:type="spellEnd"/>
            <w:r w:rsidR="00C654BF" w:rsidRPr="00330711">
              <w:rPr>
                <w:lang w:val="en-GB"/>
              </w:rPr>
              <w:t xml:space="preserve">, </w:t>
            </w:r>
            <w:proofErr w:type="spellStart"/>
            <w:r w:rsidR="00C654BF" w:rsidRPr="00330711">
              <w:rPr>
                <w:lang w:val="en-GB"/>
              </w:rPr>
              <w:t>zadatke</w:t>
            </w:r>
            <w:proofErr w:type="spellEnd"/>
            <w:r w:rsidR="00C654BF" w:rsidRPr="00330711">
              <w:rPr>
                <w:lang w:val="en-GB"/>
              </w:rPr>
              <w:t xml:space="preserve">, </w:t>
            </w:r>
            <w:proofErr w:type="spellStart"/>
            <w:r w:rsidR="00C654BF" w:rsidRPr="00330711">
              <w:rPr>
                <w:lang w:val="en-GB"/>
              </w:rPr>
              <w:t>opsege</w:t>
            </w:r>
            <w:proofErr w:type="spellEnd"/>
            <w:r w:rsidR="00C654BF" w:rsidRPr="00330711">
              <w:rPr>
                <w:lang w:val="en-GB"/>
              </w:rPr>
              <w:t xml:space="preserve"> ... </w:t>
            </w:r>
            <w:proofErr w:type="spellStart"/>
            <w:r w:rsidR="00C654BF" w:rsidRPr="00330711">
              <w:rPr>
                <w:lang w:val="en-GB"/>
              </w:rPr>
              <w:t>i</w:t>
            </w:r>
            <w:proofErr w:type="spellEnd"/>
            <w:r w:rsidR="00C654BF" w:rsidRPr="00330711">
              <w:rPr>
                <w:lang w:val="en-GB"/>
              </w:rPr>
              <w:t xml:space="preserve"> da </w:t>
            </w:r>
            <w:proofErr w:type="spellStart"/>
            <w:r w:rsidR="00C654BF" w:rsidRPr="00330711">
              <w:rPr>
                <w:lang w:val="en-GB"/>
              </w:rPr>
              <w:t>detaljno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opišu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kako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će</w:t>
            </w:r>
            <w:proofErr w:type="spellEnd"/>
            <w:r w:rsidR="00C654BF" w:rsidRPr="00330711">
              <w:rPr>
                <w:lang w:val="en-GB"/>
              </w:rPr>
              <w:t xml:space="preserve"> se </w:t>
            </w:r>
            <w:proofErr w:type="spellStart"/>
            <w:r w:rsidR="00C654BF" w:rsidRPr="00330711">
              <w:rPr>
                <w:lang w:val="en-GB"/>
              </w:rPr>
              <w:t>projekt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izvoditi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i</w:t>
            </w:r>
            <w:proofErr w:type="spellEnd"/>
            <w:r w:rsidR="00C654BF" w:rsidRPr="00330711">
              <w:rPr>
                <w:lang w:val="en-GB"/>
              </w:rPr>
              <w:t xml:space="preserve"> </w:t>
            </w:r>
            <w:proofErr w:type="spellStart"/>
            <w:r w:rsidR="00C654BF" w:rsidRPr="00330711">
              <w:rPr>
                <w:lang w:val="en-GB"/>
              </w:rPr>
              <w:t>voditi</w:t>
            </w:r>
            <w:proofErr w:type="spellEnd"/>
            <w:r w:rsidR="00C654BF" w:rsidRPr="00330711">
              <w:rPr>
                <w:lang w:val="en-GB"/>
              </w:rPr>
              <w:t>.</w:t>
            </w:r>
          </w:p>
          <w:p w14:paraId="2882E846" w14:textId="4112B8F3" w:rsidR="00C654BF" w:rsidRPr="00330711" w:rsidRDefault="00C654BF" w:rsidP="00C654BF">
            <w:pPr>
              <w:pStyle w:val="ListParagraph"/>
              <w:ind w:left="720"/>
              <w:rPr>
                <w:lang w:val="en-GB"/>
              </w:rPr>
            </w:pPr>
            <w:r w:rsidRPr="00330711">
              <w:rPr>
                <w:lang w:val="en-GB"/>
              </w:rPr>
              <w:t xml:space="preserve">3. </w:t>
            </w:r>
            <w:proofErr w:type="spellStart"/>
            <w:r w:rsidR="00D3197B" w:rsidRPr="00330711">
              <w:rPr>
                <w:lang w:val="en-GB"/>
              </w:rPr>
              <w:t>Planiranj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korak</w:t>
            </w:r>
            <w:r w:rsidR="00D3197B" w:rsidRPr="00330711">
              <w:rPr>
                <w:lang w:val="en-GB"/>
              </w:rPr>
              <w:t>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realizacij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jekta</w:t>
            </w:r>
            <w:proofErr w:type="spellEnd"/>
            <w:r w:rsidRPr="00330711">
              <w:rPr>
                <w:lang w:val="en-GB"/>
              </w:rPr>
              <w:t>.</w:t>
            </w:r>
          </w:p>
          <w:p w14:paraId="4115930E" w14:textId="77777777" w:rsidR="00C654BF" w:rsidRPr="00330711" w:rsidRDefault="00C654BF" w:rsidP="00247911">
            <w:pPr>
              <w:pStyle w:val="ListParagraph"/>
              <w:ind w:left="924"/>
              <w:rPr>
                <w:lang w:val="en-GB"/>
              </w:rPr>
            </w:pPr>
            <w:r w:rsidRPr="00330711">
              <w:rPr>
                <w:lang w:val="en-GB"/>
              </w:rPr>
              <w:t xml:space="preserve">• </w:t>
            </w:r>
            <w:proofErr w:type="spellStart"/>
            <w:r w:rsidRPr="00330711">
              <w:rPr>
                <w:lang w:val="en-GB"/>
              </w:rPr>
              <w:t>Pisanj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akcijskog</w:t>
            </w:r>
            <w:proofErr w:type="spellEnd"/>
            <w:r w:rsidRPr="00330711">
              <w:rPr>
                <w:lang w:val="en-GB"/>
              </w:rPr>
              <w:t xml:space="preserve"> plana za </w:t>
            </w:r>
            <w:proofErr w:type="spellStart"/>
            <w:r w:rsidRPr="00330711">
              <w:rPr>
                <w:lang w:val="en-GB"/>
              </w:rPr>
              <w:t>dovršetak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jektnih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aktivnost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ostizanj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jektnih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ciljev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željenih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rezultata</w:t>
            </w:r>
            <w:proofErr w:type="spellEnd"/>
            <w:r w:rsidRPr="00330711">
              <w:rPr>
                <w:lang w:val="en-GB"/>
              </w:rPr>
              <w:t>.</w:t>
            </w:r>
          </w:p>
          <w:p w14:paraId="2680459A" w14:textId="62A95BA9" w:rsidR="00C654BF" w:rsidRPr="00330711" w:rsidRDefault="00C654BF" w:rsidP="00247911">
            <w:pPr>
              <w:pStyle w:val="ListParagraph"/>
              <w:ind w:left="924"/>
              <w:rPr>
                <w:lang w:val="en-GB"/>
              </w:rPr>
            </w:pPr>
            <w:r w:rsidRPr="00330711">
              <w:rPr>
                <w:lang w:val="en-GB"/>
              </w:rPr>
              <w:t xml:space="preserve">• </w:t>
            </w:r>
            <w:proofErr w:type="spellStart"/>
            <w:r w:rsidRPr="00330711">
              <w:rPr>
                <w:lang w:val="en-GB"/>
              </w:rPr>
              <w:t>Postavljanj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operativnih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ciljeva</w:t>
            </w:r>
            <w:proofErr w:type="spellEnd"/>
            <w:r w:rsidRPr="00330711">
              <w:rPr>
                <w:lang w:val="en-GB"/>
              </w:rPr>
              <w:t xml:space="preserve">, </w:t>
            </w:r>
            <w:proofErr w:type="spellStart"/>
            <w:r w:rsidRPr="00330711">
              <w:rPr>
                <w:lang w:val="en-GB"/>
              </w:rPr>
              <w:t>kako</w:t>
            </w:r>
            <w:proofErr w:type="spellEnd"/>
            <w:r w:rsidRPr="00330711">
              <w:rPr>
                <w:lang w:val="en-GB"/>
              </w:rPr>
              <w:t xml:space="preserve"> bi se </w:t>
            </w:r>
            <w:proofErr w:type="spellStart"/>
            <w:r w:rsidRPr="00330711">
              <w:rPr>
                <w:lang w:val="en-GB"/>
              </w:rPr>
              <w:t>zacrtao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jasan</w:t>
            </w:r>
            <w:proofErr w:type="spellEnd"/>
            <w:r w:rsidRPr="00330711">
              <w:rPr>
                <w:lang w:val="en-GB"/>
              </w:rPr>
              <w:t xml:space="preserve"> put za </w:t>
            </w:r>
            <w:proofErr w:type="spellStart"/>
            <w:r w:rsidRPr="00330711">
              <w:rPr>
                <w:lang w:val="en-GB"/>
              </w:rPr>
              <w:t>njihovo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ostizanje</w:t>
            </w:r>
            <w:proofErr w:type="spellEnd"/>
            <w:r w:rsidRPr="00330711">
              <w:rPr>
                <w:lang w:val="en-GB"/>
              </w:rPr>
              <w:t>.</w:t>
            </w:r>
          </w:p>
          <w:p w14:paraId="085871FE" w14:textId="0BC34A73" w:rsidR="00C654BF" w:rsidRPr="00330711" w:rsidRDefault="00C654BF" w:rsidP="00C654BF">
            <w:pPr>
              <w:pStyle w:val="ListParagraph"/>
              <w:ind w:left="720"/>
              <w:rPr>
                <w:lang w:val="en-GB"/>
              </w:rPr>
            </w:pPr>
            <w:r w:rsidRPr="00330711">
              <w:rPr>
                <w:lang w:val="en-GB"/>
              </w:rPr>
              <w:t>4.</w:t>
            </w:r>
            <w:r w:rsidRPr="00330711">
              <w:t xml:space="preserve"> </w:t>
            </w:r>
            <w:proofErr w:type="spellStart"/>
            <w:r w:rsidRPr="00330711">
              <w:rPr>
                <w:lang w:val="en-GB"/>
              </w:rPr>
              <w:t>Razvoj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izvoda</w:t>
            </w:r>
            <w:proofErr w:type="spellEnd"/>
          </w:p>
          <w:p w14:paraId="4419C31D" w14:textId="77777777" w:rsidR="00C654BF" w:rsidRPr="00330711" w:rsidRDefault="00C654BF" w:rsidP="00247911">
            <w:pPr>
              <w:pStyle w:val="ListParagraph"/>
              <w:ind w:left="924"/>
              <w:rPr>
                <w:lang w:val="en-GB"/>
              </w:rPr>
            </w:pPr>
            <w:r w:rsidRPr="00330711">
              <w:rPr>
                <w:lang w:val="en-GB"/>
              </w:rPr>
              <w:t xml:space="preserve">• U </w:t>
            </w:r>
            <w:proofErr w:type="spellStart"/>
            <w:r w:rsidRPr="00330711">
              <w:rPr>
                <w:lang w:val="en-GB"/>
              </w:rPr>
              <w:t>ovoj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faz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student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analiziraju</w:t>
            </w:r>
            <w:proofErr w:type="spellEnd"/>
            <w:r w:rsidRPr="00330711">
              <w:rPr>
                <w:lang w:val="en-GB"/>
              </w:rPr>
              <w:t xml:space="preserve">, </w:t>
            </w:r>
            <w:proofErr w:type="spellStart"/>
            <w:r w:rsidRPr="00330711">
              <w:rPr>
                <w:lang w:val="en-GB"/>
              </w:rPr>
              <w:t>proučavaju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razvijaju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izvod</w:t>
            </w:r>
            <w:proofErr w:type="spellEnd"/>
            <w:r w:rsidRPr="00330711">
              <w:rPr>
                <w:lang w:val="en-GB"/>
              </w:rPr>
              <w:t xml:space="preserve">. Ova </w:t>
            </w:r>
            <w:proofErr w:type="spellStart"/>
            <w:r w:rsidRPr="00330711">
              <w:rPr>
                <w:lang w:val="en-GB"/>
              </w:rPr>
              <w:t>faz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edstavlj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glavn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dio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grupnog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jektnog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rada</w:t>
            </w:r>
            <w:proofErr w:type="spellEnd"/>
            <w:r w:rsidRPr="00330711">
              <w:rPr>
                <w:lang w:val="en-GB"/>
              </w:rPr>
              <w:t>.</w:t>
            </w:r>
          </w:p>
          <w:p w14:paraId="2B5EFEF6" w14:textId="2F3609AA" w:rsidR="00C654BF" w:rsidRPr="00330711" w:rsidRDefault="00C654BF" w:rsidP="00247911">
            <w:pPr>
              <w:pStyle w:val="ListParagraph"/>
              <w:ind w:left="924"/>
              <w:rPr>
                <w:lang w:val="en-GB"/>
              </w:rPr>
            </w:pPr>
            <w:r w:rsidRPr="00330711">
              <w:rPr>
                <w:lang w:val="en-GB"/>
              </w:rPr>
              <w:t xml:space="preserve">• </w:t>
            </w:r>
            <w:proofErr w:type="spellStart"/>
            <w:r w:rsidR="00D3197B" w:rsidRPr="00330711">
              <w:rPr>
                <w:lang w:val="en-GB"/>
              </w:rPr>
              <w:t>Aktivnostima</w:t>
            </w:r>
            <w:proofErr w:type="spellEnd"/>
            <w:r w:rsidR="00D3197B" w:rsidRPr="00330711">
              <w:rPr>
                <w:lang w:val="en-GB"/>
              </w:rPr>
              <w:t xml:space="preserve"> </w:t>
            </w:r>
            <w:proofErr w:type="spellStart"/>
            <w:r w:rsidR="00D3197B" w:rsidRPr="00330711">
              <w:rPr>
                <w:lang w:val="en-GB"/>
              </w:rPr>
              <w:t>projektne</w:t>
            </w:r>
            <w:proofErr w:type="spellEnd"/>
            <w:r w:rsidR="00D3197B" w:rsidRPr="00330711">
              <w:rPr>
                <w:lang w:val="en-GB"/>
              </w:rPr>
              <w:t xml:space="preserve"> </w:t>
            </w:r>
            <w:proofErr w:type="spellStart"/>
            <w:r w:rsidR="00D3197B" w:rsidRPr="00330711">
              <w:rPr>
                <w:lang w:val="en-GB"/>
              </w:rPr>
              <w:t>skupin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može</w:t>
            </w:r>
            <w:proofErr w:type="spellEnd"/>
            <w:r w:rsidRPr="00330711">
              <w:rPr>
                <w:lang w:val="en-GB"/>
              </w:rPr>
              <w:t xml:space="preserve"> </w:t>
            </w:r>
            <w:r w:rsidR="00D3197B" w:rsidRPr="00330711">
              <w:rPr>
                <w:lang w:val="en-GB"/>
              </w:rPr>
              <w:t xml:space="preserve">se </w:t>
            </w:r>
            <w:proofErr w:type="spellStart"/>
            <w:r w:rsidRPr="00330711">
              <w:rPr>
                <w:lang w:val="en-GB"/>
              </w:rPr>
              <w:t>upravljat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="00D3197B" w:rsidRPr="00330711">
              <w:rPr>
                <w:lang w:val="en-GB"/>
              </w:rPr>
              <w:t>pojedinačno</w:t>
            </w:r>
            <w:proofErr w:type="spellEnd"/>
            <w:r w:rsidRPr="00330711">
              <w:rPr>
                <w:lang w:val="en-GB"/>
              </w:rPr>
              <w:t xml:space="preserve">, u </w:t>
            </w:r>
            <w:proofErr w:type="spellStart"/>
            <w:r w:rsidRPr="00330711">
              <w:rPr>
                <w:lang w:val="en-GB"/>
              </w:rPr>
              <w:t>parovim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l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="00D3197B" w:rsidRPr="00330711">
              <w:rPr>
                <w:lang w:val="en-GB"/>
              </w:rPr>
              <w:t>timski</w:t>
            </w:r>
            <w:proofErr w:type="spellEnd"/>
            <w:r w:rsidRPr="00330711">
              <w:rPr>
                <w:lang w:val="en-GB"/>
              </w:rPr>
              <w:t>.</w:t>
            </w:r>
          </w:p>
          <w:p w14:paraId="781F0135" w14:textId="2190DB69" w:rsidR="00D57813" w:rsidRPr="00330711" w:rsidRDefault="00C654BF" w:rsidP="00247911">
            <w:pPr>
              <w:pStyle w:val="ListParagraph"/>
              <w:ind w:left="924"/>
              <w:rPr>
                <w:lang w:val="en-GB"/>
              </w:rPr>
            </w:pPr>
            <w:r w:rsidRPr="00330711">
              <w:rPr>
                <w:lang w:val="en-GB"/>
              </w:rPr>
              <w:t xml:space="preserve">• </w:t>
            </w:r>
            <w:proofErr w:type="spellStart"/>
            <w:r w:rsidRPr="00330711">
              <w:rPr>
                <w:lang w:val="en-GB"/>
              </w:rPr>
              <w:t>Procjen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jekta</w:t>
            </w:r>
            <w:proofErr w:type="spellEnd"/>
            <w:r w:rsidRPr="00330711">
              <w:rPr>
                <w:lang w:val="en-GB"/>
              </w:rPr>
              <w:t xml:space="preserve">, </w:t>
            </w:r>
            <w:proofErr w:type="spellStart"/>
            <w:r w:rsidRPr="00330711">
              <w:rPr>
                <w:lang w:val="en-GB"/>
              </w:rPr>
              <w:t>razmjen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deja</w:t>
            </w:r>
            <w:proofErr w:type="spellEnd"/>
            <w:r w:rsidRPr="00330711">
              <w:rPr>
                <w:lang w:val="en-GB"/>
              </w:rPr>
              <w:t xml:space="preserve">, </w:t>
            </w:r>
            <w:proofErr w:type="spellStart"/>
            <w:r w:rsidRPr="00330711">
              <w:rPr>
                <w:lang w:val="en-GB"/>
              </w:rPr>
              <w:t>pružanj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konstruktivnih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ovratnih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nformacija</w:t>
            </w:r>
            <w:proofErr w:type="spellEnd"/>
            <w:r w:rsidRPr="00330711">
              <w:rPr>
                <w:lang w:val="en-GB"/>
              </w:rPr>
              <w:t xml:space="preserve"> za </w:t>
            </w:r>
            <w:proofErr w:type="spellStart"/>
            <w:r w:rsidRPr="00330711">
              <w:rPr>
                <w:lang w:val="en-GB"/>
              </w:rPr>
              <w:t>razvoj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oboljšanj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izvoda</w:t>
            </w:r>
            <w:proofErr w:type="spellEnd"/>
          </w:p>
          <w:p w14:paraId="423ABD9B" w14:textId="77777777" w:rsidR="00C654BF" w:rsidRPr="00330711" w:rsidRDefault="00C654BF" w:rsidP="00C654BF">
            <w:pPr>
              <w:pStyle w:val="ListParagraph"/>
              <w:ind w:left="720"/>
              <w:rPr>
                <w:lang w:val="en-GB"/>
              </w:rPr>
            </w:pPr>
            <w:r w:rsidRPr="00330711">
              <w:rPr>
                <w:lang w:val="en-GB"/>
              </w:rPr>
              <w:t xml:space="preserve">5. Studenti </w:t>
            </w:r>
            <w:proofErr w:type="spellStart"/>
            <w:r w:rsidRPr="00330711">
              <w:rPr>
                <w:lang w:val="en-GB"/>
              </w:rPr>
              <w:t>prezentiraju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rezultate</w:t>
            </w:r>
            <w:proofErr w:type="spellEnd"/>
            <w:r w:rsidRPr="00330711">
              <w:rPr>
                <w:lang w:val="en-GB"/>
              </w:rPr>
              <w:t>.</w:t>
            </w:r>
          </w:p>
          <w:p w14:paraId="6288BC8C" w14:textId="77777777" w:rsidR="00C654BF" w:rsidRPr="00330711" w:rsidRDefault="00C654BF" w:rsidP="00247911">
            <w:pPr>
              <w:pStyle w:val="ListParagraph"/>
              <w:ind w:left="924"/>
              <w:rPr>
                <w:lang w:val="en-GB"/>
              </w:rPr>
            </w:pPr>
            <w:r w:rsidRPr="00330711">
              <w:rPr>
                <w:lang w:val="en-GB"/>
              </w:rPr>
              <w:t xml:space="preserve">• Studenti </w:t>
            </w:r>
            <w:proofErr w:type="spellStart"/>
            <w:r w:rsidRPr="00330711">
              <w:rPr>
                <w:lang w:val="en-GB"/>
              </w:rPr>
              <w:t>predstavljaju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konačn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izvod</w:t>
            </w:r>
            <w:proofErr w:type="spellEnd"/>
            <w:r w:rsidRPr="00330711">
              <w:rPr>
                <w:lang w:val="en-GB"/>
              </w:rPr>
              <w:t xml:space="preserve">, </w:t>
            </w:r>
            <w:proofErr w:type="spellStart"/>
            <w:r w:rsidRPr="00330711">
              <w:rPr>
                <w:lang w:val="en-GB"/>
              </w:rPr>
              <w:t>rješenj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blema</w:t>
            </w:r>
            <w:proofErr w:type="spellEnd"/>
            <w:r w:rsidRPr="00330711">
              <w:rPr>
                <w:lang w:val="en-GB"/>
              </w:rPr>
              <w:t xml:space="preserve">, </w:t>
            </w:r>
            <w:proofErr w:type="spellStart"/>
            <w:r w:rsidRPr="00330711">
              <w:rPr>
                <w:lang w:val="en-GB"/>
              </w:rPr>
              <w:t>izložbu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događaj</w:t>
            </w:r>
            <w:proofErr w:type="spellEnd"/>
            <w:r w:rsidRPr="00330711">
              <w:rPr>
                <w:lang w:val="en-GB"/>
              </w:rPr>
              <w:t>.</w:t>
            </w:r>
          </w:p>
          <w:p w14:paraId="160862C8" w14:textId="32B62D83" w:rsidR="00C654BF" w:rsidRPr="00330711" w:rsidRDefault="00C654BF" w:rsidP="00247911">
            <w:pPr>
              <w:pStyle w:val="ListParagraph"/>
              <w:ind w:left="924"/>
              <w:rPr>
                <w:lang w:val="en-GB"/>
              </w:rPr>
            </w:pPr>
            <w:r w:rsidRPr="00330711">
              <w:rPr>
                <w:lang w:val="en-GB"/>
              </w:rPr>
              <w:t xml:space="preserve">• Studenti </w:t>
            </w:r>
            <w:proofErr w:type="spellStart"/>
            <w:r w:rsidRPr="00330711">
              <w:rPr>
                <w:lang w:val="en-GB"/>
              </w:rPr>
              <w:t>mogu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obogatit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ezentaciju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korištenjem</w:t>
            </w:r>
            <w:proofErr w:type="spellEnd"/>
            <w:r w:rsidRPr="00330711">
              <w:rPr>
                <w:lang w:val="en-GB"/>
              </w:rPr>
              <w:t xml:space="preserve"> IKT </w:t>
            </w:r>
            <w:proofErr w:type="spellStart"/>
            <w:r w:rsidRPr="00330711">
              <w:rPr>
                <w:lang w:val="en-GB"/>
              </w:rPr>
              <w:t>alat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tako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ipremit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vizualno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bogat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materijal</w:t>
            </w:r>
            <w:proofErr w:type="spellEnd"/>
            <w:r w:rsidRPr="00330711">
              <w:rPr>
                <w:lang w:val="en-GB"/>
              </w:rPr>
              <w:t>.</w:t>
            </w:r>
          </w:p>
          <w:p w14:paraId="1EDDA3D6" w14:textId="77777777" w:rsidR="00C654BF" w:rsidRPr="00330711" w:rsidRDefault="00C654BF" w:rsidP="00C654BF">
            <w:pPr>
              <w:pStyle w:val="ListParagraph"/>
              <w:ind w:left="720"/>
              <w:rPr>
                <w:lang w:val="en-GB"/>
              </w:rPr>
            </w:pPr>
            <w:r w:rsidRPr="00330711">
              <w:rPr>
                <w:lang w:val="en-GB"/>
              </w:rPr>
              <w:t xml:space="preserve">6. </w:t>
            </w:r>
            <w:proofErr w:type="spellStart"/>
            <w:r w:rsidRPr="00330711">
              <w:rPr>
                <w:lang w:val="en-GB"/>
              </w:rPr>
              <w:t>Procjen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korak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jektnog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rad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zvještavanje</w:t>
            </w:r>
            <w:proofErr w:type="spellEnd"/>
            <w:r w:rsidRPr="00330711">
              <w:rPr>
                <w:lang w:val="en-GB"/>
              </w:rPr>
              <w:t xml:space="preserve"> o </w:t>
            </w:r>
            <w:proofErr w:type="spellStart"/>
            <w:r w:rsidRPr="00330711">
              <w:rPr>
                <w:lang w:val="en-GB"/>
              </w:rPr>
              <w:t>rezultatim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cjene</w:t>
            </w:r>
            <w:proofErr w:type="spellEnd"/>
            <w:r w:rsidRPr="00330711">
              <w:rPr>
                <w:lang w:val="en-GB"/>
              </w:rPr>
              <w:t>.</w:t>
            </w:r>
          </w:p>
          <w:p w14:paraId="37E2FDA4" w14:textId="783A498C" w:rsidR="00C654BF" w:rsidRPr="00330711" w:rsidRDefault="00C654BF" w:rsidP="00247911">
            <w:pPr>
              <w:pStyle w:val="ListParagraph"/>
              <w:ind w:left="924"/>
              <w:rPr>
                <w:lang w:val="en-GB"/>
              </w:rPr>
            </w:pPr>
            <w:r w:rsidRPr="00330711">
              <w:rPr>
                <w:lang w:val="en-GB"/>
              </w:rPr>
              <w:t xml:space="preserve">• </w:t>
            </w:r>
            <w:proofErr w:type="spellStart"/>
            <w:r w:rsidRPr="00330711">
              <w:rPr>
                <w:lang w:val="en-GB"/>
              </w:rPr>
              <w:t>Procjen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konačnog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izvoda</w:t>
            </w:r>
            <w:proofErr w:type="spellEnd"/>
            <w:r w:rsidRPr="00330711">
              <w:rPr>
                <w:lang w:val="en-GB"/>
              </w:rPr>
              <w:t xml:space="preserve">, </w:t>
            </w:r>
            <w:proofErr w:type="spellStart"/>
            <w:r w:rsidRPr="00330711">
              <w:rPr>
                <w:lang w:val="en-GB"/>
              </w:rPr>
              <w:t>sudjelovanj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="00295CEF" w:rsidRPr="00330711">
              <w:rPr>
                <w:lang w:val="en-GB"/>
              </w:rPr>
              <w:t>studenat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angažman</w:t>
            </w:r>
            <w:proofErr w:type="spellEnd"/>
            <w:r w:rsidRPr="00330711">
              <w:rPr>
                <w:lang w:val="en-GB"/>
              </w:rPr>
              <w:t xml:space="preserve"> u </w:t>
            </w:r>
            <w:proofErr w:type="spellStart"/>
            <w:r w:rsidRPr="00330711">
              <w:rPr>
                <w:lang w:val="en-GB"/>
              </w:rPr>
              <w:t>koracim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upravljanj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jektima</w:t>
            </w:r>
            <w:proofErr w:type="spellEnd"/>
            <w:r w:rsidRPr="00330711">
              <w:rPr>
                <w:lang w:val="en-GB"/>
              </w:rPr>
              <w:t>.</w:t>
            </w:r>
          </w:p>
          <w:p w14:paraId="4DA84162" w14:textId="7C3F6A82" w:rsidR="00C654BF" w:rsidRPr="00F86EF6" w:rsidRDefault="00C654BF" w:rsidP="00247911">
            <w:pPr>
              <w:pStyle w:val="ListParagraph"/>
              <w:ind w:left="924"/>
              <w:rPr>
                <w:lang w:val="en-GB"/>
              </w:rPr>
            </w:pPr>
            <w:r w:rsidRPr="00330711">
              <w:rPr>
                <w:lang w:val="en-GB"/>
              </w:rPr>
              <w:t xml:space="preserve">• </w:t>
            </w:r>
            <w:proofErr w:type="spellStart"/>
            <w:r w:rsidRPr="00330711">
              <w:rPr>
                <w:lang w:val="en-GB"/>
              </w:rPr>
              <w:t>Ocjenu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rezultat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jektnog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rad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upravljanja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jektnim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radom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provode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sudionici</w:t>
            </w:r>
            <w:proofErr w:type="spellEnd"/>
            <w:r w:rsidRPr="00330711">
              <w:rPr>
                <w:lang w:val="en-GB"/>
              </w:rPr>
              <w:t xml:space="preserve"> (</w:t>
            </w:r>
            <w:proofErr w:type="spellStart"/>
            <w:r w:rsidRPr="00330711">
              <w:rPr>
                <w:lang w:val="en-GB"/>
              </w:rPr>
              <w:t>student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i</w:t>
            </w:r>
            <w:proofErr w:type="spellEnd"/>
            <w:r w:rsidRPr="00330711">
              <w:rPr>
                <w:lang w:val="en-GB"/>
              </w:rPr>
              <w:t xml:space="preserve"> </w:t>
            </w:r>
            <w:proofErr w:type="spellStart"/>
            <w:r w:rsidRPr="00330711">
              <w:rPr>
                <w:lang w:val="en-GB"/>
              </w:rPr>
              <w:t>nastavni</w:t>
            </w:r>
            <w:r w:rsidR="005134A2" w:rsidRPr="00330711">
              <w:rPr>
                <w:lang w:val="en-GB"/>
              </w:rPr>
              <w:t>k</w:t>
            </w:r>
            <w:proofErr w:type="spellEnd"/>
            <w:r w:rsidRPr="00330711">
              <w:rPr>
                <w:lang w:val="en-GB"/>
              </w:rPr>
              <w:t>).</w:t>
            </w:r>
          </w:p>
          <w:p w14:paraId="3AC32C44" w14:textId="72090436" w:rsidR="00D57813" w:rsidRPr="00F86EF6" w:rsidRDefault="00D57813" w:rsidP="00C654BF">
            <w:pPr>
              <w:pStyle w:val="ListParagraph"/>
              <w:ind w:left="720"/>
              <w:rPr>
                <w:lang w:val="en-GB"/>
              </w:rPr>
            </w:pPr>
          </w:p>
          <w:p w14:paraId="6C860484" w14:textId="77777777" w:rsidR="00D57813" w:rsidRPr="00F86EF6" w:rsidRDefault="00D57813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752C2409" w14:textId="77777777" w:rsidR="00D57813" w:rsidRPr="00F86EF6" w:rsidRDefault="00D57813" w:rsidP="00D57813">
      <w:pPr>
        <w:rPr>
          <w:lang w:val="en-GB"/>
        </w:rPr>
      </w:pPr>
    </w:p>
    <w:p w14:paraId="396F5EC9" w14:textId="77777777" w:rsidR="00D57813" w:rsidRPr="00F86EF6" w:rsidRDefault="00D57813" w:rsidP="00D57813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D57813" w:rsidRPr="00F86EF6" w14:paraId="0D1FD4D4" w14:textId="77777777" w:rsidTr="00C74611">
        <w:tc>
          <w:tcPr>
            <w:tcW w:w="1204" w:type="dxa"/>
          </w:tcPr>
          <w:p w14:paraId="0094260E" w14:textId="77777777" w:rsidR="00D57813" w:rsidRPr="00F86EF6" w:rsidRDefault="00D57813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</w:p>
          <w:p w14:paraId="4E84A32E" w14:textId="77777777" w:rsidR="00D57813" w:rsidRPr="00F86EF6" w:rsidRDefault="00D57813" w:rsidP="00C74611">
            <w:pPr>
              <w:pStyle w:val="NoSpacing"/>
              <w:rPr>
                <w:rFonts w:ascii="Arial" w:hAnsi="Arial" w:cs="Arial"/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rFonts w:ascii="Arial" w:hAnsi="Arial" w:cs="Arial"/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018FF40A" wp14:editId="0A91E799">
                  <wp:extent cx="675640" cy="675640"/>
                  <wp:effectExtent l="0" t="0" r="0" b="0"/>
                  <wp:docPr id="640" name="Grafika 640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5174E91D" w14:textId="0F9223C2" w:rsidR="00D57813" w:rsidRPr="00F86EF6" w:rsidRDefault="0036590F" w:rsidP="00C74611">
            <w:pPr>
              <w:pStyle w:val="NoSpacing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Načini</w:t>
            </w:r>
            <w:proofErr w:type="spellEnd"/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bCs/>
                <w:lang w:val="en-GB"/>
              </w:rPr>
              <w:t>ocjenjivanja</w:t>
            </w:r>
            <w:proofErr w:type="spellEnd"/>
          </w:p>
        </w:tc>
      </w:tr>
      <w:tr w:rsidR="00D57813" w:rsidRPr="00F86EF6" w14:paraId="5F0B8B5E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193493F2" w14:textId="77777777" w:rsidR="00D57813" w:rsidRPr="00F86EF6" w:rsidRDefault="00D57813" w:rsidP="00C74611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22FBD2EB" w14:textId="4DB9DDEB" w:rsidR="00B76D68" w:rsidRPr="00385D40" w:rsidRDefault="005134A2" w:rsidP="00B76D68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702AB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2AB7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702AB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2AB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702AB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2AB7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C078F1E" w14:textId="0B46FA74" w:rsidR="00955FE0" w:rsidRPr="00F86EF6" w:rsidRDefault="00B76D68" w:rsidP="00B76D68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zalag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studenat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aktič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imje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oslovnog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modela</w:t>
            </w:r>
            <w:proofErr w:type="spellEnd"/>
            <w:r w:rsidR="00247911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FE76629" w14:textId="77777777" w:rsidR="00D57813" w:rsidRDefault="0036590F" w:rsidP="0036590F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 w:rsidR="00247911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0BABF610" w14:textId="2F3F0674" w:rsidR="00247911" w:rsidRPr="00F86EF6" w:rsidRDefault="00247911" w:rsidP="00247911">
            <w:pPr>
              <w:pStyle w:val="NoSpacing"/>
              <w:ind w:left="720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14:paraId="58EE80E5" w14:textId="77777777" w:rsidR="00D57813" w:rsidRPr="00F86EF6" w:rsidRDefault="00D57813" w:rsidP="00D57813">
      <w:pPr>
        <w:rPr>
          <w:lang w:val="en-GB"/>
        </w:rPr>
      </w:pPr>
    </w:p>
    <w:p w14:paraId="17F35641" w14:textId="745040C0" w:rsidR="00737797" w:rsidRPr="00F86EF6" w:rsidRDefault="00D57813" w:rsidP="004F4E8E">
      <w:pPr>
        <w:jc w:val="left"/>
        <w:rPr>
          <w:b/>
          <w:sz w:val="32"/>
          <w:szCs w:val="32"/>
          <w:lang w:val="en-GB"/>
        </w:rPr>
      </w:pPr>
      <w:r w:rsidRPr="00F86EF6">
        <w:rPr>
          <w:lang w:val="en-GB"/>
        </w:rPr>
        <w:br w:type="page"/>
      </w:r>
    </w:p>
    <w:p w14:paraId="1FB05610" w14:textId="24ED5290" w:rsidR="0080342B" w:rsidRPr="00F86EF6" w:rsidRDefault="00EE2A6C" w:rsidP="00AC4A37">
      <w:pPr>
        <w:pStyle w:val="Heading1"/>
        <w:numPr>
          <w:ilvl w:val="0"/>
          <w:numId w:val="16"/>
        </w:numPr>
      </w:pPr>
      <w:bookmarkStart w:id="159" w:name="_Toc75162240"/>
      <w:r>
        <w:lastRenderedPageBreak/>
        <w:t>POVEZANOST SA TVRTKAMA</w:t>
      </w:r>
      <w:bookmarkEnd w:id="159"/>
    </w:p>
    <w:p w14:paraId="67C41D23" w14:textId="77777777" w:rsidR="008F54B4" w:rsidRPr="00F86EF6" w:rsidRDefault="008F54B4" w:rsidP="008F54B4">
      <w:pPr>
        <w:rPr>
          <w:lang w:val="en-GB"/>
        </w:rPr>
      </w:pPr>
    </w:p>
    <w:p w14:paraId="2E25B499" w14:textId="77777777" w:rsidR="004F4E8E" w:rsidRPr="00F86EF6" w:rsidRDefault="004F4E8E" w:rsidP="004F4E8E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4F4E8E" w:rsidRPr="00F86EF6" w14:paraId="08C351A3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778E26B3" w14:textId="77777777" w:rsidR="004F4E8E" w:rsidRPr="00F86EF6" w:rsidRDefault="004F4E8E" w:rsidP="004F4E8E">
            <w:pPr>
              <w:jc w:val="center"/>
              <w:rPr>
                <w:sz w:val="2"/>
                <w:szCs w:val="2"/>
                <w:lang w:val="en-GB"/>
              </w:rPr>
            </w:pPr>
            <w:r w:rsidRPr="00F86EF6">
              <w:rPr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32A2C024" wp14:editId="28B2024B">
                  <wp:extent cx="675640" cy="675640"/>
                  <wp:effectExtent l="0" t="0" r="0" b="0"/>
                  <wp:docPr id="1073" name="Grafika 11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236F880E" w14:textId="349F4E25" w:rsidR="004F4E8E" w:rsidRPr="00F86EF6" w:rsidRDefault="009A79B9" w:rsidP="004F4E8E">
            <w:pPr>
              <w:jc w:val="center"/>
              <w:rPr>
                <w:b/>
                <w:bCs/>
                <w:sz w:val="24"/>
                <w:szCs w:val="24"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Nastavne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metode</w:t>
            </w:r>
            <w:proofErr w:type="spellEnd"/>
            <w:r w:rsidR="0036590F"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</w:p>
        </w:tc>
      </w:tr>
      <w:tr w:rsidR="004F4E8E" w:rsidRPr="00F86EF6" w14:paraId="4EEE5027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314E1803" w14:textId="77777777" w:rsidR="008A66C4" w:rsidRDefault="008A66C4" w:rsidP="009A79B9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5E512D37" w14:textId="1BFBE9CF" w:rsidR="009A79B9" w:rsidRDefault="009A79B9" w:rsidP="009A79B9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6B409130" w14:textId="3FC6DFB0" w:rsidR="009A79B9" w:rsidRDefault="005134A2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8A66C4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270EC218" w14:textId="77777777" w:rsidR="009A79B9" w:rsidRDefault="009A79B9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1ED0841" w14:textId="37AD065E" w:rsidR="009A79B9" w:rsidRDefault="005134A2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ci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>učenici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>gledaju</w:t>
            </w:r>
            <w:proofErr w:type="spellEnd"/>
            <w:r w:rsidR="009A79B9" w:rsidRPr="0090501B">
              <w:rPr>
                <w:rFonts w:ascii="Arial" w:hAnsi="Arial" w:cs="Arial"/>
                <w:sz w:val="22"/>
                <w:szCs w:val="22"/>
                <w:lang w:val="en-GB"/>
              </w:rPr>
              <w:t xml:space="preserve"> video (C).</w:t>
            </w:r>
          </w:p>
          <w:p w14:paraId="052E3288" w14:textId="13D798E1" w:rsidR="009A79B9" w:rsidRPr="009A79B9" w:rsidRDefault="009A79B9" w:rsidP="009A79B9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r w:rsidRPr="009A79B9">
              <w:rPr>
                <w:lang w:val="en-GB"/>
              </w:rPr>
              <w:t xml:space="preserve">Studenti </w:t>
            </w:r>
            <w:proofErr w:type="spellStart"/>
            <w:r w:rsidRPr="009A79B9">
              <w:rPr>
                <w:lang w:val="en-GB"/>
              </w:rPr>
              <w:t>provode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terenska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istraživanja</w:t>
            </w:r>
            <w:proofErr w:type="spellEnd"/>
            <w:r w:rsidRPr="009A79B9">
              <w:rPr>
                <w:lang w:val="en-GB"/>
              </w:rPr>
              <w:t xml:space="preserve"> (G).</w:t>
            </w:r>
          </w:p>
          <w:p w14:paraId="585551B0" w14:textId="22B49FA5" w:rsidR="009A79B9" w:rsidRPr="009A79B9" w:rsidRDefault="009A79B9" w:rsidP="009A79B9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I</w:t>
            </w:r>
            <w:r w:rsidRPr="009A79B9">
              <w:rPr>
                <w:lang w:val="en-GB"/>
              </w:rPr>
              <w:t>zlet</w:t>
            </w:r>
            <w:proofErr w:type="spellEnd"/>
            <w:r w:rsidRPr="009A79B9">
              <w:rPr>
                <w:lang w:val="en-GB"/>
              </w:rPr>
              <w:t xml:space="preserve"> u </w:t>
            </w:r>
            <w:proofErr w:type="spellStart"/>
            <w:r w:rsidRPr="009A79B9">
              <w:rPr>
                <w:lang w:val="en-GB"/>
              </w:rPr>
              <w:t>lokalni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inkubator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itd</w:t>
            </w:r>
            <w:proofErr w:type="spellEnd"/>
            <w:r w:rsidRPr="009A79B9">
              <w:rPr>
                <w:lang w:val="en-GB"/>
              </w:rPr>
              <w:t>. (H).</w:t>
            </w:r>
          </w:p>
          <w:p w14:paraId="5433DAD9" w14:textId="77777777" w:rsidR="004F4E8E" w:rsidRDefault="009A79B9" w:rsidP="009A79B9">
            <w:pPr>
              <w:pStyle w:val="ListParagraph"/>
              <w:numPr>
                <w:ilvl w:val="0"/>
                <w:numId w:val="20"/>
              </w:numPr>
              <w:rPr>
                <w:lang w:val="en-GB"/>
              </w:rPr>
            </w:pPr>
            <w:proofErr w:type="spellStart"/>
            <w:r w:rsidRPr="009A79B9">
              <w:rPr>
                <w:lang w:val="en-GB"/>
              </w:rPr>
              <w:t>Sudionici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razmjenjuju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svoja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mišljenja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i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stavove</w:t>
            </w:r>
            <w:proofErr w:type="spellEnd"/>
            <w:r w:rsidRPr="009A79B9">
              <w:rPr>
                <w:lang w:val="en-GB"/>
              </w:rPr>
              <w:t>.</w:t>
            </w:r>
          </w:p>
          <w:p w14:paraId="73F66785" w14:textId="42586552" w:rsidR="008A66C4" w:rsidRPr="00F86EF6" w:rsidRDefault="008A66C4" w:rsidP="008A66C4">
            <w:pPr>
              <w:pStyle w:val="ListParagraph"/>
              <w:ind w:left="720"/>
              <w:rPr>
                <w:lang w:val="en-GB"/>
              </w:rPr>
            </w:pPr>
          </w:p>
        </w:tc>
      </w:tr>
    </w:tbl>
    <w:p w14:paraId="2785C54E" w14:textId="77777777" w:rsidR="004F4E8E" w:rsidRPr="00F86EF6" w:rsidRDefault="004F4E8E" w:rsidP="004F4E8E">
      <w:pPr>
        <w:rPr>
          <w:lang w:val="en-GB"/>
        </w:rPr>
      </w:pPr>
    </w:p>
    <w:p w14:paraId="51EF12B5" w14:textId="77777777" w:rsidR="004F4E8E" w:rsidRPr="00F86EF6" w:rsidRDefault="004F4E8E" w:rsidP="004F4E8E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811"/>
      </w:tblGrid>
      <w:tr w:rsidR="004F4E8E" w:rsidRPr="00F86EF6" w14:paraId="4A7B8491" w14:textId="77777777" w:rsidTr="00C74611">
        <w:tc>
          <w:tcPr>
            <w:tcW w:w="1261" w:type="dxa"/>
            <w:vAlign w:val="center"/>
          </w:tcPr>
          <w:p w14:paraId="5BAD8DA2" w14:textId="77777777" w:rsidR="004F4E8E" w:rsidRPr="00F86EF6" w:rsidRDefault="004F4E8E" w:rsidP="004F4E8E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500EC03A" wp14:editId="60F147C3">
                  <wp:extent cx="664028" cy="664028"/>
                  <wp:effectExtent l="0" t="0" r="0" b="0"/>
                  <wp:docPr id="676" name="Grafika 47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6" w:type="dxa"/>
            <w:shd w:val="clear" w:color="auto" w:fill="A8D08D" w:themeFill="accent6" w:themeFillTint="99"/>
            <w:vAlign w:val="center"/>
          </w:tcPr>
          <w:p w14:paraId="2C1F5E90" w14:textId="590BBACB" w:rsidR="004F4E8E" w:rsidRPr="00F86EF6" w:rsidRDefault="00321CB8" w:rsidP="004F4E8E">
            <w:pPr>
              <w:jc w:val="center"/>
              <w:rPr>
                <w:b/>
                <w:bCs/>
                <w:sz w:val="24"/>
                <w:szCs w:val="24"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Izvori</w:t>
            </w:r>
            <w:proofErr w:type="spellEnd"/>
          </w:p>
        </w:tc>
      </w:tr>
      <w:tr w:rsidR="004F4E8E" w:rsidRPr="00F86EF6" w14:paraId="423E65E9" w14:textId="77777777" w:rsidTr="00C74611">
        <w:tc>
          <w:tcPr>
            <w:tcW w:w="9237" w:type="dxa"/>
            <w:gridSpan w:val="2"/>
            <w:shd w:val="clear" w:color="auto" w:fill="E2EFD9" w:themeFill="accent6" w:themeFillTint="33"/>
            <w:vAlign w:val="center"/>
          </w:tcPr>
          <w:p w14:paraId="7F9988BC" w14:textId="77777777" w:rsidR="004F4E8E" w:rsidRPr="00F86EF6" w:rsidRDefault="004F4E8E" w:rsidP="004F4E8E">
            <w:pPr>
              <w:rPr>
                <w:lang w:val="en-GB"/>
              </w:rPr>
            </w:pPr>
          </w:p>
          <w:p w14:paraId="401FA13D" w14:textId="77777777" w:rsidR="004F4E8E" w:rsidRPr="00F86EF6" w:rsidRDefault="004F4E8E" w:rsidP="009058CB">
            <w:pPr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>(A) Metcalfe, J. S. (2010). University and business relations: Connecting the knowledge economy. Minerva, 48(1), 5-33.</w:t>
            </w:r>
          </w:p>
          <w:p w14:paraId="18796E44" w14:textId="77777777" w:rsidR="004F4E8E" w:rsidRPr="00F86EF6" w:rsidRDefault="004F4E8E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 xml:space="preserve">(B) Why Companies and Universities Should Forge Long-Term Collaborations </w:t>
            </w:r>
            <w:hyperlink r:id="rId353" w:history="1">
              <w:r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hbr.org/2018/01/why-companies-and-universities-should-forge-long-term-collaborations</w:t>
              </w:r>
            </w:hyperlink>
            <w:r w:rsidRPr="00F86EF6">
              <w:rPr>
                <w:rFonts w:eastAsia="Calibri"/>
                <w:lang w:val="en-GB" w:eastAsia="sl-SI"/>
              </w:rPr>
              <w:t xml:space="preserve"> </w:t>
            </w:r>
          </w:p>
          <w:p w14:paraId="0587D6A9" w14:textId="77777777" w:rsidR="004F4E8E" w:rsidRPr="00F86EF6" w:rsidRDefault="004F4E8E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 xml:space="preserve">(B) A digital partnering platform connecting university research with industry R&amp;D </w:t>
            </w:r>
            <w:hyperlink r:id="rId354" w:history="1">
              <w:r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in-part.com/</w:t>
              </w:r>
            </w:hyperlink>
            <w:r w:rsidRPr="00F86EF6">
              <w:rPr>
                <w:rFonts w:eastAsia="Calibri"/>
                <w:lang w:val="en-GB" w:eastAsia="sl-SI"/>
              </w:rPr>
              <w:t xml:space="preserve"> </w:t>
            </w:r>
          </w:p>
          <w:p w14:paraId="4742CE76" w14:textId="77777777" w:rsidR="004F4E8E" w:rsidRPr="00F86EF6" w:rsidRDefault="004F4E8E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 xml:space="preserve">(B) Industry and university collaboration: how partnership drives innovation </w:t>
            </w:r>
            <w:hyperlink r:id="rId355" w:history="1">
              <w:r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venturewell.org/industry-and-university-collaboration/</w:t>
              </w:r>
            </w:hyperlink>
            <w:r w:rsidRPr="00F86EF6">
              <w:rPr>
                <w:rFonts w:eastAsia="Calibri"/>
                <w:lang w:val="en-GB" w:eastAsia="sl-SI"/>
              </w:rPr>
              <w:t xml:space="preserve"> </w:t>
            </w:r>
          </w:p>
          <w:p w14:paraId="68F76021" w14:textId="77777777" w:rsidR="004F4E8E" w:rsidRPr="00F86EF6" w:rsidRDefault="004F4E8E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 xml:space="preserve">(C) How VUB </w:t>
            </w:r>
            <w:proofErr w:type="spellStart"/>
            <w:r w:rsidRPr="00F86EF6">
              <w:rPr>
                <w:rFonts w:eastAsia="Calibri"/>
                <w:lang w:val="en-GB" w:eastAsia="sl-SI"/>
              </w:rPr>
              <w:t>TechTransfer</w:t>
            </w:r>
            <w:proofErr w:type="spellEnd"/>
            <w:r w:rsidRPr="00F86EF6">
              <w:rPr>
                <w:rFonts w:eastAsia="Calibri"/>
                <w:lang w:val="en-GB" w:eastAsia="sl-SI"/>
              </w:rPr>
              <w:t xml:space="preserve"> connects academic and business world </w:t>
            </w:r>
            <w:hyperlink r:id="rId356" w:history="1">
              <w:r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www.youtube.com/watch?v=myXL1VPv9Js</w:t>
              </w:r>
            </w:hyperlink>
            <w:r w:rsidRPr="00F86EF6">
              <w:rPr>
                <w:rFonts w:eastAsia="Calibri"/>
                <w:lang w:val="en-GB" w:eastAsia="sl-SI"/>
              </w:rPr>
              <w:t xml:space="preserve"> (4:45)</w:t>
            </w:r>
          </w:p>
          <w:p w14:paraId="752FB4F7" w14:textId="77777777" w:rsidR="004F4E8E" w:rsidRPr="00F86EF6" w:rsidRDefault="004F4E8E" w:rsidP="004F4E8E">
            <w:pPr>
              <w:ind w:left="720"/>
              <w:jc w:val="left"/>
              <w:rPr>
                <w:rFonts w:eastAsia="Calibri"/>
                <w:sz w:val="24"/>
                <w:szCs w:val="24"/>
                <w:lang w:val="en-GB" w:eastAsia="sl-SI"/>
              </w:rPr>
            </w:pPr>
          </w:p>
        </w:tc>
      </w:tr>
    </w:tbl>
    <w:p w14:paraId="6ED870FC" w14:textId="77777777" w:rsidR="004F4E8E" w:rsidRPr="00F86EF6" w:rsidRDefault="004F4E8E" w:rsidP="004F4E8E">
      <w:pPr>
        <w:rPr>
          <w:lang w:val="en-GB"/>
        </w:rPr>
      </w:pPr>
    </w:p>
    <w:p w14:paraId="00736F7C" w14:textId="77777777" w:rsidR="004F4E8E" w:rsidRPr="00F86EF6" w:rsidRDefault="004F4E8E" w:rsidP="004F4E8E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4F4E8E" w:rsidRPr="00F86EF6" w14:paraId="12AB820A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678885F1" w14:textId="77777777" w:rsidR="004F4E8E" w:rsidRPr="00F86EF6" w:rsidRDefault="004F4E8E" w:rsidP="004F4E8E">
            <w:pPr>
              <w:jc w:val="center"/>
              <w:rPr>
                <w:sz w:val="2"/>
                <w:szCs w:val="2"/>
                <w:lang w:val="en-GB"/>
              </w:rPr>
            </w:pPr>
            <w:bookmarkStart w:id="160" w:name="_Hlk74919082"/>
            <w:r w:rsidRPr="00F86EF6">
              <w:rPr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235AE3C0" wp14:editId="70E00368">
                  <wp:extent cx="675640" cy="675640"/>
                  <wp:effectExtent l="0" t="0" r="0" b="0"/>
                  <wp:docPr id="2054" name="Grafika 2054" descr="Blog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Grafika 29" descr="Blog outline"/>
                          <pic:cNvPicPr/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7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FFFFFF"/>
            <w:vAlign w:val="center"/>
          </w:tcPr>
          <w:p w14:paraId="7B875A98" w14:textId="44CBC224" w:rsidR="004F4E8E" w:rsidRPr="00F86EF6" w:rsidRDefault="000A0125" w:rsidP="009A79B9">
            <w:pPr>
              <w:jc w:val="center"/>
              <w:rPr>
                <w:b/>
                <w:bCs/>
                <w:sz w:val="24"/>
                <w:szCs w:val="24"/>
                <w:lang w:val="en-GB"/>
              </w:rPr>
            </w:pPr>
            <w:r w:rsidRPr="00F86EF6">
              <w:rPr>
                <w:b/>
                <w:bCs/>
                <w:sz w:val="24"/>
                <w:szCs w:val="24"/>
                <w:lang w:val="en-GB"/>
              </w:rPr>
              <w:t>A</w:t>
            </w:r>
            <w:r w:rsidR="009A79B9">
              <w:rPr>
                <w:b/>
                <w:bCs/>
                <w:sz w:val="24"/>
                <w:szCs w:val="24"/>
                <w:lang w:val="en-GB"/>
              </w:rPr>
              <w:t>nalize</w:t>
            </w:r>
            <w:r w:rsidR="004F4E8E" w:rsidRPr="00F86EF6">
              <w:rPr>
                <w:b/>
                <w:bCs/>
                <w:sz w:val="24"/>
                <w:szCs w:val="24"/>
                <w:lang w:val="en-GB"/>
              </w:rPr>
              <w:t xml:space="preserve"> (G)</w:t>
            </w:r>
          </w:p>
        </w:tc>
      </w:tr>
      <w:tr w:rsidR="004F4E8E" w:rsidRPr="00F86EF6" w14:paraId="524B538B" w14:textId="77777777" w:rsidTr="00C74611">
        <w:tc>
          <w:tcPr>
            <w:tcW w:w="9212" w:type="dxa"/>
            <w:gridSpan w:val="2"/>
            <w:shd w:val="clear" w:color="auto" w:fill="EDEDED" w:themeFill="accent3" w:themeFillTint="33"/>
          </w:tcPr>
          <w:p w14:paraId="72C31979" w14:textId="77777777" w:rsidR="00C654BF" w:rsidRPr="00C654BF" w:rsidRDefault="00C654BF" w:rsidP="00C654BF">
            <w:pPr>
              <w:rPr>
                <w:lang w:val="en-GB"/>
              </w:rPr>
            </w:pPr>
            <w:r w:rsidRPr="00C654BF">
              <w:rPr>
                <w:lang w:val="en-GB"/>
              </w:rPr>
              <w:t xml:space="preserve">U </w:t>
            </w:r>
            <w:proofErr w:type="spellStart"/>
            <w:r w:rsidRPr="00C654BF">
              <w:rPr>
                <w:lang w:val="en-GB"/>
              </w:rPr>
              <w:t>ovom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će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zadatku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studenti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identificirati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i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razgovarati</w:t>
            </w:r>
            <w:proofErr w:type="spellEnd"/>
            <w:r w:rsidRPr="00C654BF">
              <w:rPr>
                <w:lang w:val="en-GB"/>
              </w:rPr>
              <w:t xml:space="preserve"> o </w:t>
            </w:r>
            <w:proofErr w:type="spellStart"/>
            <w:r w:rsidRPr="00C654BF">
              <w:rPr>
                <w:lang w:val="en-GB"/>
              </w:rPr>
              <w:t>mogućnostima</w:t>
            </w:r>
            <w:proofErr w:type="spellEnd"/>
            <w:r w:rsidRPr="00C654BF">
              <w:rPr>
                <w:lang w:val="en-GB"/>
              </w:rPr>
              <w:t xml:space="preserve"> za </w:t>
            </w:r>
            <w:proofErr w:type="spellStart"/>
            <w:r w:rsidRPr="00C654BF">
              <w:rPr>
                <w:lang w:val="en-GB"/>
              </w:rPr>
              <w:t>suradnju</w:t>
            </w:r>
            <w:proofErr w:type="spellEnd"/>
            <w:r w:rsidRPr="00C654BF">
              <w:rPr>
                <w:lang w:val="en-GB"/>
              </w:rPr>
              <w:t xml:space="preserve"> s </w:t>
            </w:r>
            <w:proofErr w:type="spellStart"/>
            <w:r w:rsidRPr="00C654BF">
              <w:rPr>
                <w:lang w:val="en-GB"/>
              </w:rPr>
              <w:t>lokalnim</w:t>
            </w:r>
            <w:proofErr w:type="spellEnd"/>
            <w:r w:rsidRPr="00C654BF">
              <w:rPr>
                <w:lang w:val="en-GB"/>
              </w:rPr>
              <w:t xml:space="preserve"> / </w:t>
            </w:r>
            <w:proofErr w:type="spellStart"/>
            <w:r w:rsidRPr="00C654BF">
              <w:rPr>
                <w:lang w:val="en-GB"/>
              </w:rPr>
              <w:t>nacionalnim</w:t>
            </w:r>
            <w:proofErr w:type="spellEnd"/>
            <w:r w:rsidRPr="00C654BF">
              <w:rPr>
                <w:lang w:val="en-GB"/>
              </w:rPr>
              <w:t xml:space="preserve"> / </w:t>
            </w:r>
            <w:proofErr w:type="spellStart"/>
            <w:r w:rsidRPr="00C654BF">
              <w:rPr>
                <w:lang w:val="en-GB"/>
              </w:rPr>
              <w:t>globalnim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tvrtkama</w:t>
            </w:r>
            <w:proofErr w:type="spellEnd"/>
            <w:r w:rsidRPr="00C654BF">
              <w:rPr>
                <w:lang w:val="en-GB"/>
              </w:rPr>
              <w:t xml:space="preserve"> / </w:t>
            </w:r>
            <w:proofErr w:type="spellStart"/>
            <w:r w:rsidRPr="00C654BF">
              <w:rPr>
                <w:lang w:val="en-GB"/>
              </w:rPr>
              <w:t>poduzećima</w:t>
            </w:r>
            <w:proofErr w:type="spellEnd"/>
            <w:r w:rsidRPr="00C654BF">
              <w:rPr>
                <w:lang w:val="en-GB"/>
              </w:rPr>
              <w:t xml:space="preserve"> / </w:t>
            </w:r>
            <w:proofErr w:type="spellStart"/>
            <w:r w:rsidRPr="00C654BF">
              <w:rPr>
                <w:lang w:val="en-GB"/>
              </w:rPr>
              <w:t>organizacijama</w:t>
            </w:r>
            <w:proofErr w:type="spellEnd"/>
            <w:r w:rsidRPr="00C654BF">
              <w:rPr>
                <w:lang w:val="en-GB"/>
              </w:rPr>
              <w:t xml:space="preserve">, </w:t>
            </w:r>
            <w:proofErr w:type="spellStart"/>
            <w:r w:rsidRPr="00C654BF">
              <w:rPr>
                <w:lang w:val="en-GB"/>
              </w:rPr>
              <w:t>što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će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im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dati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predodžbu</w:t>
            </w:r>
            <w:proofErr w:type="spellEnd"/>
            <w:r w:rsidRPr="00C654BF">
              <w:rPr>
                <w:lang w:val="en-GB"/>
              </w:rPr>
              <w:t xml:space="preserve"> o </w:t>
            </w:r>
            <w:proofErr w:type="spellStart"/>
            <w:r w:rsidRPr="00C654BF">
              <w:rPr>
                <w:lang w:val="en-GB"/>
              </w:rPr>
              <w:t>mogućnostima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zaposlenja</w:t>
            </w:r>
            <w:proofErr w:type="spellEnd"/>
            <w:r w:rsidRPr="00C654BF">
              <w:rPr>
                <w:lang w:val="en-GB"/>
              </w:rPr>
              <w:t>.</w:t>
            </w:r>
          </w:p>
          <w:p w14:paraId="58A8872F" w14:textId="41B52062" w:rsidR="004F4E8E" w:rsidRPr="00F86EF6" w:rsidRDefault="00C654BF" w:rsidP="00C654BF">
            <w:pPr>
              <w:rPr>
                <w:lang w:val="en-GB"/>
              </w:rPr>
            </w:pPr>
            <w:proofErr w:type="spellStart"/>
            <w:r w:rsidRPr="00C654BF">
              <w:rPr>
                <w:lang w:val="en-GB"/>
              </w:rPr>
              <w:t>Sljedeći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koraci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pomoći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će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studentima</w:t>
            </w:r>
            <w:proofErr w:type="spellEnd"/>
            <w:r w:rsidRPr="00C654BF">
              <w:rPr>
                <w:lang w:val="en-GB"/>
              </w:rPr>
              <w:t xml:space="preserve"> u </w:t>
            </w:r>
            <w:proofErr w:type="spellStart"/>
            <w:r w:rsidRPr="00C654BF">
              <w:rPr>
                <w:lang w:val="en-GB"/>
              </w:rPr>
              <w:t>postizanju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njihovih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ciljeva</w:t>
            </w:r>
            <w:proofErr w:type="spellEnd"/>
          </w:p>
          <w:p w14:paraId="263BD5D0" w14:textId="50456B36" w:rsidR="004F4E8E" w:rsidRPr="00F86EF6" w:rsidRDefault="004F4E8E" w:rsidP="004F4E8E">
            <w:pPr>
              <w:rPr>
                <w:rFonts w:eastAsia="Arial"/>
                <w:lang w:val="en-GB"/>
              </w:rPr>
            </w:pPr>
          </w:p>
          <w:p w14:paraId="68F38493" w14:textId="666B9DFA" w:rsidR="00C654BF" w:rsidRPr="00C654BF" w:rsidRDefault="00C654BF" w:rsidP="00C654BF">
            <w:pPr>
              <w:numPr>
                <w:ilvl w:val="0"/>
                <w:numId w:val="99"/>
              </w:numPr>
              <w:rPr>
                <w:rFonts w:eastAsia="Arial"/>
                <w:lang w:val="en-GB"/>
              </w:rPr>
            </w:pPr>
            <w:proofErr w:type="spellStart"/>
            <w:r w:rsidRPr="00C654BF">
              <w:rPr>
                <w:rFonts w:eastAsia="Arial"/>
                <w:lang w:val="en-GB"/>
              </w:rPr>
              <w:t>Odaberite</w:t>
            </w:r>
            <w:proofErr w:type="spellEnd"/>
            <w:r w:rsidRPr="00C654BF">
              <w:rPr>
                <w:rFonts w:eastAsia="Arial"/>
                <w:lang w:val="en-GB"/>
              </w:rPr>
              <w:t xml:space="preserve"> </w:t>
            </w:r>
            <w:proofErr w:type="spellStart"/>
            <w:r w:rsidRPr="00C654BF">
              <w:rPr>
                <w:rFonts w:eastAsia="Arial"/>
                <w:lang w:val="en-GB"/>
              </w:rPr>
              <w:t>zanimanje</w:t>
            </w:r>
            <w:proofErr w:type="spellEnd"/>
            <w:r w:rsidRPr="00C654BF">
              <w:rPr>
                <w:rFonts w:eastAsia="Arial"/>
                <w:lang w:val="en-GB"/>
              </w:rPr>
              <w:t>,</w:t>
            </w:r>
          </w:p>
          <w:p w14:paraId="6131E9FF" w14:textId="49986187" w:rsidR="00C654BF" w:rsidRPr="00C654BF" w:rsidRDefault="00C654BF" w:rsidP="00C654BF">
            <w:pPr>
              <w:numPr>
                <w:ilvl w:val="0"/>
                <w:numId w:val="99"/>
              </w:numPr>
              <w:rPr>
                <w:rFonts w:eastAsia="Arial"/>
                <w:lang w:val="en-GB"/>
              </w:rPr>
            </w:pPr>
            <w:proofErr w:type="spellStart"/>
            <w:r w:rsidRPr="00C654BF">
              <w:rPr>
                <w:rFonts w:eastAsia="Arial"/>
                <w:lang w:val="en-GB"/>
              </w:rPr>
              <w:t>Odaberite</w:t>
            </w:r>
            <w:proofErr w:type="spellEnd"/>
            <w:r w:rsidRPr="00C654BF">
              <w:rPr>
                <w:rFonts w:eastAsia="Arial"/>
                <w:lang w:val="en-GB"/>
              </w:rPr>
              <w:t xml:space="preserve"> </w:t>
            </w:r>
            <w:proofErr w:type="spellStart"/>
            <w:r w:rsidRPr="00C654BF">
              <w:rPr>
                <w:rFonts w:eastAsia="Arial"/>
                <w:lang w:val="en-GB"/>
              </w:rPr>
              <w:t>sektor</w:t>
            </w:r>
            <w:proofErr w:type="spellEnd"/>
            <w:r w:rsidRPr="00C654BF">
              <w:rPr>
                <w:rFonts w:eastAsia="Arial"/>
                <w:lang w:val="en-GB"/>
              </w:rPr>
              <w:t>,</w:t>
            </w:r>
          </w:p>
          <w:p w14:paraId="52EAB95F" w14:textId="75E24C7C" w:rsidR="00C654BF" w:rsidRPr="00C654BF" w:rsidRDefault="00C654BF" w:rsidP="00C654BF">
            <w:pPr>
              <w:numPr>
                <w:ilvl w:val="0"/>
                <w:numId w:val="99"/>
              </w:numPr>
              <w:rPr>
                <w:rFonts w:eastAsia="Arial"/>
                <w:lang w:val="en-GB"/>
              </w:rPr>
            </w:pPr>
            <w:proofErr w:type="spellStart"/>
            <w:r w:rsidRPr="00C654BF">
              <w:rPr>
                <w:rFonts w:eastAsia="Arial"/>
                <w:lang w:val="en-GB"/>
              </w:rPr>
              <w:lastRenderedPageBreak/>
              <w:t>Odaberite</w:t>
            </w:r>
            <w:proofErr w:type="spellEnd"/>
            <w:r w:rsidRPr="00C654BF">
              <w:rPr>
                <w:rFonts w:eastAsia="Arial"/>
                <w:lang w:val="en-GB"/>
              </w:rPr>
              <w:t xml:space="preserve"> </w:t>
            </w:r>
            <w:proofErr w:type="spellStart"/>
            <w:r w:rsidRPr="00C654BF">
              <w:rPr>
                <w:rFonts w:eastAsia="Arial"/>
                <w:lang w:val="en-GB"/>
              </w:rPr>
              <w:t>mjesto</w:t>
            </w:r>
            <w:proofErr w:type="spellEnd"/>
            <w:r w:rsidRPr="00C654BF">
              <w:rPr>
                <w:rFonts w:eastAsia="Arial"/>
                <w:lang w:val="en-GB"/>
              </w:rPr>
              <w:t>,</w:t>
            </w:r>
          </w:p>
          <w:p w14:paraId="7CADA5BA" w14:textId="059D2617" w:rsidR="004F4E8E" w:rsidRPr="00F86EF6" w:rsidRDefault="00C654BF" w:rsidP="00C654BF">
            <w:pPr>
              <w:numPr>
                <w:ilvl w:val="0"/>
                <w:numId w:val="99"/>
              </w:numPr>
              <w:rPr>
                <w:rFonts w:eastAsia="Arial"/>
                <w:lang w:val="en-GB"/>
              </w:rPr>
            </w:pPr>
            <w:proofErr w:type="spellStart"/>
            <w:r w:rsidRPr="00C654BF">
              <w:rPr>
                <w:rFonts w:eastAsia="Arial"/>
                <w:lang w:val="en-GB"/>
              </w:rPr>
              <w:t>Odaberite</w:t>
            </w:r>
            <w:proofErr w:type="spellEnd"/>
            <w:r w:rsidRPr="00C654BF">
              <w:rPr>
                <w:rFonts w:eastAsia="Arial"/>
                <w:lang w:val="en-GB"/>
              </w:rPr>
              <w:t xml:space="preserve"> s </w:t>
            </w:r>
            <w:proofErr w:type="spellStart"/>
            <w:r w:rsidRPr="00C654BF">
              <w:rPr>
                <w:rFonts w:eastAsia="Arial"/>
                <w:lang w:val="en-GB"/>
              </w:rPr>
              <w:t>kim</w:t>
            </w:r>
            <w:proofErr w:type="spellEnd"/>
            <w:r w:rsidRPr="00C654BF">
              <w:rPr>
                <w:rFonts w:eastAsia="Arial"/>
                <w:lang w:val="en-GB"/>
              </w:rPr>
              <w:t xml:space="preserve"> </w:t>
            </w:r>
            <w:proofErr w:type="spellStart"/>
            <w:r w:rsidRPr="00C654BF">
              <w:rPr>
                <w:rFonts w:eastAsia="Arial"/>
                <w:lang w:val="en-GB"/>
              </w:rPr>
              <w:t>ćete</w:t>
            </w:r>
            <w:proofErr w:type="spellEnd"/>
            <w:r w:rsidRPr="00C654BF">
              <w:rPr>
                <w:rFonts w:eastAsia="Arial"/>
                <w:lang w:val="en-GB"/>
              </w:rPr>
              <w:t xml:space="preserve"> </w:t>
            </w:r>
            <w:proofErr w:type="spellStart"/>
            <w:r w:rsidRPr="00C654BF">
              <w:rPr>
                <w:rFonts w:eastAsia="Arial"/>
                <w:lang w:val="en-GB"/>
              </w:rPr>
              <w:t>razgovarati</w:t>
            </w:r>
            <w:proofErr w:type="spellEnd"/>
            <w:r w:rsidRPr="00C654BF">
              <w:rPr>
                <w:rFonts w:eastAsia="Arial"/>
                <w:lang w:val="en-GB"/>
              </w:rPr>
              <w:t xml:space="preserve"> (</w:t>
            </w:r>
            <w:proofErr w:type="spellStart"/>
            <w:r w:rsidRPr="00C654BF">
              <w:rPr>
                <w:rFonts w:eastAsia="Arial"/>
                <w:lang w:val="en-GB"/>
              </w:rPr>
              <w:t>izvršni</w:t>
            </w:r>
            <w:proofErr w:type="spellEnd"/>
            <w:r w:rsidRPr="00C654BF">
              <w:rPr>
                <w:rFonts w:eastAsia="Arial"/>
                <w:lang w:val="en-GB"/>
              </w:rPr>
              <w:t xml:space="preserve"> </w:t>
            </w:r>
            <w:proofErr w:type="spellStart"/>
            <w:r w:rsidRPr="00C654BF">
              <w:rPr>
                <w:rFonts w:eastAsia="Arial"/>
                <w:lang w:val="en-GB"/>
              </w:rPr>
              <w:t>direktor</w:t>
            </w:r>
            <w:proofErr w:type="spellEnd"/>
            <w:r w:rsidRPr="00C654BF">
              <w:rPr>
                <w:rFonts w:eastAsia="Arial"/>
                <w:lang w:val="en-GB"/>
              </w:rPr>
              <w:t xml:space="preserve"> HRM-a </w:t>
            </w:r>
            <w:proofErr w:type="spellStart"/>
            <w:r w:rsidRPr="00C654BF">
              <w:rPr>
                <w:rFonts w:eastAsia="Arial"/>
                <w:lang w:val="en-GB"/>
              </w:rPr>
              <w:t>ili</w:t>
            </w:r>
            <w:proofErr w:type="spellEnd"/>
            <w:r w:rsidRPr="00C654BF">
              <w:rPr>
                <w:rFonts w:eastAsia="Arial"/>
                <w:lang w:val="en-GB"/>
              </w:rPr>
              <w:t xml:space="preserve"> R&amp;D),</w:t>
            </w:r>
          </w:p>
          <w:p w14:paraId="7F89D974" w14:textId="77777777" w:rsidR="00C654BF" w:rsidRPr="00C654BF" w:rsidRDefault="00C654BF" w:rsidP="00C654BF">
            <w:pPr>
              <w:numPr>
                <w:ilvl w:val="0"/>
                <w:numId w:val="99"/>
              </w:numPr>
              <w:rPr>
                <w:lang w:val="en-GB"/>
              </w:rPr>
            </w:pPr>
            <w:proofErr w:type="spellStart"/>
            <w:r w:rsidRPr="00C654BF">
              <w:rPr>
                <w:lang w:val="en-GB"/>
              </w:rPr>
              <w:t>Obrati</w:t>
            </w:r>
            <w:proofErr w:type="spellEnd"/>
            <w:r w:rsidRPr="00C654BF">
              <w:rPr>
                <w:lang w:val="en-GB"/>
              </w:rPr>
              <w:t xml:space="preserve"> se </w:t>
            </w:r>
            <w:proofErr w:type="spellStart"/>
            <w:r w:rsidRPr="00C654BF">
              <w:rPr>
                <w:lang w:val="en-GB"/>
              </w:rPr>
              <w:t>lokalnim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organizacijama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i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udrugama</w:t>
            </w:r>
            <w:proofErr w:type="spellEnd"/>
            <w:r w:rsidRPr="00C654BF">
              <w:rPr>
                <w:lang w:val="en-GB"/>
              </w:rPr>
              <w:t>,</w:t>
            </w:r>
          </w:p>
          <w:p w14:paraId="6668353E" w14:textId="45BD5776" w:rsidR="00C654BF" w:rsidRPr="00C654BF" w:rsidRDefault="00C654BF" w:rsidP="00C654BF">
            <w:pPr>
              <w:numPr>
                <w:ilvl w:val="0"/>
                <w:numId w:val="99"/>
              </w:numPr>
              <w:rPr>
                <w:lang w:val="en-GB"/>
              </w:rPr>
            </w:pPr>
            <w:proofErr w:type="spellStart"/>
            <w:r w:rsidRPr="00C654BF">
              <w:rPr>
                <w:lang w:val="en-GB"/>
              </w:rPr>
              <w:t>Izradite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upitnik</w:t>
            </w:r>
            <w:proofErr w:type="spellEnd"/>
            <w:r w:rsidRPr="00C654BF">
              <w:rPr>
                <w:lang w:val="en-GB"/>
              </w:rPr>
              <w:t>,</w:t>
            </w:r>
          </w:p>
          <w:p w14:paraId="46CF8056" w14:textId="6868963B" w:rsidR="00C654BF" w:rsidRPr="00C654BF" w:rsidRDefault="00C654BF" w:rsidP="00C654BF">
            <w:pPr>
              <w:numPr>
                <w:ilvl w:val="0"/>
                <w:numId w:val="99"/>
              </w:numPr>
              <w:rPr>
                <w:lang w:val="en-GB"/>
              </w:rPr>
            </w:pPr>
            <w:proofErr w:type="spellStart"/>
            <w:r w:rsidRPr="00C654BF">
              <w:rPr>
                <w:lang w:val="en-GB"/>
              </w:rPr>
              <w:t>Odaberite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svoju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metodologiju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istraživanja</w:t>
            </w:r>
            <w:proofErr w:type="spellEnd"/>
            <w:r w:rsidRPr="00C654BF">
              <w:rPr>
                <w:lang w:val="en-GB"/>
              </w:rPr>
              <w:t xml:space="preserve"> (</w:t>
            </w:r>
            <w:proofErr w:type="spellStart"/>
            <w:r w:rsidRPr="00C654BF">
              <w:rPr>
                <w:lang w:val="en-GB"/>
              </w:rPr>
              <w:t>istraživanje</w:t>
            </w:r>
            <w:proofErr w:type="spellEnd"/>
            <w:r w:rsidRPr="00C654BF">
              <w:rPr>
                <w:lang w:val="en-GB"/>
              </w:rPr>
              <w:t xml:space="preserve">, internet, </w:t>
            </w:r>
            <w:proofErr w:type="spellStart"/>
            <w:r w:rsidRPr="00C654BF">
              <w:rPr>
                <w:lang w:val="en-GB"/>
              </w:rPr>
              <w:t>mobitel</w:t>
            </w:r>
            <w:proofErr w:type="spellEnd"/>
            <w:r w:rsidRPr="00C654BF">
              <w:rPr>
                <w:lang w:val="en-GB"/>
              </w:rPr>
              <w:t xml:space="preserve"> ...),</w:t>
            </w:r>
          </w:p>
          <w:p w14:paraId="217B43E7" w14:textId="0F584F32" w:rsidR="00C654BF" w:rsidRPr="00C654BF" w:rsidRDefault="00C654BF" w:rsidP="00C654BF">
            <w:pPr>
              <w:numPr>
                <w:ilvl w:val="0"/>
                <w:numId w:val="99"/>
              </w:numPr>
              <w:rPr>
                <w:lang w:val="en-GB"/>
              </w:rPr>
            </w:pPr>
            <w:proofErr w:type="spellStart"/>
            <w:r w:rsidRPr="00C654BF">
              <w:rPr>
                <w:lang w:val="en-GB"/>
              </w:rPr>
              <w:t>Razvijte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pitanja</w:t>
            </w:r>
            <w:proofErr w:type="spellEnd"/>
            <w:r w:rsidRPr="00C654BF">
              <w:rPr>
                <w:lang w:val="en-GB"/>
              </w:rPr>
              <w:t xml:space="preserve"> za </w:t>
            </w:r>
            <w:proofErr w:type="spellStart"/>
            <w:r w:rsidRPr="00C654BF">
              <w:rPr>
                <w:lang w:val="en-GB"/>
              </w:rPr>
              <w:t>intervju</w:t>
            </w:r>
            <w:proofErr w:type="spellEnd"/>
            <w:r w:rsidRPr="00C654BF">
              <w:rPr>
                <w:lang w:val="en-GB"/>
              </w:rPr>
              <w:t xml:space="preserve"> za </w:t>
            </w:r>
            <w:proofErr w:type="spellStart"/>
            <w:r w:rsidRPr="00C654BF">
              <w:rPr>
                <w:lang w:val="en-GB"/>
              </w:rPr>
              <w:t>dubinske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odgovore</w:t>
            </w:r>
            <w:proofErr w:type="spellEnd"/>
            <w:r w:rsidRPr="00C654BF">
              <w:rPr>
                <w:lang w:val="en-GB"/>
              </w:rPr>
              <w:t>,</w:t>
            </w:r>
          </w:p>
          <w:p w14:paraId="10E8B489" w14:textId="49E2EB02" w:rsidR="00C654BF" w:rsidRPr="00C654BF" w:rsidRDefault="00C654BF" w:rsidP="00C654BF">
            <w:pPr>
              <w:numPr>
                <w:ilvl w:val="0"/>
                <w:numId w:val="99"/>
              </w:numPr>
              <w:rPr>
                <w:lang w:val="en-GB"/>
              </w:rPr>
            </w:pPr>
            <w:proofErr w:type="spellStart"/>
            <w:r w:rsidRPr="00C654BF">
              <w:rPr>
                <w:lang w:val="en-GB"/>
              </w:rPr>
              <w:t>Terensko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istraživanje</w:t>
            </w:r>
            <w:proofErr w:type="spellEnd"/>
            <w:r w:rsidRPr="00C654BF">
              <w:rPr>
                <w:lang w:val="en-GB"/>
              </w:rPr>
              <w:t>,</w:t>
            </w:r>
          </w:p>
          <w:p w14:paraId="7D878020" w14:textId="704FF578" w:rsidR="004F4E8E" w:rsidRPr="00F86EF6" w:rsidRDefault="00C654BF" w:rsidP="00C654BF">
            <w:pPr>
              <w:rPr>
                <w:lang w:val="en-GB"/>
              </w:rPr>
            </w:pPr>
            <w:r>
              <w:rPr>
                <w:lang w:val="en-GB"/>
              </w:rPr>
              <w:t xml:space="preserve">     10. </w:t>
            </w:r>
            <w:proofErr w:type="spellStart"/>
            <w:r w:rsidRPr="00C654BF">
              <w:rPr>
                <w:lang w:val="en-GB"/>
              </w:rPr>
              <w:t>Analizirajte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svoja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otkrića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i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usporedite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ih</w:t>
            </w:r>
            <w:proofErr w:type="spellEnd"/>
            <w:r w:rsidRPr="00C654BF">
              <w:rPr>
                <w:lang w:val="en-GB"/>
              </w:rPr>
              <w:t xml:space="preserve"> s </w:t>
            </w:r>
            <w:proofErr w:type="spellStart"/>
            <w:r w:rsidRPr="00C654BF">
              <w:rPr>
                <w:lang w:val="en-GB"/>
              </w:rPr>
              <w:t>postojećim</w:t>
            </w:r>
            <w:proofErr w:type="spellEnd"/>
            <w:r w:rsidRPr="00C654BF">
              <w:rPr>
                <w:lang w:val="en-GB"/>
              </w:rPr>
              <w:t xml:space="preserve"> </w:t>
            </w:r>
            <w:proofErr w:type="spellStart"/>
            <w:r w:rsidRPr="00C654BF">
              <w:rPr>
                <w:lang w:val="en-GB"/>
              </w:rPr>
              <w:t>istraživanjima</w:t>
            </w:r>
            <w:proofErr w:type="spellEnd"/>
            <w:r w:rsidRPr="00C654BF">
              <w:rPr>
                <w:lang w:val="en-GB"/>
              </w:rPr>
              <w:t>.</w:t>
            </w:r>
          </w:p>
        </w:tc>
      </w:tr>
      <w:bookmarkEnd w:id="160"/>
    </w:tbl>
    <w:p w14:paraId="2ED0E885" w14:textId="77777777" w:rsidR="004F4E8E" w:rsidRPr="00F86EF6" w:rsidRDefault="004F4E8E" w:rsidP="004F4E8E">
      <w:pPr>
        <w:rPr>
          <w:lang w:val="en-GB"/>
        </w:rPr>
      </w:pPr>
    </w:p>
    <w:p w14:paraId="1F74F4CF" w14:textId="77777777" w:rsidR="004F4E8E" w:rsidRPr="00F86EF6" w:rsidRDefault="004F4E8E" w:rsidP="004F4E8E">
      <w:pPr>
        <w:rPr>
          <w:lang w:val="en-GB"/>
        </w:rPr>
      </w:pPr>
    </w:p>
    <w:p w14:paraId="64E06F68" w14:textId="77777777" w:rsidR="004F4E8E" w:rsidRPr="00F86EF6" w:rsidRDefault="004F4E8E" w:rsidP="004F4E8E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4F4E8E" w:rsidRPr="00F86EF6" w14:paraId="4E1385AC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111ECA31" w14:textId="77777777" w:rsidR="004F4E8E" w:rsidRPr="00F86EF6" w:rsidRDefault="004F4E8E" w:rsidP="004F4E8E">
            <w:pPr>
              <w:jc w:val="center"/>
              <w:rPr>
                <w:sz w:val="2"/>
                <w:szCs w:val="2"/>
                <w:lang w:val="en-GB"/>
              </w:rPr>
            </w:pPr>
            <w:bookmarkStart w:id="161" w:name="_Hlk74919094"/>
            <w:r w:rsidRPr="00F86EF6">
              <w:rPr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5CEF91A2" wp14:editId="6DB2E092">
                  <wp:extent cx="675640" cy="675640"/>
                  <wp:effectExtent l="0" t="0" r="0" b="0"/>
                  <wp:docPr id="686" name="Grafika 1037" descr="Factory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37" name="Grafika 1037" descr="Factory outline"/>
                          <pic:cNvPicPr/>
                        </pic:nvPicPr>
                        <pic:blipFill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0066FF"/>
            <w:vAlign w:val="center"/>
          </w:tcPr>
          <w:p w14:paraId="653F725F" w14:textId="2D03E6DC" w:rsidR="004F4E8E" w:rsidRPr="00F86EF6" w:rsidRDefault="009A79B9" w:rsidP="004F4E8E">
            <w:pPr>
              <w:jc w:val="center"/>
              <w:rPr>
                <w:b/>
                <w:bCs/>
                <w:sz w:val="24"/>
                <w:szCs w:val="24"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Terenska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nastava</w:t>
            </w:r>
            <w:proofErr w:type="spellEnd"/>
            <w:r w:rsidR="005702C1" w:rsidRPr="00F86EF6"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  <w:r w:rsidR="004F4E8E" w:rsidRPr="00F86EF6">
              <w:rPr>
                <w:b/>
                <w:bCs/>
                <w:sz w:val="24"/>
                <w:szCs w:val="24"/>
                <w:lang w:val="en-GB"/>
              </w:rPr>
              <w:t>(H)</w:t>
            </w:r>
          </w:p>
        </w:tc>
      </w:tr>
      <w:tr w:rsidR="004F4E8E" w:rsidRPr="00F86EF6" w14:paraId="252D2661" w14:textId="77777777" w:rsidTr="00C74611">
        <w:tc>
          <w:tcPr>
            <w:tcW w:w="9212" w:type="dxa"/>
            <w:gridSpan w:val="2"/>
            <w:shd w:val="clear" w:color="auto" w:fill="66CCFF"/>
          </w:tcPr>
          <w:p w14:paraId="5DFBE52F" w14:textId="77777777" w:rsidR="004F4E8E" w:rsidRPr="00F86EF6" w:rsidRDefault="004F4E8E" w:rsidP="004F4E8E">
            <w:pPr>
              <w:rPr>
                <w:lang w:val="en-GB"/>
              </w:rPr>
            </w:pPr>
          </w:p>
          <w:p w14:paraId="09C8A4B2" w14:textId="767E04D3" w:rsidR="009A79B9" w:rsidRPr="008A66C4" w:rsidRDefault="009A79B9" w:rsidP="009A79B9">
            <w:pPr>
              <w:rPr>
                <w:lang w:val="en-GB"/>
              </w:rPr>
            </w:pPr>
            <w:proofErr w:type="spellStart"/>
            <w:r w:rsidRPr="008A66C4">
              <w:rPr>
                <w:lang w:val="en-GB"/>
              </w:rPr>
              <w:t>Nastavnici</w:t>
            </w:r>
            <w:proofErr w:type="spellEnd"/>
            <w:r w:rsidRPr="008A66C4">
              <w:rPr>
                <w:lang w:val="en-GB"/>
              </w:rPr>
              <w:t xml:space="preserve"> </w:t>
            </w:r>
            <w:proofErr w:type="spellStart"/>
            <w:r w:rsidRPr="008A66C4">
              <w:rPr>
                <w:lang w:val="en-GB"/>
              </w:rPr>
              <w:t>i</w:t>
            </w:r>
            <w:proofErr w:type="spellEnd"/>
            <w:r w:rsidRPr="008A66C4">
              <w:rPr>
                <w:lang w:val="en-GB"/>
              </w:rPr>
              <w:t xml:space="preserve"> </w:t>
            </w:r>
            <w:proofErr w:type="spellStart"/>
            <w:r w:rsidRPr="008A66C4">
              <w:rPr>
                <w:lang w:val="en-GB"/>
              </w:rPr>
              <w:t>Fakultetski</w:t>
            </w:r>
            <w:proofErr w:type="spellEnd"/>
            <w:r w:rsidRPr="008A66C4">
              <w:rPr>
                <w:lang w:val="en-GB"/>
              </w:rPr>
              <w:t xml:space="preserve"> </w:t>
            </w:r>
            <w:proofErr w:type="spellStart"/>
            <w:r w:rsidRPr="008A66C4">
              <w:rPr>
                <w:lang w:val="en-GB"/>
              </w:rPr>
              <w:t>poslovni</w:t>
            </w:r>
            <w:proofErr w:type="spellEnd"/>
            <w:r w:rsidRPr="008A66C4">
              <w:rPr>
                <w:lang w:val="en-GB"/>
              </w:rPr>
              <w:t xml:space="preserve"> </w:t>
            </w:r>
            <w:proofErr w:type="spellStart"/>
            <w:r w:rsidRPr="008A66C4">
              <w:rPr>
                <w:lang w:val="en-GB"/>
              </w:rPr>
              <w:t>centar</w:t>
            </w:r>
            <w:proofErr w:type="spellEnd"/>
            <w:r w:rsidRPr="008A66C4">
              <w:rPr>
                <w:lang w:val="en-GB"/>
              </w:rPr>
              <w:t xml:space="preserve"> </w:t>
            </w:r>
            <w:proofErr w:type="spellStart"/>
            <w:r w:rsidRPr="008A66C4">
              <w:rPr>
                <w:lang w:val="en-GB"/>
              </w:rPr>
              <w:t>zajedno</w:t>
            </w:r>
            <w:proofErr w:type="spellEnd"/>
            <w:r w:rsidRPr="008A66C4">
              <w:rPr>
                <w:lang w:val="en-GB"/>
              </w:rPr>
              <w:t xml:space="preserve"> </w:t>
            </w:r>
            <w:proofErr w:type="spellStart"/>
            <w:r w:rsidRPr="008A66C4">
              <w:rPr>
                <w:lang w:val="en-GB"/>
              </w:rPr>
              <w:t>dogovaraju</w:t>
            </w:r>
            <w:proofErr w:type="spellEnd"/>
            <w:r w:rsidRPr="008A66C4">
              <w:rPr>
                <w:lang w:val="en-GB"/>
              </w:rPr>
              <w:t>:</w:t>
            </w:r>
          </w:p>
          <w:p w14:paraId="7162E78D" w14:textId="645F8B6D" w:rsidR="009A79B9" w:rsidRPr="008A66C4" w:rsidRDefault="009A79B9" w:rsidP="009A79B9">
            <w:pPr>
              <w:rPr>
                <w:lang w:val="en-GB"/>
              </w:rPr>
            </w:pPr>
            <w:r w:rsidRPr="008A66C4">
              <w:rPr>
                <w:lang w:val="en-GB"/>
              </w:rPr>
              <w:t xml:space="preserve">1. </w:t>
            </w:r>
            <w:proofErr w:type="spellStart"/>
            <w:r w:rsidRPr="008A66C4">
              <w:rPr>
                <w:lang w:val="en-GB"/>
              </w:rPr>
              <w:t>Terensku</w:t>
            </w:r>
            <w:proofErr w:type="spellEnd"/>
            <w:r w:rsidRPr="008A66C4">
              <w:rPr>
                <w:lang w:val="en-GB"/>
              </w:rPr>
              <w:t xml:space="preserve"> </w:t>
            </w:r>
            <w:proofErr w:type="spellStart"/>
            <w:r w:rsidRPr="008A66C4">
              <w:rPr>
                <w:lang w:val="en-GB"/>
              </w:rPr>
              <w:t>nastavu</w:t>
            </w:r>
            <w:proofErr w:type="spellEnd"/>
            <w:r w:rsidRPr="008A66C4">
              <w:rPr>
                <w:lang w:val="en-GB"/>
              </w:rPr>
              <w:t xml:space="preserve"> </w:t>
            </w:r>
            <w:proofErr w:type="spellStart"/>
            <w:r w:rsidRPr="008A66C4">
              <w:rPr>
                <w:lang w:val="en-GB"/>
              </w:rPr>
              <w:t>na</w:t>
            </w:r>
            <w:proofErr w:type="spellEnd"/>
            <w:r w:rsidRPr="008A66C4">
              <w:rPr>
                <w:lang w:val="en-GB"/>
              </w:rPr>
              <w:t xml:space="preserve"> </w:t>
            </w:r>
            <w:proofErr w:type="spellStart"/>
            <w:r w:rsidRPr="008A66C4">
              <w:rPr>
                <w:lang w:val="en-GB"/>
              </w:rPr>
              <w:t>kojoj</w:t>
            </w:r>
            <w:proofErr w:type="spellEnd"/>
            <w:r w:rsidRPr="008A66C4">
              <w:rPr>
                <w:lang w:val="en-GB"/>
              </w:rPr>
              <w:t xml:space="preserve"> </w:t>
            </w:r>
            <w:proofErr w:type="spellStart"/>
            <w:r w:rsidRPr="008A66C4">
              <w:rPr>
                <w:lang w:val="en-GB"/>
              </w:rPr>
              <w:t>studenti</w:t>
            </w:r>
            <w:proofErr w:type="spellEnd"/>
            <w:r w:rsidRPr="008A66C4">
              <w:rPr>
                <w:lang w:val="en-GB"/>
              </w:rPr>
              <w:t xml:space="preserve"> </w:t>
            </w:r>
            <w:proofErr w:type="spellStart"/>
            <w:r w:rsidRPr="008A66C4">
              <w:rPr>
                <w:lang w:val="en-GB"/>
              </w:rPr>
              <w:t>posjećuju</w:t>
            </w:r>
            <w:proofErr w:type="spellEnd"/>
            <w:r w:rsidRPr="008A66C4">
              <w:rPr>
                <w:lang w:val="en-GB"/>
              </w:rPr>
              <w:t xml:space="preserve"> </w:t>
            </w:r>
            <w:proofErr w:type="spellStart"/>
            <w:r w:rsidRPr="008A66C4">
              <w:rPr>
                <w:lang w:val="en-GB"/>
              </w:rPr>
              <w:t>uspješne</w:t>
            </w:r>
            <w:proofErr w:type="spellEnd"/>
            <w:r w:rsidRPr="008A66C4">
              <w:rPr>
                <w:lang w:val="en-GB"/>
              </w:rPr>
              <w:t xml:space="preserve"> </w:t>
            </w:r>
            <w:proofErr w:type="spellStart"/>
            <w:r w:rsidRPr="008A66C4">
              <w:rPr>
                <w:lang w:val="en-GB"/>
              </w:rPr>
              <w:t>tvrtke</w:t>
            </w:r>
            <w:proofErr w:type="spellEnd"/>
            <w:r w:rsidRPr="008A66C4">
              <w:rPr>
                <w:lang w:val="en-GB"/>
              </w:rPr>
              <w:t>.</w:t>
            </w:r>
          </w:p>
          <w:p w14:paraId="7A59F079" w14:textId="77777777" w:rsidR="009A79B9" w:rsidRPr="008A66C4" w:rsidRDefault="009A79B9" w:rsidP="009A79B9">
            <w:pPr>
              <w:rPr>
                <w:lang w:val="en-GB"/>
              </w:rPr>
            </w:pPr>
            <w:r w:rsidRPr="008A66C4">
              <w:rPr>
                <w:lang w:val="en-GB"/>
              </w:rPr>
              <w:t xml:space="preserve">2. </w:t>
            </w:r>
            <w:proofErr w:type="spellStart"/>
            <w:r w:rsidRPr="008A66C4">
              <w:rPr>
                <w:lang w:val="en-GB"/>
              </w:rPr>
              <w:t>Povezivanje</w:t>
            </w:r>
            <w:proofErr w:type="spellEnd"/>
            <w:r w:rsidRPr="008A66C4">
              <w:rPr>
                <w:lang w:val="en-GB"/>
              </w:rPr>
              <w:t xml:space="preserve"> s </w:t>
            </w:r>
            <w:proofErr w:type="spellStart"/>
            <w:r w:rsidRPr="008A66C4">
              <w:rPr>
                <w:lang w:val="en-GB"/>
              </w:rPr>
              <w:t>istraživačima</w:t>
            </w:r>
            <w:proofErr w:type="spellEnd"/>
            <w:r w:rsidRPr="008A66C4">
              <w:rPr>
                <w:lang w:val="en-GB"/>
              </w:rPr>
              <w:t xml:space="preserve"> </w:t>
            </w:r>
            <w:proofErr w:type="spellStart"/>
            <w:r w:rsidRPr="008A66C4">
              <w:rPr>
                <w:lang w:val="en-GB"/>
              </w:rPr>
              <w:t>i</w:t>
            </w:r>
            <w:proofErr w:type="spellEnd"/>
            <w:r w:rsidRPr="008A66C4">
              <w:rPr>
                <w:lang w:val="en-GB"/>
              </w:rPr>
              <w:t xml:space="preserve"> </w:t>
            </w:r>
            <w:proofErr w:type="spellStart"/>
            <w:r w:rsidRPr="008A66C4">
              <w:rPr>
                <w:lang w:val="en-GB"/>
              </w:rPr>
              <w:t>tvrtkama</w:t>
            </w:r>
            <w:proofErr w:type="spellEnd"/>
            <w:r w:rsidRPr="008A66C4">
              <w:rPr>
                <w:lang w:val="en-GB"/>
              </w:rPr>
              <w:t>.</w:t>
            </w:r>
          </w:p>
          <w:p w14:paraId="676B53A8" w14:textId="2047D6D0" w:rsidR="009A79B9" w:rsidRPr="008A66C4" w:rsidRDefault="009A79B9" w:rsidP="009A79B9">
            <w:pPr>
              <w:rPr>
                <w:lang w:val="en-GB"/>
              </w:rPr>
            </w:pPr>
            <w:r w:rsidRPr="008A66C4">
              <w:rPr>
                <w:lang w:val="en-GB"/>
              </w:rPr>
              <w:t xml:space="preserve">3. </w:t>
            </w:r>
            <w:proofErr w:type="spellStart"/>
            <w:r w:rsidRPr="008A66C4">
              <w:rPr>
                <w:lang w:val="en-GB"/>
              </w:rPr>
              <w:t>Posjet</w:t>
            </w:r>
            <w:proofErr w:type="spellEnd"/>
            <w:r w:rsidRPr="008A66C4">
              <w:rPr>
                <w:lang w:val="en-GB"/>
              </w:rPr>
              <w:t xml:space="preserve"> </w:t>
            </w:r>
            <w:proofErr w:type="spellStart"/>
            <w:r w:rsidRPr="008A66C4">
              <w:rPr>
                <w:lang w:val="en-GB"/>
              </w:rPr>
              <w:t>inkubatora</w:t>
            </w:r>
            <w:proofErr w:type="spellEnd"/>
          </w:p>
          <w:p w14:paraId="1B753E0F" w14:textId="77777777" w:rsidR="009A79B9" w:rsidRPr="008A66C4" w:rsidRDefault="009A79B9" w:rsidP="009A79B9">
            <w:pPr>
              <w:rPr>
                <w:lang w:val="en-GB"/>
              </w:rPr>
            </w:pPr>
          </w:p>
          <w:p w14:paraId="43A828AC" w14:textId="7BDA79BF" w:rsidR="004F4E8E" w:rsidRPr="00F86EF6" w:rsidRDefault="009A79B9" w:rsidP="009A79B9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8A66C4">
              <w:rPr>
                <w:lang w:val="en-GB"/>
              </w:rPr>
              <w:t xml:space="preserve">Studenti bi </w:t>
            </w:r>
            <w:proofErr w:type="spellStart"/>
            <w:r w:rsidRPr="008A66C4">
              <w:rPr>
                <w:lang w:val="en-GB"/>
              </w:rPr>
              <w:t>trebali</w:t>
            </w:r>
            <w:proofErr w:type="spellEnd"/>
            <w:r w:rsidRPr="008A66C4">
              <w:rPr>
                <w:lang w:val="en-GB"/>
              </w:rPr>
              <w:t xml:space="preserve"> </w:t>
            </w:r>
            <w:proofErr w:type="spellStart"/>
            <w:r w:rsidRPr="008A66C4">
              <w:rPr>
                <w:lang w:val="en-GB"/>
              </w:rPr>
              <w:t>aktivno</w:t>
            </w:r>
            <w:proofErr w:type="spellEnd"/>
            <w:r w:rsidRPr="008A66C4">
              <w:rPr>
                <w:lang w:val="en-GB"/>
              </w:rPr>
              <w:t xml:space="preserve"> </w:t>
            </w:r>
            <w:proofErr w:type="spellStart"/>
            <w:r w:rsidRPr="008A66C4">
              <w:rPr>
                <w:lang w:val="en-GB"/>
              </w:rPr>
              <w:t>sudjelovati</w:t>
            </w:r>
            <w:proofErr w:type="spellEnd"/>
            <w:r w:rsidRPr="008A66C4">
              <w:rPr>
                <w:lang w:val="en-GB"/>
              </w:rPr>
              <w:t xml:space="preserve"> u </w:t>
            </w:r>
            <w:proofErr w:type="spellStart"/>
            <w:r w:rsidRPr="008A66C4">
              <w:rPr>
                <w:lang w:val="en-GB"/>
              </w:rPr>
              <w:t>programu</w:t>
            </w:r>
            <w:proofErr w:type="spellEnd"/>
            <w:r w:rsidRPr="008A66C4">
              <w:rPr>
                <w:lang w:val="en-GB"/>
              </w:rPr>
              <w:t>.</w:t>
            </w:r>
          </w:p>
        </w:tc>
      </w:tr>
      <w:bookmarkEnd w:id="161"/>
    </w:tbl>
    <w:p w14:paraId="50260D30" w14:textId="77777777" w:rsidR="004F4E8E" w:rsidRPr="00F86EF6" w:rsidRDefault="004F4E8E" w:rsidP="004F4E8E">
      <w:pPr>
        <w:rPr>
          <w:lang w:val="en-GB"/>
        </w:rPr>
      </w:pPr>
    </w:p>
    <w:p w14:paraId="5ED4BBE2" w14:textId="77777777" w:rsidR="004F4E8E" w:rsidRPr="00F86EF6" w:rsidRDefault="004F4E8E" w:rsidP="004F4E8E">
      <w:pPr>
        <w:rPr>
          <w:lang w:val="en-GB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4F4E8E" w:rsidRPr="00F86EF6" w14:paraId="1502E457" w14:textId="77777777" w:rsidTr="00C74611">
        <w:tc>
          <w:tcPr>
            <w:tcW w:w="1204" w:type="dxa"/>
          </w:tcPr>
          <w:p w14:paraId="2238B7F4" w14:textId="77777777" w:rsidR="004F4E8E" w:rsidRPr="00F86EF6" w:rsidRDefault="004F4E8E" w:rsidP="004F4E8E">
            <w:pPr>
              <w:rPr>
                <w:b/>
                <w:bCs/>
                <w:sz w:val="2"/>
                <w:szCs w:val="2"/>
                <w:lang w:val="en-GB"/>
              </w:rPr>
            </w:pPr>
          </w:p>
          <w:p w14:paraId="74F5BFDD" w14:textId="77777777" w:rsidR="004F4E8E" w:rsidRPr="00F86EF6" w:rsidRDefault="004F4E8E" w:rsidP="004F4E8E">
            <w:pPr>
              <w:rPr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025E3063" wp14:editId="7272F671">
                  <wp:extent cx="675640" cy="675640"/>
                  <wp:effectExtent l="0" t="0" r="0" b="0"/>
                  <wp:docPr id="685" name="Grafika 685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12CE7248" w14:textId="684461E5" w:rsidR="004F4E8E" w:rsidRPr="00F86EF6" w:rsidRDefault="0036590F" w:rsidP="004F4E8E">
            <w:pPr>
              <w:jc w:val="center"/>
              <w:rPr>
                <w:b/>
                <w:bCs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Načini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ocjenjivanja</w:t>
            </w:r>
            <w:proofErr w:type="spellEnd"/>
          </w:p>
        </w:tc>
      </w:tr>
      <w:tr w:rsidR="004F4E8E" w:rsidRPr="00F86EF6" w14:paraId="605AB891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2AFE8937" w14:textId="77777777" w:rsidR="004F4E8E" w:rsidRPr="00F86EF6" w:rsidRDefault="004F4E8E" w:rsidP="004F4E8E">
            <w:pPr>
              <w:rPr>
                <w:lang w:val="en-GB"/>
              </w:rPr>
            </w:pPr>
          </w:p>
          <w:p w14:paraId="1B833E1C" w14:textId="0F9787C4" w:rsidR="00B76D68" w:rsidRPr="00385D40" w:rsidRDefault="005134A2" w:rsidP="00B76D68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702AB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2AB7">
              <w:rPr>
                <w:rFonts w:ascii="Arial" w:hAnsi="Arial" w:cs="Arial"/>
                <w:sz w:val="22"/>
                <w:szCs w:val="22"/>
                <w:lang w:val="en-GB"/>
              </w:rPr>
              <w:t>prati</w:t>
            </w:r>
            <w:proofErr w:type="spellEnd"/>
            <w:r w:rsidR="00702AB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2AB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="00702AB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702AB7">
              <w:rPr>
                <w:rFonts w:ascii="Arial" w:hAnsi="Arial" w:cs="Arial"/>
                <w:sz w:val="22"/>
                <w:szCs w:val="22"/>
                <w:lang w:val="en-GB"/>
              </w:rPr>
              <w:t>ocjenjuj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napredak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učenika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tijekom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vođen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prakse</w:t>
            </w:r>
            <w:proofErr w:type="spellEnd"/>
            <w:r w:rsidR="00B76D68" w:rsidRPr="00385D40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3A82238" w14:textId="49456DE4" w:rsidR="000A0125" w:rsidRPr="00B76D68" w:rsidRDefault="00B76D68" w:rsidP="00B76D68">
            <w:pPr>
              <w:pStyle w:val="NoSpacing"/>
              <w:numPr>
                <w:ilvl w:val="0"/>
                <w:numId w:val="18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zalag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studenat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aktič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rimjene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poslovnog</w:t>
            </w:r>
            <w:proofErr w:type="spellEnd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385D40">
              <w:rPr>
                <w:rFonts w:ascii="Arial" w:hAnsi="Arial" w:cs="Arial"/>
                <w:sz w:val="22"/>
                <w:szCs w:val="22"/>
                <w:lang w:val="en-GB"/>
              </w:rPr>
              <w:t>modela</w:t>
            </w:r>
            <w:proofErr w:type="spellEnd"/>
            <w:r w:rsidR="008A66C4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60416ED3" w14:textId="77777777" w:rsidR="004F4E8E" w:rsidRPr="008A66C4" w:rsidRDefault="0036590F" w:rsidP="0036590F">
            <w:pPr>
              <w:pStyle w:val="NoSpacing"/>
              <w:numPr>
                <w:ilvl w:val="0"/>
                <w:numId w:val="18"/>
              </w:numPr>
              <w:rPr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Ocjenjivanje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zentacije</w:t>
            </w:r>
            <w:proofErr w:type="spellEnd"/>
            <w:r w:rsidR="008A66C4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13AFF51B" w14:textId="24F82F75" w:rsidR="008A66C4" w:rsidRPr="00F86EF6" w:rsidRDefault="008A66C4" w:rsidP="008A66C4">
            <w:pPr>
              <w:pStyle w:val="NoSpacing"/>
              <w:ind w:left="720"/>
              <w:rPr>
                <w:lang w:val="en-GB"/>
              </w:rPr>
            </w:pPr>
          </w:p>
        </w:tc>
      </w:tr>
    </w:tbl>
    <w:p w14:paraId="13676F84" w14:textId="77777777" w:rsidR="004F4E8E" w:rsidRPr="00F86EF6" w:rsidRDefault="004F4E8E" w:rsidP="004F4E8E">
      <w:pPr>
        <w:rPr>
          <w:lang w:val="en-GB"/>
        </w:rPr>
      </w:pPr>
    </w:p>
    <w:p w14:paraId="022DD075" w14:textId="77777777" w:rsidR="004F4E8E" w:rsidRPr="00F86EF6" w:rsidRDefault="004F4E8E" w:rsidP="00050D20">
      <w:pPr>
        <w:rPr>
          <w:lang w:val="en-GB"/>
        </w:rPr>
      </w:pPr>
      <w:r w:rsidRPr="00F86EF6">
        <w:rPr>
          <w:lang w:val="en-GB"/>
        </w:rPr>
        <w:br w:type="page"/>
      </w:r>
    </w:p>
    <w:p w14:paraId="27B734DD" w14:textId="7A8792F7" w:rsidR="000A0125" w:rsidRPr="00EE2A6C" w:rsidRDefault="00EE2A6C" w:rsidP="00AC4A37">
      <w:pPr>
        <w:pStyle w:val="Heading1"/>
        <w:numPr>
          <w:ilvl w:val="0"/>
          <w:numId w:val="16"/>
        </w:numPr>
      </w:pPr>
      <w:bookmarkStart w:id="162" w:name="_Toc75162241"/>
      <w:r w:rsidRPr="00EE2A6C">
        <w:lastRenderedPageBreak/>
        <w:t>RAD NA RAZVOJU KONKRETNIH OTV</w:t>
      </w:r>
      <w:r>
        <w:t>ORENIH INOVACIJA</w:t>
      </w:r>
      <w:bookmarkEnd w:id="162"/>
    </w:p>
    <w:p w14:paraId="29CD1C42" w14:textId="77777777" w:rsidR="003F751C" w:rsidRPr="00EE2A6C" w:rsidRDefault="003F751C" w:rsidP="003F751C">
      <w:pPr>
        <w:rPr>
          <w:b/>
          <w:sz w:val="32"/>
          <w:szCs w:val="32"/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3F751C" w:rsidRPr="00F86EF6" w14:paraId="1C1D27FD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3CC1EA7E" w14:textId="77777777" w:rsidR="003F751C" w:rsidRPr="00F86EF6" w:rsidRDefault="003F751C" w:rsidP="003F751C">
            <w:pPr>
              <w:jc w:val="center"/>
              <w:rPr>
                <w:sz w:val="2"/>
                <w:szCs w:val="2"/>
                <w:lang w:val="en-GB"/>
              </w:rPr>
            </w:pPr>
            <w:r w:rsidRPr="00F86EF6">
              <w:rPr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10B67800" wp14:editId="432657B0">
                  <wp:extent cx="675640" cy="675640"/>
                  <wp:effectExtent l="0" t="0" r="0" b="0"/>
                  <wp:docPr id="2056" name="Grafika 53" descr="Lecturer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Grafika 23" descr="Lecturer outline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8EAADB" w:themeFill="accent1" w:themeFillTint="99"/>
            <w:vAlign w:val="center"/>
          </w:tcPr>
          <w:p w14:paraId="764DA76E" w14:textId="04D9A914" w:rsidR="003F751C" w:rsidRPr="00F86EF6" w:rsidRDefault="009A79B9" w:rsidP="003F751C">
            <w:pPr>
              <w:jc w:val="center"/>
              <w:rPr>
                <w:b/>
                <w:bCs/>
                <w:sz w:val="24"/>
                <w:szCs w:val="24"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Nastavne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metode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  <w:r w:rsidR="0036590F"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</w:p>
        </w:tc>
      </w:tr>
      <w:tr w:rsidR="003F751C" w:rsidRPr="00F86EF6" w14:paraId="4EA1A515" w14:textId="77777777" w:rsidTr="00C74611">
        <w:tc>
          <w:tcPr>
            <w:tcW w:w="9212" w:type="dxa"/>
            <w:gridSpan w:val="2"/>
            <w:shd w:val="clear" w:color="auto" w:fill="D9E2F3" w:themeFill="accent1" w:themeFillTint="33"/>
          </w:tcPr>
          <w:p w14:paraId="13BA04AE" w14:textId="77777777" w:rsidR="008A66C4" w:rsidRDefault="008A66C4" w:rsidP="009A79B9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14:paraId="574FA8FF" w14:textId="62525270" w:rsidR="009A79B9" w:rsidRDefault="009A79B9" w:rsidP="009A79B9">
            <w:pPr>
              <w:pStyle w:val="NoSpacing"/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Predavanja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timski</w:t>
            </w:r>
            <w:proofErr w:type="spellEnd"/>
            <w:r>
              <w:rPr>
                <w:rFonts w:ascii="Arial" w:hAnsi="Arial" w:cs="Arial"/>
                <w:sz w:val="22"/>
                <w:szCs w:val="22"/>
                <w:lang w:val="en-GB"/>
              </w:rPr>
              <w:t xml:space="preserve"> rad </w:t>
            </w:r>
          </w:p>
          <w:p w14:paraId="2613207F" w14:textId="0C553E2E" w:rsidR="009A79B9" w:rsidRDefault="005134A2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priprem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nastavnog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(A)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ili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bilo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kojeg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drugog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materijal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tu</w:t>
            </w:r>
            <w:proofErr w:type="spellEnd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="009A79B9" w:rsidRPr="00C90036">
              <w:rPr>
                <w:rFonts w:ascii="Arial" w:hAnsi="Arial" w:cs="Arial"/>
                <w:sz w:val="22"/>
                <w:szCs w:val="22"/>
                <w:lang w:val="en-GB"/>
              </w:rPr>
              <w:t>temu</w:t>
            </w:r>
            <w:proofErr w:type="spellEnd"/>
            <w:r w:rsidR="008A66C4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46D26427" w14:textId="77777777" w:rsidR="009A79B9" w:rsidRDefault="009A79B9" w:rsidP="009A79B9">
            <w:pPr>
              <w:pStyle w:val="NoSpacing"/>
              <w:numPr>
                <w:ilvl w:val="0"/>
                <w:numId w:val="20"/>
              </w:num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Student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rade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u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timovim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nternetsko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zvor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(B) koji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m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nastavnik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dodjel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i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       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iprema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kratk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prezentaciju</w:t>
            </w:r>
            <w:proofErr w:type="spellEnd"/>
            <w:r w:rsidRPr="00852517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  <w:p w14:paraId="3F5DD489" w14:textId="77777777" w:rsidR="009A79B9" w:rsidRPr="009A79B9" w:rsidRDefault="009A79B9" w:rsidP="009A79B9">
            <w:pPr>
              <w:numPr>
                <w:ilvl w:val="0"/>
                <w:numId w:val="20"/>
              </w:numPr>
              <w:rPr>
                <w:lang w:val="en-GB"/>
              </w:rPr>
            </w:pPr>
            <w:r w:rsidRPr="009A79B9">
              <w:rPr>
                <w:lang w:val="en-GB"/>
              </w:rPr>
              <w:t xml:space="preserve">Rad </w:t>
            </w:r>
            <w:proofErr w:type="spellStart"/>
            <w:r w:rsidRPr="009A79B9">
              <w:rPr>
                <w:lang w:val="en-GB"/>
              </w:rPr>
              <w:t>na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stvarnim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inovacijama</w:t>
            </w:r>
            <w:proofErr w:type="spellEnd"/>
            <w:r w:rsidRPr="009A79B9">
              <w:rPr>
                <w:lang w:val="en-GB"/>
              </w:rPr>
              <w:t xml:space="preserve"> (I).</w:t>
            </w:r>
          </w:p>
          <w:p w14:paraId="0DAF5354" w14:textId="0CD3A62D" w:rsidR="009A79B9" w:rsidRPr="009A79B9" w:rsidRDefault="009A79B9" w:rsidP="009A79B9">
            <w:pPr>
              <w:numPr>
                <w:ilvl w:val="0"/>
                <w:numId w:val="20"/>
              </w:numPr>
              <w:rPr>
                <w:lang w:val="en-GB"/>
              </w:rPr>
            </w:pPr>
            <w:proofErr w:type="spellStart"/>
            <w:r w:rsidRPr="009A79B9">
              <w:rPr>
                <w:lang w:val="en-GB"/>
              </w:rPr>
              <w:t>Podnošenje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inovacija</w:t>
            </w:r>
            <w:proofErr w:type="spellEnd"/>
            <w:r w:rsidRPr="009A79B9">
              <w:rPr>
                <w:lang w:val="en-GB"/>
              </w:rPr>
              <w:t xml:space="preserve"> (J).</w:t>
            </w:r>
          </w:p>
          <w:p w14:paraId="34313151" w14:textId="77777777" w:rsidR="003F751C" w:rsidRDefault="009A79B9" w:rsidP="009A79B9">
            <w:pPr>
              <w:numPr>
                <w:ilvl w:val="0"/>
                <w:numId w:val="20"/>
              </w:numPr>
              <w:rPr>
                <w:lang w:val="en-GB"/>
              </w:rPr>
            </w:pPr>
            <w:proofErr w:type="spellStart"/>
            <w:r w:rsidRPr="009A79B9">
              <w:rPr>
                <w:lang w:val="en-GB"/>
              </w:rPr>
              <w:t>Sudionici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razmjenjuju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svoja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mišljenja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i</w:t>
            </w:r>
            <w:proofErr w:type="spellEnd"/>
            <w:r w:rsidRPr="009A79B9">
              <w:rPr>
                <w:lang w:val="en-GB"/>
              </w:rPr>
              <w:t xml:space="preserve"> </w:t>
            </w:r>
            <w:proofErr w:type="spellStart"/>
            <w:r w:rsidRPr="009A79B9">
              <w:rPr>
                <w:lang w:val="en-GB"/>
              </w:rPr>
              <w:t>stavove</w:t>
            </w:r>
            <w:proofErr w:type="spellEnd"/>
            <w:r w:rsidRPr="009A79B9">
              <w:rPr>
                <w:lang w:val="en-GB"/>
              </w:rPr>
              <w:t>.</w:t>
            </w:r>
          </w:p>
          <w:p w14:paraId="5B14F902" w14:textId="0439B068" w:rsidR="008A66C4" w:rsidRPr="00F86EF6" w:rsidRDefault="008A66C4" w:rsidP="008A66C4">
            <w:pPr>
              <w:ind w:left="720"/>
              <w:rPr>
                <w:lang w:val="en-GB"/>
              </w:rPr>
            </w:pPr>
          </w:p>
        </w:tc>
      </w:tr>
    </w:tbl>
    <w:p w14:paraId="2A46EAED" w14:textId="77777777" w:rsidR="003F751C" w:rsidRPr="00F86EF6" w:rsidRDefault="003F751C" w:rsidP="003F751C">
      <w:pPr>
        <w:rPr>
          <w:lang w:val="en-GB"/>
        </w:rPr>
      </w:pPr>
    </w:p>
    <w:p w14:paraId="7DAF46D5" w14:textId="77777777" w:rsidR="003F751C" w:rsidRPr="00F86EF6" w:rsidRDefault="003F751C" w:rsidP="003F751C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1"/>
        <w:gridCol w:w="7811"/>
      </w:tblGrid>
      <w:tr w:rsidR="003F751C" w:rsidRPr="00F86EF6" w14:paraId="4F83873B" w14:textId="77777777" w:rsidTr="00C74611">
        <w:tc>
          <w:tcPr>
            <w:tcW w:w="1261" w:type="dxa"/>
            <w:vAlign w:val="center"/>
          </w:tcPr>
          <w:p w14:paraId="483D572F" w14:textId="77777777" w:rsidR="003F751C" w:rsidRPr="00F86EF6" w:rsidRDefault="003F751C" w:rsidP="003F751C">
            <w:pPr>
              <w:rPr>
                <w:b/>
                <w:bCs/>
                <w:lang w:val="en-GB"/>
              </w:rPr>
            </w:pPr>
            <w:r w:rsidRPr="00F86EF6">
              <w:rPr>
                <w:b/>
                <w:bCs/>
                <w:noProof/>
                <w:lang w:val="hr-HR" w:eastAsia="hr-HR"/>
              </w:rPr>
              <w:drawing>
                <wp:inline distT="0" distB="0" distL="0" distR="0" wp14:anchorId="30FEE3EA" wp14:editId="3D7A4DD7">
                  <wp:extent cx="664028" cy="664028"/>
                  <wp:effectExtent l="0" t="0" r="0" b="0"/>
                  <wp:docPr id="2057" name="Grafika 54" descr="Books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Grafika 59" descr="Books outlin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901" cy="6659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76" w:type="dxa"/>
            <w:shd w:val="clear" w:color="auto" w:fill="A8D08D" w:themeFill="accent6" w:themeFillTint="99"/>
            <w:vAlign w:val="center"/>
          </w:tcPr>
          <w:p w14:paraId="74467F03" w14:textId="3E83A875" w:rsidR="003F751C" w:rsidRPr="00F86EF6" w:rsidRDefault="00321CB8" w:rsidP="003F751C">
            <w:pPr>
              <w:jc w:val="center"/>
              <w:rPr>
                <w:b/>
                <w:bCs/>
                <w:sz w:val="24"/>
                <w:szCs w:val="24"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Izvori</w:t>
            </w:r>
            <w:proofErr w:type="spellEnd"/>
          </w:p>
        </w:tc>
      </w:tr>
      <w:tr w:rsidR="003F751C" w:rsidRPr="00F86EF6" w14:paraId="19E7B35C" w14:textId="77777777" w:rsidTr="00C74611">
        <w:tc>
          <w:tcPr>
            <w:tcW w:w="9237" w:type="dxa"/>
            <w:gridSpan w:val="2"/>
            <w:shd w:val="clear" w:color="auto" w:fill="E2EFD9" w:themeFill="accent6" w:themeFillTint="33"/>
            <w:vAlign w:val="center"/>
          </w:tcPr>
          <w:p w14:paraId="03E7C711" w14:textId="77777777" w:rsidR="003F751C" w:rsidRPr="00F86EF6" w:rsidRDefault="003F751C" w:rsidP="003F751C">
            <w:pPr>
              <w:rPr>
                <w:lang w:val="en-GB"/>
              </w:rPr>
            </w:pPr>
          </w:p>
          <w:p w14:paraId="6DCC887A" w14:textId="77777777" w:rsidR="003F751C" w:rsidRPr="00F86EF6" w:rsidRDefault="003F751C" w:rsidP="009058CB">
            <w:pPr>
              <w:widowControl w:val="0"/>
              <w:numPr>
                <w:ilvl w:val="0"/>
                <w:numId w:val="22"/>
              </w:numPr>
              <w:autoSpaceDE w:val="0"/>
              <w:autoSpaceDN w:val="0"/>
              <w:adjustRightInd w:val="0"/>
              <w:jc w:val="left"/>
              <w:rPr>
                <w:lang w:val="en-GB"/>
              </w:rPr>
            </w:pPr>
            <w:r w:rsidRPr="00F86EF6">
              <w:rPr>
                <w:lang w:val="en-GB"/>
              </w:rPr>
              <w:t xml:space="preserve">(A) Reis, E. (2011). The lean </w:t>
            </w:r>
            <w:proofErr w:type="spellStart"/>
            <w:r w:rsidRPr="00F86EF6">
              <w:rPr>
                <w:lang w:val="en-GB"/>
              </w:rPr>
              <w:t>startup</w:t>
            </w:r>
            <w:proofErr w:type="spellEnd"/>
            <w:r w:rsidRPr="00F86EF6">
              <w:rPr>
                <w:lang w:val="en-GB"/>
              </w:rPr>
              <w:t>. New York: Crown Business, 27.</w:t>
            </w:r>
          </w:p>
          <w:p w14:paraId="5A9C9E17" w14:textId="7D7A258F" w:rsidR="003F751C" w:rsidRPr="00F86EF6" w:rsidRDefault="003F751C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>(B) Osterwalder, A. and Pigneur, Y. (2010). Business model generation: a handbook for visionaries, game changers, and challengers. John Wiley &amp; Sons.</w:t>
            </w:r>
          </w:p>
          <w:p w14:paraId="4569B63E" w14:textId="77777777" w:rsidR="003F751C" w:rsidRPr="00F86EF6" w:rsidRDefault="003F751C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 xml:space="preserve">(B) The Complete List </w:t>
            </w:r>
            <w:proofErr w:type="gramStart"/>
            <w:r w:rsidRPr="00F86EF6">
              <w:rPr>
                <w:rFonts w:eastAsia="Calibri"/>
                <w:lang w:val="en-GB" w:eastAsia="sl-SI"/>
              </w:rPr>
              <w:t>Of</w:t>
            </w:r>
            <w:proofErr w:type="gramEnd"/>
            <w:r w:rsidRPr="00F86EF6">
              <w:rPr>
                <w:rFonts w:eastAsia="Calibri"/>
                <w:lang w:val="en-GB" w:eastAsia="sl-SI"/>
              </w:rPr>
              <w:t xml:space="preserve"> Unicorn Companies </w:t>
            </w:r>
            <w:hyperlink r:id="rId357" w:history="1">
              <w:r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www.cbinsights.com/research-unicorn-companies</w:t>
              </w:r>
            </w:hyperlink>
            <w:r w:rsidRPr="00F86EF6">
              <w:rPr>
                <w:rFonts w:eastAsia="Calibri"/>
                <w:lang w:val="en-GB" w:eastAsia="sl-SI"/>
              </w:rPr>
              <w:t xml:space="preserve"> </w:t>
            </w:r>
          </w:p>
          <w:p w14:paraId="038132DB" w14:textId="77777777" w:rsidR="003F751C" w:rsidRPr="00F86EF6" w:rsidRDefault="003F751C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>(B) The Innovator’s Dilemma: A Simple Introduction</w:t>
            </w:r>
          </w:p>
          <w:p w14:paraId="0E88B63B" w14:textId="77777777" w:rsidR="003F751C" w:rsidRPr="00F86EF6" w:rsidRDefault="007F3AC9" w:rsidP="003F751C">
            <w:pPr>
              <w:ind w:left="720"/>
              <w:jc w:val="left"/>
              <w:rPr>
                <w:rFonts w:eastAsia="Calibri"/>
                <w:lang w:val="en-GB" w:eastAsia="sl-SI"/>
              </w:rPr>
            </w:pPr>
            <w:hyperlink r:id="rId358" w:history="1">
              <w:r w:rsidR="003F751C"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worldofwork.io/2019/07/the-innovators-dilemma/</w:t>
              </w:r>
            </w:hyperlink>
          </w:p>
          <w:p w14:paraId="2DC3B187" w14:textId="77777777" w:rsidR="003F751C" w:rsidRPr="00F86EF6" w:rsidRDefault="003F751C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>(B) This New Model Could Be Replacing Corporate Innovation Consultants</w:t>
            </w:r>
          </w:p>
          <w:p w14:paraId="477E5572" w14:textId="77777777" w:rsidR="003F751C" w:rsidRPr="00F86EF6" w:rsidRDefault="007F3AC9" w:rsidP="003F751C">
            <w:pPr>
              <w:ind w:left="720"/>
              <w:jc w:val="left"/>
              <w:rPr>
                <w:rFonts w:eastAsia="Calibri"/>
                <w:lang w:val="en-GB" w:eastAsia="sl-SI"/>
              </w:rPr>
            </w:pPr>
            <w:hyperlink r:id="rId359" w:history="1">
              <w:r w:rsidR="003F751C"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medium.com/@TheIOSummit/this-new-model-could-be-replacing-corporate-innovation-consultants-667301e321c3</w:t>
              </w:r>
            </w:hyperlink>
            <w:r w:rsidR="003F751C" w:rsidRPr="00F86EF6">
              <w:rPr>
                <w:rFonts w:eastAsia="Calibri"/>
                <w:lang w:val="en-GB" w:eastAsia="sl-SI"/>
              </w:rPr>
              <w:t xml:space="preserve"> </w:t>
            </w:r>
          </w:p>
          <w:p w14:paraId="54A0C23E" w14:textId="77777777" w:rsidR="003F751C" w:rsidRPr="00F86EF6" w:rsidRDefault="003F751C" w:rsidP="009058CB">
            <w:pPr>
              <w:numPr>
                <w:ilvl w:val="0"/>
                <w:numId w:val="22"/>
              </w:numPr>
              <w:jc w:val="left"/>
              <w:rPr>
                <w:rFonts w:eastAsia="Calibri"/>
                <w:lang w:val="en-GB" w:eastAsia="sl-SI"/>
              </w:rPr>
            </w:pPr>
            <w:r w:rsidRPr="00F86EF6">
              <w:rPr>
                <w:rFonts w:eastAsia="Calibri"/>
                <w:lang w:val="en-GB" w:eastAsia="sl-SI"/>
              </w:rPr>
              <w:t xml:space="preserve">(C) Canvas LMS - Student Orientation Tour </w:t>
            </w:r>
            <w:hyperlink r:id="rId360" w:history="1">
              <w:r w:rsidRPr="00F86EF6">
                <w:rPr>
                  <w:rFonts w:eastAsia="Calibri"/>
                  <w:color w:val="0563C1" w:themeColor="hyperlink"/>
                  <w:u w:val="single"/>
                  <w:lang w:val="en-GB" w:eastAsia="sl-SI"/>
                </w:rPr>
                <w:t>https://www.youtube.com/watch?v=x3j8V-uLkNw</w:t>
              </w:r>
            </w:hyperlink>
            <w:r w:rsidRPr="00F86EF6">
              <w:rPr>
                <w:rFonts w:eastAsia="Calibri"/>
                <w:lang w:val="en-GB" w:eastAsia="sl-SI"/>
              </w:rPr>
              <w:t xml:space="preserve"> (10:56)</w:t>
            </w:r>
          </w:p>
          <w:p w14:paraId="36489778" w14:textId="77777777" w:rsidR="003F751C" w:rsidRPr="00F86EF6" w:rsidRDefault="003F751C" w:rsidP="003F751C">
            <w:pPr>
              <w:ind w:left="720"/>
              <w:jc w:val="left"/>
              <w:rPr>
                <w:rFonts w:eastAsia="Calibri"/>
                <w:sz w:val="24"/>
                <w:szCs w:val="24"/>
                <w:lang w:val="en-GB" w:eastAsia="sl-SI"/>
              </w:rPr>
            </w:pPr>
          </w:p>
        </w:tc>
      </w:tr>
    </w:tbl>
    <w:p w14:paraId="68D87EF3" w14:textId="77777777" w:rsidR="003F751C" w:rsidRPr="00F86EF6" w:rsidRDefault="003F751C" w:rsidP="003F751C">
      <w:pPr>
        <w:rPr>
          <w:lang w:val="en-GB"/>
        </w:rPr>
      </w:pPr>
    </w:p>
    <w:p w14:paraId="548B28C3" w14:textId="77777777" w:rsidR="003F751C" w:rsidRPr="00F86EF6" w:rsidRDefault="003F751C" w:rsidP="003F751C">
      <w:pPr>
        <w:rPr>
          <w:lang w:val="en-GB"/>
        </w:rPr>
      </w:pPr>
      <w:r w:rsidRPr="00F86EF6">
        <w:rPr>
          <w:lang w:val="en-GB"/>
        </w:rPr>
        <w:br w:type="page"/>
      </w:r>
    </w:p>
    <w:tbl>
      <w:tblPr>
        <w:tblW w:w="9212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3F751C" w:rsidRPr="00F86EF6" w14:paraId="50A778DA" w14:textId="77777777" w:rsidTr="00001E31">
        <w:trPr>
          <w:trHeight w:val="890"/>
        </w:trPr>
        <w:tc>
          <w:tcPr>
            <w:tcW w:w="1204" w:type="dxa"/>
            <w:vAlign w:val="center"/>
          </w:tcPr>
          <w:p w14:paraId="2E58D1B6" w14:textId="77777777" w:rsidR="003F751C" w:rsidRPr="00F86EF6" w:rsidRDefault="003F751C" w:rsidP="003F751C">
            <w:pPr>
              <w:jc w:val="center"/>
              <w:rPr>
                <w:sz w:val="2"/>
                <w:szCs w:val="2"/>
                <w:lang w:val="en-GB"/>
              </w:rPr>
            </w:pPr>
            <w:bookmarkStart w:id="163" w:name="_Hlk74919196"/>
            <w:r w:rsidRPr="00F86EF6">
              <w:rPr>
                <w:noProof/>
                <w:sz w:val="2"/>
                <w:szCs w:val="2"/>
                <w:lang w:val="hr-HR" w:eastAsia="hr-HR"/>
              </w:rPr>
              <w:lastRenderedPageBreak/>
              <w:drawing>
                <wp:inline distT="0" distB="0" distL="0" distR="0" wp14:anchorId="18091609" wp14:editId="2F9F2472">
                  <wp:extent cx="675640" cy="675640"/>
                  <wp:effectExtent l="0" t="0" r="0" b="0"/>
                  <wp:docPr id="2055" name="Grafika 2055" descr="Blog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Grafika 29" descr="Blog outline"/>
                          <pic:cNvPicPr/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7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FFFFFF"/>
            <w:vAlign w:val="center"/>
          </w:tcPr>
          <w:p w14:paraId="20720145" w14:textId="6533155F" w:rsidR="003F751C" w:rsidRPr="00F86EF6" w:rsidRDefault="00A2293C" w:rsidP="003F751C">
            <w:pPr>
              <w:jc w:val="center"/>
              <w:rPr>
                <w:b/>
                <w:bCs/>
                <w:sz w:val="24"/>
                <w:szCs w:val="24"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Otvorene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inovacije</w:t>
            </w:r>
            <w:proofErr w:type="spellEnd"/>
            <w:r w:rsidR="003F751C" w:rsidRPr="00F86EF6">
              <w:rPr>
                <w:b/>
                <w:bCs/>
                <w:sz w:val="24"/>
                <w:szCs w:val="24"/>
                <w:lang w:val="en-GB"/>
              </w:rPr>
              <w:t xml:space="preserve"> Canvas (I)</w:t>
            </w:r>
          </w:p>
        </w:tc>
      </w:tr>
      <w:tr w:rsidR="003F751C" w:rsidRPr="00F86EF6" w14:paraId="2F3D7880" w14:textId="77777777" w:rsidTr="00001E31">
        <w:tc>
          <w:tcPr>
            <w:tcW w:w="9212" w:type="dxa"/>
            <w:gridSpan w:val="2"/>
            <w:shd w:val="clear" w:color="auto" w:fill="EDEDED" w:themeFill="accent3" w:themeFillTint="33"/>
          </w:tcPr>
          <w:p w14:paraId="43D4134B" w14:textId="77777777" w:rsidR="003F751C" w:rsidRPr="00F86EF6" w:rsidRDefault="003F751C" w:rsidP="003F751C">
            <w:pPr>
              <w:rPr>
                <w:lang w:val="en-GB"/>
              </w:rPr>
            </w:pPr>
          </w:p>
          <w:p w14:paraId="07C43828" w14:textId="733DE36F" w:rsidR="003F751C" w:rsidRPr="00F86EF6" w:rsidRDefault="00A2293C" w:rsidP="00C74611">
            <w:pPr>
              <w:pStyle w:val="ListParagraph"/>
              <w:numPr>
                <w:ilvl w:val="0"/>
                <w:numId w:val="22"/>
              </w:numPr>
              <w:rPr>
                <w:lang w:val="en-GB"/>
              </w:rPr>
            </w:pPr>
            <w:r>
              <w:rPr>
                <w:lang w:val="en-GB"/>
              </w:rPr>
              <w:t xml:space="preserve">Rad </w:t>
            </w:r>
            <w:proofErr w:type="spellStart"/>
            <w:r>
              <w:rPr>
                <w:lang w:val="en-GB"/>
              </w:rPr>
              <w:t>na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oslovnom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modelu</w:t>
            </w:r>
            <w:proofErr w:type="spellEnd"/>
            <w:r w:rsidR="00046205" w:rsidRPr="00F86EF6">
              <w:rPr>
                <w:lang w:val="en-GB"/>
              </w:rPr>
              <w:t xml:space="preserve"> Canvas</w:t>
            </w:r>
          </w:p>
          <w:p w14:paraId="0DAB1A6B" w14:textId="77777777" w:rsidR="003F751C" w:rsidRPr="00F86EF6" w:rsidRDefault="003F751C" w:rsidP="003F751C">
            <w:pPr>
              <w:rPr>
                <w:lang w:val="en-GB"/>
              </w:rPr>
            </w:pPr>
          </w:p>
          <w:p w14:paraId="78214413" w14:textId="77777777" w:rsidR="003F751C" w:rsidRPr="00F86EF6" w:rsidRDefault="003F751C" w:rsidP="003F751C">
            <w:pPr>
              <w:rPr>
                <w:lang w:val="en-GB"/>
              </w:rPr>
            </w:pPr>
          </w:p>
        </w:tc>
      </w:tr>
      <w:bookmarkEnd w:id="163"/>
    </w:tbl>
    <w:p w14:paraId="64449A0B" w14:textId="77777777" w:rsidR="003F751C" w:rsidRPr="00F86EF6" w:rsidRDefault="003F751C" w:rsidP="003F751C">
      <w:pPr>
        <w:rPr>
          <w:lang w:val="en-GB"/>
        </w:rPr>
      </w:pPr>
    </w:p>
    <w:tbl>
      <w:tblPr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08"/>
      </w:tblGrid>
      <w:tr w:rsidR="003F751C" w:rsidRPr="00F86EF6" w14:paraId="0F730445" w14:textId="77777777" w:rsidTr="00C74611">
        <w:trPr>
          <w:trHeight w:val="890"/>
        </w:trPr>
        <w:tc>
          <w:tcPr>
            <w:tcW w:w="1204" w:type="dxa"/>
            <w:vAlign w:val="center"/>
          </w:tcPr>
          <w:p w14:paraId="36D68624" w14:textId="77777777" w:rsidR="003F751C" w:rsidRPr="00F86EF6" w:rsidRDefault="003F751C" w:rsidP="003F751C">
            <w:pPr>
              <w:jc w:val="center"/>
              <w:rPr>
                <w:sz w:val="2"/>
                <w:szCs w:val="2"/>
                <w:lang w:val="en-GB"/>
              </w:rPr>
            </w:pPr>
            <w:bookmarkStart w:id="164" w:name="_Hlk74919208"/>
            <w:r w:rsidRPr="00F86EF6">
              <w:rPr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074606B4" wp14:editId="247BE057">
                  <wp:extent cx="675640" cy="675640"/>
                  <wp:effectExtent l="0" t="0" r="0" b="0"/>
                  <wp:docPr id="2070" name="Grafika 1073" descr="Blog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Grafika 29" descr="Blog outline"/>
                          <pic:cNvPicPr/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47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08" w:type="dxa"/>
            <w:shd w:val="clear" w:color="auto" w:fill="FFFFFF"/>
            <w:vAlign w:val="center"/>
          </w:tcPr>
          <w:p w14:paraId="5EE4ED5D" w14:textId="13E6C59D" w:rsidR="003F751C" w:rsidRPr="00F86EF6" w:rsidRDefault="00A2293C" w:rsidP="003F751C">
            <w:pPr>
              <w:jc w:val="center"/>
              <w:rPr>
                <w:b/>
                <w:bCs/>
                <w:sz w:val="24"/>
                <w:szCs w:val="24"/>
                <w:lang w:val="en-GB"/>
              </w:rPr>
            </w:pPr>
            <w:proofErr w:type="spellStart"/>
            <w:r w:rsidRPr="00A2293C">
              <w:rPr>
                <w:b/>
                <w:bCs/>
                <w:sz w:val="24"/>
                <w:szCs w:val="24"/>
                <w:lang w:val="en-GB"/>
              </w:rPr>
              <w:t>Podnošenje</w:t>
            </w:r>
            <w:proofErr w:type="spellEnd"/>
            <w:r w:rsidRPr="00A2293C"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A2293C">
              <w:rPr>
                <w:b/>
                <w:bCs/>
                <w:sz w:val="24"/>
                <w:szCs w:val="24"/>
                <w:lang w:val="en-GB"/>
              </w:rPr>
              <w:t>otvorene</w:t>
            </w:r>
            <w:proofErr w:type="spellEnd"/>
            <w:r w:rsidRPr="00A2293C"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A2293C">
              <w:rPr>
                <w:b/>
                <w:bCs/>
                <w:sz w:val="24"/>
                <w:szCs w:val="24"/>
                <w:lang w:val="en-GB"/>
              </w:rPr>
              <w:t>inovacije</w:t>
            </w:r>
            <w:proofErr w:type="spellEnd"/>
            <w:r w:rsidRPr="00A2293C">
              <w:rPr>
                <w:b/>
                <w:bCs/>
                <w:sz w:val="24"/>
                <w:szCs w:val="24"/>
                <w:lang w:val="en-GB"/>
              </w:rPr>
              <w:t xml:space="preserve"> (J)</w:t>
            </w:r>
          </w:p>
        </w:tc>
      </w:tr>
      <w:tr w:rsidR="003F751C" w:rsidRPr="00F86EF6" w14:paraId="22B22F39" w14:textId="77777777" w:rsidTr="00C74611">
        <w:tc>
          <w:tcPr>
            <w:tcW w:w="9212" w:type="dxa"/>
            <w:gridSpan w:val="2"/>
            <w:shd w:val="clear" w:color="auto" w:fill="EDEDED" w:themeFill="accent3" w:themeFillTint="33"/>
          </w:tcPr>
          <w:p w14:paraId="4A778BBB" w14:textId="77777777" w:rsidR="003F751C" w:rsidRPr="00F86EF6" w:rsidRDefault="003F751C" w:rsidP="003F751C">
            <w:pPr>
              <w:rPr>
                <w:lang w:val="en-GB"/>
              </w:rPr>
            </w:pPr>
          </w:p>
          <w:p w14:paraId="773153C4" w14:textId="617D3290" w:rsidR="003F751C" w:rsidRPr="00F86EF6" w:rsidRDefault="00A2293C" w:rsidP="003F751C">
            <w:pPr>
              <w:rPr>
                <w:lang w:val="en-GB"/>
              </w:rPr>
            </w:pPr>
            <w:r>
              <w:rPr>
                <w:lang w:val="en-GB"/>
              </w:rPr>
              <w:t xml:space="preserve">       </w:t>
            </w:r>
            <w:proofErr w:type="spellStart"/>
            <w:r w:rsidRPr="00A2293C">
              <w:rPr>
                <w:lang w:val="en-GB"/>
              </w:rPr>
              <w:t>Pogledajte</w:t>
            </w:r>
            <w:proofErr w:type="spellEnd"/>
            <w:r w:rsidRPr="00A2293C">
              <w:rPr>
                <w:lang w:val="en-GB"/>
              </w:rPr>
              <w:t xml:space="preserve"> </w:t>
            </w:r>
            <w:proofErr w:type="spellStart"/>
            <w:r w:rsidRPr="00A2293C">
              <w:rPr>
                <w:lang w:val="en-GB"/>
              </w:rPr>
              <w:t>priložena</w:t>
            </w:r>
            <w:proofErr w:type="spellEnd"/>
            <w:r w:rsidRPr="00A2293C"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pitanja</w:t>
            </w:r>
            <w:proofErr w:type="spellEnd"/>
            <w:r>
              <w:rPr>
                <w:lang w:val="en-GB"/>
              </w:rPr>
              <w:t xml:space="preserve">: </w:t>
            </w:r>
            <w:proofErr w:type="spellStart"/>
            <w:r>
              <w:rPr>
                <w:lang w:val="en-GB"/>
              </w:rPr>
              <w:t>Prilog</w:t>
            </w:r>
            <w:proofErr w:type="spellEnd"/>
            <w:r w:rsidRPr="00A2293C">
              <w:rPr>
                <w:lang w:val="en-GB"/>
              </w:rPr>
              <w:t xml:space="preserve"> 2.</w:t>
            </w:r>
          </w:p>
          <w:p w14:paraId="3A677001" w14:textId="17082925" w:rsidR="003F751C" w:rsidRPr="00476CC0" w:rsidRDefault="00E92018" w:rsidP="00AC4A37">
            <w:pPr>
              <w:pStyle w:val="ListParagraph"/>
              <w:numPr>
                <w:ilvl w:val="0"/>
                <w:numId w:val="22"/>
              </w:numPr>
              <w:rPr>
                <w:lang w:val="it-IT"/>
              </w:rPr>
            </w:pPr>
            <w:r w:rsidRPr="00476CC0">
              <w:rPr>
                <w:lang w:val="it-IT"/>
              </w:rPr>
              <w:t>J</w:t>
            </w:r>
            <w:r w:rsidR="00CA4FAA" w:rsidRPr="00476CC0">
              <w:rPr>
                <w:lang w:val="it-IT"/>
              </w:rPr>
              <w:t xml:space="preserve">ovoto </w:t>
            </w:r>
            <w:hyperlink r:id="rId361" w:history="1">
              <w:r w:rsidR="00CA4FAA" w:rsidRPr="00476CC0">
                <w:rPr>
                  <w:rStyle w:val="Hyperlink"/>
                  <w:lang w:val="it-IT"/>
                </w:rPr>
                <w:t>https://www.jovoto.com/about</w:t>
              </w:r>
            </w:hyperlink>
            <w:r w:rsidR="00CA4FAA" w:rsidRPr="00476CC0">
              <w:rPr>
                <w:lang w:val="it-IT"/>
              </w:rPr>
              <w:t xml:space="preserve"> </w:t>
            </w:r>
          </w:p>
          <w:p w14:paraId="2D409C1F" w14:textId="77777777" w:rsidR="003F751C" w:rsidRPr="00476CC0" w:rsidRDefault="003F751C" w:rsidP="003F751C">
            <w:pPr>
              <w:rPr>
                <w:lang w:val="it-IT"/>
              </w:rPr>
            </w:pPr>
          </w:p>
        </w:tc>
      </w:tr>
      <w:bookmarkEnd w:id="164"/>
    </w:tbl>
    <w:p w14:paraId="28CA6F02" w14:textId="77777777" w:rsidR="003F751C" w:rsidRPr="00476CC0" w:rsidRDefault="003F751C" w:rsidP="003F751C">
      <w:pPr>
        <w:rPr>
          <w:lang w:val="it-IT"/>
        </w:rPr>
      </w:pPr>
    </w:p>
    <w:p w14:paraId="79115645" w14:textId="77777777" w:rsidR="003F751C" w:rsidRPr="00476CC0" w:rsidRDefault="003F751C" w:rsidP="003F751C">
      <w:pPr>
        <w:rPr>
          <w:lang w:val="it-IT"/>
        </w:rPr>
      </w:pPr>
    </w:p>
    <w:tbl>
      <w:tblPr>
        <w:tblW w:w="9284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4"/>
        <w:gridCol w:w="8080"/>
      </w:tblGrid>
      <w:tr w:rsidR="003F751C" w:rsidRPr="00F86EF6" w14:paraId="4E7C1052" w14:textId="77777777" w:rsidTr="00C74611">
        <w:tc>
          <w:tcPr>
            <w:tcW w:w="1204" w:type="dxa"/>
          </w:tcPr>
          <w:p w14:paraId="29279E43" w14:textId="77777777" w:rsidR="003F751C" w:rsidRPr="00476CC0" w:rsidRDefault="003F751C" w:rsidP="003F751C">
            <w:pPr>
              <w:rPr>
                <w:b/>
                <w:bCs/>
                <w:sz w:val="2"/>
                <w:szCs w:val="2"/>
                <w:lang w:val="it-IT"/>
              </w:rPr>
            </w:pPr>
          </w:p>
          <w:p w14:paraId="6FEF3A4B" w14:textId="77777777" w:rsidR="003F751C" w:rsidRPr="00F86EF6" w:rsidRDefault="003F751C" w:rsidP="003F751C">
            <w:pPr>
              <w:rPr>
                <w:b/>
                <w:bCs/>
                <w:sz w:val="2"/>
                <w:szCs w:val="2"/>
                <w:lang w:val="en-GB"/>
              </w:rPr>
            </w:pPr>
            <w:r w:rsidRPr="00F86EF6">
              <w:rPr>
                <w:b/>
                <w:bCs/>
                <w:noProof/>
                <w:sz w:val="2"/>
                <w:szCs w:val="2"/>
                <w:lang w:val="hr-HR" w:eastAsia="hr-HR"/>
              </w:rPr>
              <w:drawing>
                <wp:inline distT="0" distB="0" distL="0" distR="0" wp14:anchorId="3F5A1EE1" wp14:editId="7F5F7D32">
                  <wp:extent cx="675640" cy="675640"/>
                  <wp:effectExtent l="0" t="0" r="0" b="0"/>
                  <wp:docPr id="2071" name="Grafika 686" descr="Playbook outlin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Grafika 16" descr="Playbook outline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5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5640" cy="675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080" w:type="dxa"/>
            <w:shd w:val="clear" w:color="auto" w:fill="FFD966" w:themeFill="accent4" w:themeFillTint="99"/>
            <w:vAlign w:val="center"/>
          </w:tcPr>
          <w:p w14:paraId="479C33CD" w14:textId="37C81F93" w:rsidR="003F751C" w:rsidRPr="00F86EF6" w:rsidRDefault="0036590F" w:rsidP="003F751C">
            <w:pPr>
              <w:jc w:val="center"/>
              <w:rPr>
                <w:b/>
                <w:bCs/>
                <w:lang w:val="en-GB"/>
              </w:rPr>
            </w:pP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Načini</w:t>
            </w:r>
            <w:proofErr w:type="spellEnd"/>
            <w:r>
              <w:rPr>
                <w:b/>
                <w:bCs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sz w:val="24"/>
                <w:szCs w:val="24"/>
                <w:lang w:val="en-GB"/>
              </w:rPr>
              <w:t>ocjenjivanja</w:t>
            </w:r>
            <w:proofErr w:type="spellEnd"/>
          </w:p>
        </w:tc>
      </w:tr>
      <w:tr w:rsidR="003F751C" w:rsidRPr="00F86EF6" w14:paraId="3D46C74B" w14:textId="77777777" w:rsidTr="00C74611">
        <w:tc>
          <w:tcPr>
            <w:tcW w:w="9284" w:type="dxa"/>
            <w:gridSpan w:val="2"/>
            <w:shd w:val="clear" w:color="auto" w:fill="FFF2CC" w:themeFill="accent4" w:themeFillTint="33"/>
          </w:tcPr>
          <w:p w14:paraId="088AF342" w14:textId="77777777" w:rsidR="003F751C" w:rsidRPr="00F86EF6" w:rsidRDefault="003F751C" w:rsidP="003F751C">
            <w:pPr>
              <w:rPr>
                <w:lang w:val="en-GB"/>
              </w:rPr>
            </w:pPr>
          </w:p>
          <w:p w14:paraId="5C1DF208" w14:textId="00D6634A" w:rsidR="00B76D68" w:rsidRPr="00702AB7" w:rsidRDefault="00702AB7" w:rsidP="00B76D68">
            <w:pPr>
              <w:numPr>
                <w:ilvl w:val="0"/>
                <w:numId w:val="18"/>
              </w:numPr>
              <w:rPr>
                <w:lang w:val="en-GB"/>
              </w:rPr>
            </w:pPr>
            <w:r>
              <w:rPr>
                <w:lang w:val="en-GB"/>
              </w:rPr>
              <w:t xml:space="preserve">Studenti </w:t>
            </w:r>
            <w:proofErr w:type="spellStart"/>
            <w:r>
              <w:rPr>
                <w:lang w:val="en-GB"/>
              </w:rPr>
              <w:t>održavaju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individualne</w:t>
            </w:r>
            <w:proofErr w:type="spellEnd"/>
            <w:r w:rsidR="00B76D68" w:rsidRPr="00702AB7">
              <w:rPr>
                <w:lang w:val="en-GB"/>
              </w:rPr>
              <w:t xml:space="preserve"> </w:t>
            </w:r>
            <w:proofErr w:type="spellStart"/>
            <w:r w:rsidR="00B76D68" w:rsidRPr="00702AB7">
              <w:rPr>
                <w:lang w:val="en-GB"/>
              </w:rPr>
              <w:t>prezentacije</w:t>
            </w:r>
            <w:proofErr w:type="spellEnd"/>
            <w:r>
              <w:rPr>
                <w:lang w:val="en-GB"/>
              </w:rPr>
              <w:t xml:space="preserve"> o </w:t>
            </w:r>
            <w:proofErr w:type="spellStart"/>
            <w:r>
              <w:rPr>
                <w:lang w:val="en-GB"/>
              </w:rPr>
              <w:t>otvorenim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inovacijama</w:t>
            </w:r>
            <w:proofErr w:type="spellEnd"/>
            <w:r w:rsidR="008A66C4">
              <w:rPr>
                <w:lang w:val="en-GB"/>
              </w:rPr>
              <w:t>.</w:t>
            </w:r>
          </w:p>
          <w:p w14:paraId="057106C9" w14:textId="5E3DB85B" w:rsidR="003F751C" w:rsidRDefault="0036590F" w:rsidP="0036590F">
            <w:pPr>
              <w:numPr>
                <w:ilvl w:val="0"/>
                <w:numId w:val="18"/>
              </w:numPr>
              <w:rPr>
                <w:lang w:val="en-GB"/>
              </w:rPr>
            </w:pPr>
            <w:proofErr w:type="spellStart"/>
            <w:r>
              <w:rPr>
                <w:lang w:val="en-GB"/>
              </w:rPr>
              <w:t>O</w:t>
            </w:r>
            <w:r w:rsidR="00B76D68">
              <w:rPr>
                <w:lang w:val="en-GB"/>
              </w:rPr>
              <w:t>cjenjivanje</w:t>
            </w:r>
            <w:proofErr w:type="spellEnd"/>
            <w:r w:rsidR="00B76D68">
              <w:rPr>
                <w:lang w:val="en-GB"/>
              </w:rPr>
              <w:t xml:space="preserve"> </w:t>
            </w:r>
            <w:proofErr w:type="spellStart"/>
            <w:r w:rsidR="00B76D68">
              <w:rPr>
                <w:lang w:val="en-GB"/>
              </w:rPr>
              <w:t>prezentacije</w:t>
            </w:r>
            <w:proofErr w:type="spellEnd"/>
            <w:r w:rsidR="00B76D68">
              <w:rPr>
                <w:lang w:val="en-GB"/>
              </w:rPr>
              <w:t xml:space="preserve"> </w:t>
            </w:r>
            <w:proofErr w:type="spellStart"/>
            <w:r w:rsidR="00B76D68">
              <w:rPr>
                <w:lang w:val="en-GB"/>
              </w:rPr>
              <w:t>i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završnog</w:t>
            </w:r>
            <w:proofErr w:type="spellEnd"/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izvješća</w:t>
            </w:r>
            <w:proofErr w:type="spellEnd"/>
            <w:r w:rsidR="008A66C4">
              <w:rPr>
                <w:lang w:val="en-GB"/>
              </w:rPr>
              <w:t>.</w:t>
            </w:r>
            <w:r>
              <w:rPr>
                <w:lang w:val="en-GB"/>
              </w:rPr>
              <w:t xml:space="preserve"> </w:t>
            </w:r>
          </w:p>
          <w:p w14:paraId="586F34BB" w14:textId="1351CCE4" w:rsidR="00B76D68" w:rsidRPr="00F86EF6" w:rsidRDefault="00B76D68" w:rsidP="00B76D68">
            <w:pPr>
              <w:rPr>
                <w:lang w:val="en-GB"/>
              </w:rPr>
            </w:pPr>
          </w:p>
        </w:tc>
      </w:tr>
    </w:tbl>
    <w:p w14:paraId="5F586E86" w14:textId="77777777" w:rsidR="003F751C" w:rsidRPr="00F86EF6" w:rsidRDefault="003F751C" w:rsidP="003F751C">
      <w:pPr>
        <w:rPr>
          <w:lang w:val="en-GB"/>
        </w:rPr>
      </w:pPr>
    </w:p>
    <w:p w14:paraId="5E94E232" w14:textId="77777777" w:rsidR="003F751C" w:rsidRPr="00F86EF6" w:rsidRDefault="003F751C" w:rsidP="003F751C">
      <w:pPr>
        <w:rPr>
          <w:b/>
          <w:sz w:val="32"/>
          <w:szCs w:val="32"/>
          <w:lang w:val="en-GB"/>
        </w:rPr>
      </w:pPr>
    </w:p>
    <w:p w14:paraId="6AD6658C" w14:textId="3264BD11" w:rsidR="0080342B" w:rsidRPr="00F86EF6" w:rsidRDefault="0080342B" w:rsidP="0080342B">
      <w:pPr>
        <w:jc w:val="left"/>
        <w:rPr>
          <w:rStyle w:val="Heading1Char"/>
        </w:rPr>
      </w:pPr>
      <w:r w:rsidRPr="00F86EF6">
        <w:rPr>
          <w:rStyle w:val="Heading1Char"/>
        </w:rPr>
        <w:br w:type="page"/>
      </w:r>
    </w:p>
    <w:p w14:paraId="3C7937BC" w14:textId="10706365" w:rsidR="00946262" w:rsidRDefault="00321CB8" w:rsidP="003528E4">
      <w:pPr>
        <w:rPr>
          <w:rStyle w:val="Heading1Char"/>
        </w:rPr>
      </w:pPr>
      <w:bookmarkStart w:id="165" w:name="_Toc75162242"/>
      <w:r>
        <w:rPr>
          <w:rStyle w:val="Heading1Char"/>
        </w:rPr>
        <w:lastRenderedPageBreak/>
        <w:t>IZVORI</w:t>
      </w:r>
      <w:bookmarkEnd w:id="165"/>
    </w:p>
    <w:p w14:paraId="30B62EE6" w14:textId="77777777" w:rsidR="00FF3453" w:rsidRPr="00F86EF6" w:rsidRDefault="00FF3453" w:rsidP="003528E4">
      <w:pPr>
        <w:rPr>
          <w:rStyle w:val="Heading1Char"/>
        </w:rPr>
      </w:pPr>
    </w:p>
    <w:p w14:paraId="6CB7F20E" w14:textId="5EFC5261" w:rsidR="0024706B" w:rsidRPr="00F86EF6" w:rsidRDefault="0024706B" w:rsidP="0024706B">
      <w:pPr>
        <w:widowControl w:val="0"/>
        <w:autoSpaceDE w:val="0"/>
        <w:autoSpaceDN w:val="0"/>
        <w:adjustRightInd w:val="0"/>
        <w:ind w:left="480" w:hanging="480"/>
        <w:rPr>
          <w:szCs w:val="24"/>
          <w:lang w:val="en-GB"/>
        </w:rPr>
      </w:pPr>
      <w:r w:rsidRPr="00F86EF6">
        <w:rPr>
          <w:lang w:val="en-GB"/>
        </w:rPr>
        <w:fldChar w:fldCharType="begin" w:fldLock="1"/>
      </w:r>
      <w:r w:rsidRPr="00F86EF6">
        <w:rPr>
          <w:lang w:val="en-GB"/>
        </w:rPr>
        <w:instrText xml:space="preserve">ADDIN Mendeley Bibliography CSL_BIBLIOGRAPHY </w:instrText>
      </w:r>
      <w:r w:rsidRPr="00F86EF6">
        <w:rPr>
          <w:lang w:val="en-GB"/>
        </w:rPr>
        <w:fldChar w:fldCharType="separate"/>
      </w:r>
      <w:bookmarkStart w:id="166" w:name="_Hlk74919257"/>
      <w:r w:rsidRPr="00F86EF6">
        <w:rPr>
          <w:szCs w:val="24"/>
          <w:lang w:val="en-GB"/>
        </w:rPr>
        <w:t xml:space="preserve">Anderson, L. W., &amp; Krathwohl, D. R. (2000). </w:t>
      </w:r>
      <w:r w:rsidRPr="00F86EF6">
        <w:rPr>
          <w:i/>
          <w:iCs/>
          <w:szCs w:val="24"/>
          <w:lang w:val="en-GB"/>
        </w:rPr>
        <w:t>A taxonomy for learning, teaching, and assessing: A revision of Bloom’s taxonomy of educational objectives</w:t>
      </w:r>
      <w:r w:rsidRPr="00F86EF6">
        <w:rPr>
          <w:szCs w:val="24"/>
          <w:lang w:val="en-GB"/>
        </w:rPr>
        <w:t>.</w:t>
      </w:r>
    </w:p>
    <w:p w14:paraId="67CE0708" w14:textId="5977A1D9" w:rsidR="0024706B" w:rsidRDefault="0024706B" w:rsidP="0024706B">
      <w:pPr>
        <w:widowControl w:val="0"/>
        <w:autoSpaceDE w:val="0"/>
        <w:autoSpaceDN w:val="0"/>
        <w:adjustRightInd w:val="0"/>
        <w:ind w:left="480" w:hanging="480"/>
        <w:rPr>
          <w:szCs w:val="24"/>
          <w:lang w:val="en-GB"/>
        </w:rPr>
      </w:pPr>
      <w:r w:rsidRPr="00F86EF6">
        <w:rPr>
          <w:szCs w:val="24"/>
          <w:lang w:val="en-GB"/>
        </w:rPr>
        <w:t xml:space="preserve">Bloom, B. S. (1956). Taxonomy of educational objectives. Vol. 1: Cognitive domain. </w:t>
      </w:r>
      <w:r w:rsidRPr="00F86EF6">
        <w:rPr>
          <w:i/>
          <w:iCs/>
          <w:szCs w:val="24"/>
          <w:lang w:val="en-GB"/>
        </w:rPr>
        <w:t>New York: McKay</w:t>
      </w:r>
      <w:r w:rsidRPr="00F86EF6">
        <w:rPr>
          <w:szCs w:val="24"/>
          <w:lang w:val="en-GB"/>
        </w:rPr>
        <w:t xml:space="preserve">, </w:t>
      </w:r>
      <w:r w:rsidRPr="00F86EF6">
        <w:rPr>
          <w:i/>
          <w:iCs/>
          <w:szCs w:val="24"/>
          <w:lang w:val="en-GB"/>
        </w:rPr>
        <w:t>20</w:t>
      </w:r>
      <w:r w:rsidRPr="00F86EF6">
        <w:rPr>
          <w:szCs w:val="24"/>
          <w:lang w:val="en-GB"/>
        </w:rPr>
        <w:t>, 24.</w:t>
      </w:r>
    </w:p>
    <w:p w14:paraId="5D88EC74" w14:textId="77777777" w:rsidR="00FF3453" w:rsidRPr="00F86EF6" w:rsidRDefault="00FF3453" w:rsidP="0024706B">
      <w:pPr>
        <w:widowControl w:val="0"/>
        <w:autoSpaceDE w:val="0"/>
        <w:autoSpaceDN w:val="0"/>
        <w:adjustRightInd w:val="0"/>
        <w:ind w:left="480" w:hanging="480"/>
        <w:rPr>
          <w:szCs w:val="24"/>
          <w:lang w:val="en-GB"/>
        </w:rPr>
      </w:pPr>
    </w:p>
    <w:p w14:paraId="0A6C64D9" w14:textId="676CB757" w:rsidR="007433CC" w:rsidRPr="00FF3453" w:rsidRDefault="007433CC" w:rsidP="007433CC">
      <w:pPr>
        <w:pStyle w:val="ListParagraph"/>
        <w:numPr>
          <w:ilvl w:val="0"/>
          <w:numId w:val="103"/>
        </w:numPr>
        <w:jc w:val="left"/>
        <w:rPr>
          <w:b/>
          <w:lang w:val="en-GB"/>
        </w:rPr>
      </w:pPr>
      <w:r w:rsidRPr="00F86EF6">
        <w:rPr>
          <w:lang w:val="en-GB"/>
        </w:rPr>
        <w:t>Pch.vector. (</w:t>
      </w:r>
      <w:r w:rsidR="00FF3453">
        <w:rPr>
          <w:lang w:val="en-GB"/>
        </w:rPr>
        <w:t>n</w:t>
      </w:r>
      <w:r w:rsidRPr="00F86EF6">
        <w:rPr>
          <w:lang w:val="en-GB"/>
        </w:rPr>
        <w:t>. d.). Tiny students learning online lesson via laptop flat illustration. cartoon people listening computer webinar or video college lecture Free Vector [ve</w:t>
      </w:r>
      <w:r w:rsidR="00FF3453">
        <w:rPr>
          <w:lang w:val="en-GB"/>
        </w:rPr>
        <w:t>c</w:t>
      </w:r>
      <w:r w:rsidRPr="00F86EF6">
        <w:rPr>
          <w:lang w:val="en-GB"/>
        </w:rPr>
        <w:t>t</w:t>
      </w:r>
      <w:r w:rsidR="00FF3453">
        <w:rPr>
          <w:lang w:val="en-GB"/>
        </w:rPr>
        <w:t>o</w:t>
      </w:r>
      <w:r w:rsidRPr="00F86EF6">
        <w:rPr>
          <w:lang w:val="en-GB"/>
        </w:rPr>
        <w:t xml:space="preserve">r]. </w:t>
      </w:r>
      <w:r w:rsidR="00FF3453" w:rsidRPr="00FF3453">
        <w:rPr>
          <w:lang w:val="en-GB"/>
        </w:rPr>
        <w:t xml:space="preserve">Retrieved </w:t>
      </w:r>
      <w:r w:rsidR="00FF3453">
        <w:rPr>
          <w:lang w:val="en-GB"/>
        </w:rPr>
        <w:t>from</w:t>
      </w:r>
      <w:r w:rsidRPr="00FF3453">
        <w:rPr>
          <w:lang w:val="en-GB"/>
        </w:rPr>
        <w:t xml:space="preserve"> https://www.freepik.com/free-vector/tiny-students-learning-online-lesson-via-laptop-flat-illustration-cartoon-people-listening-computer-webinar-video-college-lecture_12291310.htm</w:t>
      </w:r>
    </w:p>
    <w:p w14:paraId="7B658137" w14:textId="77777777" w:rsidR="007433CC" w:rsidRPr="00F86EF6" w:rsidRDefault="007433CC" w:rsidP="007433CC">
      <w:pPr>
        <w:pStyle w:val="ListParagraph"/>
        <w:numPr>
          <w:ilvl w:val="0"/>
          <w:numId w:val="103"/>
        </w:numPr>
        <w:jc w:val="left"/>
        <w:rPr>
          <w:lang w:val="en-GB"/>
        </w:rPr>
      </w:pPr>
      <w:r w:rsidRPr="00F86EF6">
        <w:rPr>
          <w:lang w:val="en-GB"/>
        </w:rPr>
        <w:t>Bloom, B. S. (1956). Taxonomy of educational objectives. Vol. 1: Cognitive domain. New York: McKay, 20, 24.</w:t>
      </w:r>
    </w:p>
    <w:p w14:paraId="001B1784" w14:textId="77777777" w:rsidR="007433CC" w:rsidRPr="00F86EF6" w:rsidRDefault="007433CC" w:rsidP="007433CC">
      <w:pPr>
        <w:pStyle w:val="ListParagraph"/>
        <w:numPr>
          <w:ilvl w:val="0"/>
          <w:numId w:val="103"/>
        </w:numPr>
        <w:jc w:val="left"/>
        <w:rPr>
          <w:lang w:val="en-GB"/>
        </w:rPr>
      </w:pPr>
      <w:r w:rsidRPr="00F86EF6">
        <w:rPr>
          <w:lang w:val="en-GB"/>
        </w:rPr>
        <w:fldChar w:fldCharType="begin" w:fldLock="1"/>
      </w:r>
      <w:r w:rsidRPr="00F86EF6">
        <w:rPr>
          <w:lang w:val="en-GB"/>
        </w:rPr>
        <w:instrText xml:space="preserve">ADDIN Mendeley Bibliography CSL_BIBLIOGRAPHY </w:instrText>
      </w:r>
      <w:r w:rsidRPr="00F86EF6">
        <w:rPr>
          <w:lang w:val="en-GB"/>
        </w:rPr>
        <w:fldChar w:fldCharType="separate"/>
      </w:r>
      <w:r w:rsidRPr="00F86EF6">
        <w:rPr>
          <w:lang w:val="en-GB"/>
        </w:rPr>
        <w:t>Anderson, L. W., &amp; Krathwohl, D. R. (2000). A taxonomy for learning, teaching, and assessing: A revision of Bloom’s taxonomy of educational objectives.</w:t>
      </w:r>
    </w:p>
    <w:p w14:paraId="2A61D23C" w14:textId="0D1F8A85" w:rsidR="007433CC" w:rsidRPr="00F86EF6" w:rsidRDefault="007433CC" w:rsidP="007433CC">
      <w:pPr>
        <w:pStyle w:val="ListParagraph"/>
        <w:numPr>
          <w:ilvl w:val="0"/>
          <w:numId w:val="103"/>
        </w:numPr>
        <w:jc w:val="left"/>
        <w:rPr>
          <w:lang w:val="en-GB"/>
        </w:rPr>
      </w:pPr>
      <w:r w:rsidRPr="00F86EF6">
        <w:rPr>
          <w:lang w:val="en-GB"/>
        </w:rPr>
        <w:fldChar w:fldCharType="end"/>
      </w:r>
      <w:r w:rsidRPr="00476CC0">
        <w:rPr>
          <w:lang w:val="it-IT"/>
        </w:rPr>
        <w:t>Inovativna pedagogika 1:1. (2020). Bloomova digitalna taksonomija [</w:t>
      </w:r>
      <w:r w:rsidR="00FF3453" w:rsidRPr="00476CC0">
        <w:rPr>
          <w:lang w:val="it-IT"/>
        </w:rPr>
        <w:t>picture</w:t>
      </w:r>
      <w:r w:rsidRPr="00476CC0">
        <w:rPr>
          <w:lang w:val="it-IT"/>
        </w:rPr>
        <w:t xml:space="preserve">]. </w:t>
      </w:r>
      <w:r w:rsidR="00FF3453">
        <w:rPr>
          <w:lang w:val="en-GB"/>
        </w:rPr>
        <w:t>Retrieved from</w:t>
      </w:r>
      <w:r w:rsidRPr="00F86EF6">
        <w:rPr>
          <w:lang w:val="en-GB"/>
        </w:rPr>
        <w:t xml:space="preserve"> https://www.inovativna-sola.si/bloomova-digitalna-taksonomija/</w:t>
      </w:r>
    </w:p>
    <w:p w14:paraId="05CB12E1" w14:textId="1656C666" w:rsidR="007433CC" w:rsidRPr="00FF3453" w:rsidRDefault="007433CC" w:rsidP="007433CC">
      <w:pPr>
        <w:pStyle w:val="ListParagraph"/>
        <w:numPr>
          <w:ilvl w:val="0"/>
          <w:numId w:val="103"/>
        </w:numPr>
        <w:jc w:val="left"/>
        <w:rPr>
          <w:lang w:val="en-GB"/>
        </w:rPr>
      </w:pPr>
      <w:r w:rsidRPr="00F86EF6">
        <w:rPr>
          <w:lang w:val="en-GB"/>
        </w:rPr>
        <w:t>Vašek, J. (15. 4. 2018). Chess [</w:t>
      </w:r>
      <w:r w:rsidR="00FF3453">
        <w:rPr>
          <w:lang w:val="en-GB"/>
        </w:rPr>
        <w:t>photography</w:t>
      </w:r>
      <w:r w:rsidRPr="00F86EF6">
        <w:rPr>
          <w:lang w:val="en-GB"/>
        </w:rPr>
        <w:t xml:space="preserve">]. </w:t>
      </w:r>
      <w:r w:rsidR="00FF3453" w:rsidRPr="00FF3453">
        <w:rPr>
          <w:lang w:val="en-GB"/>
        </w:rPr>
        <w:t>Retrieved fr</w:t>
      </w:r>
      <w:r w:rsidR="00FF3453">
        <w:rPr>
          <w:lang w:val="en-GB"/>
        </w:rPr>
        <w:t>om</w:t>
      </w:r>
      <w:r w:rsidRPr="00FF3453">
        <w:rPr>
          <w:lang w:val="en-GB"/>
        </w:rPr>
        <w:t xml:space="preserve"> https://pixabay.com/photos/chess-pawn-gameplan-queen-game-3325010/</w:t>
      </w:r>
    </w:p>
    <w:p w14:paraId="5AA003C0" w14:textId="102C09BA" w:rsidR="007433CC" w:rsidRPr="00FF3453" w:rsidRDefault="007433CC" w:rsidP="007433CC">
      <w:pPr>
        <w:pStyle w:val="ListParagraph"/>
        <w:numPr>
          <w:ilvl w:val="0"/>
          <w:numId w:val="103"/>
        </w:numPr>
        <w:jc w:val="left"/>
        <w:rPr>
          <w:lang w:val="en-GB"/>
        </w:rPr>
      </w:pPr>
      <w:r w:rsidRPr="00F86EF6">
        <w:rPr>
          <w:lang w:val="en-GB"/>
        </w:rPr>
        <w:t>Altmann, G. (6. 11. 2014). Mark [ve</w:t>
      </w:r>
      <w:r w:rsidR="00FF3453">
        <w:rPr>
          <w:lang w:val="en-GB"/>
        </w:rPr>
        <w:t>ctor</w:t>
      </w:r>
      <w:r w:rsidRPr="00F86EF6">
        <w:rPr>
          <w:lang w:val="en-GB"/>
        </w:rPr>
        <w:t xml:space="preserve">]. </w:t>
      </w:r>
      <w:r w:rsidR="00FF3453" w:rsidRPr="00FF3453">
        <w:rPr>
          <w:lang w:val="en-GB"/>
        </w:rPr>
        <w:t>Retrieved fr</w:t>
      </w:r>
      <w:r w:rsidR="00FF3453">
        <w:rPr>
          <w:lang w:val="en-GB"/>
        </w:rPr>
        <w:t>om</w:t>
      </w:r>
      <w:r w:rsidRPr="00FF3453">
        <w:rPr>
          <w:lang w:val="en-GB"/>
        </w:rPr>
        <w:t xml:space="preserve"> https://pixabay.com/illustrations/mark-marker-hand-write-516277/</w:t>
      </w:r>
    </w:p>
    <w:p w14:paraId="47BCB790" w14:textId="58AA9BE9" w:rsidR="007433CC" w:rsidRPr="00FF3453" w:rsidRDefault="007433CC" w:rsidP="007433CC">
      <w:pPr>
        <w:pStyle w:val="ListParagraph"/>
        <w:numPr>
          <w:ilvl w:val="0"/>
          <w:numId w:val="103"/>
        </w:numPr>
        <w:jc w:val="left"/>
        <w:rPr>
          <w:lang w:val="en-GB"/>
        </w:rPr>
      </w:pPr>
      <w:r w:rsidRPr="00F86EF6">
        <w:rPr>
          <w:lang w:val="en-GB"/>
        </w:rPr>
        <w:t>Altmann, G. (28. 9. 2016). Hands [ve</w:t>
      </w:r>
      <w:r w:rsidR="00FF3453">
        <w:rPr>
          <w:lang w:val="en-GB"/>
        </w:rPr>
        <w:t>c</w:t>
      </w:r>
      <w:r w:rsidRPr="00F86EF6">
        <w:rPr>
          <w:lang w:val="en-GB"/>
        </w:rPr>
        <w:t xml:space="preserve">tor]. </w:t>
      </w:r>
      <w:r w:rsidR="00FF3453" w:rsidRPr="00FF3453">
        <w:rPr>
          <w:lang w:val="en-GB"/>
        </w:rPr>
        <w:t>Retrieved fr</w:t>
      </w:r>
      <w:r w:rsidR="00FF3453">
        <w:rPr>
          <w:lang w:val="en-GB"/>
        </w:rPr>
        <w:t>om</w:t>
      </w:r>
      <w:r w:rsidRPr="00FF3453">
        <w:rPr>
          <w:lang w:val="en-GB"/>
        </w:rPr>
        <w:t xml:space="preserve"> https://pixabay.com/illustrations/hands-puzzle-share-items-1697895/</w:t>
      </w:r>
    </w:p>
    <w:p w14:paraId="2DDAEED9" w14:textId="2691FDC4" w:rsidR="007433CC" w:rsidRPr="00F86EF6" w:rsidRDefault="007433CC" w:rsidP="007433CC">
      <w:pPr>
        <w:pStyle w:val="ListParagraph"/>
        <w:numPr>
          <w:ilvl w:val="0"/>
          <w:numId w:val="103"/>
        </w:numPr>
        <w:jc w:val="left"/>
        <w:rPr>
          <w:lang w:val="en-GB"/>
        </w:rPr>
      </w:pPr>
      <w:r w:rsidRPr="00F86EF6">
        <w:rPr>
          <w:lang w:val="en-GB"/>
        </w:rPr>
        <w:t>Kaboompics.com. (17. 5. 2015). Working in a group [</w:t>
      </w:r>
      <w:r w:rsidR="00FF3453">
        <w:rPr>
          <w:lang w:val="en-GB"/>
        </w:rPr>
        <w:t>photography</w:t>
      </w:r>
      <w:r w:rsidRPr="00F86EF6">
        <w:rPr>
          <w:lang w:val="en-GB"/>
        </w:rPr>
        <w:t xml:space="preserve">]. </w:t>
      </w:r>
      <w:r w:rsidR="00FF3453">
        <w:rPr>
          <w:lang w:val="en-GB"/>
        </w:rPr>
        <w:t>Retrieved from</w:t>
      </w:r>
      <w:r w:rsidRPr="00F86EF6">
        <w:rPr>
          <w:lang w:val="en-GB"/>
        </w:rPr>
        <w:t xml:space="preserve"> shttps://www.pexels.com/photo/working-in-a-group-6224/</w:t>
      </w:r>
    </w:p>
    <w:p w14:paraId="4309C503" w14:textId="698B80B3" w:rsidR="007433CC" w:rsidRPr="00FF3453" w:rsidRDefault="007433CC" w:rsidP="007433CC">
      <w:pPr>
        <w:pStyle w:val="ListParagraph"/>
        <w:numPr>
          <w:ilvl w:val="0"/>
          <w:numId w:val="103"/>
        </w:numPr>
        <w:jc w:val="left"/>
        <w:rPr>
          <w:lang w:val="en-GB"/>
        </w:rPr>
      </w:pPr>
      <w:r w:rsidRPr="00F86EF6">
        <w:rPr>
          <w:lang w:val="en-GB"/>
        </w:rPr>
        <w:t>Rawpixel.com. (2019). Light bulb ideas creative diagram concept [</w:t>
      </w:r>
      <w:r w:rsidR="00FF3453">
        <w:rPr>
          <w:lang w:val="en-GB"/>
        </w:rPr>
        <w:t>photography</w:t>
      </w:r>
      <w:r w:rsidRPr="00F86EF6">
        <w:rPr>
          <w:lang w:val="en-GB"/>
        </w:rPr>
        <w:t xml:space="preserve">]. </w:t>
      </w:r>
      <w:r w:rsidR="00FF3453" w:rsidRPr="00FF3453">
        <w:rPr>
          <w:lang w:val="en-GB"/>
        </w:rPr>
        <w:t xml:space="preserve">Retrieved </w:t>
      </w:r>
      <w:r w:rsidR="00FF3453">
        <w:rPr>
          <w:lang w:val="en-GB"/>
        </w:rPr>
        <w:t>from</w:t>
      </w:r>
      <w:r w:rsidRPr="00FF3453">
        <w:rPr>
          <w:lang w:val="en-GB"/>
        </w:rPr>
        <w:t xml:space="preserve"> https://www.freepik.com/free-photo/light-bulb-ideas-creative-diagram-concept_4413599.htm#page=1&amp;query=learning%20and%20innovation&amp;position=2</w:t>
      </w:r>
    </w:p>
    <w:p w14:paraId="68D7D72F" w14:textId="54686DAD" w:rsidR="007433CC" w:rsidRPr="00FF3453" w:rsidRDefault="007433CC" w:rsidP="007433CC">
      <w:pPr>
        <w:pStyle w:val="ListParagraph"/>
        <w:numPr>
          <w:ilvl w:val="0"/>
          <w:numId w:val="103"/>
        </w:numPr>
        <w:jc w:val="left"/>
        <w:rPr>
          <w:lang w:val="en-GB"/>
        </w:rPr>
      </w:pPr>
      <w:r w:rsidRPr="00F86EF6">
        <w:rPr>
          <w:lang w:val="en-GB"/>
        </w:rPr>
        <w:t>Freepik. (2020). Technological ecology concept [ve</w:t>
      </w:r>
      <w:r w:rsidR="00FF3453">
        <w:rPr>
          <w:lang w:val="en-GB"/>
        </w:rPr>
        <w:t>c</w:t>
      </w:r>
      <w:r w:rsidRPr="00F86EF6">
        <w:rPr>
          <w:lang w:val="en-GB"/>
        </w:rPr>
        <w:t xml:space="preserve">tor]. </w:t>
      </w:r>
      <w:r w:rsidR="00FF3453" w:rsidRPr="00FF3453">
        <w:rPr>
          <w:lang w:val="en-GB"/>
        </w:rPr>
        <w:t>Retrieved fr</w:t>
      </w:r>
      <w:r w:rsidR="00FF3453">
        <w:rPr>
          <w:lang w:val="en-GB"/>
        </w:rPr>
        <w:t>om</w:t>
      </w:r>
      <w:r w:rsidRPr="00FF3453">
        <w:rPr>
          <w:lang w:val="en-GB"/>
        </w:rPr>
        <w:t xml:space="preserve"> https://www.freepik.com/free-vector/technological-ecology-concept_6849678.htm#query=innovation&amp;position=12</w:t>
      </w:r>
    </w:p>
    <w:p w14:paraId="3B6710C6" w14:textId="18B1E388" w:rsidR="007433CC" w:rsidRPr="00F86EF6" w:rsidRDefault="007433CC" w:rsidP="007433CC">
      <w:pPr>
        <w:pStyle w:val="ListParagraph"/>
        <w:numPr>
          <w:ilvl w:val="0"/>
          <w:numId w:val="103"/>
        </w:numPr>
        <w:jc w:val="left"/>
        <w:rPr>
          <w:lang w:val="en-GB"/>
        </w:rPr>
      </w:pPr>
      <w:r w:rsidRPr="00F86EF6">
        <w:rPr>
          <w:lang w:val="en-GB"/>
        </w:rPr>
        <w:t>Altmann, G. (12. 6. 2017). Network [ve</w:t>
      </w:r>
      <w:r w:rsidR="00FF3453">
        <w:rPr>
          <w:lang w:val="en-GB"/>
        </w:rPr>
        <w:t>c</w:t>
      </w:r>
      <w:r w:rsidRPr="00F86EF6">
        <w:rPr>
          <w:lang w:val="en-GB"/>
        </w:rPr>
        <w:t xml:space="preserve">tor]. </w:t>
      </w:r>
      <w:r w:rsidR="00FF3453">
        <w:rPr>
          <w:lang w:val="en-GB"/>
        </w:rPr>
        <w:t xml:space="preserve">Retrieved from </w:t>
      </w:r>
      <w:r w:rsidRPr="00F86EF6">
        <w:rPr>
          <w:lang w:val="en-GB"/>
        </w:rPr>
        <w:t>https://pixabay.com/photos/web-network-points-lines-2496193/</w:t>
      </w:r>
    </w:p>
    <w:p w14:paraId="7BFB4894" w14:textId="5545E9B9" w:rsidR="007433CC" w:rsidRPr="00FF3453" w:rsidRDefault="007433CC" w:rsidP="007433CC">
      <w:pPr>
        <w:pStyle w:val="ListParagraph"/>
        <w:numPr>
          <w:ilvl w:val="0"/>
          <w:numId w:val="103"/>
        </w:numPr>
        <w:jc w:val="left"/>
        <w:rPr>
          <w:lang w:val="en-GB"/>
        </w:rPr>
      </w:pPr>
      <w:r w:rsidRPr="00F86EF6">
        <w:rPr>
          <w:lang w:val="en-GB"/>
        </w:rPr>
        <w:t>Diloka107. (2020). Hand touching virtual world with connection network [</w:t>
      </w:r>
      <w:r w:rsidR="00FF3453">
        <w:rPr>
          <w:lang w:val="en-GB"/>
        </w:rPr>
        <w:t>photography</w:t>
      </w:r>
      <w:r w:rsidRPr="00F86EF6">
        <w:rPr>
          <w:lang w:val="en-GB"/>
        </w:rPr>
        <w:t xml:space="preserve">]. </w:t>
      </w:r>
      <w:r w:rsidR="00FF3453" w:rsidRPr="00FF3453">
        <w:rPr>
          <w:lang w:val="en-GB"/>
        </w:rPr>
        <w:t>Retrieved fr</w:t>
      </w:r>
      <w:r w:rsidR="00FF3453">
        <w:rPr>
          <w:lang w:val="en-GB"/>
        </w:rPr>
        <w:t>om</w:t>
      </w:r>
      <w:r w:rsidRPr="00FF3453">
        <w:rPr>
          <w:lang w:val="en-GB"/>
        </w:rPr>
        <w:t xml:space="preserve"> https://www.freepik.com/premium-photo/hand-touching-virtual-world-with-connection-network_9074262.htm#query=innovation&amp;position=8</w:t>
      </w:r>
    </w:p>
    <w:p w14:paraId="721C4EFF" w14:textId="4A0657E8" w:rsidR="007433CC" w:rsidRPr="00FF3453" w:rsidRDefault="007433CC" w:rsidP="007433CC">
      <w:pPr>
        <w:pStyle w:val="ListParagraph"/>
        <w:numPr>
          <w:ilvl w:val="0"/>
          <w:numId w:val="103"/>
        </w:numPr>
        <w:jc w:val="left"/>
        <w:rPr>
          <w:lang w:val="en-GB"/>
        </w:rPr>
      </w:pPr>
      <w:r w:rsidRPr="00F86EF6">
        <w:rPr>
          <w:lang w:val="en-GB"/>
        </w:rPr>
        <w:t>Fox. (14. 11. 2018). Group of people watching on laptop [</w:t>
      </w:r>
      <w:r w:rsidR="00FF3453">
        <w:rPr>
          <w:lang w:val="en-GB"/>
        </w:rPr>
        <w:t>Photography</w:t>
      </w:r>
      <w:r w:rsidRPr="00F86EF6">
        <w:rPr>
          <w:lang w:val="en-GB"/>
        </w:rPr>
        <w:t xml:space="preserve">]. </w:t>
      </w:r>
      <w:r w:rsidR="00FF3453" w:rsidRPr="00FF3453">
        <w:rPr>
          <w:lang w:val="en-GB"/>
        </w:rPr>
        <w:t>Retrieved fr</w:t>
      </w:r>
      <w:r w:rsidR="00FF3453">
        <w:rPr>
          <w:lang w:val="en-GB"/>
        </w:rPr>
        <w:t>om</w:t>
      </w:r>
      <w:r w:rsidRPr="00FF3453">
        <w:rPr>
          <w:lang w:val="en-GB"/>
        </w:rPr>
        <w:t xml:space="preserve"> https://www.pexels.com/photo/group-of-people-watching-on-laptop-1595385/</w:t>
      </w:r>
    </w:p>
    <w:p w14:paraId="430F88F1" w14:textId="771AF0F2" w:rsidR="007433CC" w:rsidRPr="00F86EF6" w:rsidRDefault="007433CC" w:rsidP="007433CC">
      <w:pPr>
        <w:pStyle w:val="ListParagraph"/>
        <w:numPr>
          <w:ilvl w:val="0"/>
          <w:numId w:val="103"/>
        </w:numPr>
        <w:jc w:val="left"/>
        <w:rPr>
          <w:lang w:val="en-GB"/>
        </w:rPr>
      </w:pPr>
      <w:r w:rsidRPr="00F86EF6">
        <w:rPr>
          <w:lang w:val="en-GB"/>
        </w:rPr>
        <w:t>Altmann, G. (17. 7. 2013). Man business man woman economy [il</w:t>
      </w:r>
      <w:r w:rsidR="00FF3453">
        <w:rPr>
          <w:lang w:val="en-GB"/>
        </w:rPr>
        <w:t>lustration</w:t>
      </w:r>
      <w:r w:rsidRPr="00F86EF6">
        <w:rPr>
          <w:lang w:val="en-GB"/>
        </w:rPr>
        <w:t xml:space="preserve">]. </w:t>
      </w:r>
      <w:r w:rsidR="00FF3453">
        <w:rPr>
          <w:lang w:val="en-GB"/>
        </w:rPr>
        <w:t>Retrieved from</w:t>
      </w:r>
      <w:r w:rsidRPr="00F86EF6">
        <w:rPr>
          <w:lang w:val="en-GB"/>
        </w:rPr>
        <w:t xml:space="preserve"> https://pixabay.com/illustrations/man-businessmen-woman-economy-162951/</w:t>
      </w:r>
    </w:p>
    <w:bookmarkEnd w:id="166"/>
    <w:p w14:paraId="65A7A912" w14:textId="6C0DF4AC" w:rsidR="00C60B4E" w:rsidRPr="00F86EF6" w:rsidRDefault="00C60B4E" w:rsidP="0024706B">
      <w:pPr>
        <w:widowControl w:val="0"/>
        <w:autoSpaceDE w:val="0"/>
        <w:autoSpaceDN w:val="0"/>
        <w:adjustRightInd w:val="0"/>
        <w:ind w:left="480" w:hanging="480"/>
        <w:rPr>
          <w:szCs w:val="24"/>
          <w:lang w:val="en-GB"/>
        </w:rPr>
      </w:pPr>
    </w:p>
    <w:p w14:paraId="6E706238" w14:textId="6874E25F" w:rsidR="00C60B4E" w:rsidRPr="00F86EF6" w:rsidRDefault="00C60B4E" w:rsidP="0024706B">
      <w:pPr>
        <w:widowControl w:val="0"/>
        <w:autoSpaceDE w:val="0"/>
        <w:autoSpaceDN w:val="0"/>
        <w:adjustRightInd w:val="0"/>
        <w:ind w:left="480" w:hanging="480"/>
        <w:rPr>
          <w:szCs w:val="24"/>
          <w:lang w:val="en-GB"/>
        </w:rPr>
      </w:pPr>
    </w:p>
    <w:p w14:paraId="671D433B" w14:textId="68A91DC6" w:rsidR="00C60B4E" w:rsidRPr="00F86EF6" w:rsidRDefault="00C60B4E" w:rsidP="0024706B">
      <w:pPr>
        <w:widowControl w:val="0"/>
        <w:autoSpaceDE w:val="0"/>
        <w:autoSpaceDN w:val="0"/>
        <w:adjustRightInd w:val="0"/>
        <w:ind w:left="480" w:hanging="480"/>
        <w:rPr>
          <w:szCs w:val="24"/>
          <w:lang w:val="en-GB"/>
        </w:rPr>
      </w:pPr>
    </w:p>
    <w:p w14:paraId="3AE831FC" w14:textId="78D27074" w:rsidR="00C60B4E" w:rsidRPr="00F86EF6" w:rsidRDefault="00C60B4E" w:rsidP="0024706B">
      <w:pPr>
        <w:widowControl w:val="0"/>
        <w:autoSpaceDE w:val="0"/>
        <w:autoSpaceDN w:val="0"/>
        <w:adjustRightInd w:val="0"/>
        <w:ind w:left="480" w:hanging="480"/>
        <w:rPr>
          <w:szCs w:val="24"/>
          <w:lang w:val="en-GB"/>
        </w:rPr>
      </w:pPr>
    </w:p>
    <w:p w14:paraId="1AACF996" w14:textId="77777777" w:rsidR="00C60B4E" w:rsidRPr="00F86EF6" w:rsidRDefault="00C60B4E" w:rsidP="0024706B">
      <w:pPr>
        <w:widowControl w:val="0"/>
        <w:autoSpaceDE w:val="0"/>
        <w:autoSpaceDN w:val="0"/>
        <w:adjustRightInd w:val="0"/>
        <w:ind w:left="480" w:hanging="480"/>
        <w:rPr>
          <w:lang w:val="en-GB"/>
        </w:rPr>
      </w:pPr>
    </w:p>
    <w:p w14:paraId="1A6B4383" w14:textId="196C45C1" w:rsidR="00D765BA" w:rsidRPr="00F86EF6" w:rsidRDefault="0024706B" w:rsidP="0024706B">
      <w:pPr>
        <w:jc w:val="left"/>
        <w:rPr>
          <w:rStyle w:val="Heading1Char"/>
        </w:rPr>
      </w:pPr>
      <w:r w:rsidRPr="00F86EF6">
        <w:rPr>
          <w:lang w:val="en-GB"/>
        </w:rPr>
        <w:fldChar w:fldCharType="end"/>
      </w:r>
      <w:r w:rsidR="00D765BA" w:rsidRPr="00F86EF6">
        <w:rPr>
          <w:rStyle w:val="Heading1Char"/>
        </w:rPr>
        <w:br w:type="page"/>
      </w:r>
    </w:p>
    <w:p w14:paraId="77044682" w14:textId="381EB5D7" w:rsidR="00CB67E5" w:rsidRPr="00F86EF6" w:rsidRDefault="00082F90" w:rsidP="00CB67E5">
      <w:pPr>
        <w:rPr>
          <w:lang w:val="en-GB"/>
        </w:rPr>
      </w:pPr>
      <w:bookmarkStart w:id="167" w:name="_Toc75162243"/>
      <w:r>
        <w:rPr>
          <w:rStyle w:val="Heading1Char"/>
        </w:rPr>
        <w:lastRenderedPageBreak/>
        <w:t>DODACI</w:t>
      </w:r>
      <w:bookmarkEnd w:id="167"/>
    </w:p>
    <w:p w14:paraId="54C5B819" w14:textId="7233B7C9" w:rsidR="007433CC" w:rsidRPr="00F86EF6" w:rsidRDefault="00082F90" w:rsidP="007433CC">
      <w:pPr>
        <w:pStyle w:val="Caption"/>
        <w:rPr>
          <w:lang w:val="en-GB"/>
        </w:rPr>
      </w:pPr>
      <w:bookmarkStart w:id="168" w:name="_Toc75163109"/>
      <w:proofErr w:type="spellStart"/>
      <w:r>
        <w:rPr>
          <w:lang w:val="en-GB"/>
        </w:rPr>
        <w:t>Dodatak</w:t>
      </w:r>
      <w:proofErr w:type="spellEnd"/>
      <w:r w:rsidR="007433CC" w:rsidRPr="00F86EF6">
        <w:rPr>
          <w:lang w:val="en-GB"/>
        </w:rPr>
        <w:t xml:space="preserve"> </w:t>
      </w:r>
      <w:r w:rsidR="007433CC" w:rsidRPr="00F86EF6">
        <w:rPr>
          <w:lang w:val="en-GB"/>
        </w:rPr>
        <w:fldChar w:fldCharType="begin"/>
      </w:r>
      <w:r w:rsidR="007433CC" w:rsidRPr="00F86EF6">
        <w:rPr>
          <w:lang w:val="en-GB"/>
        </w:rPr>
        <w:instrText xml:space="preserve"> SEQ Priloga \* ARABIC </w:instrText>
      </w:r>
      <w:r w:rsidR="007433CC" w:rsidRPr="00F86EF6">
        <w:rPr>
          <w:lang w:val="en-GB"/>
        </w:rPr>
        <w:fldChar w:fldCharType="separate"/>
      </w:r>
      <w:r w:rsidR="00111079">
        <w:rPr>
          <w:noProof/>
          <w:lang w:val="en-GB"/>
        </w:rPr>
        <w:t>1</w:t>
      </w:r>
      <w:r w:rsidR="007433CC" w:rsidRPr="00F86EF6">
        <w:rPr>
          <w:lang w:val="en-GB"/>
        </w:rPr>
        <w:fldChar w:fldCharType="end"/>
      </w:r>
      <w:r w:rsidR="007433CC" w:rsidRPr="00F86EF6">
        <w:rPr>
          <w:lang w:val="en-GB"/>
        </w:rPr>
        <w:t xml:space="preserve">: </w:t>
      </w:r>
      <w:proofErr w:type="spellStart"/>
      <w:r>
        <w:rPr>
          <w:lang w:val="en-GB"/>
        </w:rPr>
        <w:t>Tablica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procjene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uzorka</w:t>
      </w:r>
      <w:bookmarkEnd w:id="168"/>
      <w:proofErr w:type="spellEnd"/>
      <w:r>
        <w:rPr>
          <w:lang w:val="en-GB"/>
        </w:rPr>
        <w:t xml:space="preserve"> </w:t>
      </w:r>
    </w:p>
    <w:p w14:paraId="403467B5" w14:textId="77777777" w:rsidR="007433CC" w:rsidRPr="00F86EF6" w:rsidRDefault="007433CC" w:rsidP="007433CC">
      <w:pPr>
        <w:rPr>
          <w:lang w:val="en-GB"/>
        </w:rPr>
      </w:pPr>
    </w:p>
    <w:p w14:paraId="357B4F50" w14:textId="67CB9429" w:rsidR="007433CC" w:rsidRPr="00F86EF6" w:rsidRDefault="00082F90" w:rsidP="007433CC">
      <w:pPr>
        <w:rPr>
          <w:lang w:val="en-GB"/>
        </w:rPr>
      </w:pPr>
      <w:proofErr w:type="spellStart"/>
      <w:r>
        <w:rPr>
          <w:lang w:val="en-GB"/>
        </w:rPr>
        <w:t>Tablica</w:t>
      </w:r>
      <w:proofErr w:type="spellEnd"/>
      <w:r w:rsidRPr="00082F90">
        <w:rPr>
          <w:lang w:val="en-GB"/>
        </w:rPr>
        <w:t xml:space="preserve"> </w:t>
      </w:r>
      <w:proofErr w:type="spellStart"/>
      <w:r w:rsidRPr="00082F90">
        <w:rPr>
          <w:lang w:val="en-GB"/>
        </w:rPr>
        <w:t>bodovanja</w:t>
      </w:r>
      <w:proofErr w:type="spellEnd"/>
      <w:r w:rsidRPr="00082F90">
        <w:rPr>
          <w:lang w:val="en-GB"/>
        </w:rPr>
        <w:t xml:space="preserve"> za </w:t>
      </w:r>
      <w:proofErr w:type="spellStart"/>
      <w:r w:rsidRPr="00082F90">
        <w:rPr>
          <w:lang w:val="en-GB"/>
        </w:rPr>
        <w:t>mentore</w:t>
      </w:r>
      <w:proofErr w:type="spellEnd"/>
      <w:r w:rsidRPr="00082F90">
        <w:rPr>
          <w:lang w:val="en-GB"/>
        </w:rPr>
        <w:t xml:space="preserve"> za </w:t>
      </w:r>
      <w:proofErr w:type="spellStart"/>
      <w:r w:rsidRPr="00082F90">
        <w:rPr>
          <w:lang w:val="en-GB"/>
        </w:rPr>
        <w:t>ocjenjivanje</w:t>
      </w:r>
      <w:proofErr w:type="spellEnd"/>
      <w:r w:rsidRPr="00082F90">
        <w:rPr>
          <w:lang w:val="en-GB"/>
        </w:rPr>
        <w:t xml:space="preserve"> </w:t>
      </w:r>
      <w:proofErr w:type="spellStart"/>
      <w:r w:rsidRPr="00082F90">
        <w:rPr>
          <w:lang w:val="en-GB"/>
        </w:rPr>
        <w:t>studentskog</w:t>
      </w:r>
      <w:proofErr w:type="spellEnd"/>
      <w:r w:rsidRPr="00082F90">
        <w:rPr>
          <w:lang w:val="en-GB"/>
        </w:rPr>
        <w:t xml:space="preserve"> </w:t>
      </w:r>
      <w:proofErr w:type="spellStart"/>
      <w:r w:rsidRPr="00082F90">
        <w:rPr>
          <w:lang w:val="en-GB"/>
        </w:rPr>
        <w:t>istraživačkog</w:t>
      </w:r>
      <w:proofErr w:type="spellEnd"/>
      <w:r w:rsidRPr="00082F90">
        <w:rPr>
          <w:lang w:val="en-GB"/>
        </w:rPr>
        <w:t xml:space="preserve"> / </w:t>
      </w:r>
      <w:proofErr w:type="spellStart"/>
      <w:r w:rsidRPr="00082F90">
        <w:rPr>
          <w:lang w:val="en-GB"/>
        </w:rPr>
        <w:t>seminarskog</w:t>
      </w:r>
      <w:proofErr w:type="spellEnd"/>
      <w:r w:rsidRPr="00082F90">
        <w:rPr>
          <w:lang w:val="en-GB"/>
        </w:rPr>
        <w:t xml:space="preserve"> </w:t>
      </w:r>
      <w:proofErr w:type="spellStart"/>
      <w:r w:rsidRPr="00082F90">
        <w:rPr>
          <w:lang w:val="en-GB"/>
        </w:rPr>
        <w:t>rada</w:t>
      </w:r>
      <w:proofErr w:type="spellEnd"/>
    </w:p>
    <w:tbl>
      <w:tblPr>
        <w:tblW w:w="8217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38"/>
        <w:gridCol w:w="1418"/>
        <w:gridCol w:w="1559"/>
        <w:gridCol w:w="1701"/>
        <w:gridCol w:w="1276"/>
        <w:gridCol w:w="425"/>
      </w:tblGrid>
      <w:tr w:rsidR="007433CC" w:rsidRPr="00F86EF6" w14:paraId="7E8E2F38" w14:textId="77777777" w:rsidTr="00C74611">
        <w:trPr>
          <w:trHeight w:val="20"/>
          <w:jc w:val="center"/>
        </w:trPr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69E919E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  <w:r w:rsidRPr="00F86EF6">
              <w:rPr>
                <w:sz w:val="16"/>
                <w:szCs w:val="16"/>
                <w:lang w:val="en-GB"/>
              </w:rPr>
              <w:t>1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C454746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  <w:r w:rsidRPr="00F86EF6">
              <w:rPr>
                <w:sz w:val="16"/>
                <w:szCs w:val="16"/>
                <w:lang w:val="en-GB"/>
              </w:rPr>
              <w:t>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8CBF8FC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  <w:r w:rsidRPr="00F86EF6">
              <w:rPr>
                <w:sz w:val="16"/>
                <w:szCs w:val="16"/>
                <w:lang w:val="en-GB"/>
              </w:rPr>
              <w:t>3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41BA9FF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  <w:r w:rsidRPr="00F86EF6">
              <w:rPr>
                <w:sz w:val="16"/>
                <w:szCs w:val="16"/>
                <w:lang w:val="en-GB"/>
              </w:rPr>
              <w:t>4</w:t>
            </w:r>
          </w:p>
        </w:tc>
        <w:tc>
          <w:tcPr>
            <w:tcW w:w="170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4557C4C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  <w:r w:rsidRPr="00F86EF6">
              <w:rPr>
                <w:sz w:val="16"/>
                <w:szCs w:val="16"/>
                <w:lang w:val="en-GB"/>
              </w:rPr>
              <w:t>5</w:t>
            </w:r>
          </w:p>
        </w:tc>
      </w:tr>
      <w:tr w:rsidR="007433CC" w:rsidRPr="00F86EF6" w14:paraId="29C5EE6B" w14:textId="77777777" w:rsidTr="00C74611">
        <w:trPr>
          <w:trHeight w:val="20"/>
          <w:jc w:val="center"/>
        </w:trPr>
        <w:tc>
          <w:tcPr>
            <w:tcW w:w="18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FB67FB7" w14:textId="26F0C0E8" w:rsidR="007433CC" w:rsidRPr="00F86EF6" w:rsidRDefault="00082F90" w:rsidP="00C74611">
            <w:pPr>
              <w:jc w:val="center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t xml:space="preserve">U </w:t>
            </w:r>
            <w:proofErr w:type="spellStart"/>
            <w:r>
              <w:rPr>
                <w:sz w:val="16"/>
                <w:szCs w:val="16"/>
                <w:lang w:val="en-GB"/>
              </w:rPr>
              <w:t>potpunosti</w:t>
            </w:r>
            <w:proofErr w:type="spellEnd"/>
            <w:r>
              <w:rPr>
                <w:sz w:val="16"/>
                <w:szCs w:val="16"/>
                <w:lang w:val="en-GB"/>
              </w:rPr>
              <w:t xml:space="preserve"> se ne </w:t>
            </w:r>
            <w:proofErr w:type="spellStart"/>
            <w:r>
              <w:rPr>
                <w:sz w:val="16"/>
                <w:szCs w:val="16"/>
                <w:lang w:val="en-GB"/>
              </w:rPr>
              <w:t>slažem</w:t>
            </w:r>
            <w:proofErr w:type="spellEnd"/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74E5970" w14:textId="18ABD01C" w:rsidR="007433CC" w:rsidRPr="00F86EF6" w:rsidRDefault="00082F90" w:rsidP="00C74611">
            <w:pPr>
              <w:jc w:val="center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t xml:space="preserve">Ne </w:t>
            </w:r>
            <w:proofErr w:type="spellStart"/>
            <w:r>
              <w:rPr>
                <w:sz w:val="16"/>
                <w:szCs w:val="16"/>
                <w:lang w:val="en-GB"/>
              </w:rPr>
              <w:t>slažem</w:t>
            </w:r>
            <w:proofErr w:type="spellEnd"/>
            <w:r>
              <w:rPr>
                <w:sz w:val="16"/>
                <w:szCs w:val="16"/>
                <w:lang w:val="en-GB"/>
              </w:rPr>
              <w:t xml:space="preserve"> se 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3C9DBE0" w14:textId="210AECE2" w:rsidR="007433CC" w:rsidRPr="00F86EF6" w:rsidRDefault="00082F90" w:rsidP="00C74611">
            <w:pPr>
              <w:jc w:val="center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t xml:space="preserve">Nemam </w:t>
            </w:r>
            <w:proofErr w:type="spellStart"/>
            <w:r>
              <w:rPr>
                <w:sz w:val="16"/>
                <w:szCs w:val="16"/>
                <w:lang w:val="en-GB"/>
              </w:rPr>
              <w:t>mišljenje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205176F" w14:textId="0A519F43" w:rsidR="007433CC" w:rsidRPr="00F86EF6" w:rsidRDefault="00082F90" w:rsidP="00C74611">
            <w:pPr>
              <w:jc w:val="center"/>
              <w:rPr>
                <w:sz w:val="16"/>
                <w:szCs w:val="16"/>
                <w:lang w:val="en-GB"/>
              </w:rPr>
            </w:pPr>
            <w:proofErr w:type="spellStart"/>
            <w:r>
              <w:rPr>
                <w:sz w:val="16"/>
                <w:szCs w:val="16"/>
                <w:lang w:val="en-GB"/>
              </w:rPr>
              <w:t>Slažem</w:t>
            </w:r>
            <w:proofErr w:type="spellEnd"/>
            <w:r>
              <w:rPr>
                <w:sz w:val="16"/>
                <w:szCs w:val="16"/>
                <w:lang w:val="en-GB"/>
              </w:rPr>
              <w:t xml:space="preserve"> se </w:t>
            </w:r>
          </w:p>
        </w:tc>
        <w:tc>
          <w:tcPr>
            <w:tcW w:w="170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860EF38" w14:textId="2977CAEF" w:rsidR="007433CC" w:rsidRPr="00F86EF6" w:rsidRDefault="00082F90" w:rsidP="00C74611">
            <w:pPr>
              <w:jc w:val="center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t xml:space="preserve">U </w:t>
            </w:r>
            <w:proofErr w:type="spellStart"/>
            <w:r>
              <w:rPr>
                <w:sz w:val="16"/>
                <w:szCs w:val="16"/>
                <w:lang w:val="en-GB"/>
              </w:rPr>
              <w:t>potpunosti</w:t>
            </w:r>
            <w:proofErr w:type="spellEnd"/>
            <w:r>
              <w:rPr>
                <w:sz w:val="16"/>
                <w:szCs w:val="16"/>
                <w:lang w:val="en-GB"/>
              </w:rPr>
              <w:t xml:space="preserve"> se </w:t>
            </w:r>
            <w:proofErr w:type="spellStart"/>
            <w:r>
              <w:rPr>
                <w:sz w:val="16"/>
                <w:szCs w:val="16"/>
                <w:lang w:val="en-GB"/>
              </w:rPr>
              <w:t>slažem</w:t>
            </w:r>
            <w:proofErr w:type="spellEnd"/>
          </w:p>
        </w:tc>
      </w:tr>
      <w:tr w:rsidR="007433CC" w:rsidRPr="00F86EF6" w14:paraId="47E3EB6F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95845C1" w14:textId="3D0AD317" w:rsidR="007433CC" w:rsidRPr="00F86EF6" w:rsidRDefault="00082F90" w:rsidP="00C74611">
            <w:pPr>
              <w:jc w:val="center"/>
              <w:rPr>
                <w:sz w:val="16"/>
                <w:szCs w:val="16"/>
                <w:lang w:val="en-GB"/>
              </w:rPr>
            </w:pPr>
            <w:proofErr w:type="spellStart"/>
            <w:r>
              <w:rPr>
                <w:sz w:val="16"/>
                <w:szCs w:val="16"/>
                <w:lang w:val="en-GB"/>
              </w:rPr>
              <w:t>Kriteriji</w:t>
            </w:r>
            <w:proofErr w:type="spellEnd"/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78D082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  <w:r w:rsidRPr="00F86EF6">
              <w:rPr>
                <w:sz w:val="16"/>
                <w:szCs w:val="16"/>
                <w:lang w:val="en-GB"/>
              </w:rPr>
              <w:t> </w:t>
            </w:r>
          </w:p>
        </w:tc>
      </w:tr>
      <w:tr w:rsidR="007433CC" w:rsidRPr="00F86EF6" w14:paraId="79EF9E2A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DCBE3DC" w14:textId="244682C1" w:rsidR="007433CC" w:rsidRPr="00F86EF6" w:rsidRDefault="00082F90" w:rsidP="00082F90">
            <w:pPr>
              <w:jc w:val="left"/>
              <w:rPr>
                <w:sz w:val="16"/>
                <w:szCs w:val="16"/>
                <w:lang w:val="en-GB"/>
              </w:rPr>
            </w:pPr>
            <w:r w:rsidRPr="00082F90">
              <w:rPr>
                <w:sz w:val="16"/>
                <w:szCs w:val="16"/>
                <w:lang w:val="en-GB"/>
              </w:rPr>
              <w:t>Student</w:t>
            </w:r>
            <w:r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sz w:val="16"/>
                <w:szCs w:val="16"/>
                <w:lang w:val="en-GB"/>
              </w:rPr>
              <w:t>detaljno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iznosi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prezentira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rezultate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svog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istraživanja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>.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F11CED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46EB041C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893AAF0" w14:textId="77777777" w:rsidR="007433CC" w:rsidRPr="00F86EF6" w:rsidRDefault="007433CC" w:rsidP="00C74611">
            <w:pPr>
              <w:jc w:val="left"/>
              <w:rPr>
                <w:sz w:val="16"/>
                <w:szCs w:val="16"/>
                <w:lang w:val="en-GB"/>
              </w:rPr>
            </w:pPr>
            <w:r w:rsidRPr="00F86EF6">
              <w:rPr>
                <w:sz w:val="16"/>
                <w:szCs w:val="16"/>
                <w:lang w:val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11B8CA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71297A96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1098123" w14:textId="70890B06" w:rsidR="007433CC" w:rsidRPr="00F86EF6" w:rsidRDefault="00082F90" w:rsidP="00C74611">
            <w:pPr>
              <w:jc w:val="left"/>
              <w:rPr>
                <w:sz w:val="16"/>
                <w:szCs w:val="16"/>
                <w:lang w:val="en-GB"/>
              </w:rPr>
            </w:pPr>
            <w:r w:rsidRPr="00082F90">
              <w:rPr>
                <w:sz w:val="16"/>
                <w:szCs w:val="16"/>
                <w:lang w:val="en-GB"/>
              </w:rPr>
              <w:t xml:space="preserve">Dobro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formuliran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uvod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. Dobro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razvijen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sažet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jasan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iskaz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problema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/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teme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. Metode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korištene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u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istraživanju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su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jasno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navedene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opravdane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>.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ABE2D3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10347741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F50C6B3" w14:textId="77777777" w:rsidR="007433CC" w:rsidRPr="00F86EF6" w:rsidRDefault="007433CC" w:rsidP="00C74611">
            <w:pPr>
              <w:jc w:val="left"/>
              <w:rPr>
                <w:sz w:val="16"/>
                <w:szCs w:val="16"/>
                <w:lang w:val="en-GB"/>
              </w:rPr>
            </w:pPr>
            <w:r w:rsidRPr="00F86EF6">
              <w:rPr>
                <w:sz w:val="16"/>
                <w:szCs w:val="16"/>
                <w:lang w:val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E3A4C2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2B241CA6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7CFA4BF" w14:textId="098BBBE2" w:rsidR="007433CC" w:rsidRPr="00F86EF6" w:rsidRDefault="00082F90" w:rsidP="00C74611">
            <w:pPr>
              <w:jc w:val="left"/>
              <w:rPr>
                <w:sz w:val="16"/>
                <w:szCs w:val="16"/>
                <w:lang w:val="en-GB"/>
              </w:rPr>
            </w:pPr>
            <w:proofErr w:type="spellStart"/>
            <w:r w:rsidRPr="00082F90">
              <w:rPr>
                <w:sz w:val="16"/>
                <w:szCs w:val="16"/>
                <w:lang w:val="en-GB"/>
              </w:rPr>
              <w:t>Adekvatno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definiran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razgovaran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o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konkretnom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praktičnom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problemu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, koji je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također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izravno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povezan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sa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sadržajem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predmeta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ciljevima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učenja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>.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F00CB5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727B8D77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36BDC2E" w14:textId="77777777" w:rsidR="007433CC" w:rsidRPr="00F86EF6" w:rsidRDefault="007433CC" w:rsidP="00C74611">
            <w:pPr>
              <w:jc w:val="left"/>
              <w:rPr>
                <w:sz w:val="16"/>
                <w:szCs w:val="16"/>
                <w:lang w:val="en-GB"/>
              </w:rPr>
            </w:pPr>
            <w:r w:rsidRPr="00F86EF6">
              <w:rPr>
                <w:sz w:val="16"/>
                <w:szCs w:val="16"/>
                <w:lang w:val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EA9C4F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1A4B4E93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8EEF75C" w14:textId="1216DA73" w:rsidR="007433CC" w:rsidRPr="00F86EF6" w:rsidRDefault="00082F90" w:rsidP="00C74611">
            <w:pPr>
              <w:jc w:val="left"/>
              <w:rPr>
                <w:sz w:val="16"/>
                <w:szCs w:val="16"/>
                <w:lang w:val="en-GB"/>
              </w:rPr>
            </w:pPr>
            <w:r w:rsidRPr="00082F90">
              <w:rPr>
                <w:sz w:val="16"/>
                <w:szCs w:val="16"/>
                <w:lang w:val="en-GB"/>
              </w:rPr>
              <w:t xml:space="preserve">Student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pokazuje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svoju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sposobnost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iznošenja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opisivanja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kritičkog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vrednovanja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demonstriranja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objašnjavanja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argumentiranja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teme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. Osim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pružanja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informacija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preuzetih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iz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izvora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, student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također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daje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vlastite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misli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interpretaciju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evaluaciju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analizu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ili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stajališta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razvija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novi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uvid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.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Evidentno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je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neovisno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82F90">
              <w:rPr>
                <w:sz w:val="16"/>
                <w:szCs w:val="16"/>
                <w:lang w:val="en-GB"/>
              </w:rPr>
              <w:t>razmišljanje</w:t>
            </w:r>
            <w:proofErr w:type="spellEnd"/>
            <w:r w:rsidRPr="00082F90">
              <w:rPr>
                <w:sz w:val="16"/>
                <w:szCs w:val="16"/>
                <w:lang w:val="en-GB"/>
              </w:rPr>
              <w:t>.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9431E7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1B502DF4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6122735" w14:textId="77777777" w:rsidR="007433CC" w:rsidRPr="00F86EF6" w:rsidRDefault="007433CC" w:rsidP="00C74611">
            <w:pPr>
              <w:jc w:val="left"/>
              <w:rPr>
                <w:sz w:val="16"/>
                <w:szCs w:val="16"/>
                <w:lang w:val="en-GB"/>
              </w:rPr>
            </w:pPr>
            <w:r w:rsidRPr="00F86EF6">
              <w:rPr>
                <w:sz w:val="16"/>
                <w:szCs w:val="16"/>
                <w:lang w:val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76F2E0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3172B380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DFFB46B" w14:textId="7D4A1D16" w:rsidR="007433CC" w:rsidRPr="00F86EF6" w:rsidRDefault="008119EA" w:rsidP="00C74611">
            <w:pPr>
              <w:jc w:val="left"/>
              <w:rPr>
                <w:sz w:val="16"/>
                <w:szCs w:val="16"/>
                <w:lang w:val="en-GB"/>
              </w:rPr>
            </w:pPr>
            <w:r w:rsidRPr="008119EA">
              <w:rPr>
                <w:sz w:val="16"/>
                <w:szCs w:val="16"/>
                <w:lang w:val="en-GB"/>
              </w:rPr>
              <w:t xml:space="preserve">Jasno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naveden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problem, dobro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predstavljen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metod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korišten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u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straživanju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predloženo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rješenj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koj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ukazuj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n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duboko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razumijevanj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problem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novin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predloženog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rješenj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relevantn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je za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temu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razrađen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podržan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teorijom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>.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B9515B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4A4E09E2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85D0C1F" w14:textId="77777777" w:rsidR="007433CC" w:rsidRPr="00F86EF6" w:rsidRDefault="007433CC" w:rsidP="00C74611">
            <w:pPr>
              <w:jc w:val="left"/>
              <w:rPr>
                <w:sz w:val="16"/>
                <w:szCs w:val="16"/>
                <w:lang w:val="en-GB"/>
              </w:rPr>
            </w:pPr>
            <w:r w:rsidRPr="00F86EF6">
              <w:rPr>
                <w:sz w:val="16"/>
                <w:szCs w:val="16"/>
                <w:lang w:val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A6B3D7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1DBBCF93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DE0795" w14:textId="3689530E" w:rsidR="007433CC" w:rsidRPr="00F86EF6" w:rsidRDefault="008119EA" w:rsidP="00C74611">
            <w:pPr>
              <w:jc w:val="left"/>
              <w:rPr>
                <w:sz w:val="16"/>
                <w:szCs w:val="16"/>
                <w:lang w:val="en-GB"/>
              </w:rPr>
            </w:pPr>
            <w:proofErr w:type="spellStart"/>
            <w:r w:rsidRPr="008119EA">
              <w:rPr>
                <w:sz w:val="16"/>
                <w:szCs w:val="16"/>
                <w:lang w:val="en-GB"/>
              </w:rPr>
              <w:t>Činjenic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podac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su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jasno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naveden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organiziran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artikuliran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>.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D5A8DC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0C2738D6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16F11A" w14:textId="77777777" w:rsidR="007433CC" w:rsidRPr="00F86EF6" w:rsidRDefault="007433CC" w:rsidP="00C74611">
            <w:pPr>
              <w:jc w:val="left"/>
              <w:rPr>
                <w:sz w:val="16"/>
                <w:szCs w:val="16"/>
                <w:lang w:val="en-GB"/>
              </w:rPr>
            </w:pPr>
            <w:r w:rsidRPr="00F86EF6">
              <w:rPr>
                <w:sz w:val="16"/>
                <w:szCs w:val="16"/>
                <w:lang w:val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2C3CDA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5762A748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7BC21B6" w14:textId="1A5FD3F3" w:rsidR="007433CC" w:rsidRPr="00F86EF6" w:rsidRDefault="008119EA" w:rsidP="00C74611">
            <w:pPr>
              <w:jc w:val="left"/>
              <w:rPr>
                <w:sz w:val="16"/>
                <w:szCs w:val="16"/>
                <w:lang w:val="en-GB"/>
              </w:rPr>
            </w:pPr>
            <w:proofErr w:type="spellStart"/>
            <w:r w:rsidRPr="008119EA">
              <w:rPr>
                <w:sz w:val="16"/>
                <w:szCs w:val="16"/>
                <w:lang w:val="en-GB"/>
              </w:rPr>
              <w:t>Pruž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logičnu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nterpretaciju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podatak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grafičkih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elemenat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koji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su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zravno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povezan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relevantn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za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sadržaj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>.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663741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47FFD04F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B859DB" w14:textId="77777777" w:rsidR="007433CC" w:rsidRPr="00F86EF6" w:rsidRDefault="007433CC" w:rsidP="00C74611">
            <w:pPr>
              <w:jc w:val="left"/>
              <w:rPr>
                <w:sz w:val="16"/>
                <w:szCs w:val="16"/>
                <w:lang w:val="en-GB"/>
              </w:rPr>
            </w:pPr>
            <w:r w:rsidRPr="00F86EF6">
              <w:rPr>
                <w:sz w:val="16"/>
                <w:szCs w:val="16"/>
                <w:lang w:val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5C2B8F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7F425CED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BE74BDB" w14:textId="27C7C889" w:rsidR="007433CC" w:rsidRPr="00F86EF6" w:rsidRDefault="008119EA" w:rsidP="00C74611">
            <w:pPr>
              <w:jc w:val="left"/>
              <w:rPr>
                <w:sz w:val="16"/>
                <w:szCs w:val="16"/>
                <w:lang w:val="en-GB"/>
              </w:rPr>
            </w:pPr>
            <w:proofErr w:type="spellStart"/>
            <w:r w:rsidRPr="008119EA">
              <w:rPr>
                <w:sz w:val="16"/>
                <w:szCs w:val="16"/>
                <w:lang w:val="en-GB"/>
              </w:rPr>
              <w:t>Kombinir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materijal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z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različitih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zvor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al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ne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prekomjerno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korist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citate.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Pokazuj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temeljitost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stručnost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u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dokumentiranju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zvor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. Jasno je koji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su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zvor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zravn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citat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, koji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su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parafraziran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, a koji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vlastit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razmišljanj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učenik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>.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55D7BE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38163B18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FF3E630" w14:textId="77777777" w:rsidR="007433CC" w:rsidRPr="00F86EF6" w:rsidRDefault="007433CC" w:rsidP="00C74611">
            <w:pPr>
              <w:jc w:val="left"/>
              <w:rPr>
                <w:sz w:val="16"/>
                <w:szCs w:val="16"/>
                <w:lang w:val="en-GB"/>
              </w:rPr>
            </w:pPr>
            <w:r w:rsidRPr="00F86EF6">
              <w:rPr>
                <w:sz w:val="16"/>
                <w:szCs w:val="16"/>
                <w:lang w:val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D27D1B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1A12AFEC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7E5C9BB" w14:textId="58F0795F" w:rsidR="007433CC" w:rsidRPr="00F86EF6" w:rsidRDefault="008119EA" w:rsidP="00C74611">
            <w:pPr>
              <w:jc w:val="left"/>
              <w:rPr>
                <w:sz w:val="16"/>
                <w:szCs w:val="16"/>
                <w:lang w:val="en-GB"/>
              </w:rPr>
            </w:pPr>
            <w:r w:rsidRPr="008119EA">
              <w:rPr>
                <w:sz w:val="16"/>
                <w:szCs w:val="16"/>
                <w:lang w:val="en-GB"/>
              </w:rPr>
              <w:t xml:space="preserve">Rad se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temelj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n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primarnim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novim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zvorim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>.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78E5BF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6DFDAE24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9F3BAEA" w14:textId="77777777" w:rsidR="007433CC" w:rsidRPr="00F86EF6" w:rsidRDefault="007433CC" w:rsidP="00C74611">
            <w:pPr>
              <w:jc w:val="left"/>
              <w:rPr>
                <w:sz w:val="16"/>
                <w:szCs w:val="16"/>
                <w:lang w:val="en-GB"/>
              </w:rPr>
            </w:pPr>
            <w:r w:rsidRPr="00F86EF6">
              <w:rPr>
                <w:sz w:val="16"/>
                <w:szCs w:val="16"/>
                <w:lang w:val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56761A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1442B386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0E8E18" w14:textId="01789FA9" w:rsidR="007433CC" w:rsidRPr="00F86EF6" w:rsidRDefault="008119EA" w:rsidP="00C74611">
            <w:pPr>
              <w:jc w:val="left"/>
              <w:rPr>
                <w:sz w:val="16"/>
                <w:szCs w:val="16"/>
                <w:lang w:val="en-GB"/>
              </w:rPr>
            </w:pPr>
            <w:r w:rsidRPr="008119EA">
              <w:rPr>
                <w:sz w:val="16"/>
                <w:szCs w:val="16"/>
                <w:lang w:val="en-GB"/>
              </w:rPr>
              <w:t xml:space="preserve">Papir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zadovoljav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zahtjev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za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duljinom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(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točan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broj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znakov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stranic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). /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Ovaj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kriterij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nij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relevantan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ako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se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papir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podvrgav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revizij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(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kako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bi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udovoljio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zahtjevim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format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zgled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stil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>).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6E01AB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102D6E80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DEDCA35" w14:textId="77777777" w:rsidR="007433CC" w:rsidRPr="00F86EF6" w:rsidRDefault="007433CC" w:rsidP="00C74611">
            <w:pPr>
              <w:jc w:val="left"/>
              <w:rPr>
                <w:sz w:val="16"/>
                <w:szCs w:val="16"/>
                <w:lang w:val="en-GB"/>
              </w:rPr>
            </w:pPr>
            <w:r w:rsidRPr="00F86EF6">
              <w:rPr>
                <w:sz w:val="16"/>
                <w:szCs w:val="16"/>
                <w:lang w:val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734BBE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4178DD36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9F4DA00" w14:textId="71148FE8" w:rsidR="007433CC" w:rsidRPr="00F86EF6" w:rsidRDefault="008119EA" w:rsidP="00C74611">
            <w:pPr>
              <w:jc w:val="left"/>
              <w:rPr>
                <w:sz w:val="16"/>
                <w:szCs w:val="16"/>
                <w:lang w:val="en-GB"/>
              </w:rPr>
            </w:pPr>
            <w:proofErr w:type="spellStart"/>
            <w:r w:rsidRPr="008119EA">
              <w:rPr>
                <w:sz w:val="16"/>
                <w:szCs w:val="16"/>
                <w:lang w:val="en-GB"/>
              </w:rPr>
              <w:t>Sažetak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jasno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navod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sintetizir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glavn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saznanj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t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predstavlj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mogućnost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za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daljnj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razvoj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nadogradnju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rješenj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l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novin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.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Zaključak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je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logičan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odražav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kritičko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razmišljanj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učenik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relevantno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za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temu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>.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5C0001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3E105A23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4CB38F5" w14:textId="77777777" w:rsidR="007433CC" w:rsidRPr="00F86EF6" w:rsidRDefault="007433CC" w:rsidP="00C74611">
            <w:pPr>
              <w:jc w:val="left"/>
              <w:rPr>
                <w:sz w:val="16"/>
                <w:szCs w:val="16"/>
                <w:lang w:val="en-GB"/>
              </w:rPr>
            </w:pPr>
            <w:r w:rsidRPr="00F86EF6">
              <w:rPr>
                <w:sz w:val="16"/>
                <w:szCs w:val="16"/>
                <w:lang w:val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54FA3B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5B187CA6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5ECD1B" w14:textId="654C1654" w:rsidR="007433CC" w:rsidRPr="00F86EF6" w:rsidRDefault="008119EA" w:rsidP="00C74611">
            <w:pPr>
              <w:jc w:val="left"/>
              <w:rPr>
                <w:sz w:val="16"/>
                <w:szCs w:val="16"/>
                <w:lang w:val="en-GB"/>
              </w:rPr>
            </w:pPr>
            <w:proofErr w:type="spellStart"/>
            <w:r w:rsidRPr="008119EA">
              <w:rPr>
                <w:sz w:val="16"/>
                <w:szCs w:val="16"/>
                <w:lang w:val="en-GB"/>
              </w:rPr>
              <w:t>Ispunjav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zahtjev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za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stilom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gramatikom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pravopisom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nterpunkcijom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formatom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dizajnom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zgledom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(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spravn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margin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razmac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poravnanj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uvlačenj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odlomc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popis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),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kao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zahtjev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za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referencom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citatom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. /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Ovaj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kriterij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nij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relevantan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ako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se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papir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podvrgav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revizij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(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kako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bi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udovoljio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zahtjevim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format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,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zgled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stil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>).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EF36DD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2DF6A549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72C744" w14:textId="77777777" w:rsidR="007433CC" w:rsidRPr="00F86EF6" w:rsidRDefault="007433CC" w:rsidP="00C74611">
            <w:pPr>
              <w:jc w:val="left"/>
              <w:rPr>
                <w:sz w:val="16"/>
                <w:szCs w:val="16"/>
                <w:lang w:val="en-GB"/>
              </w:rPr>
            </w:pPr>
            <w:r w:rsidRPr="00F86EF6">
              <w:rPr>
                <w:sz w:val="16"/>
                <w:szCs w:val="16"/>
                <w:lang w:val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53692D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12447CDC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2FB55D" w14:textId="291B7B65" w:rsidR="007433CC" w:rsidRPr="00F86EF6" w:rsidRDefault="008119EA" w:rsidP="00C74611">
            <w:pPr>
              <w:jc w:val="left"/>
              <w:rPr>
                <w:sz w:val="16"/>
                <w:szCs w:val="16"/>
                <w:lang w:val="en-GB"/>
              </w:rPr>
            </w:pPr>
            <w:r w:rsidRPr="008119EA">
              <w:rPr>
                <w:sz w:val="16"/>
                <w:szCs w:val="16"/>
                <w:lang w:val="en-GB"/>
              </w:rPr>
              <w:t xml:space="preserve">Studentski rad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spunjav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očekivanja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zadatk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koj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je mentor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dodijelio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(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raspored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, plan,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uput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>).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4D9471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4DB710A9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76B42C" w14:textId="77777777" w:rsidR="007433CC" w:rsidRPr="00F86EF6" w:rsidRDefault="007433CC" w:rsidP="00C74611">
            <w:pPr>
              <w:jc w:val="left"/>
              <w:rPr>
                <w:sz w:val="16"/>
                <w:szCs w:val="16"/>
                <w:lang w:val="en-GB"/>
              </w:rPr>
            </w:pPr>
            <w:r w:rsidRPr="00F86EF6">
              <w:rPr>
                <w:sz w:val="16"/>
                <w:szCs w:val="16"/>
                <w:lang w:val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EAFB4A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26196976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0707E1" w14:textId="5F57D7B7" w:rsidR="007433CC" w:rsidRPr="00F86EF6" w:rsidRDefault="008119EA" w:rsidP="00C74611">
            <w:pPr>
              <w:jc w:val="left"/>
              <w:rPr>
                <w:sz w:val="16"/>
                <w:szCs w:val="16"/>
                <w:lang w:val="en-GB"/>
              </w:rPr>
            </w:pPr>
            <w:r w:rsidRPr="008119EA">
              <w:rPr>
                <w:sz w:val="16"/>
                <w:szCs w:val="16"/>
                <w:lang w:val="en-GB"/>
              </w:rPr>
              <w:t xml:space="preserve">Student je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pokazao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visoku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razinu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motivacij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sz w:val="16"/>
                <w:szCs w:val="16"/>
                <w:lang w:val="en-GB"/>
              </w:rPr>
              <w:t>inicijative</w:t>
            </w:r>
            <w:proofErr w:type="spellEnd"/>
            <w:r w:rsidRPr="008119EA">
              <w:rPr>
                <w:sz w:val="16"/>
                <w:szCs w:val="16"/>
                <w:lang w:val="en-GB"/>
              </w:rPr>
              <w:t>.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C5E61B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0EBE8EB4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7EFA192" w14:textId="77777777" w:rsidR="007433CC" w:rsidRPr="00F86EF6" w:rsidRDefault="007433CC" w:rsidP="00C74611">
            <w:pPr>
              <w:jc w:val="left"/>
              <w:rPr>
                <w:sz w:val="16"/>
                <w:szCs w:val="16"/>
                <w:lang w:val="en-GB"/>
              </w:rPr>
            </w:pPr>
            <w:r w:rsidRPr="00F86EF6">
              <w:rPr>
                <w:sz w:val="16"/>
                <w:szCs w:val="16"/>
                <w:lang w:val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161F5F" w14:textId="77777777" w:rsidR="007433CC" w:rsidRPr="00F86EF6" w:rsidRDefault="007433CC" w:rsidP="00C74611">
            <w:pPr>
              <w:jc w:val="center"/>
              <w:rPr>
                <w:sz w:val="16"/>
                <w:szCs w:val="16"/>
                <w:lang w:val="en-GB"/>
              </w:rPr>
            </w:pPr>
          </w:p>
        </w:tc>
      </w:tr>
      <w:tr w:rsidR="007433CC" w:rsidRPr="00F86EF6" w14:paraId="4D66C49E" w14:textId="77777777" w:rsidTr="00C74611">
        <w:trPr>
          <w:trHeight w:val="20"/>
          <w:jc w:val="center"/>
        </w:trPr>
        <w:tc>
          <w:tcPr>
            <w:tcW w:w="77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75475D" w14:textId="7220AABB" w:rsidR="007433CC" w:rsidRPr="00F86EF6" w:rsidRDefault="008119EA" w:rsidP="00C74611">
            <w:pPr>
              <w:rPr>
                <w:b/>
                <w:bCs/>
                <w:sz w:val="16"/>
                <w:szCs w:val="16"/>
                <w:lang w:val="en-GB"/>
              </w:rPr>
            </w:pPr>
            <w:proofErr w:type="spellStart"/>
            <w:r w:rsidRPr="008119EA">
              <w:rPr>
                <w:b/>
                <w:bCs/>
                <w:sz w:val="16"/>
                <w:szCs w:val="16"/>
                <w:lang w:val="en-GB"/>
              </w:rPr>
              <w:t>Ukupan</w:t>
            </w:r>
            <w:proofErr w:type="spellEnd"/>
            <w:r w:rsidRPr="008119EA">
              <w:rPr>
                <w:b/>
                <w:bCs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b/>
                <w:bCs/>
                <w:sz w:val="16"/>
                <w:szCs w:val="16"/>
                <w:lang w:val="en-GB"/>
              </w:rPr>
              <w:t>broj</w:t>
            </w:r>
            <w:proofErr w:type="spellEnd"/>
            <w:r w:rsidRPr="008119EA">
              <w:rPr>
                <w:b/>
                <w:bCs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b/>
                <w:bCs/>
                <w:sz w:val="16"/>
                <w:szCs w:val="16"/>
                <w:lang w:val="en-GB"/>
              </w:rPr>
              <w:t>osvojenih</w:t>
            </w:r>
            <w:proofErr w:type="spellEnd"/>
            <w:r w:rsidRPr="008119EA">
              <w:rPr>
                <w:b/>
                <w:bCs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8119EA">
              <w:rPr>
                <w:b/>
                <w:bCs/>
                <w:sz w:val="16"/>
                <w:szCs w:val="16"/>
                <w:lang w:val="en-GB"/>
              </w:rPr>
              <w:t>bodova</w:t>
            </w:r>
            <w:proofErr w:type="spellEnd"/>
            <w:r w:rsidRPr="008119EA">
              <w:rPr>
                <w:b/>
                <w:bCs/>
                <w:sz w:val="16"/>
                <w:szCs w:val="16"/>
                <w:lang w:val="en-GB"/>
              </w:rPr>
              <w:t>: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3F8890" w14:textId="77777777" w:rsidR="007433CC" w:rsidRPr="00F86EF6" w:rsidRDefault="007433CC" w:rsidP="00C74611">
            <w:pPr>
              <w:rPr>
                <w:sz w:val="16"/>
                <w:szCs w:val="16"/>
                <w:lang w:val="en-GB"/>
              </w:rPr>
            </w:pPr>
            <w:r w:rsidRPr="00F86EF6">
              <w:rPr>
                <w:sz w:val="16"/>
                <w:szCs w:val="16"/>
                <w:lang w:val="en-GB"/>
              </w:rPr>
              <w:t>70</w:t>
            </w:r>
          </w:p>
        </w:tc>
      </w:tr>
    </w:tbl>
    <w:p w14:paraId="7A91C619" w14:textId="77777777" w:rsidR="007433CC" w:rsidRPr="00F86EF6" w:rsidRDefault="007433CC" w:rsidP="007433CC">
      <w:pPr>
        <w:rPr>
          <w:lang w:val="en-GB"/>
        </w:rPr>
      </w:pPr>
    </w:p>
    <w:p w14:paraId="4569B214" w14:textId="3FF1CA06" w:rsidR="007433CC" w:rsidRPr="00F86EF6" w:rsidRDefault="008E3033" w:rsidP="007433CC">
      <w:pPr>
        <w:rPr>
          <w:b/>
          <w:bCs/>
          <w:iCs/>
          <w:lang w:val="en-GB"/>
        </w:rPr>
      </w:pPr>
      <w:proofErr w:type="spellStart"/>
      <w:r>
        <w:rPr>
          <w:b/>
          <w:bCs/>
          <w:iCs/>
          <w:lang w:val="en-GB"/>
        </w:rPr>
        <w:t>Iz</w:t>
      </w:r>
      <w:r w:rsidR="0008287E">
        <w:rPr>
          <w:b/>
          <w:bCs/>
          <w:iCs/>
          <w:lang w:val="en-GB"/>
        </w:rPr>
        <w:t>aberite</w:t>
      </w:r>
      <w:proofErr w:type="spellEnd"/>
      <w:r w:rsidR="0008287E">
        <w:rPr>
          <w:b/>
          <w:bCs/>
          <w:iCs/>
          <w:lang w:val="en-GB"/>
        </w:rPr>
        <w:t xml:space="preserve"> </w:t>
      </w:r>
      <w:proofErr w:type="spellStart"/>
      <w:r w:rsidR="0008287E">
        <w:rPr>
          <w:b/>
          <w:bCs/>
          <w:iCs/>
          <w:lang w:val="en-GB"/>
        </w:rPr>
        <w:t>ocjenu</w:t>
      </w:r>
      <w:proofErr w:type="spellEnd"/>
      <w:r w:rsidR="0008287E">
        <w:rPr>
          <w:b/>
          <w:bCs/>
          <w:iCs/>
          <w:lang w:val="en-GB"/>
        </w:rPr>
        <w:t xml:space="preserve"> u </w:t>
      </w:r>
      <w:proofErr w:type="spellStart"/>
      <w:r w:rsidR="0008287E">
        <w:rPr>
          <w:b/>
          <w:bCs/>
          <w:iCs/>
          <w:lang w:val="en-GB"/>
        </w:rPr>
        <w:t>donjoj</w:t>
      </w:r>
      <w:proofErr w:type="spellEnd"/>
      <w:r w:rsidR="0008287E">
        <w:rPr>
          <w:b/>
          <w:bCs/>
          <w:iCs/>
          <w:lang w:val="en-GB"/>
        </w:rPr>
        <w:t xml:space="preserve"> </w:t>
      </w:r>
      <w:proofErr w:type="spellStart"/>
      <w:r w:rsidR="0008287E">
        <w:rPr>
          <w:b/>
          <w:bCs/>
          <w:iCs/>
          <w:lang w:val="en-GB"/>
        </w:rPr>
        <w:t>tablici</w:t>
      </w:r>
      <w:proofErr w:type="spellEnd"/>
      <w:r w:rsidR="0008287E" w:rsidRPr="0008287E">
        <w:rPr>
          <w:b/>
          <w:bCs/>
          <w:iCs/>
          <w:lang w:val="en-GB"/>
        </w:rPr>
        <w:t>!</w:t>
      </w:r>
    </w:p>
    <w:tbl>
      <w:tblPr>
        <w:tblW w:w="9067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442"/>
        <w:gridCol w:w="1421"/>
        <w:gridCol w:w="797"/>
        <w:gridCol w:w="758"/>
        <w:gridCol w:w="591"/>
        <w:gridCol w:w="635"/>
        <w:gridCol w:w="3423"/>
      </w:tblGrid>
      <w:tr w:rsidR="00AC4A37" w:rsidRPr="00F86EF6" w14:paraId="2BA9C639" w14:textId="77777777" w:rsidTr="00C74611">
        <w:trPr>
          <w:trHeight w:val="20"/>
          <w:jc w:val="center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0C0C0"/>
            <w:vAlign w:val="center"/>
            <w:hideMark/>
          </w:tcPr>
          <w:p w14:paraId="04DF1CB2" w14:textId="2F3FD06D" w:rsidR="00AC4A37" w:rsidRPr="00F86EF6" w:rsidRDefault="0008287E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Ocjena</w:t>
            </w:r>
            <w:proofErr w:type="spellEnd"/>
          </w:p>
        </w:tc>
        <w:tc>
          <w:tcPr>
            <w:tcW w:w="1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vAlign w:val="center"/>
            <w:hideMark/>
          </w:tcPr>
          <w:p w14:paraId="7E5C7D27" w14:textId="2AE6D0B4" w:rsidR="00AC4A37" w:rsidRPr="00F86EF6" w:rsidRDefault="0008287E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>
              <w:rPr>
                <w:color w:val="000000"/>
                <w:sz w:val="18"/>
                <w:szCs w:val="18"/>
                <w:lang w:val="en-GB"/>
              </w:rPr>
              <w:t xml:space="preserve">ECTS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ocjena</w:t>
            </w:r>
            <w:proofErr w:type="spellEnd"/>
          </w:p>
        </w:tc>
        <w:tc>
          <w:tcPr>
            <w:tcW w:w="156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vAlign w:val="center"/>
            <w:hideMark/>
          </w:tcPr>
          <w:p w14:paraId="3D3A2C9E" w14:textId="5AA3ABB8" w:rsidR="00AC4A37" w:rsidRPr="00F86EF6" w:rsidRDefault="0008287E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Postotak</w:t>
            </w:r>
            <w:proofErr w:type="spellEnd"/>
            <w:r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ocjene</w:t>
            </w:r>
            <w:proofErr w:type="spellEnd"/>
          </w:p>
        </w:tc>
        <w:tc>
          <w:tcPr>
            <w:tcW w:w="122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center"/>
            <w:hideMark/>
          </w:tcPr>
          <w:p w14:paraId="7BCE6F27" w14:textId="6D7F7888" w:rsidR="00AC4A37" w:rsidRPr="00F86EF6" w:rsidRDefault="0008287E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Ocjena</w:t>
            </w:r>
            <w:proofErr w:type="spellEnd"/>
            <w:r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bodova</w:t>
            </w:r>
            <w:proofErr w:type="spellEnd"/>
          </w:p>
        </w:tc>
        <w:tc>
          <w:tcPr>
            <w:tcW w:w="3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vAlign w:val="center"/>
            <w:hideMark/>
          </w:tcPr>
          <w:p w14:paraId="398B2F7E" w14:textId="67F5DAEF" w:rsidR="00AC4A37" w:rsidRPr="00F86EF6" w:rsidRDefault="008E3033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Definicija</w:t>
            </w:r>
            <w:proofErr w:type="spellEnd"/>
          </w:p>
        </w:tc>
      </w:tr>
      <w:tr w:rsidR="00AC4A37" w:rsidRPr="00F86EF6" w14:paraId="591AA3CF" w14:textId="77777777" w:rsidTr="00C74611">
        <w:trPr>
          <w:trHeight w:val="20"/>
          <w:jc w:val="center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263D31" w14:textId="49D5024A" w:rsidR="00AC4A37" w:rsidRPr="00F86EF6" w:rsidRDefault="00AC4A37" w:rsidP="0008287E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 xml:space="preserve">10: </w:t>
            </w:r>
            <w:proofErr w:type="spellStart"/>
            <w:r w:rsidR="0008287E">
              <w:rPr>
                <w:color w:val="000000"/>
                <w:sz w:val="18"/>
                <w:szCs w:val="18"/>
                <w:lang w:val="en-GB"/>
              </w:rPr>
              <w:t>Izvrsno</w:t>
            </w:r>
            <w:proofErr w:type="spellEnd"/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065B63" w14:textId="69FE9940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A</w:t>
            </w:r>
            <w:r w:rsidR="0008287E">
              <w:rPr>
                <w:color w:val="000000"/>
                <w:sz w:val="18"/>
                <w:szCs w:val="18"/>
                <w:lang w:val="en-GB"/>
              </w:rPr>
              <w:t xml:space="preserve">: </w:t>
            </w:r>
            <w:proofErr w:type="spellStart"/>
            <w:r w:rsidR="0008287E">
              <w:rPr>
                <w:color w:val="000000"/>
                <w:sz w:val="18"/>
                <w:szCs w:val="18"/>
                <w:lang w:val="en-GB"/>
              </w:rPr>
              <w:t>Izvrsno</w:t>
            </w:r>
            <w:proofErr w:type="spellEnd"/>
          </w:p>
        </w:tc>
        <w:tc>
          <w:tcPr>
            <w:tcW w:w="8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ECD5F6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95,60%</w:t>
            </w:r>
          </w:p>
        </w:tc>
        <w:tc>
          <w:tcPr>
            <w:tcW w:w="7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D8EE8D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100%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4442D5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66,92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C4B448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70</w:t>
            </w:r>
          </w:p>
        </w:tc>
        <w:tc>
          <w:tcPr>
            <w:tcW w:w="3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44EBE5" w14:textId="2611426D" w:rsidR="00AC4A37" w:rsidRPr="00F86EF6" w:rsidRDefault="0008287E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08287E">
              <w:rPr>
                <w:color w:val="000000"/>
                <w:sz w:val="18"/>
                <w:szCs w:val="18"/>
                <w:lang w:val="en-GB"/>
              </w:rPr>
              <w:t>Izvanredni</w:t>
            </w:r>
            <w:proofErr w:type="spellEnd"/>
            <w:r w:rsidRPr="0008287E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08287E">
              <w:rPr>
                <w:color w:val="000000"/>
                <w:sz w:val="18"/>
                <w:szCs w:val="18"/>
                <w:lang w:val="en-GB"/>
              </w:rPr>
              <w:t>rezultati</w:t>
            </w:r>
            <w:proofErr w:type="spellEnd"/>
            <w:r w:rsidRPr="0008287E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08287E">
              <w:rPr>
                <w:color w:val="000000"/>
                <w:sz w:val="18"/>
                <w:szCs w:val="18"/>
                <w:lang w:val="en-GB"/>
              </w:rPr>
              <w:t>sa</w:t>
            </w:r>
            <w:proofErr w:type="spellEnd"/>
            <w:r w:rsidRPr="0008287E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08287E">
              <w:rPr>
                <w:color w:val="000000"/>
                <w:sz w:val="18"/>
                <w:szCs w:val="18"/>
                <w:lang w:val="en-GB"/>
              </w:rPr>
              <w:t>samo</w:t>
            </w:r>
            <w:proofErr w:type="spellEnd"/>
            <w:r w:rsidRPr="0008287E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08287E">
              <w:rPr>
                <w:color w:val="000000"/>
                <w:sz w:val="18"/>
                <w:szCs w:val="18"/>
                <w:lang w:val="en-GB"/>
              </w:rPr>
              <w:t>manjim</w:t>
            </w:r>
            <w:proofErr w:type="spellEnd"/>
            <w:r w:rsidRPr="0008287E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08287E">
              <w:rPr>
                <w:color w:val="000000"/>
                <w:sz w:val="18"/>
                <w:szCs w:val="18"/>
                <w:lang w:val="en-GB"/>
              </w:rPr>
              <w:t>pogreškama</w:t>
            </w:r>
            <w:proofErr w:type="spellEnd"/>
          </w:p>
        </w:tc>
      </w:tr>
      <w:tr w:rsidR="00AC4A37" w:rsidRPr="00F86EF6" w14:paraId="7FE4C70F" w14:textId="77777777" w:rsidTr="00C74611">
        <w:trPr>
          <w:trHeight w:val="20"/>
          <w:jc w:val="center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0B1117" w14:textId="761A0CA4" w:rsidR="00AC4A37" w:rsidRPr="00F86EF6" w:rsidRDefault="008E3033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>
              <w:rPr>
                <w:color w:val="000000"/>
                <w:sz w:val="18"/>
                <w:szCs w:val="18"/>
                <w:lang w:val="en-GB"/>
              </w:rPr>
              <w:t xml:space="preserve">9: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Vrlo</w:t>
            </w:r>
            <w:proofErr w:type="spellEnd"/>
            <w:r>
              <w:rPr>
                <w:color w:val="000000"/>
                <w:sz w:val="18"/>
                <w:szCs w:val="18"/>
                <w:lang w:val="en-GB"/>
              </w:rPr>
              <w:t xml:space="preserve"> dobro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9B97D7" w14:textId="51B3060E" w:rsidR="00AC4A37" w:rsidRPr="00F86EF6" w:rsidRDefault="008E3033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>
              <w:rPr>
                <w:color w:val="000000"/>
                <w:sz w:val="18"/>
                <w:szCs w:val="18"/>
                <w:lang w:val="en-GB"/>
              </w:rPr>
              <w:t xml:space="preserve">B: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vrlo</w:t>
            </w:r>
            <w:proofErr w:type="spellEnd"/>
            <w:r>
              <w:rPr>
                <w:color w:val="000000"/>
                <w:sz w:val="18"/>
                <w:szCs w:val="18"/>
                <w:lang w:val="en-GB"/>
              </w:rPr>
              <w:t xml:space="preserve"> dobro</w:t>
            </w:r>
          </w:p>
        </w:tc>
        <w:tc>
          <w:tcPr>
            <w:tcW w:w="8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1CEFF2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84,30%</w:t>
            </w:r>
          </w:p>
        </w:tc>
        <w:tc>
          <w:tcPr>
            <w:tcW w:w="7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2DCC69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95,50%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07CC81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59,01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3D7483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66,85</w:t>
            </w:r>
          </w:p>
        </w:tc>
        <w:tc>
          <w:tcPr>
            <w:tcW w:w="3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ABA4FA" w14:textId="0C5F8F11" w:rsidR="00AC4A37" w:rsidRPr="00F86EF6" w:rsidRDefault="0008287E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08287E">
              <w:rPr>
                <w:color w:val="000000"/>
                <w:sz w:val="18"/>
                <w:szCs w:val="18"/>
                <w:lang w:val="en-GB"/>
              </w:rPr>
              <w:t>Iznad</w:t>
            </w:r>
            <w:proofErr w:type="spellEnd"/>
            <w:r w:rsidRPr="0008287E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08287E">
              <w:rPr>
                <w:color w:val="000000"/>
                <w:sz w:val="18"/>
                <w:szCs w:val="18"/>
                <w:lang w:val="en-GB"/>
              </w:rPr>
              <w:t>prosječnog</w:t>
            </w:r>
            <w:proofErr w:type="spellEnd"/>
            <w:r w:rsidRPr="0008287E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08287E">
              <w:rPr>
                <w:color w:val="000000"/>
                <w:sz w:val="18"/>
                <w:szCs w:val="18"/>
                <w:lang w:val="en-GB"/>
              </w:rPr>
              <w:t>standarda</w:t>
            </w:r>
            <w:proofErr w:type="spellEnd"/>
            <w:r w:rsidRPr="0008287E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08287E">
              <w:rPr>
                <w:color w:val="000000"/>
                <w:sz w:val="18"/>
                <w:szCs w:val="18"/>
                <w:lang w:val="en-GB"/>
              </w:rPr>
              <w:t>ali</w:t>
            </w:r>
            <w:proofErr w:type="spellEnd"/>
            <w:r w:rsidRPr="0008287E">
              <w:rPr>
                <w:color w:val="000000"/>
                <w:sz w:val="18"/>
                <w:szCs w:val="18"/>
                <w:lang w:val="en-GB"/>
              </w:rPr>
              <w:t xml:space="preserve"> s </w:t>
            </w:r>
            <w:proofErr w:type="spellStart"/>
            <w:r w:rsidRPr="0008287E">
              <w:rPr>
                <w:color w:val="000000"/>
                <w:sz w:val="18"/>
                <w:szCs w:val="18"/>
                <w:lang w:val="en-GB"/>
              </w:rPr>
              <w:t>nekim</w:t>
            </w:r>
            <w:proofErr w:type="spellEnd"/>
            <w:r w:rsidRPr="0008287E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08287E">
              <w:rPr>
                <w:color w:val="000000"/>
                <w:sz w:val="18"/>
                <w:szCs w:val="18"/>
                <w:lang w:val="en-GB"/>
              </w:rPr>
              <w:t>pogreškama</w:t>
            </w:r>
            <w:proofErr w:type="spellEnd"/>
          </w:p>
        </w:tc>
      </w:tr>
      <w:tr w:rsidR="00AC4A37" w:rsidRPr="00F86EF6" w14:paraId="68001767" w14:textId="77777777" w:rsidTr="00C74611">
        <w:trPr>
          <w:trHeight w:val="20"/>
          <w:jc w:val="center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B58C27" w14:textId="2FC58873" w:rsidR="00AC4A37" w:rsidRPr="00F86EF6" w:rsidRDefault="0008287E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>
              <w:rPr>
                <w:color w:val="000000"/>
                <w:sz w:val="18"/>
                <w:szCs w:val="18"/>
                <w:lang w:val="en-GB"/>
              </w:rPr>
              <w:t>8: Dobro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CE77D3" w14:textId="3C67DFCB" w:rsidR="00AC4A37" w:rsidRPr="00F86EF6" w:rsidRDefault="0008287E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>
              <w:rPr>
                <w:color w:val="000000"/>
                <w:sz w:val="18"/>
                <w:szCs w:val="18"/>
                <w:lang w:val="en-GB"/>
              </w:rPr>
              <w:t>C: dobro</w:t>
            </w:r>
          </w:p>
        </w:tc>
        <w:tc>
          <w:tcPr>
            <w:tcW w:w="8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D7DAAD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70,80%</w:t>
            </w:r>
          </w:p>
        </w:tc>
        <w:tc>
          <w:tcPr>
            <w:tcW w:w="7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ED16F6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84,20%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96956F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49,56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EFBAC3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58,94</w:t>
            </w:r>
          </w:p>
        </w:tc>
        <w:tc>
          <w:tcPr>
            <w:tcW w:w="3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DC92FF" w14:textId="195802B5" w:rsidR="00AC4A37" w:rsidRPr="00F86EF6" w:rsidRDefault="008E3033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Općenito</w:t>
            </w:r>
            <w:proofErr w:type="spellEnd"/>
            <w:r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dobri</w:t>
            </w:r>
            <w:proofErr w:type="spellEnd"/>
            <w:r w:rsidR="0008287E" w:rsidRPr="0008287E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08287E" w:rsidRPr="0008287E">
              <w:rPr>
                <w:color w:val="000000"/>
                <w:sz w:val="18"/>
                <w:szCs w:val="18"/>
                <w:lang w:val="en-GB"/>
              </w:rPr>
              <w:t>rezultati</w:t>
            </w:r>
            <w:proofErr w:type="spellEnd"/>
          </w:p>
        </w:tc>
      </w:tr>
      <w:tr w:rsidR="00AC4A37" w:rsidRPr="00F86EF6" w14:paraId="74DA97BC" w14:textId="77777777" w:rsidTr="00C74611">
        <w:trPr>
          <w:trHeight w:val="20"/>
          <w:jc w:val="center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8EB14B" w14:textId="78F6BDA1" w:rsidR="00AC4A37" w:rsidRPr="00F86EF6" w:rsidRDefault="00AC4A37" w:rsidP="0008287E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 xml:space="preserve">7: </w:t>
            </w:r>
            <w:proofErr w:type="spellStart"/>
            <w:r w:rsidR="0008287E">
              <w:rPr>
                <w:color w:val="000000"/>
                <w:sz w:val="18"/>
                <w:szCs w:val="18"/>
                <w:lang w:val="en-GB"/>
              </w:rPr>
              <w:t>Zadovoljavajuće</w:t>
            </w:r>
            <w:proofErr w:type="spellEnd"/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347326" w14:textId="2C1680BE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D</w:t>
            </w:r>
            <w:r w:rsidR="008E3033">
              <w:rPr>
                <w:color w:val="000000"/>
                <w:sz w:val="18"/>
                <w:szCs w:val="18"/>
                <w:lang w:val="en-GB"/>
              </w:rPr>
              <w:t xml:space="preserve">: </w:t>
            </w:r>
            <w:proofErr w:type="spellStart"/>
            <w:r w:rsidR="008E3033">
              <w:rPr>
                <w:color w:val="000000"/>
                <w:sz w:val="18"/>
                <w:szCs w:val="18"/>
                <w:lang w:val="en-GB"/>
              </w:rPr>
              <w:t>zadovolja</w:t>
            </w:r>
            <w:r w:rsidR="0008287E">
              <w:rPr>
                <w:color w:val="000000"/>
                <w:sz w:val="18"/>
                <w:szCs w:val="18"/>
                <w:lang w:val="en-GB"/>
              </w:rPr>
              <w:t>vajuće</w:t>
            </w:r>
            <w:proofErr w:type="spellEnd"/>
          </w:p>
        </w:tc>
        <w:tc>
          <w:tcPr>
            <w:tcW w:w="8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3237AB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59,60%</w:t>
            </w:r>
          </w:p>
        </w:tc>
        <w:tc>
          <w:tcPr>
            <w:tcW w:w="7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8E842B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70,70%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7158F0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41,72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6DB7A5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49,49</w:t>
            </w:r>
          </w:p>
        </w:tc>
        <w:tc>
          <w:tcPr>
            <w:tcW w:w="3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2B0139" w14:textId="0D509AE7" w:rsidR="00AC4A37" w:rsidRPr="00F86EF6" w:rsidRDefault="0008287E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Korektno</w:t>
            </w:r>
            <w:proofErr w:type="spellEnd"/>
            <w:r w:rsidRPr="0008287E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08287E">
              <w:rPr>
                <w:color w:val="000000"/>
                <w:sz w:val="18"/>
                <w:szCs w:val="18"/>
                <w:lang w:val="en-GB"/>
              </w:rPr>
              <w:t>ali</w:t>
            </w:r>
            <w:proofErr w:type="spellEnd"/>
            <w:r w:rsidRPr="0008287E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08287E">
              <w:rPr>
                <w:color w:val="000000"/>
                <w:sz w:val="18"/>
                <w:szCs w:val="18"/>
                <w:lang w:val="en-GB"/>
              </w:rPr>
              <w:t>sa</w:t>
            </w:r>
            <w:proofErr w:type="spellEnd"/>
            <w:r w:rsidRPr="0008287E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08287E">
              <w:rPr>
                <w:color w:val="000000"/>
                <w:sz w:val="18"/>
                <w:szCs w:val="18"/>
                <w:lang w:val="en-GB"/>
              </w:rPr>
              <w:t>značajnim</w:t>
            </w:r>
            <w:proofErr w:type="spellEnd"/>
            <w:r w:rsidRPr="0008287E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08287E">
              <w:rPr>
                <w:color w:val="000000"/>
                <w:sz w:val="18"/>
                <w:szCs w:val="18"/>
                <w:lang w:val="en-GB"/>
              </w:rPr>
              <w:t>nedostacima</w:t>
            </w:r>
            <w:proofErr w:type="spellEnd"/>
          </w:p>
        </w:tc>
      </w:tr>
      <w:tr w:rsidR="00AC4A37" w:rsidRPr="00F86EF6" w14:paraId="1EDAD1E3" w14:textId="77777777" w:rsidTr="00C74611">
        <w:trPr>
          <w:trHeight w:val="20"/>
          <w:jc w:val="center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FBF1B3" w14:textId="235A0058" w:rsidR="00AC4A37" w:rsidRPr="00F86EF6" w:rsidRDefault="00AC4A37" w:rsidP="0008287E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 xml:space="preserve">6: </w:t>
            </w:r>
            <w:proofErr w:type="spellStart"/>
            <w:r w:rsidR="0008287E">
              <w:rPr>
                <w:color w:val="000000"/>
                <w:sz w:val="18"/>
                <w:szCs w:val="18"/>
                <w:lang w:val="en-GB"/>
              </w:rPr>
              <w:t>Dovoljno</w:t>
            </w:r>
            <w:proofErr w:type="spellEnd"/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7410CE" w14:textId="00B5E903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 xml:space="preserve">E: </w:t>
            </w:r>
            <w:proofErr w:type="spellStart"/>
            <w:r w:rsidR="0008287E">
              <w:rPr>
                <w:color w:val="000000"/>
                <w:sz w:val="18"/>
                <w:szCs w:val="18"/>
                <w:lang w:val="en-GB"/>
              </w:rPr>
              <w:t>dovoljno</w:t>
            </w:r>
            <w:proofErr w:type="spellEnd"/>
          </w:p>
        </w:tc>
        <w:tc>
          <w:tcPr>
            <w:tcW w:w="8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B59231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55%</w:t>
            </w:r>
          </w:p>
        </w:tc>
        <w:tc>
          <w:tcPr>
            <w:tcW w:w="7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B6418F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59,50%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FDEA2E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38,5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0DE1BF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41,65</w:t>
            </w:r>
          </w:p>
        </w:tc>
        <w:tc>
          <w:tcPr>
            <w:tcW w:w="3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9A19C0" w14:textId="3BABB466" w:rsidR="00AC4A37" w:rsidRPr="00F86EF6" w:rsidRDefault="008E3033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Zadatak</w:t>
            </w:r>
            <w:proofErr w:type="spellEnd"/>
            <w:r w:rsidR="0008287E" w:rsidRPr="0008287E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08287E" w:rsidRPr="0008287E">
              <w:rPr>
                <w:color w:val="000000"/>
                <w:sz w:val="18"/>
                <w:szCs w:val="18"/>
                <w:lang w:val="en-GB"/>
              </w:rPr>
              <w:t>zadovoljava</w:t>
            </w:r>
            <w:proofErr w:type="spellEnd"/>
            <w:r w:rsidR="0008287E" w:rsidRPr="0008287E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08287E" w:rsidRPr="0008287E">
              <w:rPr>
                <w:color w:val="000000"/>
                <w:sz w:val="18"/>
                <w:szCs w:val="18"/>
                <w:lang w:val="en-GB"/>
              </w:rPr>
              <w:t>minimalne</w:t>
            </w:r>
            <w:proofErr w:type="spellEnd"/>
            <w:r w:rsidR="0008287E" w:rsidRPr="0008287E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08287E" w:rsidRPr="0008287E">
              <w:rPr>
                <w:color w:val="000000"/>
                <w:sz w:val="18"/>
                <w:szCs w:val="18"/>
                <w:lang w:val="en-GB"/>
              </w:rPr>
              <w:t>kriterije</w:t>
            </w:r>
            <w:proofErr w:type="spellEnd"/>
          </w:p>
        </w:tc>
      </w:tr>
      <w:tr w:rsidR="00AC4A37" w:rsidRPr="00F86EF6" w14:paraId="139E243C" w14:textId="77777777" w:rsidTr="00C74611">
        <w:trPr>
          <w:trHeight w:val="20"/>
          <w:jc w:val="center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B2C3F6" w14:textId="2F75A382" w:rsidR="00AC4A37" w:rsidRPr="00F86EF6" w:rsidRDefault="0008287E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>
              <w:rPr>
                <w:color w:val="000000"/>
                <w:sz w:val="18"/>
                <w:szCs w:val="18"/>
                <w:lang w:val="en-GB"/>
              </w:rPr>
              <w:t xml:space="preserve">5 - 1: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Nedovoljno</w:t>
            </w:r>
            <w:proofErr w:type="spellEnd"/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148DAF" w14:textId="0E2F4198" w:rsidR="00AC4A37" w:rsidRPr="00F86EF6" w:rsidRDefault="0008287E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>
              <w:rPr>
                <w:color w:val="000000"/>
                <w:sz w:val="18"/>
                <w:szCs w:val="18"/>
                <w:lang w:val="en-GB"/>
              </w:rPr>
              <w:t xml:space="preserve">F: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Nedovoljno</w:t>
            </w:r>
            <w:proofErr w:type="spellEnd"/>
          </w:p>
        </w:tc>
        <w:tc>
          <w:tcPr>
            <w:tcW w:w="8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8C39D5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0%</w:t>
            </w:r>
          </w:p>
        </w:tc>
        <w:tc>
          <w:tcPr>
            <w:tcW w:w="7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937040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55%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463938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0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0DD777" w14:textId="77777777" w:rsidR="00AC4A37" w:rsidRPr="00F86EF6" w:rsidRDefault="00AC4A37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38,5</w:t>
            </w:r>
          </w:p>
        </w:tc>
        <w:tc>
          <w:tcPr>
            <w:tcW w:w="3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0F9398" w14:textId="595009B9" w:rsidR="00AC4A37" w:rsidRPr="00F86EF6" w:rsidRDefault="008E3033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Zadatak</w:t>
            </w:r>
            <w:proofErr w:type="spellEnd"/>
            <w:r w:rsidR="0008287E" w:rsidRPr="0008287E">
              <w:rPr>
                <w:color w:val="000000"/>
                <w:sz w:val="18"/>
                <w:szCs w:val="18"/>
                <w:lang w:val="en-GB"/>
              </w:rPr>
              <w:t xml:space="preserve"> ne </w:t>
            </w:r>
            <w:proofErr w:type="spellStart"/>
            <w:r w:rsidR="0008287E" w:rsidRPr="0008287E">
              <w:rPr>
                <w:color w:val="000000"/>
                <w:sz w:val="18"/>
                <w:szCs w:val="18"/>
                <w:lang w:val="en-GB"/>
              </w:rPr>
              <w:t>udovoljava</w:t>
            </w:r>
            <w:proofErr w:type="spellEnd"/>
            <w:r w:rsidR="0008287E" w:rsidRPr="0008287E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08287E" w:rsidRPr="0008287E">
              <w:rPr>
                <w:color w:val="000000"/>
                <w:sz w:val="18"/>
                <w:szCs w:val="18"/>
                <w:lang w:val="en-GB"/>
              </w:rPr>
              <w:t>min</w:t>
            </w:r>
            <w:r>
              <w:rPr>
                <w:color w:val="000000"/>
                <w:sz w:val="18"/>
                <w:szCs w:val="18"/>
                <w:lang w:val="en-GB"/>
              </w:rPr>
              <w:t>imalne</w:t>
            </w:r>
            <w:proofErr w:type="spellEnd"/>
            <w:r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kriterije</w:t>
            </w:r>
            <w:proofErr w:type="spellEnd"/>
          </w:p>
        </w:tc>
      </w:tr>
    </w:tbl>
    <w:p w14:paraId="79DC59DC" w14:textId="77777777" w:rsidR="00907BAB" w:rsidRPr="00F86EF6" w:rsidRDefault="00907BAB" w:rsidP="007433CC">
      <w:pPr>
        <w:rPr>
          <w:lang w:val="en-GB"/>
        </w:rPr>
      </w:pPr>
    </w:p>
    <w:p w14:paraId="3EB06326" w14:textId="71663A6D" w:rsidR="00907BAB" w:rsidRPr="00F86EF6" w:rsidRDefault="00907BAB" w:rsidP="007433CC">
      <w:pPr>
        <w:rPr>
          <w:lang w:val="en-GB"/>
        </w:rPr>
        <w:sectPr w:rsidR="00907BAB" w:rsidRPr="00F86EF6" w:rsidSect="000577B1">
          <w:pgSz w:w="11906" w:h="16838" w:code="9"/>
          <w:pgMar w:top="1412" w:right="1412" w:bottom="1701" w:left="1412" w:header="567" w:footer="283" w:gutter="0"/>
          <w:pgNumType w:start="1"/>
          <w:cols w:space="708"/>
          <w:docGrid w:linePitch="360"/>
        </w:sectPr>
      </w:pPr>
    </w:p>
    <w:p w14:paraId="6A7F8EE3" w14:textId="19918D11" w:rsidR="00AC4A37" w:rsidRDefault="0008287E" w:rsidP="007433CC">
      <w:pPr>
        <w:rPr>
          <w:b/>
          <w:bCs/>
          <w:lang w:val="en-GB"/>
        </w:rPr>
      </w:pPr>
      <w:proofErr w:type="spellStart"/>
      <w:r w:rsidRPr="0008287E">
        <w:rPr>
          <w:b/>
          <w:bCs/>
          <w:lang w:val="en-GB"/>
        </w:rPr>
        <w:lastRenderedPageBreak/>
        <w:t>P</w:t>
      </w:r>
      <w:r>
        <w:rPr>
          <w:b/>
          <w:bCs/>
          <w:lang w:val="en-GB"/>
        </w:rPr>
        <w:t>okazatelji</w:t>
      </w:r>
      <w:proofErr w:type="spellEnd"/>
      <w:r>
        <w:rPr>
          <w:b/>
          <w:bCs/>
          <w:lang w:val="en-GB"/>
        </w:rPr>
        <w:t xml:space="preserve"> </w:t>
      </w:r>
      <w:proofErr w:type="spellStart"/>
      <w:r>
        <w:rPr>
          <w:b/>
          <w:bCs/>
          <w:lang w:val="en-GB"/>
        </w:rPr>
        <w:t>uspješnosti</w:t>
      </w:r>
      <w:proofErr w:type="spellEnd"/>
      <w:r>
        <w:rPr>
          <w:b/>
          <w:bCs/>
          <w:lang w:val="en-GB"/>
        </w:rPr>
        <w:t xml:space="preserve"> </w:t>
      </w:r>
      <w:proofErr w:type="spellStart"/>
      <w:r>
        <w:rPr>
          <w:b/>
          <w:bCs/>
          <w:lang w:val="en-GB"/>
        </w:rPr>
        <w:t>i</w:t>
      </w:r>
      <w:proofErr w:type="spellEnd"/>
      <w:r>
        <w:rPr>
          <w:b/>
          <w:bCs/>
          <w:lang w:val="en-GB"/>
        </w:rPr>
        <w:t xml:space="preserve"> </w:t>
      </w:r>
      <w:proofErr w:type="spellStart"/>
      <w:r>
        <w:rPr>
          <w:b/>
          <w:bCs/>
          <w:lang w:val="en-GB"/>
        </w:rPr>
        <w:t>tablica</w:t>
      </w:r>
      <w:proofErr w:type="spellEnd"/>
      <w:r w:rsidRPr="0008287E">
        <w:rPr>
          <w:b/>
          <w:bCs/>
          <w:lang w:val="en-GB"/>
        </w:rPr>
        <w:t xml:space="preserve"> </w:t>
      </w:r>
      <w:proofErr w:type="spellStart"/>
      <w:r w:rsidRPr="0008287E">
        <w:rPr>
          <w:b/>
          <w:bCs/>
          <w:lang w:val="en-GB"/>
        </w:rPr>
        <w:t>istraživačkog</w:t>
      </w:r>
      <w:proofErr w:type="spellEnd"/>
      <w:r w:rsidRPr="0008287E">
        <w:rPr>
          <w:b/>
          <w:bCs/>
          <w:lang w:val="en-GB"/>
        </w:rPr>
        <w:t xml:space="preserve"> / </w:t>
      </w:r>
      <w:proofErr w:type="spellStart"/>
      <w:r w:rsidRPr="0008287E">
        <w:rPr>
          <w:b/>
          <w:bCs/>
          <w:lang w:val="en-GB"/>
        </w:rPr>
        <w:t>seminarskog</w:t>
      </w:r>
      <w:proofErr w:type="spellEnd"/>
      <w:r w:rsidRPr="0008287E">
        <w:rPr>
          <w:b/>
          <w:bCs/>
          <w:lang w:val="en-GB"/>
        </w:rPr>
        <w:t xml:space="preserve"> </w:t>
      </w:r>
      <w:proofErr w:type="spellStart"/>
      <w:r w:rsidRPr="0008287E">
        <w:rPr>
          <w:b/>
          <w:bCs/>
          <w:lang w:val="en-GB"/>
        </w:rPr>
        <w:t>rada</w:t>
      </w:r>
      <w:proofErr w:type="spellEnd"/>
    </w:p>
    <w:tbl>
      <w:tblPr>
        <w:tblW w:w="14139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853"/>
        <w:gridCol w:w="1563"/>
        <w:gridCol w:w="1283"/>
        <w:gridCol w:w="1240"/>
        <w:gridCol w:w="1897"/>
        <w:gridCol w:w="2073"/>
        <w:gridCol w:w="1848"/>
        <w:gridCol w:w="3382"/>
      </w:tblGrid>
      <w:tr w:rsidR="00926241" w:rsidRPr="00330711" w14:paraId="67F52D65" w14:textId="77777777" w:rsidTr="00AC4A37">
        <w:trPr>
          <w:trHeight w:val="480"/>
          <w:jc w:val="center"/>
        </w:trPr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57E47" w14:textId="77777777" w:rsidR="007433CC" w:rsidRPr="00F86EF6" w:rsidRDefault="007433CC" w:rsidP="00C74611">
            <w:pPr>
              <w:jc w:val="left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042A3673" w14:textId="570D8114" w:rsidR="007433CC" w:rsidRPr="00330711" w:rsidRDefault="0008287E" w:rsidP="00C74611">
            <w:pPr>
              <w:jc w:val="center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>Istraživačko</w:t>
            </w:r>
            <w:proofErr w:type="spellEnd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>pitanje</w:t>
            </w:r>
            <w:proofErr w:type="spellEnd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 xml:space="preserve"> / </w:t>
            </w:r>
            <w:proofErr w:type="spellStart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>Naslov</w:t>
            </w:r>
            <w:proofErr w:type="spellEnd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>teme</w:t>
            </w:r>
            <w:proofErr w:type="spellEnd"/>
          </w:p>
        </w:tc>
        <w:tc>
          <w:tcPr>
            <w:tcW w:w="12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62778648" w14:textId="354C5AEC" w:rsidR="007433CC" w:rsidRPr="00330711" w:rsidRDefault="0008287E" w:rsidP="00C74611">
            <w:pPr>
              <w:jc w:val="center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>Planiranje</w:t>
            </w:r>
            <w:proofErr w:type="spellEnd"/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1E677451" w14:textId="01916306" w:rsidR="007433CC" w:rsidRPr="00330711" w:rsidRDefault="0008287E" w:rsidP="00C74611">
            <w:pPr>
              <w:jc w:val="center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>Izvedba</w:t>
            </w:r>
            <w:proofErr w:type="spellEnd"/>
          </w:p>
        </w:tc>
        <w:tc>
          <w:tcPr>
            <w:tcW w:w="19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01E5FA15" w14:textId="62ED647C" w:rsidR="007433CC" w:rsidRPr="00330711" w:rsidRDefault="0008287E" w:rsidP="00C74611">
            <w:pPr>
              <w:jc w:val="center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>Rezultati</w:t>
            </w:r>
            <w:proofErr w:type="spellEnd"/>
          </w:p>
        </w:tc>
        <w:tc>
          <w:tcPr>
            <w:tcW w:w="20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6EB7A303" w14:textId="0149AC77" w:rsidR="007433CC" w:rsidRPr="00330711" w:rsidRDefault="0008287E" w:rsidP="00C74611">
            <w:pPr>
              <w:jc w:val="center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>Ocjena</w:t>
            </w:r>
            <w:proofErr w:type="spellEnd"/>
          </w:p>
        </w:tc>
        <w:tc>
          <w:tcPr>
            <w:tcW w:w="18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15F58A74" w14:textId="7C670F67" w:rsidR="007433CC" w:rsidRPr="00330711" w:rsidRDefault="0008287E" w:rsidP="00C74611">
            <w:pPr>
              <w:jc w:val="center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>Izlaganje</w:t>
            </w:r>
            <w:proofErr w:type="spellEnd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>prezentacije</w:t>
            </w:r>
            <w:proofErr w:type="spellEnd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3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07CD3EF7" w14:textId="10216AD5" w:rsidR="007433CC" w:rsidRPr="00330711" w:rsidRDefault="0008287E" w:rsidP="00C74611">
            <w:pPr>
              <w:jc w:val="center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>Tekstualni</w:t>
            </w:r>
            <w:proofErr w:type="spellEnd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>dio</w:t>
            </w:r>
            <w:proofErr w:type="spellEnd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 xml:space="preserve"> </w:t>
            </w:r>
          </w:p>
        </w:tc>
      </w:tr>
      <w:tr w:rsidR="007C0925" w:rsidRPr="00330711" w14:paraId="585E7772" w14:textId="77777777" w:rsidTr="00AC4A37">
        <w:trPr>
          <w:trHeight w:val="912"/>
          <w:jc w:val="center"/>
        </w:trPr>
        <w:tc>
          <w:tcPr>
            <w:tcW w:w="7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DB6737" w14:textId="2CE8EE38" w:rsidR="007433CC" w:rsidRPr="00330711" w:rsidRDefault="0008287E" w:rsidP="00C74611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 xml:space="preserve">Do 6 </w:t>
            </w:r>
            <w:proofErr w:type="spellStart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>bodova</w:t>
            </w:r>
            <w:proofErr w:type="spellEnd"/>
          </w:p>
        </w:tc>
        <w:tc>
          <w:tcPr>
            <w:tcW w:w="1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313758E" w14:textId="2ACF5DA7" w:rsidR="007433CC" w:rsidRPr="00330711" w:rsidRDefault="0008287E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Student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stavlj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vlastit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straživačk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itanj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koj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je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jasn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stavljen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relevantn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za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temu</w:t>
            </w:r>
            <w:proofErr w:type="spellEnd"/>
          </w:p>
        </w:tc>
        <w:tc>
          <w:tcPr>
            <w:tcW w:w="12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C91BADA" w14:textId="69F9E0A7" w:rsidR="007433CC" w:rsidRPr="00330711" w:rsidRDefault="0008287E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Nezavisn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laniranj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straživanja</w:t>
            </w:r>
            <w:proofErr w:type="spellEnd"/>
          </w:p>
        </w:tc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DBA171B" w14:textId="4F1E8D40" w:rsidR="007433CC" w:rsidRPr="00330711" w:rsidRDefault="0008287E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Student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samostaln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stražuje</w:t>
            </w:r>
            <w:proofErr w:type="spellEnd"/>
          </w:p>
        </w:tc>
        <w:tc>
          <w:tcPr>
            <w:tcW w:w="19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1565D1" w14:textId="0A531A61" w:rsidR="007433CC" w:rsidRPr="00330711" w:rsidRDefault="0008287E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zvanredn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rezultat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s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sam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manjim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greškama</w:t>
            </w:r>
            <w:proofErr w:type="spellEnd"/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AEFB1E8" w14:textId="32FBA031" w:rsidR="007433CC" w:rsidRPr="00330711" w:rsidRDefault="0008287E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Kvalitativn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rocjen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roblem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donos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njegove</w:t>
            </w:r>
            <w:proofErr w:type="spellEnd"/>
            <w:r w:rsidR="00295CEF" w:rsidRPr="00330711">
              <w:rPr>
                <w:color w:val="000000"/>
                <w:sz w:val="20"/>
                <w:szCs w:val="20"/>
                <w:lang w:val="en-GB"/>
              </w:rPr>
              <w:t>/</w:t>
            </w:r>
            <w:proofErr w:type="spellStart"/>
            <w:r w:rsidR="00295CEF" w:rsidRPr="00330711">
              <w:rPr>
                <w:color w:val="000000"/>
                <w:sz w:val="20"/>
                <w:szCs w:val="20"/>
                <w:lang w:val="en-GB"/>
              </w:rPr>
              <w:t>njezin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vlastit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zaključke</w:t>
            </w:r>
            <w:proofErr w:type="spellEnd"/>
          </w:p>
        </w:tc>
        <w:tc>
          <w:tcPr>
            <w:tcW w:w="1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888E6D9" w14:textId="6F247139" w:rsidR="007433CC" w:rsidRPr="00330711" w:rsidRDefault="008E3033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zvrsn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zlaganje</w:t>
            </w:r>
            <w:proofErr w:type="spellEnd"/>
            <w:r w:rsidR="0008287E" w:rsidRPr="00330711">
              <w:rPr>
                <w:color w:val="000000"/>
                <w:sz w:val="20"/>
                <w:szCs w:val="20"/>
                <w:lang w:val="en-GB"/>
              </w:rPr>
              <w:t xml:space="preserve"> bez </w:t>
            </w:r>
            <w:proofErr w:type="spellStart"/>
            <w:r w:rsidR="0008287E" w:rsidRPr="00330711">
              <w:rPr>
                <w:color w:val="000000"/>
                <w:sz w:val="20"/>
                <w:szCs w:val="20"/>
                <w:lang w:val="en-GB"/>
              </w:rPr>
              <w:t>pogrešaka</w:t>
            </w:r>
            <w:proofErr w:type="spellEnd"/>
            <w:r w:rsidR="0008287E" w:rsidRPr="00330711">
              <w:rPr>
                <w:color w:val="000000"/>
                <w:sz w:val="20"/>
                <w:szCs w:val="20"/>
                <w:lang w:val="en-GB"/>
              </w:rPr>
              <w:t xml:space="preserve"> (student ne </w:t>
            </w:r>
            <w:proofErr w:type="spellStart"/>
            <w:r w:rsidR="0008287E" w:rsidRPr="00330711">
              <w:rPr>
                <w:color w:val="000000"/>
                <w:sz w:val="20"/>
                <w:szCs w:val="20"/>
                <w:lang w:val="en-GB"/>
              </w:rPr>
              <w:t>koristi</w:t>
            </w:r>
            <w:proofErr w:type="spellEnd"/>
            <w:r w:rsidR="0008287E"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08287E" w:rsidRPr="00330711">
              <w:rPr>
                <w:color w:val="000000"/>
                <w:sz w:val="20"/>
                <w:szCs w:val="20"/>
                <w:lang w:val="en-GB"/>
              </w:rPr>
              <w:t>bilješke</w:t>
            </w:r>
            <w:proofErr w:type="spellEnd"/>
            <w:r w:rsidR="00295CEF" w:rsidRPr="00330711">
              <w:rPr>
                <w:color w:val="000000"/>
                <w:sz w:val="20"/>
                <w:szCs w:val="20"/>
                <w:lang w:val="en-GB"/>
              </w:rPr>
              <w:t>)</w:t>
            </w:r>
          </w:p>
        </w:tc>
        <w:tc>
          <w:tcPr>
            <w:tcW w:w="3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70CFD4E" w14:textId="6418912A" w:rsidR="007433CC" w:rsidRPr="00330711" w:rsidRDefault="0008287E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zvrsn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kompozicij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tekst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je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gotov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u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tpunost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bez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greša</w:t>
            </w:r>
            <w:r w:rsidR="00E717E2" w:rsidRPr="00330711">
              <w:rPr>
                <w:color w:val="000000"/>
                <w:sz w:val="20"/>
                <w:szCs w:val="20"/>
                <w:lang w:val="en-GB"/>
              </w:rPr>
              <w:t>ka</w:t>
            </w:r>
            <w:proofErr w:type="spellEnd"/>
            <w:r w:rsidR="00E717E2" w:rsidRPr="00330711">
              <w:rPr>
                <w:color w:val="000000"/>
                <w:sz w:val="20"/>
                <w:szCs w:val="20"/>
                <w:lang w:val="en-GB"/>
              </w:rPr>
              <w:t xml:space="preserve">, s </w:t>
            </w:r>
            <w:proofErr w:type="spellStart"/>
            <w:r w:rsidR="00E717E2" w:rsidRPr="00330711">
              <w:rPr>
                <w:color w:val="000000"/>
                <w:sz w:val="20"/>
                <w:szCs w:val="20"/>
                <w:lang w:val="en-GB"/>
              </w:rPr>
              <w:t>gotovo</w:t>
            </w:r>
            <w:proofErr w:type="spellEnd"/>
            <w:r w:rsidR="00E717E2"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E717E2" w:rsidRPr="00330711">
              <w:rPr>
                <w:color w:val="000000"/>
                <w:sz w:val="20"/>
                <w:szCs w:val="20"/>
                <w:lang w:val="en-GB"/>
              </w:rPr>
              <w:t>savršenom</w:t>
            </w:r>
            <w:proofErr w:type="spellEnd"/>
            <w:r w:rsidR="00E717E2"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E717E2" w:rsidRPr="00330711">
              <w:rPr>
                <w:color w:val="000000"/>
                <w:sz w:val="20"/>
                <w:szCs w:val="20"/>
                <w:lang w:val="en-GB"/>
              </w:rPr>
              <w:t>strukturom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(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spravn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struktur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odlomak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glavlj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točn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organiziran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naslovi</w:t>
            </w:r>
            <w:proofErr w:type="spellEnd"/>
            <w:r w:rsidR="00295CEF" w:rsidRPr="00330711">
              <w:rPr>
                <w:color w:val="000000"/>
                <w:sz w:val="20"/>
                <w:szCs w:val="20"/>
                <w:lang w:val="en-GB"/>
              </w:rPr>
              <w:t>)</w:t>
            </w:r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.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glavlj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udovoljavaju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zahtjevim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za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dužinom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maju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točan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redoslijed</w:t>
            </w:r>
            <w:proofErr w:type="spellEnd"/>
          </w:p>
        </w:tc>
      </w:tr>
      <w:tr w:rsidR="007C0925" w:rsidRPr="00330711" w14:paraId="418B20F3" w14:textId="77777777" w:rsidTr="00AC4A37">
        <w:trPr>
          <w:trHeight w:val="1140"/>
          <w:jc w:val="center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92FA6" w14:textId="042006EB" w:rsidR="007433CC" w:rsidRPr="00330711" w:rsidRDefault="0008287E" w:rsidP="00C74611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 xml:space="preserve">Do 4 </w:t>
            </w:r>
            <w:proofErr w:type="spellStart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>boda</w:t>
            </w:r>
            <w:proofErr w:type="spellEnd"/>
          </w:p>
        </w:tc>
        <w:tc>
          <w:tcPr>
            <w:tcW w:w="1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045C7F9" w14:textId="3C784673" w:rsidR="007433CC" w:rsidRPr="00330711" w:rsidRDefault="00926241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Student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stavlj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vlastit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straživačk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itanj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al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zahtijev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manju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moć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5134A2" w:rsidRPr="00330711">
              <w:rPr>
                <w:color w:val="000000"/>
                <w:sz w:val="20"/>
                <w:szCs w:val="20"/>
                <w:lang w:val="en-GB"/>
              </w:rPr>
              <w:t>nastavnik</w:t>
            </w:r>
            <w:r w:rsidRPr="00330711">
              <w:rPr>
                <w:color w:val="000000"/>
                <w:sz w:val="20"/>
                <w:szCs w:val="20"/>
                <w:lang w:val="en-GB"/>
              </w:rPr>
              <w:t>a</w:t>
            </w:r>
            <w:proofErr w:type="spellEnd"/>
          </w:p>
        </w:tc>
        <w:tc>
          <w:tcPr>
            <w:tcW w:w="12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0157F0A" w14:textId="6D7248E0" w:rsidR="007433CC" w:rsidRPr="00330711" w:rsidRDefault="00926241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Neovisn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laniranj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straživanj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al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zahtijev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minimalnu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moć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5134A2" w:rsidRPr="00330711">
              <w:rPr>
                <w:color w:val="000000"/>
                <w:sz w:val="20"/>
                <w:szCs w:val="20"/>
                <w:lang w:val="en-GB"/>
              </w:rPr>
              <w:t>nastavnik</w:t>
            </w:r>
            <w:r w:rsidRPr="00330711">
              <w:rPr>
                <w:color w:val="000000"/>
                <w:sz w:val="20"/>
                <w:szCs w:val="20"/>
                <w:lang w:val="en-GB"/>
              </w:rPr>
              <w:t>a</w:t>
            </w:r>
            <w:proofErr w:type="spellEnd"/>
          </w:p>
        </w:tc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3B76577" w14:textId="6AA43271" w:rsidR="007433CC" w:rsidRPr="00330711" w:rsidRDefault="006A7CA0" w:rsidP="0092624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Student </w:t>
            </w:r>
            <w:proofErr w:type="spellStart"/>
            <w:r w:rsidR="00926241" w:rsidRPr="00330711">
              <w:rPr>
                <w:color w:val="000000"/>
                <w:sz w:val="20"/>
                <w:szCs w:val="20"/>
                <w:lang w:val="en-GB"/>
              </w:rPr>
              <w:t>zahtijeva</w:t>
            </w:r>
            <w:proofErr w:type="spellEnd"/>
            <w:r w:rsidR="00926241"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926241" w:rsidRPr="00330711">
              <w:rPr>
                <w:color w:val="000000"/>
                <w:sz w:val="20"/>
                <w:szCs w:val="20"/>
                <w:lang w:val="en-GB"/>
              </w:rPr>
              <w:t>manju</w:t>
            </w:r>
            <w:proofErr w:type="spellEnd"/>
            <w:r w:rsidR="00926241"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926241" w:rsidRPr="00330711">
              <w:rPr>
                <w:color w:val="000000"/>
                <w:sz w:val="20"/>
                <w:szCs w:val="20"/>
                <w:lang w:val="en-GB"/>
              </w:rPr>
              <w:t>pomoć</w:t>
            </w:r>
            <w:proofErr w:type="spellEnd"/>
            <w:r w:rsidR="00926241"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5134A2" w:rsidRPr="00330711">
              <w:rPr>
                <w:color w:val="000000"/>
                <w:sz w:val="20"/>
                <w:szCs w:val="20"/>
                <w:lang w:val="en-GB"/>
              </w:rPr>
              <w:t>nastavnik</w:t>
            </w:r>
            <w:r w:rsidR="00926241" w:rsidRPr="00330711">
              <w:rPr>
                <w:color w:val="000000"/>
                <w:sz w:val="20"/>
                <w:szCs w:val="20"/>
                <w:lang w:val="en-GB"/>
              </w:rPr>
              <w:t>a</w:t>
            </w:r>
            <w:proofErr w:type="spellEnd"/>
          </w:p>
        </w:tc>
        <w:tc>
          <w:tcPr>
            <w:tcW w:w="19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DBC8755" w14:textId="7A3D3636" w:rsidR="007433CC" w:rsidRPr="00330711" w:rsidRDefault="00E717E2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znadprosječn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standard,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al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s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nekim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greškama</w:t>
            </w:r>
            <w:proofErr w:type="spellEnd"/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4A0A085" w14:textId="5E106633" w:rsidR="007433CC" w:rsidRPr="00330711" w:rsidRDefault="00E717E2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Kvalitativn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rocjen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roblema</w:t>
            </w:r>
            <w:proofErr w:type="spellEnd"/>
          </w:p>
        </w:tc>
        <w:tc>
          <w:tcPr>
            <w:tcW w:w="1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13AE396" w14:textId="225E93BC" w:rsidR="007433CC" w:rsidRPr="00330711" w:rsidRDefault="008E3033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Učinkovit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zlaganje</w:t>
            </w:r>
            <w:proofErr w:type="spellEnd"/>
            <w:r w:rsidR="00E717E2" w:rsidRPr="00330711">
              <w:rPr>
                <w:color w:val="000000"/>
                <w:sz w:val="20"/>
                <w:szCs w:val="20"/>
                <w:lang w:val="en-GB"/>
              </w:rPr>
              <w:t xml:space="preserve">, ne </w:t>
            </w:r>
            <w:proofErr w:type="spellStart"/>
            <w:r w:rsidR="00E717E2" w:rsidRPr="00330711">
              <w:rPr>
                <w:color w:val="000000"/>
                <w:sz w:val="20"/>
                <w:szCs w:val="20"/>
                <w:lang w:val="en-GB"/>
              </w:rPr>
              <w:t>koristi</w:t>
            </w:r>
            <w:proofErr w:type="spellEnd"/>
            <w:r w:rsidR="00E717E2"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E717E2" w:rsidRPr="00330711">
              <w:rPr>
                <w:color w:val="000000"/>
                <w:sz w:val="20"/>
                <w:szCs w:val="20"/>
                <w:lang w:val="en-GB"/>
              </w:rPr>
              <w:t>bilješke</w:t>
            </w:r>
            <w:proofErr w:type="spellEnd"/>
            <w:r w:rsidR="00E717E2" w:rsidRPr="00330711">
              <w:rPr>
                <w:color w:val="000000"/>
                <w:sz w:val="20"/>
                <w:szCs w:val="20"/>
                <w:lang w:val="en-GB"/>
              </w:rPr>
              <w:t xml:space="preserve">, </w:t>
            </w:r>
            <w:proofErr w:type="spellStart"/>
            <w:r w:rsidR="00E717E2" w:rsidRPr="00330711">
              <w:rPr>
                <w:color w:val="000000"/>
                <w:sz w:val="20"/>
                <w:szCs w:val="20"/>
                <w:lang w:val="en-GB"/>
              </w:rPr>
              <w:t>ali</w:t>
            </w:r>
            <w:proofErr w:type="spellEnd"/>
            <w:r w:rsidR="00E717E2"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E717E2" w:rsidRPr="00330711">
              <w:rPr>
                <w:color w:val="000000"/>
                <w:sz w:val="20"/>
                <w:szCs w:val="20"/>
                <w:lang w:val="en-GB"/>
              </w:rPr>
              <w:t>čini</w:t>
            </w:r>
            <w:proofErr w:type="spellEnd"/>
            <w:r w:rsidR="00E717E2"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E717E2" w:rsidRPr="00330711">
              <w:rPr>
                <w:color w:val="000000"/>
                <w:sz w:val="20"/>
                <w:szCs w:val="20"/>
                <w:lang w:val="en-GB"/>
              </w:rPr>
              <w:t>manje</w:t>
            </w:r>
            <w:proofErr w:type="spellEnd"/>
            <w:r w:rsidR="00E717E2"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E717E2" w:rsidRPr="00330711">
              <w:rPr>
                <w:color w:val="000000"/>
                <w:sz w:val="20"/>
                <w:szCs w:val="20"/>
                <w:lang w:val="en-GB"/>
              </w:rPr>
              <w:t>pogreške</w:t>
            </w:r>
            <w:proofErr w:type="spellEnd"/>
            <w:r w:rsidR="00E717E2" w:rsidRPr="00330711">
              <w:rPr>
                <w:color w:val="000000"/>
                <w:sz w:val="20"/>
                <w:szCs w:val="20"/>
                <w:lang w:val="en-GB"/>
              </w:rPr>
              <w:t xml:space="preserve">; </w:t>
            </w:r>
            <w:proofErr w:type="spellStart"/>
            <w:r w:rsidR="00E717E2" w:rsidRPr="00330711">
              <w:rPr>
                <w:color w:val="000000"/>
                <w:sz w:val="20"/>
                <w:szCs w:val="20"/>
                <w:lang w:val="en-GB"/>
              </w:rPr>
              <w:t>rijetko</w:t>
            </w:r>
            <w:proofErr w:type="spellEnd"/>
            <w:r w:rsidR="00E717E2" w:rsidRPr="00330711">
              <w:rPr>
                <w:color w:val="000000"/>
                <w:sz w:val="20"/>
                <w:szCs w:val="20"/>
                <w:lang w:val="en-GB"/>
              </w:rPr>
              <w:t xml:space="preserve"> se </w:t>
            </w:r>
            <w:proofErr w:type="spellStart"/>
            <w:r w:rsidR="00E717E2" w:rsidRPr="00330711">
              <w:rPr>
                <w:color w:val="000000"/>
                <w:sz w:val="20"/>
                <w:szCs w:val="20"/>
                <w:lang w:val="en-GB"/>
              </w:rPr>
              <w:t>vraća</w:t>
            </w:r>
            <w:proofErr w:type="spellEnd"/>
            <w:r w:rsidR="00E717E2"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E717E2" w:rsidRPr="00330711">
              <w:rPr>
                <w:color w:val="000000"/>
                <w:sz w:val="20"/>
                <w:szCs w:val="20"/>
                <w:lang w:val="en-GB"/>
              </w:rPr>
              <w:t>bilješkama</w:t>
            </w:r>
            <w:proofErr w:type="spellEnd"/>
            <w:r w:rsidR="00E717E2"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E717E2" w:rsidRPr="00330711">
              <w:rPr>
                <w:color w:val="000000"/>
                <w:sz w:val="20"/>
                <w:szCs w:val="20"/>
                <w:lang w:val="en-GB"/>
              </w:rPr>
              <w:t>i</w:t>
            </w:r>
            <w:proofErr w:type="spellEnd"/>
            <w:r w:rsidR="00E717E2" w:rsidRPr="00330711">
              <w:rPr>
                <w:color w:val="000000"/>
                <w:sz w:val="20"/>
                <w:szCs w:val="20"/>
                <w:lang w:val="en-GB"/>
              </w:rPr>
              <w:t xml:space="preserve"> ne </w:t>
            </w:r>
            <w:proofErr w:type="spellStart"/>
            <w:r w:rsidR="00E717E2" w:rsidRPr="00330711">
              <w:rPr>
                <w:color w:val="000000"/>
                <w:sz w:val="20"/>
                <w:szCs w:val="20"/>
                <w:lang w:val="en-GB"/>
              </w:rPr>
              <w:t>čini</w:t>
            </w:r>
            <w:proofErr w:type="spellEnd"/>
            <w:r w:rsidR="00E717E2"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E717E2" w:rsidRPr="00330711">
              <w:rPr>
                <w:color w:val="000000"/>
                <w:sz w:val="20"/>
                <w:szCs w:val="20"/>
                <w:lang w:val="en-GB"/>
              </w:rPr>
              <w:t>pogreške</w:t>
            </w:r>
            <w:proofErr w:type="spellEnd"/>
          </w:p>
        </w:tc>
        <w:tc>
          <w:tcPr>
            <w:tcW w:w="3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39C018" w14:textId="3C117962" w:rsidR="007433CC" w:rsidRPr="00330711" w:rsidRDefault="00E717E2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Adekvatn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razin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rad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s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nekolik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manjih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grešak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(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spravn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struktur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odlomak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al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ne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udovoljav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zahtjevim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duljin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.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Tekst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sadrž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ravopisn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l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gramatičk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grešk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>)</w:t>
            </w:r>
          </w:p>
        </w:tc>
      </w:tr>
      <w:tr w:rsidR="007C0925" w:rsidRPr="00330711" w14:paraId="35480CB6" w14:textId="77777777" w:rsidTr="00AC4A37">
        <w:trPr>
          <w:trHeight w:val="1140"/>
          <w:jc w:val="center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7BE804" w14:textId="1113456D" w:rsidR="007433CC" w:rsidRPr="00330711" w:rsidRDefault="0008287E" w:rsidP="00C74611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 xml:space="preserve">Do 2 </w:t>
            </w:r>
            <w:proofErr w:type="spellStart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>boda</w:t>
            </w:r>
            <w:proofErr w:type="spellEnd"/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9809DD8" w14:textId="251DE8A1" w:rsidR="007433CC" w:rsidRPr="00330711" w:rsidRDefault="00E717E2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itanj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straživanj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je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nejasn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loš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stavljen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zahtijev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moć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5134A2" w:rsidRPr="00330711">
              <w:rPr>
                <w:color w:val="000000"/>
                <w:sz w:val="20"/>
                <w:szCs w:val="20"/>
                <w:lang w:val="en-GB"/>
              </w:rPr>
              <w:t>nastavnik</w:t>
            </w:r>
            <w:r w:rsidRPr="00330711">
              <w:rPr>
                <w:color w:val="000000"/>
                <w:sz w:val="20"/>
                <w:szCs w:val="20"/>
                <w:lang w:val="en-GB"/>
              </w:rPr>
              <w:t>a</w:t>
            </w:r>
            <w:proofErr w:type="spellEnd"/>
          </w:p>
        </w:tc>
        <w:tc>
          <w:tcPr>
            <w:tcW w:w="12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63450BE" w14:textId="40A778E5" w:rsidR="007433CC" w:rsidRPr="00330711" w:rsidRDefault="00926241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Loš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laniranj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straživanj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zahtijev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već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razvoj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moć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5134A2" w:rsidRPr="00330711">
              <w:rPr>
                <w:color w:val="000000"/>
                <w:sz w:val="20"/>
                <w:szCs w:val="20"/>
                <w:lang w:val="en-GB"/>
              </w:rPr>
              <w:t>nastavnik</w:t>
            </w:r>
            <w:r w:rsidRPr="00330711">
              <w:rPr>
                <w:color w:val="000000"/>
                <w:sz w:val="20"/>
                <w:szCs w:val="20"/>
                <w:lang w:val="en-GB"/>
              </w:rPr>
              <w:t>a</w:t>
            </w:r>
            <w:proofErr w:type="spellEnd"/>
          </w:p>
        </w:tc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00A6ABC" w14:textId="675DA178" w:rsidR="007433CC" w:rsidRPr="00330711" w:rsidRDefault="00926241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Student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zahtijev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značajnu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moć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5134A2" w:rsidRPr="00330711">
              <w:rPr>
                <w:color w:val="000000"/>
                <w:sz w:val="20"/>
                <w:szCs w:val="20"/>
                <w:lang w:val="en-GB"/>
              </w:rPr>
              <w:t>nastavnik</w:t>
            </w:r>
            <w:r w:rsidRPr="00330711">
              <w:rPr>
                <w:color w:val="000000"/>
                <w:sz w:val="20"/>
                <w:szCs w:val="20"/>
                <w:lang w:val="en-GB"/>
              </w:rPr>
              <w:t>a</w:t>
            </w:r>
            <w:proofErr w:type="spellEnd"/>
          </w:p>
        </w:tc>
        <w:tc>
          <w:tcPr>
            <w:tcW w:w="19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AAD5C60" w14:textId="696A8F57" w:rsidR="007433CC" w:rsidRPr="00330711" w:rsidRDefault="00926241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Korektn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al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s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značajnim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nedostacima</w:t>
            </w:r>
            <w:proofErr w:type="spellEnd"/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7BDC3E9" w14:textId="6CF9188E" w:rsidR="007433CC" w:rsidRPr="00330711" w:rsidRDefault="00E717E2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Student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nud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osnovn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opis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sažetak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straživanj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u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zadini</w:t>
            </w:r>
            <w:proofErr w:type="spellEnd"/>
          </w:p>
        </w:tc>
        <w:tc>
          <w:tcPr>
            <w:tcW w:w="1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611B75B" w14:textId="01385786" w:rsidR="007433CC" w:rsidRPr="00330711" w:rsidRDefault="00E717E2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Student je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loš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ripremljen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čit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bilješke</w:t>
            </w:r>
            <w:proofErr w:type="spellEnd"/>
          </w:p>
        </w:tc>
        <w:tc>
          <w:tcPr>
            <w:tcW w:w="3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0B4059D" w14:textId="5A6CA518" w:rsidR="007433CC" w:rsidRPr="00330711" w:rsidRDefault="00926241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Nekolik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glavnih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grešak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(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neprikladan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format, ne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korist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odlomk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glavlj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ne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slijed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logičan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redoslijed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;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tekst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m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nekolik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glavnih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ravopisnih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l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gramatičkih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grešak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>)</w:t>
            </w:r>
          </w:p>
        </w:tc>
      </w:tr>
      <w:tr w:rsidR="007C0925" w:rsidRPr="00F86EF6" w14:paraId="717B63A0" w14:textId="77777777" w:rsidTr="00AC4A37">
        <w:trPr>
          <w:trHeight w:val="912"/>
          <w:jc w:val="center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1C7032" w14:textId="77777777" w:rsidR="007433CC" w:rsidRPr="00330711" w:rsidRDefault="007433CC" w:rsidP="00C74611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330711">
              <w:rPr>
                <w:b/>
                <w:bCs/>
                <w:color w:val="000000"/>
                <w:sz w:val="20"/>
                <w:szCs w:val="20"/>
                <w:lang w:val="en-GB"/>
              </w:rPr>
              <w:t> </w:t>
            </w:r>
          </w:p>
        </w:tc>
        <w:tc>
          <w:tcPr>
            <w:tcW w:w="1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608EBFA" w14:textId="72FB5F37" w:rsidR="007433CC" w:rsidRPr="00330711" w:rsidRDefault="00E717E2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Student ne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ostavlj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straživačko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itanj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;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temu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straživanja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redlaž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5134A2" w:rsidRPr="00330711">
              <w:rPr>
                <w:color w:val="000000"/>
                <w:sz w:val="20"/>
                <w:szCs w:val="20"/>
                <w:lang w:val="en-GB"/>
              </w:rPr>
              <w:t>nastavnik</w:t>
            </w:r>
            <w:proofErr w:type="spellEnd"/>
          </w:p>
        </w:tc>
        <w:tc>
          <w:tcPr>
            <w:tcW w:w="12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F51D066" w14:textId="532D201A" w:rsidR="007433CC" w:rsidRPr="00330711" w:rsidRDefault="00E717E2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Plan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zrađuj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5134A2" w:rsidRPr="00330711">
              <w:rPr>
                <w:color w:val="000000"/>
                <w:sz w:val="20"/>
                <w:szCs w:val="20"/>
                <w:lang w:val="en-GB"/>
              </w:rPr>
              <w:t>nastavnik</w:t>
            </w:r>
            <w:proofErr w:type="spellEnd"/>
          </w:p>
        </w:tc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B4DF8E" w14:textId="7E45EBD1" w:rsidR="007433CC" w:rsidRPr="00330711" w:rsidRDefault="00E717E2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straživačk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rad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napisal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su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drugi</w:t>
            </w:r>
            <w:proofErr w:type="spellEnd"/>
          </w:p>
        </w:tc>
        <w:tc>
          <w:tcPr>
            <w:tcW w:w="19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5F0FFDC" w14:textId="1718C29E" w:rsidR="007433CC" w:rsidRPr="00330711" w:rsidRDefault="00926241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Student ne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reda</w:t>
            </w:r>
            <w:proofErr w:type="spellEnd"/>
            <w:r w:rsidR="008E3033"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8E3033" w:rsidRPr="00330711">
              <w:rPr>
                <w:color w:val="000000"/>
                <w:sz w:val="20"/>
                <w:szCs w:val="20"/>
                <w:lang w:val="en-GB"/>
              </w:rPr>
              <w:t>na</w:t>
            </w:r>
            <w:proofErr w:type="spellEnd"/>
            <w:r w:rsidR="008E3033"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8E3033" w:rsidRPr="00330711">
              <w:rPr>
                <w:color w:val="000000"/>
                <w:sz w:val="20"/>
                <w:szCs w:val="20"/>
                <w:lang w:val="en-GB"/>
              </w:rPr>
              <w:t>vrijem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straživačk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rad /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straživačk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rad </w:t>
            </w:r>
            <w:proofErr w:type="spellStart"/>
            <w:r w:rsidR="00295CEF" w:rsidRPr="00330711">
              <w:rPr>
                <w:color w:val="000000"/>
                <w:sz w:val="20"/>
                <w:szCs w:val="20"/>
                <w:lang w:val="en-GB"/>
              </w:rPr>
              <w:t>nije</w:t>
            </w:r>
            <w:proofErr w:type="spellEnd"/>
            <w:r w:rsidR="00295CEF"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295CEF" w:rsidRPr="00330711">
              <w:rPr>
                <w:color w:val="000000"/>
                <w:sz w:val="20"/>
                <w:szCs w:val="20"/>
                <w:lang w:val="en-GB"/>
              </w:rPr>
              <w:t>relevantan</w:t>
            </w:r>
            <w:proofErr w:type="spellEnd"/>
            <w:r w:rsidR="00295CEF"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za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temu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/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straživačk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rad je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lagiran</w:t>
            </w:r>
            <w:proofErr w:type="spellEnd"/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9947A61" w14:textId="5A2740D9" w:rsidR="007433CC" w:rsidRPr="00330711" w:rsidRDefault="00295CEF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Nij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relevantno</w:t>
            </w:r>
            <w:proofErr w:type="spellEnd"/>
            <w:r w:rsidR="00E717E2"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E717E2" w:rsidRPr="00330711">
              <w:rPr>
                <w:color w:val="000000"/>
                <w:sz w:val="20"/>
                <w:szCs w:val="20"/>
                <w:lang w:val="en-GB"/>
              </w:rPr>
              <w:t>ili</w:t>
            </w:r>
            <w:proofErr w:type="spellEnd"/>
            <w:r w:rsidR="00E717E2"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nedostaje</w:t>
            </w:r>
            <w:proofErr w:type="spellEnd"/>
          </w:p>
        </w:tc>
        <w:tc>
          <w:tcPr>
            <w:tcW w:w="1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027D047" w14:textId="2DCAF59E" w:rsidR="007433CC" w:rsidRPr="00330711" w:rsidRDefault="0085695D" w:rsidP="00C74611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3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6E0325" w14:textId="15330C17" w:rsidR="007433CC" w:rsidRPr="00330711" w:rsidRDefault="00E717E2" w:rsidP="00E717E2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Bez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prezentacije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ili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nezainteresiran</w:t>
            </w:r>
            <w:proofErr w:type="spellEnd"/>
            <w:r w:rsidRPr="00330711">
              <w:rPr>
                <w:color w:val="000000"/>
                <w:sz w:val="20"/>
                <w:szCs w:val="20"/>
                <w:lang w:val="en-GB"/>
              </w:rPr>
              <w:t xml:space="preserve"> za </w:t>
            </w:r>
            <w:proofErr w:type="spellStart"/>
            <w:r w:rsidRPr="00330711">
              <w:rPr>
                <w:color w:val="000000"/>
                <w:sz w:val="20"/>
                <w:szCs w:val="20"/>
                <w:lang w:val="en-GB"/>
              </w:rPr>
              <w:t>temu</w:t>
            </w:r>
            <w:proofErr w:type="spellEnd"/>
          </w:p>
        </w:tc>
      </w:tr>
    </w:tbl>
    <w:p w14:paraId="7422D599" w14:textId="2D8C58E8" w:rsidR="007433CC" w:rsidRDefault="00E717E2" w:rsidP="007433CC">
      <w:pPr>
        <w:pStyle w:val="Virpodsliko"/>
        <w:rPr>
          <w:lang w:val="en-GB"/>
        </w:rPr>
      </w:pPr>
      <w:proofErr w:type="spellStart"/>
      <w:r>
        <w:rPr>
          <w:lang w:val="en-GB"/>
        </w:rPr>
        <w:t>Izvor</w:t>
      </w:r>
      <w:proofErr w:type="spellEnd"/>
      <w:r w:rsidR="007433CC" w:rsidRPr="00F86EF6">
        <w:rPr>
          <w:lang w:val="en-GB"/>
        </w:rPr>
        <w:t xml:space="preserve">: </w:t>
      </w:r>
      <w:r w:rsidR="007433CC" w:rsidRPr="00F86EF6">
        <w:rPr>
          <w:lang w:val="en-GB"/>
        </w:rPr>
        <w:fldChar w:fldCharType="begin" w:fldLock="1"/>
      </w:r>
      <w:r w:rsidR="007433CC" w:rsidRPr="00F86EF6">
        <w:rPr>
          <w:lang w:val="en-GB"/>
        </w:rPr>
        <w:instrText>ADDIN CSL_CITATION {"citationItems":[{"id":"ITEM-1","itemData":{"author":[{"dropping-particle":"","family":"Univerza v Mariboru","given":"","non-dropping-particle":"","parse-names":false,"suffix":""}],"id":"ITEM-1","issued":{"date-parts":[["2014"]]},"publisher-place":"Maribor","title":"Predlog enotne ocenjevalne lestvice na Univerzi v Mariboru","type":"report"},"uris":["http://www.mendeley.com/documents/?uuid=1b806267-3d01-4e28-8713-a4fbbb7cca65"]}],"mendeley":{"formattedCitation":"(Univerza v Mariboru 2014)","plainTextFormattedCitation":"(Univerza v Mariboru 2014)"},"properties":{"noteIndex":0},"schema":"https://github.com/citation-style-language/schema/raw/master/csl-citation.json"}</w:instrText>
      </w:r>
      <w:r w:rsidR="007433CC" w:rsidRPr="00F86EF6">
        <w:rPr>
          <w:lang w:val="en-GB"/>
        </w:rPr>
        <w:fldChar w:fldCharType="separate"/>
      </w:r>
      <w:r w:rsidR="007433CC" w:rsidRPr="00F86EF6">
        <w:rPr>
          <w:lang w:val="en-GB"/>
        </w:rPr>
        <w:t>(</w:t>
      </w:r>
      <w:r w:rsidR="002840EE" w:rsidRPr="00F86EF6">
        <w:rPr>
          <w:lang w:val="en-GB"/>
        </w:rPr>
        <w:t>University of Maribor</w:t>
      </w:r>
      <w:r w:rsidR="007433CC" w:rsidRPr="00F86EF6">
        <w:rPr>
          <w:lang w:val="en-GB"/>
        </w:rPr>
        <w:t xml:space="preserve"> 2014)</w:t>
      </w:r>
      <w:r w:rsidR="007433CC" w:rsidRPr="00F86EF6">
        <w:rPr>
          <w:lang w:val="en-GB"/>
        </w:rPr>
        <w:fldChar w:fldCharType="end"/>
      </w:r>
    </w:p>
    <w:p w14:paraId="1D56AE53" w14:textId="77777777" w:rsidR="00AC4A37" w:rsidRDefault="00AC4A37" w:rsidP="007433CC">
      <w:pPr>
        <w:pStyle w:val="Virpodsliko"/>
        <w:rPr>
          <w:lang w:val="en-GB"/>
        </w:rPr>
      </w:pPr>
    </w:p>
    <w:p w14:paraId="44B5961E" w14:textId="113097E6" w:rsidR="00AC4A37" w:rsidRPr="00F86EF6" w:rsidRDefault="00AC4A37" w:rsidP="00AC4A37">
      <w:pPr>
        <w:jc w:val="left"/>
        <w:rPr>
          <w:b/>
          <w:bCs/>
          <w:lang w:val="en-GB"/>
        </w:rPr>
      </w:pPr>
      <w:r>
        <w:rPr>
          <w:lang w:val="en-GB"/>
        </w:rPr>
        <w:br w:type="page"/>
      </w:r>
      <w:proofErr w:type="spellStart"/>
      <w:r w:rsidR="00926241" w:rsidRPr="00926241">
        <w:rPr>
          <w:lang w:val="en-GB"/>
        </w:rPr>
        <w:lastRenderedPageBreak/>
        <w:t>Pokazatelji</w:t>
      </w:r>
      <w:proofErr w:type="spellEnd"/>
      <w:r w:rsidR="00926241" w:rsidRPr="00926241">
        <w:rPr>
          <w:lang w:val="en-GB"/>
        </w:rPr>
        <w:t xml:space="preserve"> </w:t>
      </w:r>
      <w:proofErr w:type="spellStart"/>
      <w:r w:rsidR="00926241" w:rsidRPr="00926241">
        <w:rPr>
          <w:lang w:val="en-GB"/>
        </w:rPr>
        <w:t>u</w:t>
      </w:r>
      <w:r w:rsidR="008E3033">
        <w:rPr>
          <w:lang w:val="en-GB"/>
        </w:rPr>
        <w:t>spješnosti</w:t>
      </w:r>
      <w:proofErr w:type="spellEnd"/>
      <w:r w:rsidR="008E3033">
        <w:rPr>
          <w:lang w:val="en-GB"/>
        </w:rPr>
        <w:t xml:space="preserve"> </w:t>
      </w:r>
      <w:proofErr w:type="spellStart"/>
      <w:r w:rsidR="008E3033">
        <w:rPr>
          <w:lang w:val="en-GB"/>
        </w:rPr>
        <w:t>ishoda</w:t>
      </w:r>
      <w:proofErr w:type="spellEnd"/>
      <w:r w:rsidR="008E3033">
        <w:rPr>
          <w:lang w:val="en-GB"/>
        </w:rPr>
        <w:t xml:space="preserve"> </w:t>
      </w:r>
      <w:proofErr w:type="spellStart"/>
      <w:r w:rsidR="008E3033">
        <w:rPr>
          <w:lang w:val="en-GB"/>
        </w:rPr>
        <w:t>učenja</w:t>
      </w:r>
      <w:proofErr w:type="spellEnd"/>
      <w:r w:rsidR="008E3033">
        <w:rPr>
          <w:lang w:val="en-GB"/>
        </w:rPr>
        <w:t xml:space="preserve"> </w:t>
      </w:r>
      <w:proofErr w:type="spellStart"/>
      <w:r w:rsidR="008E3033">
        <w:rPr>
          <w:lang w:val="en-GB"/>
        </w:rPr>
        <w:t>studenata</w:t>
      </w:r>
      <w:proofErr w:type="spellEnd"/>
    </w:p>
    <w:tbl>
      <w:tblPr>
        <w:tblW w:w="14398" w:type="dxa"/>
        <w:jc w:val="center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30"/>
        <w:gridCol w:w="1928"/>
        <w:gridCol w:w="1928"/>
        <w:gridCol w:w="1928"/>
        <w:gridCol w:w="1928"/>
        <w:gridCol w:w="1928"/>
        <w:gridCol w:w="1928"/>
      </w:tblGrid>
      <w:tr w:rsidR="00AC4A37" w:rsidRPr="00330711" w14:paraId="52C74DE4" w14:textId="77777777" w:rsidTr="00C74611">
        <w:trPr>
          <w:trHeight w:val="20"/>
          <w:jc w:val="center"/>
        </w:trPr>
        <w:tc>
          <w:tcPr>
            <w:tcW w:w="28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054CCE59" w14:textId="2DB0184C" w:rsidR="00AC4A37" w:rsidRPr="00330711" w:rsidRDefault="005E463C" w:rsidP="005E463C">
            <w:pPr>
              <w:tabs>
                <w:tab w:val="left" w:pos="660"/>
                <w:tab w:val="center" w:pos="1345"/>
              </w:tabs>
              <w:jc w:val="left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b/>
                <w:bCs/>
                <w:color w:val="000000"/>
                <w:sz w:val="18"/>
                <w:szCs w:val="18"/>
                <w:lang w:val="en-GB"/>
              </w:rPr>
              <w:tab/>
            </w:r>
            <w:r>
              <w:rPr>
                <w:b/>
                <w:bCs/>
                <w:color w:val="000000"/>
                <w:sz w:val="18"/>
                <w:szCs w:val="18"/>
                <w:lang w:val="en-GB"/>
              </w:rPr>
              <w:tab/>
            </w:r>
            <w:proofErr w:type="spellStart"/>
            <w:r w:rsidR="00926241"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Kriteriji</w:t>
            </w:r>
            <w:proofErr w:type="spellEnd"/>
          </w:p>
        </w:tc>
        <w:tc>
          <w:tcPr>
            <w:tcW w:w="19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6E94F0D0" w14:textId="021E687F" w:rsidR="00AC4A37" w:rsidRPr="00330711" w:rsidRDefault="00926241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Izvrsno</w:t>
            </w:r>
            <w:proofErr w:type="spellEnd"/>
            <w:r w:rsidR="00AC4A37"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(10)</w:t>
            </w:r>
          </w:p>
        </w:tc>
        <w:tc>
          <w:tcPr>
            <w:tcW w:w="19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62E75C83" w14:textId="6045CD82" w:rsidR="00AC4A37" w:rsidRPr="00330711" w:rsidRDefault="00926241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Vrlo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dobro</w:t>
            </w:r>
            <w:r w:rsidR="00AC4A37"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(9)</w:t>
            </w:r>
          </w:p>
        </w:tc>
        <w:tc>
          <w:tcPr>
            <w:tcW w:w="19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60D4FEA8" w14:textId="2D7E3695" w:rsidR="00AC4A37" w:rsidRPr="00330711" w:rsidRDefault="00926241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Dobro</w:t>
            </w:r>
            <w:r w:rsidR="00AC4A37"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(8)</w:t>
            </w:r>
          </w:p>
        </w:tc>
        <w:tc>
          <w:tcPr>
            <w:tcW w:w="19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663A508A" w14:textId="552DBA75" w:rsidR="00AC4A37" w:rsidRPr="00330711" w:rsidRDefault="00926241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proofErr w:type="gram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Zadovoljavajuće</w:t>
            </w:r>
            <w:proofErr w:type="spellEnd"/>
            <w:r w:rsidR="00AC4A37"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(</w:t>
            </w:r>
            <w:proofErr w:type="gramEnd"/>
            <w:r w:rsidR="00AC4A37"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7)</w:t>
            </w:r>
          </w:p>
        </w:tc>
        <w:tc>
          <w:tcPr>
            <w:tcW w:w="19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hideMark/>
          </w:tcPr>
          <w:p w14:paraId="6630B258" w14:textId="667F4BF4" w:rsidR="00AC4A37" w:rsidRPr="00330711" w:rsidRDefault="00926241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proofErr w:type="gram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Dovoljno</w:t>
            </w:r>
            <w:proofErr w:type="spellEnd"/>
            <w:r w:rsidR="00AC4A37"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(</w:t>
            </w:r>
            <w:proofErr w:type="gramEnd"/>
            <w:r w:rsidR="00AC4A37"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6)</w:t>
            </w:r>
          </w:p>
        </w:tc>
        <w:tc>
          <w:tcPr>
            <w:tcW w:w="19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7536CF9A" w14:textId="4C1AC13A" w:rsidR="00AC4A37" w:rsidRPr="00330711" w:rsidRDefault="00926241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bookmarkStart w:id="169" w:name="RANGE!G1"/>
            <w:proofErr w:type="spellStart"/>
            <w:proofErr w:type="gramStart"/>
            <w:r w:rsidRPr="00330711">
              <w:rPr>
                <w:color w:val="000000"/>
                <w:sz w:val="18"/>
                <w:szCs w:val="18"/>
                <w:lang w:val="en-GB"/>
              </w:rPr>
              <w:t>Nedovoljno</w:t>
            </w:r>
            <w:proofErr w:type="spellEnd"/>
            <w:r w:rsidR="00AC4A37" w:rsidRPr="00330711">
              <w:rPr>
                <w:color w:val="000000"/>
                <w:sz w:val="18"/>
                <w:szCs w:val="18"/>
                <w:lang w:val="en-GB"/>
              </w:rPr>
              <w:t>(</w:t>
            </w:r>
            <w:proofErr w:type="gramEnd"/>
            <w:r w:rsidR="00AC4A37" w:rsidRPr="00330711">
              <w:rPr>
                <w:color w:val="000000"/>
                <w:sz w:val="18"/>
                <w:szCs w:val="18"/>
                <w:lang w:val="en-GB"/>
              </w:rPr>
              <w:t>5-1)</w:t>
            </w:r>
            <w:bookmarkEnd w:id="169"/>
          </w:p>
        </w:tc>
      </w:tr>
      <w:tr w:rsidR="00AC4A37" w:rsidRPr="00330711" w14:paraId="53550A20" w14:textId="77777777" w:rsidTr="00C74611">
        <w:trPr>
          <w:trHeight w:val="20"/>
          <w:jc w:val="center"/>
        </w:trPr>
        <w:tc>
          <w:tcPr>
            <w:tcW w:w="2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0402EA" w14:textId="2CDBA18B" w:rsidR="00AC4A37" w:rsidRPr="00330711" w:rsidRDefault="00926241" w:rsidP="00C74611">
            <w:pPr>
              <w:jc w:val="left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Raspon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postotka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F091BE" w14:textId="77777777" w:rsidR="00AC4A37" w:rsidRPr="00330711" w:rsidRDefault="00AC4A37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91 – 100 %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713EB7C" w14:textId="77777777" w:rsidR="00AC4A37" w:rsidRPr="00330711" w:rsidRDefault="00AC4A37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81 – 90 %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3DB622" w14:textId="77777777" w:rsidR="00AC4A37" w:rsidRPr="00330711" w:rsidRDefault="00AC4A37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71 – 80 %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4811822" w14:textId="77777777" w:rsidR="00AC4A37" w:rsidRPr="00330711" w:rsidRDefault="00AC4A37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61 – 70%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787ABC3" w14:textId="77777777" w:rsidR="00AC4A37" w:rsidRPr="00330711" w:rsidRDefault="00AC4A37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51 – 60%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AD548C2" w14:textId="77777777" w:rsidR="00AC4A37" w:rsidRPr="00330711" w:rsidRDefault="00AC4A37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0 – 50 %</w:t>
            </w:r>
          </w:p>
        </w:tc>
      </w:tr>
      <w:tr w:rsidR="00AC4A37" w:rsidRPr="00330711" w14:paraId="03A08652" w14:textId="77777777" w:rsidTr="00C74611">
        <w:trPr>
          <w:trHeight w:val="20"/>
          <w:jc w:val="center"/>
        </w:trPr>
        <w:tc>
          <w:tcPr>
            <w:tcW w:w="2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724AB1" w14:textId="421AEAE0" w:rsidR="00AC4A37" w:rsidRPr="00330711" w:rsidRDefault="00926241" w:rsidP="00C74611">
            <w:pPr>
              <w:jc w:val="left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Student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prezentira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BA80C58" w14:textId="7BD2049E" w:rsidR="00AC4A37" w:rsidRPr="00330711" w:rsidRDefault="00926241" w:rsidP="00C74611">
            <w:pPr>
              <w:jc w:val="left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Izvanredno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iznim</w:t>
            </w:r>
            <w:r w:rsidR="008575E3"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n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ishod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učenj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EE4D9C" w14:textId="0C8F4A1D" w:rsidR="00AC4A37" w:rsidRPr="00330711" w:rsidRDefault="00926241" w:rsidP="00C74611">
            <w:pPr>
              <w:jc w:val="left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Uzorn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ishod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učenj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241D1C" w14:textId="667CDE1C" w:rsidR="00AC4A37" w:rsidRPr="00330711" w:rsidRDefault="00926241" w:rsidP="00C74611">
            <w:pPr>
              <w:jc w:val="left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Ostvaren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ishod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učenj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97D80EE" w14:textId="4D4D3FE1" w:rsidR="00AC4A37" w:rsidRPr="00330711" w:rsidRDefault="00232C31" w:rsidP="00C74611">
            <w:pPr>
              <w:jc w:val="left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Prihvatljiv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ishod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učenj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s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nedostacim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EC8086D" w14:textId="450C1EF3" w:rsidR="00AC4A37" w:rsidRPr="00330711" w:rsidRDefault="00232C31" w:rsidP="00C74611">
            <w:pPr>
              <w:jc w:val="left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Minimalno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prihvatljiv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ishod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učenj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AF7E888" w14:textId="5D43A80C" w:rsidR="00AC4A37" w:rsidRPr="00330711" w:rsidRDefault="00232C31" w:rsidP="00C74611">
            <w:pPr>
              <w:jc w:val="left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Neprihvatljiv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ishod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učenj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.</w:t>
            </w:r>
          </w:p>
        </w:tc>
      </w:tr>
      <w:tr w:rsidR="00AC4A37" w:rsidRPr="00330711" w14:paraId="1FC2F9AF" w14:textId="77777777" w:rsidTr="00C74611">
        <w:trPr>
          <w:trHeight w:val="20"/>
          <w:jc w:val="center"/>
        </w:trPr>
        <w:tc>
          <w:tcPr>
            <w:tcW w:w="2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04DB442" w14:textId="4F76E70F" w:rsidR="00AC4A37" w:rsidRPr="00330711" w:rsidRDefault="00926241" w:rsidP="00C74611">
            <w:pPr>
              <w:jc w:val="left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Analiza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znanj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(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kognitivn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domen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sadrž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sposobnost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učenj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za: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pamćenj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razumijevanj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zapošljavanj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analiziranj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sintetiziranj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vrednovanj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stvaranj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)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0911DC" w14:textId="3A309E6A" w:rsidR="00AC4A37" w:rsidRPr="00330711" w:rsidRDefault="00926241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rhunsk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zvedb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koj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ikazu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veobuhvatn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dubinsk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azumijevan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tematike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D3EDFEF" w14:textId="4270E717" w:rsidR="00926241" w:rsidRPr="00330711" w:rsidRDefault="00926241" w:rsidP="0092624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temeljit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znan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. Jasno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znad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osjek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>,</w:t>
            </w:r>
          </w:p>
          <w:p w14:paraId="2021D454" w14:textId="77777777" w:rsidR="00926241" w:rsidRPr="00330711" w:rsidRDefault="00926241" w:rsidP="0092624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zvedb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znanjem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o</w:t>
            </w:r>
          </w:p>
          <w:p w14:paraId="4CDB61C6" w14:textId="3BC2B074" w:rsidR="00926241" w:rsidRPr="00330711" w:rsidRDefault="00926241" w:rsidP="0092624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ačelim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činjenic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općenito</w:t>
            </w:r>
            <w:proofErr w:type="spellEnd"/>
          </w:p>
          <w:p w14:paraId="1742B8CE" w14:textId="17F9D2F2" w:rsidR="00926241" w:rsidRPr="00330711" w:rsidRDefault="00926241" w:rsidP="0092624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cjelovit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bez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edostataka</w:t>
            </w:r>
            <w:proofErr w:type="spellEnd"/>
          </w:p>
          <w:p w14:paraId="2D3A304E" w14:textId="01668238" w:rsidR="00AC4A37" w:rsidRPr="00330711" w:rsidRDefault="00AC4A37" w:rsidP="0092624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1BBA882" w14:textId="22AABB3B" w:rsidR="00926241" w:rsidRPr="00330711" w:rsidRDefault="00930E2B" w:rsidP="0092624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elevantno</w:t>
            </w:r>
            <w:proofErr w:type="spellEnd"/>
            <w:r w:rsidR="00926241"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241" w:rsidRPr="00330711">
              <w:rPr>
                <w:color w:val="000000"/>
                <w:sz w:val="18"/>
                <w:szCs w:val="18"/>
                <w:lang w:val="en-GB"/>
              </w:rPr>
              <w:t>znanje</w:t>
            </w:r>
            <w:proofErr w:type="spellEnd"/>
            <w:r w:rsidR="00926241"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241" w:rsidRPr="0033071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="00926241"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241" w:rsidRPr="00330711">
              <w:rPr>
                <w:color w:val="000000"/>
                <w:sz w:val="18"/>
                <w:szCs w:val="18"/>
                <w:lang w:val="en-GB"/>
              </w:rPr>
              <w:t>razumijevanje</w:t>
            </w:r>
            <w:proofErr w:type="spellEnd"/>
            <w:r w:rsidR="00926241"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241" w:rsidRPr="00330711">
              <w:rPr>
                <w:color w:val="000000"/>
                <w:sz w:val="18"/>
                <w:szCs w:val="18"/>
                <w:lang w:val="en-GB"/>
              </w:rPr>
              <w:t>principa</w:t>
            </w:r>
            <w:proofErr w:type="spellEnd"/>
            <w:r w:rsidR="00926241"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241" w:rsidRPr="0033071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</w:p>
          <w:p w14:paraId="673C3D85" w14:textId="05DD6AF6" w:rsidR="00926241" w:rsidRPr="00330711" w:rsidRDefault="008575E3" w:rsidP="0092624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č</w:t>
            </w:r>
            <w:r w:rsidR="00930E2B" w:rsidRPr="00330711">
              <w:rPr>
                <w:color w:val="000000"/>
                <w:sz w:val="18"/>
                <w:szCs w:val="18"/>
                <w:lang w:val="en-GB"/>
              </w:rPr>
              <w:t>injenica</w:t>
            </w:r>
            <w:proofErr w:type="spellEnd"/>
            <w:r w:rsidR="00930E2B" w:rsidRPr="0033071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="00930E2B" w:rsidRPr="00330711">
              <w:rPr>
                <w:color w:val="000000"/>
                <w:sz w:val="18"/>
                <w:szCs w:val="18"/>
                <w:lang w:val="en-GB"/>
              </w:rPr>
              <w:t>adekvatno</w:t>
            </w:r>
            <w:proofErr w:type="spellEnd"/>
            <w:r w:rsidR="00930E2B"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="00930E2B"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</w:p>
          <w:p w14:paraId="0D10FD4C" w14:textId="562BAC4E" w:rsidR="00930E2B" w:rsidRPr="00330711" w:rsidRDefault="00930E2B" w:rsidP="00930E2B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nteligentn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komunicir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. </w:t>
            </w:r>
          </w:p>
          <w:p w14:paraId="5C1EC82D" w14:textId="1B71662A" w:rsidR="00AC4A37" w:rsidRPr="00330711" w:rsidRDefault="00AC4A37" w:rsidP="0092624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119117" w14:textId="3F1216F6" w:rsidR="00930E2B" w:rsidRPr="00330711" w:rsidRDefault="00930E2B" w:rsidP="00930E2B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elevantn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znan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ešt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azumijevanja</w:t>
            </w:r>
            <w:proofErr w:type="spellEnd"/>
          </w:p>
          <w:p w14:paraId="78F80D46" w14:textId="3219AA0C" w:rsidR="00930E2B" w:rsidRPr="00330711" w:rsidRDefault="00930E2B" w:rsidP="00930E2B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činjenic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al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s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određenim</w:t>
            </w:r>
            <w:proofErr w:type="spellEnd"/>
          </w:p>
          <w:p w14:paraId="2451ABD6" w14:textId="0C1769AF" w:rsidR="00AC4A37" w:rsidRPr="00330711" w:rsidRDefault="00930E2B" w:rsidP="00930E2B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edostacima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EEA2C9" w14:textId="4F415869" w:rsidR="00930E2B" w:rsidRPr="00330711" w:rsidRDefault="00930E2B" w:rsidP="00930E2B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Minimaln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olazak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.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olazn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ocjena</w:t>
            </w:r>
            <w:proofErr w:type="spellEnd"/>
            <w:r w:rsidR="0069143D"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ukazu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granič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erformans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znan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>.</w:t>
            </w:r>
          </w:p>
          <w:p w14:paraId="42E7C3A6" w14:textId="05983E11" w:rsidR="00930E2B" w:rsidRPr="00330711" w:rsidRDefault="00930E2B" w:rsidP="00930E2B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Student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jerojatn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eć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uspjet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u </w:t>
            </w:r>
          </w:p>
          <w:p w14:paraId="2AF92491" w14:textId="57C1D5EC" w:rsidR="00AC4A37" w:rsidRPr="00330711" w:rsidRDefault="00930E2B" w:rsidP="00930E2B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ljedeći</w:t>
            </w:r>
            <w:r w:rsidR="008E3033" w:rsidRPr="00330711">
              <w:rPr>
                <w:color w:val="000000"/>
                <w:sz w:val="18"/>
                <w:szCs w:val="18"/>
                <w:lang w:val="en-GB"/>
              </w:rPr>
              <w:t>m</w:t>
            </w:r>
            <w:proofErr w:type="spellEnd"/>
            <w:r w:rsidR="008E3033"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8E3033" w:rsidRPr="00330711">
              <w:rPr>
                <w:color w:val="000000"/>
                <w:sz w:val="18"/>
                <w:szCs w:val="18"/>
                <w:lang w:val="en-GB"/>
              </w:rPr>
              <w:t>zadatcim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z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edmet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2FC9A94" w14:textId="068F862A" w:rsidR="00AC4A37" w:rsidRPr="00330711" w:rsidRDefault="00930E2B" w:rsidP="00930E2B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edovoljn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.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eadekvatn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znan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za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stizan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8E3033" w:rsidRPr="00330711">
              <w:rPr>
                <w:color w:val="000000"/>
                <w:sz w:val="18"/>
                <w:szCs w:val="18"/>
                <w:lang w:val="en-GB"/>
              </w:rPr>
              <w:t>uspješnih</w:t>
            </w:r>
            <w:proofErr w:type="spellEnd"/>
            <w:r w:rsidR="008E3033"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shod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učenja</w:t>
            </w:r>
            <w:proofErr w:type="spellEnd"/>
          </w:p>
        </w:tc>
      </w:tr>
      <w:tr w:rsidR="00AC4A37" w:rsidRPr="00330711" w14:paraId="0E846CB5" w14:textId="77777777" w:rsidTr="00C74611">
        <w:trPr>
          <w:trHeight w:val="20"/>
          <w:jc w:val="center"/>
        </w:trPr>
        <w:tc>
          <w:tcPr>
            <w:tcW w:w="2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5F160DB" w14:textId="2CAC2CDB" w:rsidR="00AC4A37" w:rsidRPr="00330711" w:rsidRDefault="00930E2B" w:rsidP="00C74611">
            <w:pPr>
              <w:jc w:val="left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kompetencij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(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procesn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kompetencij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, dobro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poznavanj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alat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tehnologij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specifičnih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za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posao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)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1D6076" w14:textId="43082D11" w:rsidR="00AC4A37" w:rsidRPr="00330711" w:rsidRDefault="00930E2B" w:rsidP="00930E2B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zvanred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oces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kompetenci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zvrsn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lad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alatim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tehnologijam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pecifičnim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za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sa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(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učinkovit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rad s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am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manjim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greškam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.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Demonstrir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isoku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azinu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automatizacije</w:t>
            </w:r>
            <w:proofErr w:type="spellEnd"/>
            <w:r w:rsidR="008575E3" w:rsidRPr="00330711">
              <w:rPr>
                <w:color w:val="000000"/>
                <w:sz w:val="18"/>
                <w:szCs w:val="18"/>
                <w:lang w:val="en-GB"/>
              </w:rPr>
              <w:t>)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A0A83D4" w14:textId="4B1AA983" w:rsidR="00AC4A37" w:rsidRPr="00330711" w:rsidRDefault="00930E2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uzor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oces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kom</w:t>
            </w:r>
            <w:r w:rsidR="008E3033" w:rsidRPr="00330711">
              <w:rPr>
                <w:color w:val="000000"/>
                <w:sz w:val="18"/>
                <w:szCs w:val="18"/>
                <w:lang w:val="en-GB"/>
              </w:rPr>
              <w:t>petencije</w:t>
            </w:r>
            <w:proofErr w:type="spellEnd"/>
            <w:r w:rsidR="008E3033" w:rsidRPr="0033071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atprosječn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ladan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alatim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I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tehnologijam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bitnim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za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sa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0704A9D" w14:textId="58E5DF87" w:rsidR="00AC4A37" w:rsidRPr="00330711" w:rsidRDefault="00930E2B" w:rsidP="00930E2B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značaj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kompetencije</w:t>
            </w:r>
            <w:proofErr w:type="spellEnd"/>
            <w:r w:rsidR="008E3033"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8E3033" w:rsidRPr="00330711">
              <w:rPr>
                <w:color w:val="000000"/>
                <w:sz w:val="18"/>
                <w:szCs w:val="18"/>
                <w:lang w:val="en-GB"/>
              </w:rPr>
              <w:t>izlaganja</w:t>
            </w:r>
            <w:proofErr w:type="spellEnd"/>
            <w:r w:rsidR="008E3033" w:rsidRPr="0033071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="008E3033" w:rsidRPr="00330711">
              <w:rPr>
                <w:color w:val="000000"/>
                <w:sz w:val="18"/>
                <w:szCs w:val="18"/>
                <w:lang w:val="en-GB"/>
              </w:rPr>
              <w:t>kao</w:t>
            </w:r>
            <w:proofErr w:type="spellEnd"/>
            <w:r w:rsidR="008E3033"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8E3033" w:rsidRPr="0033071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dobro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znavan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alat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tehnologij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bitnih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za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sa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EB2068" w14:textId="2DE37730" w:rsidR="00AC4A37" w:rsidRPr="00330711" w:rsidRDefault="00930E2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elevant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oces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kompetenci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ihvatljiv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ladan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alatim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tehnologijam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pecifičnim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za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sa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al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s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mal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edostatak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D471889" w14:textId="0F8A863B" w:rsidR="00AC4A37" w:rsidRPr="00330711" w:rsidRDefault="00232C31" w:rsidP="00232C3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osnov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oces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kompetenci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dovoljn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upravljan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alatim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tehnologijam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pecifičnim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za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sa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al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treb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adit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još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boljšanju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85290C" w14:textId="30F360B6" w:rsidR="00AC4A37" w:rsidRPr="00330711" w:rsidRDefault="00930E2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isku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azinu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ocesnih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kompetencij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ne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spunjav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zahtjeve</w:t>
            </w:r>
            <w:proofErr w:type="spellEnd"/>
          </w:p>
        </w:tc>
      </w:tr>
      <w:tr w:rsidR="00AC4A37" w:rsidRPr="00F86EF6" w14:paraId="3AE2FFC8" w14:textId="77777777" w:rsidTr="00C74611">
        <w:trPr>
          <w:trHeight w:val="20"/>
          <w:jc w:val="center"/>
        </w:trPr>
        <w:tc>
          <w:tcPr>
            <w:tcW w:w="2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94B09D7" w14:textId="0C3AA409" w:rsidR="00AC4A37" w:rsidRPr="00330711" w:rsidRDefault="00930E2B" w:rsidP="00C74611">
            <w:pPr>
              <w:jc w:val="left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rješavanj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problema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EC5256B" w14:textId="2DB3F846" w:rsidR="00AC4A37" w:rsidRPr="00330711" w:rsidRDefault="00930E2B" w:rsidP="00930E2B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zvanred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znim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ješavanj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znatih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I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epoznatih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oblem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394913" w14:textId="1D56338E" w:rsidR="00AC4A37" w:rsidRPr="00330711" w:rsidRDefault="00930E2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Uzor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ješavanj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oblem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znatom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epoznatom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kontekstu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B51128" w14:textId="6BC00F6F" w:rsidR="00AC4A37" w:rsidRPr="00330711" w:rsidRDefault="00930E2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Ostvare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ješavanj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oblem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znatom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i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epoznatom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kontekstu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95FE84D" w14:textId="4E5F733B" w:rsidR="00AC4A37" w:rsidRPr="00330711" w:rsidRDefault="00930E2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Ostvare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ješavanj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oblem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znatom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epoznatom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kontekstu</w:t>
            </w:r>
            <w:proofErr w:type="spellEnd"/>
            <w:r w:rsidR="008575E3" w:rsidRPr="00330711">
              <w:rPr>
                <w:color w:val="000000"/>
                <w:sz w:val="18"/>
                <w:szCs w:val="18"/>
                <w:lang w:val="en-GB"/>
              </w:rPr>
              <w:t xml:space="preserve">, s </w:t>
            </w:r>
            <w:proofErr w:type="spellStart"/>
            <w:r w:rsidR="008575E3" w:rsidRPr="00330711">
              <w:rPr>
                <w:color w:val="000000"/>
                <w:sz w:val="18"/>
                <w:szCs w:val="18"/>
                <w:lang w:val="en-GB"/>
              </w:rPr>
              <w:t>manjim</w:t>
            </w:r>
            <w:proofErr w:type="spellEnd"/>
            <w:r w:rsidR="008575E3"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8575E3" w:rsidRPr="00330711">
              <w:rPr>
                <w:color w:val="000000"/>
                <w:sz w:val="18"/>
                <w:szCs w:val="18"/>
                <w:lang w:val="en-GB"/>
              </w:rPr>
              <w:t>nedostacim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F5F915E" w14:textId="41513C3D" w:rsidR="00AC4A37" w:rsidRPr="00330711" w:rsidRDefault="00232C31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Minimaln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ihvatljiv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ješavanj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oblem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znatom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epoznatom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kontekstu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5869E2" w14:textId="68136884" w:rsidR="00AC4A37" w:rsidRPr="00F86EF6" w:rsidRDefault="00232C31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Student ne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uspijev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iješit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problem.</w:t>
            </w:r>
          </w:p>
        </w:tc>
      </w:tr>
    </w:tbl>
    <w:p w14:paraId="317B7F16" w14:textId="77777777" w:rsidR="00AC4A37" w:rsidRDefault="00AC4A37" w:rsidP="00AC4A37"/>
    <w:p w14:paraId="69C74A41" w14:textId="77777777" w:rsidR="00AC4A37" w:rsidRDefault="00AC4A37" w:rsidP="00AC4A37">
      <w:pPr>
        <w:jc w:val="left"/>
      </w:pPr>
      <w:r>
        <w:br w:type="page"/>
      </w:r>
    </w:p>
    <w:p w14:paraId="1D788299" w14:textId="77777777" w:rsidR="00AC4A37" w:rsidRDefault="00AC4A37" w:rsidP="00AC4A37"/>
    <w:tbl>
      <w:tblPr>
        <w:tblW w:w="1439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30"/>
        <w:gridCol w:w="1928"/>
        <w:gridCol w:w="1928"/>
        <w:gridCol w:w="1928"/>
        <w:gridCol w:w="1928"/>
        <w:gridCol w:w="1928"/>
        <w:gridCol w:w="1928"/>
      </w:tblGrid>
      <w:tr w:rsidR="00AC4A37" w:rsidRPr="006E3411" w14:paraId="7EE289B6" w14:textId="77777777" w:rsidTr="00C74611">
        <w:trPr>
          <w:trHeight w:val="20"/>
          <w:jc w:val="center"/>
        </w:trPr>
        <w:tc>
          <w:tcPr>
            <w:tcW w:w="2830" w:type="dxa"/>
            <w:shd w:val="clear" w:color="auto" w:fill="auto"/>
            <w:hideMark/>
          </w:tcPr>
          <w:p w14:paraId="3336D909" w14:textId="16E5C046" w:rsidR="00AC4A37" w:rsidRPr="006E3411" w:rsidRDefault="00FE4D54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b/>
                <w:bCs/>
                <w:color w:val="000000"/>
                <w:sz w:val="18"/>
                <w:szCs w:val="18"/>
                <w:lang w:val="en-GB"/>
              </w:rPr>
              <w:t>Kriteriji</w:t>
            </w:r>
            <w:proofErr w:type="spellEnd"/>
          </w:p>
        </w:tc>
        <w:tc>
          <w:tcPr>
            <w:tcW w:w="1928" w:type="dxa"/>
            <w:shd w:val="clear" w:color="auto" w:fill="auto"/>
            <w:hideMark/>
          </w:tcPr>
          <w:p w14:paraId="5A31039D" w14:textId="7B99E490" w:rsidR="00AC4A37" w:rsidRPr="006E3411" w:rsidRDefault="009E4D6F" w:rsidP="009E4D6F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b/>
                <w:bCs/>
                <w:color w:val="000000"/>
                <w:sz w:val="18"/>
                <w:szCs w:val="18"/>
                <w:lang w:val="en-GB"/>
              </w:rPr>
              <w:t>Izvrsno</w:t>
            </w:r>
            <w:proofErr w:type="spellEnd"/>
            <w:r w:rsidR="00AC4A37" w:rsidRPr="006E34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(10)</w:t>
            </w:r>
          </w:p>
        </w:tc>
        <w:tc>
          <w:tcPr>
            <w:tcW w:w="1928" w:type="dxa"/>
            <w:shd w:val="clear" w:color="auto" w:fill="auto"/>
            <w:hideMark/>
          </w:tcPr>
          <w:p w14:paraId="2564739B" w14:textId="0FE26B2E" w:rsidR="00AC4A37" w:rsidRPr="006E3411" w:rsidRDefault="00FE4D54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b/>
                <w:bCs/>
                <w:color w:val="000000"/>
                <w:sz w:val="18"/>
                <w:szCs w:val="18"/>
                <w:lang w:val="en-GB"/>
              </w:rPr>
              <w:t>Vrlo</w:t>
            </w:r>
            <w:proofErr w:type="spellEnd"/>
            <w:r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dobro</w:t>
            </w:r>
            <w:r w:rsidR="00AC4A37" w:rsidRPr="006E34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(9)</w:t>
            </w:r>
          </w:p>
        </w:tc>
        <w:tc>
          <w:tcPr>
            <w:tcW w:w="1928" w:type="dxa"/>
            <w:shd w:val="clear" w:color="auto" w:fill="auto"/>
            <w:hideMark/>
          </w:tcPr>
          <w:p w14:paraId="19B3C56C" w14:textId="35408D45" w:rsidR="00AC4A37" w:rsidRPr="006E3411" w:rsidRDefault="00FE4D54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b/>
                <w:bCs/>
                <w:color w:val="000000"/>
                <w:sz w:val="18"/>
                <w:szCs w:val="18"/>
                <w:lang w:val="en-GB"/>
              </w:rPr>
              <w:t>Dobro</w:t>
            </w:r>
            <w:r w:rsidR="00AC4A37" w:rsidRPr="006E34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(8)</w:t>
            </w:r>
          </w:p>
        </w:tc>
        <w:tc>
          <w:tcPr>
            <w:tcW w:w="1928" w:type="dxa"/>
            <w:shd w:val="clear" w:color="auto" w:fill="auto"/>
            <w:hideMark/>
          </w:tcPr>
          <w:p w14:paraId="20A977FC" w14:textId="38853EB6" w:rsidR="00AC4A37" w:rsidRPr="006E3411" w:rsidRDefault="009E4D6F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b/>
                <w:bCs/>
                <w:color w:val="000000"/>
                <w:sz w:val="18"/>
                <w:szCs w:val="18"/>
                <w:lang w:val="en-GB"/>
              </w:rPr>
              <w:t>Zadovoljavajuće</w:t>
            </w:r>
            <w:proofErr w:type="spellEnd"/>
            <w:r w:rsidR="00AC4A37" w:rsidRPr="006E34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(7)</w:t>
            </w:r>
          </w:p>
        </w:tc>
        <w:tc>
          <w:tcPr>
            <w:tcW w:w="1928" w:type="dxa"/>
            <w:shd w:val="clear" w:color="auto" w:fill="auto"/>
            <w:hideMark/>
          </w:tcPr>
          <w:p w14:paraId="206CB76B" w14:textId="5D19253F" w:rsidR="00AC4A37" w:rsidRPr="006E3411" w:rsidRDefault="009E4D6F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proofErr w:type="gramStart"/>
            <w:r>
              <w:rPr>
                <w:b/>
                <w:bCs/>
                <w:color w:val="000000"/>
                <w:sz w:val="18"/>
                <w:szCs w:val="18"/>
                <w:lang w:val="en-GB"/>
              </w:rPr>
              <w:t>Dovoljno</w:t>
            </w:r>
            <w:proofErr w:type="spellEnd"/>
            <w:r w:rsidR="00AC4A37" w:rsidRPr="006E3411">
              <w:rPr>
                <w:b/>
                <w:bCs/>
                <w:color w:val="000000"/>
                <w:sz w:val="18"/>
                <w:szCs w:val="18"/>
                <w:lang w:val="en-GB"/>
              </w:rPr>
              <w:t>(</w:t>
            </w:r>
            <w:proofErr w:type="gramEnd"/>
            <w:r w:rsidR="00AC4A37" w:rsidRPr="006E3411">
              <w:rPr>
                <w:b/>
                <w:bCs/>
                <w:color w:val="000000"/>
                <w:sz w:val="18"/>
                <w:szCs w:val="18"/>
                <w:lang w:val="en-GB"/>
              </w:rPr>
              <w:t>6)</w:t>
            </w:r>
          </w:p>
        </w:tc>
        <w:tc>
          <w:tcPr>
            <w:tcW w:w="1928" w:type="dxa"/>
            <w:shd w:val="clear" w:color="auto" w:fill="auto"/>
            <w:hideMark/>
          </w:tcPr>
          <w:p w14:paraId="05C5588B" w14:textId="55763960" w:rsidR="00AC4A37" w:rsidRPr="006E3411" w:rsidRDefault="009E4D6F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b/>
                <w:bCs/>
                <w:color w:val="000000"/>
                <w:sz w:val="18"/>
                <w:szCs w:val="18"/>
                <w:lang w:val="en-GB"/>
              </w:rPr>
              <w:t>Nedovoljno</w:t>
            </w:r>
            <w:proofErr w:type="spellEnd"/>
            <w:r w:rsidR="00AC4A37" w:rsidRPr="006E34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(5-1)</w:t>
            </w:r>
          </w:p>
        </w:tc>
      </w:tr>
      <w:tr w:rsidR="00AC4A37" w:rsidRPr="00F86EF6" w14:paraId="5A3509BD" w14:textId="77777777" w:rsidTr="00C74611">
        <w:trPr>
          <w:trHeight w:val="20"/>
          <w:jc w:val="center"/>
        </w:trPr>
        <w:tc>
          <w:tcPr>
            <w:tcW w:w="2830" w:type="dxa"/>
            <w:shd w:val="clear" w:color="auto" w:fill="auto"/>
            <w:hideMark/>
          </w:tcPr>
          <w:p w14:paraId="53C9F451" w14:textId="4D375AB2" w:rsidR="00AC4A37" w:rsidRPr="00F86EF6" w:rsidRDefault="009130C1" w:rsidP="00C74611">
            <w:pPr>
              <w:jc w:val="left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Inovacija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kreativnost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(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novost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ili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jedinstvenost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ideje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proizvoda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oblika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pitanja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kreativna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formulacija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ideja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ili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rješenja</w:t>
            </w:r>
            <w:proofErr w:type="spellEnd"/>
          </w:p>
        </w:tc>
        <w:tc>
          <w:tcPr>
            <w:tcW w:w="1928" w:type="dxa"/>
            <w:shd w:val="clear" w:color="auto" w:fill="auto"/>
            <w:hideMark/>
          </w:tcPr>
          <w:p w14:paraId="05AEA22B" w14:textId="33383A34" w:rsidR="00AC4A37" w:rsidRPr="00F86EF6" w:rsidRDefault="000B72D0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izvanredne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iznimne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inovativnosti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kreativnosti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 (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proširuje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nove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jedinstvene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ideje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pitanje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, format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ili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proizvod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postupke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ili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rješenje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kako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 bi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stvorio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 novo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znanje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ili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znanje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koje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prelaze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granice</w:t>
            </w:r>
            <w:proofErr w:type="spellEnd"/>
            <w:r w:rsidR="009130C1" w:rsidRPr="009130C1">
              <w:rPr>
                <w:color w:val="000000"/>
                <w:sz w:val="18"/>
                <w:szCs w:val="18"/>
                <w:lang w:val="en-GB"/>
              </w:rPr>
              <w:t>).</w:t>
            </w:r>
          </w:p>
        </w:tc>
        <w:tc>
          <w:tcPr>
            <w:tcW w:w="1928" w:type="dxa"/>
            <w:shd w:val="clear" w:color="auto" w:fill="auto"/>
            <w:hideMark/>
          </w:tcPr>
          <w:p w14:paraId="178FFDD3" w14:textId="30E8DCCA" w:rsidR="00AC4A37" w:rsidRPr="00F86EF6" w:rsidRDefault="009130C1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uzorn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novacija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kreativnosti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smislu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deja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itanja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formata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roizvoda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ostupaka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li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rješenja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. Ima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sposobnost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stvaranja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novog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li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jedinstvenog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roizvoda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dej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itanja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shd w:val="clear" w:color="auto" w:fill="auto"/>
            <w:hideMark/>
          </w:tcPr>
          <w:p w14:paraId="0A0955F5" w14:textId="524D4166" w:rsidR="00AC4A37" w:rsidRPr="00F86EF6" w:rsidRDefault="00AC4A37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928" w:type="dxa"/>
            <w:shd w:val="clear" w:color="auto" w:fill="auto"/>
            <w:hideMark/>
          </w:tcPr>
          <w:p w14:paraId="2333445D" w14:textId="421ADBAF" w:rsidR="00AC4A37" w:rsidRPr="00F86EF6" w:rsidRDefault="00FE4D54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postignute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inovacija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kreativnosti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smislu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ideja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pitanja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formata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proizvoda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postupaka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ili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rješenja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ali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s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nedostacima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shd w:val="clear" w:color="auto" w:fill="auto"/>
            <w:hideMark/>
          </w:tcPr>
          <w:p w14:paraId="00D26BA5" w14:textId="25FAD0BF" w:rsidR="00AC4A37" w:rsidRPr="00F86EF6" w:rsidRDefault="000B72D0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minimalno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prihvatljive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inovacija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kreativnosti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 u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smislu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ideja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pitanja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formata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proizvoda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postupaka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ili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rješenja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shd w:val="clear" w:color="auto" w:fill="auto"/>
            <w:hideMark/>
          </w:tcPr>
          <w:p w14:paraId="237853D6" w14:textId="7A466AA6" w:rsidR="00AC4A37" w:rsidRPr="00F86EF6" w:rsidRDefault="000B72D0" w:rsidP="000B72D0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N</w:t>
            </w:r>
            <w:r w:rsidR="00FE4D54" w:rsidRPr="00FE4D54">
              <w:rPr>
                <w:color w:val="000000"/>
                <w:sz w:val="18"/>
                <w:szCs w:val="18"/>
                <w:lang w:val="en-GB"/>
              </w:rPr>
              <w:t>eprihvatljive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inovacija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kreativnosti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 u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smislu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ideja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pitanja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formata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proizvoda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postupaka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ili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FE4D54" w:rsidRPr="00FE4D54">
              <w:rPr>
                <w:color w:val="000000"/>
                <w:sz w:val="18"/>
                <w:szCs w:val="18"/>
                <w:lang w:val="en-GB"/>
              </w:rPr>
              <w:t>rješenja</w:t>
            </w:r>
            <w:proofErr w:type="spellEnd"/>
            <w:r w:rsidR="00FE4D54" w:rsidRPr="00FE4D54">
              <w:rPr>
                <w:color w:val="000000"/>
                <w:sz w:val="18"/>
                <w:szCs w:val="18"/>
                <w:lang w:val="en-GB"/>
              </w:rPr>
              <w:t xml:space="preserve">. </w:t>
            </w:r>
          </w:p>
        </w:tc>
      </w:tr>
      <w:tr w:rsidR="00AC4A37" w:rsidRPr="00F86EF6" w14:paraId="3B700F9B" w14:textId="77777777" w:rsidTr="00C74611">
        <w:trPr>
          <w:trHeight w:val="20"/>
          <w:jc w:val="center"/>
        </w:trPr>
        <w:tc>
          <w:tcPr>
            <w:tcW w:w="2830" w:type="dxa"/>
            <w:shd w:val="clear" w:color="auto" w:fill="auto"/>
            <w:hideMark/>
          </w:tcPr>
          <w:p w14:paraId="3FC38A90" w14:textId="03618DA7" w:rsidR="00AC4A37" w:rsidRPr="00F86EF6" w:rsidRDefault="009130C1" w:rsidP="00C74611">
            <w:pPr>
              <w:jc w:val="left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Inicijativa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poduzetništvo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(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sposobnost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pretvaranja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ideja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akciju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kroz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kreativnost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inovacije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preuzimanje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rizika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kao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sposobnost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planiranja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upravljanja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projektima</w:t>
            </w:r>
            <w:proofErr w:type="spellEnd"/>
            <w:r w:rsidRPr="009130C1">
              <w:rPr>
                <w:b/>
                <w:bCs/>
                <w:color w:val="000000"/>
                <w:sz w:val="18"/>
                <w:szCs w:val="18"/>
                <w:lang w:val="en-GB"/>
              </w:rPr>
              <w:t>.)</w:t>
            </w:r>
          </w:p>
        </w:tc>
        <w:tc>
          <w:tcPr>
            <w:tcW w:w="1928" w:type="dxa"/>
            <w:shd w:val="clear" w:color="auto" w:fill="auto"/>
            <w:hideMark/>
          </w:tcPr>
          <w:p w14:paraId="53FBC259" w14:textId="77777777" w:rsidR="009130C1" w:rsidRPr="009130C1" w:rsidRDefault="009130C1" w:rsidP="009130C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zvanredn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uzorn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nicijativ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oduzetničk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>.</w:t>
            </w:r>
          </w:p>
          <w:p w14:paraId="7C5BADEA" w14:textId="77777777" w:rsidR="009130C1" w:rsidRPr="009130C1" w:rsidRDefault="009130C1" w:rsidP="009130C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zvanredn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uzorn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nicijativ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oduzetničk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>.</w:t>
            </w:r>
          </w:p>
          <w:p w14:paraId="4BA791E0" w14:textId="4F8C0112" w:rsidR="00AC4A37" w:rsidRPr="00F86EF6" w:rsidRDefault="00AC4A37" w:rsidP="009130C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928" w:type="dxa"/>
            <w:shd w:val="clear" w:color="auto" w:fill="auto"/>
            <w:hideMark/>
          </w:tcPr>
          <w:p w14:paraId="679E70F9" w14:textId="77777777" w:rsidR="009130C1" w:rsidRPr="009130C1" w:rsidRDefault="009130C1" w:rsidP="009130C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zvanredn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uzorn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nicijativ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oduzetničk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>.</w:t>
            </w:r>
          </w:p>
          <w:p w14:paraId="4460E097" w14:textId="77777777" w:rsidR="009130C1" w:rsidRPr="009130C1" w:rsidRDefault="009130C1" w:rsidP="009130C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zvanredn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uzorn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nicijativ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oduzetničk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>.</w:t>
            </w:r>
          </w:p>
          <w:p w14:paraId="769416DD" w14:textId="2781C5BE" w:rsidR="00AC4A37" w:rsidRPr="00F86EF6" w:rsidRDefault="00AC4A37" w:rsidP="009130C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928" w:type="dxa"/>
            <w:shd w:val="clear" w:color="auto" w:fill="auto"/>
            <w:hideMark/>
          </w:tcPr>
          <w:p w14:paraId="2A3E09FB" w14:textId="196258FB" w:rsidR="00AC4A37" w:rsidRPr="00F86EF6" w:rsidRDefault="009130C1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kompetentnu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nicijativu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oduzetničk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shd w:val="clear" w:color="auto" w:fill="auto"/>
            <w:hideMark/>
          </w:tcPr>
          <w:p w14:paraId="2911B907" w14:textId="7567C53E" w:rsidR="00AC4A37" w:rsidRPr="00F86EF6" w:rsidRDefault="009130C1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zadovoljavajuću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nicijativu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oduzetničk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shd w:val="clear" w:color="auto" w:fill="auto"/>
            <w:hideMark/>
          </w:tcPr>
          <w:p w14:paraId="27F40907" w14:textId="3AB98775" w:rsidR="00AC4A37" w:rsidRPr="00F86EF6" w:rsidRDefault="009130C1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dovoljnu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nicijativu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oduzetničk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shd w:val="clear" w:color="auto" w:fill="auto"/>
            <w:hideMark/>
          </w:tcPr>
          <w:p w14:paraId="580B0FF5" w14:textId="789C3327" w:rsidR="00AC4A37" w:rsidRPr="00F86EF6" w:rsidRDefault="00FE4D54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Ne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uspijeva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pokazati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/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nedostaje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inicijative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poduzetničkih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vještina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>.</w:t>
            </w:r>
          </w:p>
        </w:tc>
      </w:tr>
      <w:tr w:rsidR="00AC4A37" w:rsidRPr="00F86EF6" w14:paraId="24053AFA" w14:textId="77777777" w:rsidTr="00C74611">
        <w:trPr>
          <w:trHeight w:val="20"/>
          <w:jc w:val="center"/>
        </w:trPr>
        <w:tc>
          <w:tcPr>
            <w:tcW w:w="2830" w:type="dxa"/>
            <w:shd w:val="clear" w:color="auto" w:fill="auto"/>
            <w:hideMark/>
          </w:tcPr>
          <w:p w14:paraId="29996738" w14:textId="77777777" w:rsidR="009130C1" w:rsidRPr="00FE4D54" w:rsidRDefault="009130C1" w:rsidP="009130C1">
            <w:pPr>
              <w:jc w:val="left"/>
              <w:rPr>
                <w:b/>
                <w:color w:val="000000"/>
                <w:sz w:val="18"/>
                <w:szCs w:val="18"/>
                <w:lang w:val="en-GB"/>
              </w:rPr>
            </w:pPr>
            <w:proofErr w:type="spellStart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>Prijenos</w:t>
            </w:r>
            <w:proofErr w:type="spellEnd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>znanja</w:t>
            </w:r>
            <w:proofErr w:type="spellEnd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 xml:space="preserve"> (</w:t>
            </w:r>
            <w:proofErr w:type="spellStart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>prijenos</w:t>
            </w:r>
            <w:proofErr w:type="spellEnd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>vještina</w:t>
            </w:r>
            <w:proofErr w:type="spellEnd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>znanja</w:t>
            </w:r>
            <w:proofErr w:type="spellEnd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>novi</w:t>
            </w:r>
            <w:proofErr w:type="spellEnd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>kontekst</w:t>
            </w:r>
            <w:proofErr w:type="spellEnd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 xml:space="preserve">. </w:t>
            </w:r>
            <w:proofErr w:type="spellStart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>Prilagođava</w:t>
            </w:r>
            <w:proofErr w:type="spellEnd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>primjenjuje</w:t>
            </w:r>
            <w:proofErr w:type="spellEnd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>sposobnosti</w:t>
            </w:r>
            <w:proofErr w:type="spellEnd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>teorije</w:t>
            </w:r>
            <w:proofErr w:type="spellEnd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>ili</w:t>
            </w:r>
            <w:proofErr w:type="spellEnd"/>
          </w:p>
          <w:p w14:paraId="6AF4FA4D" w14:textId="7D198810" w:rsidR="00AC4A37" w:rsidRPr="00F86EF6" w:rsidRDefault="009130C1" w:rsidP="009130C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>metodologije</w:t>
            </w:r>
            <w:proofErr w:type="spellEnd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>stečene</w:t>
            </w:r>
            <w:proofErr w:type="spellEnd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>jednoj</w:t>
            </w:r>
            <w:proofErr w:type="spellEnd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>situaciji</w:t>
            </w:r>
            <w:proofErr w:type="spellEnd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 xml:space="preserve"> do </w:t>
            </w:r>
            <w:proofErr w:type="spellStart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>novih</w:t>
            </w:r>
            <w:proofErr w:type="spellEnd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>situacija</w:t>
            </w:r>
            <w:proofErr w:type="spellEnd"/>
            <w:r w:rsidRPr="00FE4D54">
              <w:rPr>
                <w:b/>
                <w:color w:val="000000"/>
                <w:sz w:val="18"/>
                <w:szCs w:val="18"/>
                <w:lang w:val="en-GB"/>
              </w:rPr>
              <w:t>)</w:t>
            </w:r>
          </w:p>
        </w:tc>
        <w:tc>
          <w:tcPr>
            <w:tcW w:w="1928" w:type="dxa"/>
            <w:shd w:val="clear" w:color="auto" w:fill="auto"/>
            <w:hideMark/>
          </w:tcPr>
          <w:p w14:paraId="53333EA7" w14:textId="6DEDC547" w:rsidR="00AC4A37" w:rsidRPr="00F86EF6" w:rsidRDefault="009130C1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zvanrednu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sposobnost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rimjen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znanja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novom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zazovnom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kontekstu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shd w:val="clear" w:color="auto" w:fill="auto"/>
            <w:hideMark/>
          </w:tcPr>
          <w:p w14:paraId="6FF76F0C" w14:textId="47C81D47" w:rsidR="00AC4A37" w:rsidRPr="00F86EF6" w:rsidRDefault="009130C1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uzornu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sposobnost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rimjen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znanja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novom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zazovnom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kontekstu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shd w:val="clear" w:color="auto" w:fill="auto"/>
            <w:hideMark/>
          </w:tcPr>
          <w:p w14:paraId="026C0C29" w14:textId="64163513" w:rsidR="00AC4A37" w:rsidRPr="00F86EF6" w:rsidRDefault="009130C1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dobru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sposobnost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primjene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znanja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novom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izazovnom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130C1">
              <w:rPr>
                <w:color w:val="000000"/>
                <w:sz w:val="18"/>
                <w:szCs w:val="18"/>
                <w:lang w:val="en-GB"/>
              </w:rPr>
              <w:t>kontekstu</w:t>
            </w:r>
            <w:proofErr w:type="spellEnd"/>
            <w:r w:rsidRPr="009130C1">
              <w:rPr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shd w:val="clear" w:color="auto" w:fill="auto"/>
            <w:hideMark/>
          </w:tcPr>
          <w:p w14:paraId="061B2A7C" w14:textId="350EB391" w:rsidR="00AC4A37" w:rsidRPr="00F86EF6" w:rsidRDefault="00FE4D54" w:rsidP="008E3033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dobru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sp</w:t>
            </w:r>
            <w:r w:rsidR="008E3033">
              <w:rPr>
                <w:color w:val="000000"/>
                <w:sz w:val="18"/>
                <w:szCs w:val="18"/>
                <w:lang w:val="en-GB"/>
              </w:rPr>
              <w:t>osobnost</w:t>
            </w:r>
            <w:proofErr w:type="spellEnd"/>
            <w:r w:rsidR="008E3033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8E3033">
              <w:rPr>
                <w:color w:val="000000"/>
                <w:sz w:val="18"/>
                <w:szCs w:val="18"/>
                <w:lang w:val="en-GB"/>
              </w:rPr>
              <w:t>primjene</w:t>
            </w:r>
            <w:proofErr w:type="spellEnd"/>
            <w:r w:rsidR="008E3033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8E3033">
              <w:rPr>
                <w:color w:val="000000"/>
                <w:sz w:val="18"/>
                <w:szCs w:val="18"/>
                <w:lang w:val="en-GB"/>
              </w:rPr>
              <w:t>znanja</w:t>
            </w:r>
            <w:proofErr w:type="spellEnd"/>
            <w:r w:rsidR="008E3033">
              <w:rPr>
                <w:color w:val="000000"/>
                <w:sz w:val="18"/>
                <w:szCs w:val="18"/>
                <w:lang w:val="en-GB"/>
              </w:rPr>
              <w:t xml:space="preserve"> u </w:t>
            </w:r>
            <w:proofErr w:type="spellStart"/>
            <w:r w:rsidR="008E3033">
              <w:rPr>
                <w:color w:val="000000"/>
                <w:sz w:val="18"/>
                <w:szCs w:val="18"/>
                <w:lang w:val="en-GB"/>
              </w:rPr>
              <w:t>novim</w:t>
            </w:r>
            <w:proofErr w:type="spellEnd"/>
            <w:r w:rsidR="008E3033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8E3033">
              <w:rPr>
                <w:color w:val="000000"/>
                <w:sz w:val="18"/>
                <w:szCs w:val="18"/>
                <w:lang w:val="en-GB"/>
              </w:rPr>
              <w:t>izazovima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ali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s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nedostacima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shd w:val="clear" w:color="auto" w:fill="auto"/>
            <w:hideMark/>
          </w:tcPr>
          <w:p w14:paraId="5B398341" w14:textId="59258B34" w:rsidR="00AC4A37" w:rsidRPr="00F86EF6" w:rsidRDefault="00FE4D54" w:rsidP="008E3033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dovoljnu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sp</w:t>
            </w:r>
            <w:r w:rsidR="008E3033">
              <w:rPr>
                <w:color w:val="000000"/>
                <w:sz w:val="18"/>
                <w:szCs w:val="18"/>
                <w:lang w:val="en-GB"/>
              </w:rPr>
              <w:t>osobnost</w:t>
            </w:r>
            <w:proofErr w:type="spellEnd"/>
            <w:r w:rsidR="008E3033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8E3033">
              <w:rPr>
                <w:color w:val="000000"/>
                <w:sz w:val="18"/>
                <w:szCs w:val="18"/>
                <w:lang w:val="en-GB"/>
              </w:rPr>
              <w:t>primjene</w:t>
            </w:r>
            <w:proofErr w:type="spellEnd"/>
            <w:r w:rsidR="008E3033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8E3033">
              <w:rPr>
                <w:color w:val="000000"/>
                <w:sz w:val="18"/>
                <w:szCs w:val="18"/>
                <w:lang w:val="en-GB"/>
              </w:rPr>
              <w:t>znanja</w:t>
            </w:r>
            <w:proofErr w:type="spellEnd"/>
            <w:r w:rsidR="008E3033">
              <w:rPr>
                <w:color w:val="000000"/>
                <w:sz w:val="18"/>
                <w:szCs w:val="18"/>
                <w:lang w:val="en-GB"/>
              </w:rPr>
              <w:t xml:space="preserve"> u </w:t>
            </w:r>
            <w:proofErr w:type="spellStart"/>
            <w:r w:rsidR="008E3033">
              <w:rPr>
                <w:color w:val="000000"/>
                <w:sz w:val="18"/>
                <w:szCs w:val="18"/>
                <w:lang w:val="en-GB"/>
              </w:rPr>
              <w:t>novim</w:t>
            </w:r>
            <w:proofErr w:type="spellEnd"/>
            <w:r w:rsidR="008E3033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8E3033">
              <w:rPr>
                <w:color w:val="000000"/>
                <w:sz w:val="18"/>
                <w:szCs w:val="18"/>
                <w:lang w:val="en-GB"/>
              </w:rPr>
              <w:t>izazovima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>.</w:t>
            </w:r>
          </w:p>
        </w:tc>
        <w:tc>
          <w:tcPr>
            <w:tcW w:w="1928" w:type="dxa"/>
            <w:shd w:val="clear" w:color="auto" w:fill="auto"/>
            <w:hideMark/>
          </w:tcPr>
          <w:p w14:paraId="486D4BE4" w14:textId="7463BB18" w:rsidR="00AC4A37" w:rsidRPr="00F86EF6" w:rsidRDefault="00FE4D54" w:rsidP="008E3033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Ne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uspijeva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pokazati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/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nedostaje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mu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sposobnost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primjene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E4D54">
              <w:rPr>
                <w:color w:val="000000"/>
                <w:sz w:val="18"/>
                <w:szCs w:val="18"/>
                <w:lang w:val="en-GB"/>
              </w:rPr>
              <w:t>znanja</w:t>
            </w:r>
            <w:proofErr w:type="spellEnd"/>
            <w:r w:rsidRPr="00FE4D54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r w:rsidR="008E3033">
              <w:rPr>
                <w:color w:val="000000"/>
                <w:sz w:val="18"/>
                <w:szCs w:val="18"/>
                <w:lang w:val="en-GB"/>
              </w:rPr>
              <w:t xml:space="preserve">u </w:t>
            </w:r>
            <w:proofErr w:type="spellStart"/>
            <w:r w:rsidR="008E3033">
              <w:rPr>
                <w:color w:val="000000"/>
                <w:sz w:val="18"/>
                <w:szCs w:val="18"/>
                <w:lang w:val="en-GB"/>
              </w:rPr>
              <w:t>novim</w:t>
            </w:r>
            <w:proofErr w:type="spellEnd"/>
            <w:r w:rsidR="008E3033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8E3033">
              <w:rPr>
                <w:color w:val="000000"/>
                <w:sz w:val="18"/>
                <w:szCs w:val="18"/>
                <w:lang w:val="en-GB"/>
              </w:rPr>
              <w:t>izazovima</w:t>
            </w:r>
            <w:proofErr w:type="spellEnd"/>
          </w:p>
        </w:tc>
      </w:tr>
    </w:tbl>
    <w:p w14:paraId="77B457CB" w14:textId="77777777" w:rsidR="00AC4A37" w:rsidRPr="00F86EF6" w:rsidRDefault="00AC4A37" w:rsidP="00AC4A37">
      <w:pPr>
        <w:jc w:val="left"/>
        <w:rPr>
          <w:lang w:val="en-GB"/>
        </w:rPr>
      </w:pPr>
    </w:p>
    <w:p w14:paraId="5C98F1D1" w14:textId="77777777" w:rsidR="00AC4A37" w:rsidRDefault="00AC4A37" w:rsidP="00AC4A37">
      <w:pPr>
        <w:jc w:val="left"/>
        <w:rPr>
          <w:lang w:val="en-GB"/>
        </w:rPr>
      </w:pPr>
      <w:r>
        <w:rPr>
          <w:lang w:val="en-GB"/>
        </w:rPr>
        <w:br w:type="page"/>
      </w:r>
    </w:p>
    <w:p w14:paraId="7281CE7E" w14:textId="77777777" w:rsidR="00AC4A37" w:rsidRPr="00F86EF6" w:rsidRDefault="00AC4A37" w:rsidP="00AC4A37">
      <w:pPr>
        <w:jc w:val="left"/>
        <w:rPr>
          <w:lang w:val="en-GB"/>
        </w:rPr>
      </w:pPr>
    </w:p>
    <w:tbl>
      <w:tblPr>
        <w:tblW w:w="14398" w:type="dxa"/>
        <w:jc w:val="center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30"/>
        <w:gridCol w:w="1928"/>
        <w:gridCol w:w="1928"/>
        <w:gridCol w:w="1928"/>
        <w:gridCol w:w="1928"/>
        <w:gridCol w:w="1928"/>
        <w:gridCol w:w="1928"/>
      </w:tblGrid>
      <w:tr w:rsidR="00AC4A37" w:rsidRPr="00330711" w14:paraId="3F4BEBF8" w14:textId="77777777" w:rsidTr="00C74611">
        <w:trPr>
          <w:trHeight w:val="20"/>
          <w:jc w:val="center"/>
        </w:trPr>
        <w:tc>
          <w:tcPr>
            <w:tcW w:w="28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DBA35E" w14:textId="42D74698" w:rsidR="00AC4A37" w:rsidRPr="00330711" w:rsidRDefault="009E4D6F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Kritičko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razmišljanje</w:t>
            </w:r>
            <w:proofErr w:type="spellEnd"/>
          </w:p>
        </w:tc>
        <w:tc>
          <w:tcPr>
            <w:tcW w:w="19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D17470F" w14:textId="3E5BA6EF" w:rsidR="00AC4A37" w:rsidRPr="00330711" w:rsidRDefault="009E4D6F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color w:val="000000"/>
                <w:sz w:val="18"/>
                <w:szCs w:val="18"/>
                <w:lang w:val="en-GB"/>
              </w:rPr>
              <w:t>Izvrsne</w:t>
            </w:r>
            <w:proofErr w:type="spellEnd"/>
            <w:r w:rsidRPr="00330711">
              <w:rPr>
                <w:b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b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color w:val="000000"/>
                <w:sz w:val="18"/>
                <w:szCs w:val="18"/>
                <w:lang w:val="en-GB"/>
              </w:rPr>
              <w:t>kritičkog</w:t>
            </w:r>
            <w:proofErr w:type="spellEnd"/>
            <w:r w:rsidRPr="00330711">
              <w:rPr>
                <w:b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color w:val="000000"/>
                <w:sz w:val="18"/>
                <w:szCs w:val="18"/>
                <w:lang w:val="en-GB"/>
              </w:rPr>
              <w:t>mišljenja</w:t>
            </w:r>
            <w:proofErr w:type="spellEnd"/>
          </w:p>
        </w:tc>
        <w:tc>
          <w:tcPr>
            <w:tcW w:w="19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10DD24F" w14:textId="6040C294" w:rsidR="00AC4A37" w:rsidRPr="00330711" w:rsidRDefault="009E4D6F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Vrlo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dobr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kritičkog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mišljenja</w:t>
            </w:r>
            <w:proofErr w:type="spellEnd"/>
          </w:p>
        </w:tc>
        <w:tc>
          <w:tcPr>
            <w:tcW w:w="19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49DB98" w14:textId="0E3BD8F5" w:rsidR="00AC4A37" w:rsidRPr="00330711" w:rsidRDefault="009E4D6F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Dobre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kritičkog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mišljenja</w:t>
            </w:r>
            <w:proofErr w:type="spellEnd"/>
          </w:p>
        </w:tc>
        <w:tc>
          <w:tcPr>
            <w:tcW w:w="19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7A2737" w14:textId="47D237AD" w:rsidR="00AC4A37" w:rsidRPr="00330711" w:rsidRDefault="009E4D6F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Dobre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kritičkog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mišljenj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al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s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nedostacima</w:t>
            </w:r>
            <w:proofErr w:type="spellEnd"/>
          </w:p>
        </w:tc>
        <w:tc>
          <w:tcPr>
            <w:tcW w:w="19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3F5061" w14:textId="36B310C9" w:rsidR="00AC4A37" w:rsidRPr="00330711" w:rsidRDefault="009E4D6F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Minimalno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prihvatljiv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kritičkog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mišljenja</w:t>
            </w:r>
            <w:proofErr w:type="spellEnd"/>
          </w:p>
        </w:tc>
        <w:tc>
          <w:tcPr>
            <w:tcW w:w="19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AFB8C8E" w14:textId="52918BB5" w:rsidR="00AC4A37" w:rsidRPr="00330711" w:rsidRDefault="009E4D6F" w:rsidP="00C74611">
            <w:pPr>
              <w:jc w:val="center"/>
              <w:rPr>
                <w:b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color w:val="000000"/>
                <w:sz w:val="18"/>
                <w:szCs w:val="18"/>
                <w:lang w:val="en-GB"/>
              </w:rPr>
              <w:t>Neprihvatljive</w:t>
            </w:r>
            <w:proofErr w:type="spellEnd"/>
            <w:r w:rsidRPr="00330711">
              <w:rPr>
                <w:b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b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color w:val="000000"/>
                <w:sz w:val="18"/>
                <w:szCs w:val="18"/>
                <w:lang w:val="en-GB"/>
              </w:rPr>
              <w:t>kritičkog</w:t>
            </w:r>
            <w:proofErr w:type="spellEnd"/>
            <w:r w:rsidRPr="00330711">
              <w:rPr>
                <w:b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color w:val="000000"/>
                <w:sz w:val="18"/>
                <w:szCs w:val="18"/>
                <w:lang w:val="en-GB"/>
              </w:rPr>
              <w:t>mišljenja</w:t>
            </w:r>
            <w:proofErr w:type="spellEnd"/>
          </w:p>
        </w:tc>
      </w:tr>
      <w:tr w:rsidR="00AC4A37" w:rsidRPr="00330711" w14:paraId="7434888A" w14:textId="77777777" w:rsidTr="00C74611">
        <w:trPr>
          <w:trHeight w:val="20"/>
          <w:jc w:val="center"/>
        </w:trPr>
        <w:tc>
          <w:tcPr>
            <w:tcW w:w="2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A84E67" w14:textId="6541E85A" w:rsidR="00AC4A37" w:rsidRPr="00330711" w:rsidRDefault="009E4D6F" w:rsidP="00C74611">
            <w:pPr>
              <w:jc w:val="left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Postotak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9D49FEE" w14:textId="77777777" w:rsidR="00AC4A37" w:rsidRPr="00330711" w:rsidRDefault="00AC4A37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91 – 100 %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D08577B" w14:textId="77777777" w:rsidR="00AC4A37" w:rsidRPr="00330711" w:rsidRDefault="00AC4A37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81 – 90 %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4110AC8" w14:textId="77777777" w:rsidR="00AC4A37" w:rsidRPr="00330711" w:rsidRDefault="00AC4A37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71 – 80 %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D799A9" w14:textId="77777777" w:rsidR="00AC4A37" w:rsidRPr="00330711" w:rsidRDefault="00AC4A37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61 – 70%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62EBDBE" w14:textId="77777777" w:rsidR="00AC4A37" w:rsidRPr="00330711" w:rsidRDefault="00AC4A37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51 – 60%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A31D13A" w14:textId="77777777" w:rsidR="00AC4A37" w:rsidRPr="00330711" w:rsidRDefault="00AC4A37" w:rsidP="00C74611">
            <w:pPr>
              <w:jc w:val="center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0 – 50 %</w:t>
            </w:r>
          </w:p>
        </w:tc>
      </w:tr>
      <w:tr w:rsidR="00AC4A37" w:rsidRPr="00330711" w14:paraId="5D0B9BAF" w14:textId="77777777" w:rsidTr="00C74611">
        <w:trPr>
          <w:trHeight w:val="20"/>
          <w:jc w:val="center"/>
        </w:trPr>
        <w:tc>
          <w:tcPr>
            <w:tcW w:w="2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E671A9C" w14:textId="76BB9B0E" w:rsidR="00AC4A37" w:rsidRPr="00330711" w:rsidRDefault="009E4D6F" w:rsidP="00C74611">
            <w:pPr>
              <w:jc w:val="left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samostalnog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rad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/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učenj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(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potrebn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razin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pomoć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)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4748B8A" w14:textId="5FD3C9C6" w:rsidR="00AC4A37" w:rsidRPr="00330711" w:rsidRDefault="009E4D6F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zvrs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zvanred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amostalnog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ad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/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učenja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61A282A" w14:textId="3DCC8BAE" w:rsidR="00AC4A37" w:rsidRPr="00330711" w:rsidRDefault="002A75B8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Mož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amostaln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adit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/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učit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al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mu je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trebn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vremen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moć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483B6FD" w14:textId="1A438008" w:rsidR="00AC4A37" w:rsidRPr="00330711" w:rsidRDefault="002A75B8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Mož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amostaln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adit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/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učit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al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mu je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trebn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moć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0FD8AE" w14:textId="29F45637" w:rsidR="00AC4A37" w:rsidRPr="00330711" w:rsidRDefault="002A75B8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Mož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amostaln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adit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/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učit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al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mu je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trebn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čest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moć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6F88412" w14:textId="0AEFA053" w:rsidR="00AC4A37" w:rsidRPr="00330711" w:rsidRDefault="002A75B8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kazuj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minimaln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ihvatljiv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za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amostaln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rad /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učenje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6EF7FED" w14:textId="1B3D6D8C" w:rsidR="00AC4A37" w:rsidRPr="00330711" w:rsidRDefault="002A75B8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eprihvatljiv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amostalnog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ad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/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učenja</w:t>
            </w:r>
            <w:proofErr w:type="spellEnd"/>
          </w:p>
        </w:tc>
      </w:tr>
      <w:tr w:rsidR="00AC4A37" w:rsidRPr="00330711" w14:paraId="04139102" w14:textId="77777777" w:rsidTr="00C74611">
        <w:trPr>
          <w:trHeight w:val="20"/>
          <w:jc w:val="center"/>
        </w:trPr>
        <w:tc>
          <w:tcPr>
            <w:tcW w:w="2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1607AB1" w14:textId="23D663C5" w:rsidR="00AC4A37" w:rsidRPr="00330711" w:rsidRDefault="009E4D6F" w:rsidP="00C74611">
            <w:pPr>
              <w:jc w:val="left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Refleksij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samoprocjen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(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sposobnost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kritičkog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pregled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analiz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procjen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vlastitog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il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tuđeg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rad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)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D4FA448" w14:textId="0B728A17" w:rsidR="00AC4A37" w:rsidRPr="00330711" w:rsidRDefault="009E4D6F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zvrsn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zvanredn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eflektirajuć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posobnost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5E18AD" w14:textId="547D4C6C" w:rsidR="00AC4A37" w:rsidRPr="00330711" w:rsidRDefault="002A75B8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rl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dobra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eflektirajuć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posobnost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E5795F" w14:textId="21B49895" w:rsidR="00AC4A37" w:rsidRPr="00330711" w:rsidRDefault="002A75B8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Dobra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eflektirajuć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posobnost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D6DE0CA" w14:textId="67804684" w:rsidR="00AC4A37" w:rsidRPr="00330711" w:rsidRDefault="002A75B8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Dobre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eflektirajuć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posobnost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al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s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edostacima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B5596D2" w14:textId="7D5AB4BA" w:rsidR="00AC4A37" w:rsidRPr="00330711" w:rsidRDefault="002A75B8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Minimaln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ihvatljiv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eflektirajuć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posobnosti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D87F6CB" w14:textId="50130EB5" w:rsidR="00AC4A37" w:rsidRPr="00330711" w:rsidRDefault="002A75B8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eprihvatljiv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eflektirajuć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posobnost</w:t>
            </w:r>
            <w:proofErr w:type="spellEnd"/>
          </w:p>
        </w:tc>
      </w:tr>
      <w:tr w:rsidR="00AC4A37" w:rsidRPr="00330711" w14:paraId="47F8DACE" w14:textId="77777777" w:rsidTr="00C74611">
        <w:trPr>
          <w:trHeight w:val="20"/>
          <w:jc w:val="center"/>
        </w:trPr>
        <w:tc>
          <w:tcPr>
            <w:tcW w:w="2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DAEA33C" w14:textId="3884A611" w:rsidR="00AC4A37" w:rsidRPr="00330711" w:rsidRDefault="009E4D6F" w:rsidP="00C74611">
            <w:pPr>
              <w:jc w:val="left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Stav (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prem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učenju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sadržaju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predmetim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organizmim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etičkim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kodeksim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suradnicim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zanimanjim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itd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.)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FB926C4" w14:textId="557FD37F" w:rsidR="00AC4A37" w:rsidRPr="00330711" w:rsidRDefault="000020E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Odličan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tav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ema</w:t>
            </w:r>
            <w:proofErr w:type="spellEnd"/>
            <w:r w:rsidR="0069143D" w:rsidRPr="00330711">
              <w:rPr>
                <w:color w:val="000000"/>
                <w:sz w:val="18"/>
                <w:szCs w:val="18"/>
                <w:lang w:val="en-GB"/>
              </w:rPr>
              <w:t>…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D10EB51" w14:textId="32E01E02" w:rsidR="00AC4A37" w:rsidRPr="00330711" w:rsidRDefault="000020EB" w:rsidP="000020EB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rl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dobar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odnos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ema</w:t>
            </w:r>
            <w:proofErr w:type="spellEnd"/>
            <w:r w:rsidR="0069143D" w:rsidRPr="00330711">
              <w:rPr>
                <w:color w:val="000000"/>
                <w:sz w:val="18"/>
                <w:szCs w:val="18"/>
                <w:lang w:val="en-GB"/>
              </w:rPr>
              <w:t>…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D207285" w14:textId="2B29B9AE" w:rsidR="00AC4A37" w:rsidRPr="00330711" w:rsidRDefault="000020E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Dobar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tav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ema</w:t>
            </w:r>
            <w:proofErr w:type="spellEnd"/>
            <w:r w:rsidR="00AC4A37" w:rsidRPr="00330711">
              <w:rPr>
                <w:color w:val="000000"/>
                <w:sz w:val="18"/>
                <w:szCs w:val="18"/>
                <w:lang w:val="en-GB"/>
              </w:rPr>
              <w:t>...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0D627F8" w14:textId="57A8024D" w:rsidR="00AC4A37" w:rsidRPr="00330711" w:rsidRDefault="000020E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Zadovoljavajuć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tav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em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...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al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s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edostacima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2C80BCA" w14:textId="26FFBECB" w:rsidR="00AC4A37" w:rsidRPr="00330711" w:rsidRDefault="000020E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Minimaln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ihvatljiv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tav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em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...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F793526" w14:textId="3B0710AA" w:rsidR="00AC4A37" w:rsidRPr="00330711" w:rsidRDefault="000020E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eprihvatljiv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tav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em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...</w:t>
            </w:r>
          </w:p>
        </w:tc>
      </w:tr>
      <w:tr w:rsidR="00AC4A37" w:rsidRPr="00330711" w14:paraId="3B2157FC" w14:textId="77777777" w:rsidTr="00C74611">
        <w:trPr>
          <w:trHeight w:val="20"/>
          <w:jc w:val="center"/>
        </w:trPr>
        <w:tc>
          <w:tcPr>
            <w:tcW w:w="2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0EEEF2C" w14:textId="04A39E54" w:rsidR="00AC4A37" w:rsidRPr="00330711" w:rsidRDefault="009E4D6F" w:rsidP="00C74611">
            <w:pPr>
              <w:jc w:val="left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rješavanja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problema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95A38C2" w14:textId="69C8AE38" w:rsidR="00AC4A37" w:rsidRPr="00330711" w:rsidRDefault="000020E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zvanred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znim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ješavanj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oblema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5405925" w14:textId="36C374A4" w:rsidR="00AC4A37" w:rsidRPr="00330711" w:rsidRDefault="000020E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Uzor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ješavanj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oblema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0A8C525" w14:textId="2F7BAFF1" w:rsidR="00AC4A37" w:rsidRPr="00330711" w:rsidRDefault="002A75B8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kaza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ješavanj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oblema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59FFB14" w14:textId="67674FC9" w:rsidR="00AC4A37" w:rsidRPr="00330711" w:rsidRDefault="000020E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spunje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ješavanj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oblem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al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s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edostacima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56FF18E" w14:textId="4C3BBD75" w:rsidR="00AC4A37" w:rsidRPr="00330711" w:rsidRDefault="000020E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Minimaln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ihvatljiv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ješavanj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oblema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2928C69" w14:textId="517F7CDE" w:rsidR="00AC4A37" w:rsidRPr="00330711" w:rsidRDefault="002A75B8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eprihvatljiv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rješavanj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oblema</w:t>
            </w:r>
            <w:proofErr w:type="spellEnd"/>
          </w:p>
        </w:tc>
      </w:tr>
      <w:tr w:rsidR="00AC4A37" w:rsidRPr="00330711" w14:paraId="7B944F4C" w14:textId="77777777" w:rsidTr="00C74611">
        <w:trPr>
          <w:trHeight w:val="20"/>
          <w:jc w:val="center"/>
        </w:trPr>
        <w:tc>
          <w:tcPr>
            <w:tcW w:w="2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9392F19" w14:textId="6E3637D0" w:rsidR="00AC4A37" w:rsidRPr="00330711" w:rsidRDefault="009E4D6F" w:rsidP="00C74611">
            <w:pPr>
              <w:jc w:val="left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Komunikacijsk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(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sposobnost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usmen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pismen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komunikacije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)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1D08FAC" w14:textId="5B0DAE35" w:rsidR="00AC4A37" w:rsidRPr="00330711" w:rsidRDefault="000020E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Besprijekor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komunikacijsk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9249F29" w14:textId="006612B0" w:rsidR="00AC4A37" w:rsidRPr="00330711" w:rsidRDefault="000020E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rl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dobr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komunikacijsk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CFAD477" w14:textId="1AFBDE2B" w:rsidR="00AC4A37" w:rsidRPr="00330711" w:rsidRDefault="000020E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Dobre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komunikacijsk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ještine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DB5BAA2" w14:textId="6DD9E1DE" w:rsidR="00AC4A37" w:rsidRPr="00330711" w:rsidRDefault="000020E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Dobra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komunikacijsk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ještin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al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s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manjim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ogreškama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FC5DE26" w14:textId="029F8CC4" w:rsidR="00AC4A37" w:rsidRPr="00330711" w:rsidRDefault="000020E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Minimaln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ihvatljiv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komunikacijsk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ještin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4E8370A" w14:textId="4DF03EA1" w:rsidR="00AC4A37" w:rsidRPr="00330711" w:rsidRDefault="002A75B8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edostatak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komunikacijskih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vještina</w:t>
            </w:r>
            <w:proofErr w:type="spellEnd"/>
          </w:p>
        </w:tc>
      </w:tr>
      <w:tr w:rsidR="00AC4A37" w:rsidRPr="00F86EF6" w14:paraId="1942A08F" w14:textId="77777777" w:rsidTr="00C74611">
        <w:trPr>
          <w:trHeight w:val="20"/>
          <w:jc w:val="center"/>
        </w:trPr>
        <w:tc>
          <w:tcPr>
            <w:tcW w:w="2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B3208E" w14:textId="2D7FC9F1" w:rsidR="00AC4A37" w:rsidRPr="00330711" w:rsidRDefault="009E4D6F" w:rsidP="00C74611">
            <w:pPr>
              <w:jc w:val="left"/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>Timski</w:t>
            </w:r>
            <w:proofErr w:type="spellEnd"/>
            <w:r w:rsidRPr="00330711"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rad </w:t>
            </w:r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9F4AA80" w14:textId="2DE71B59" w:rsidR="00AC4A37" w:rsidRPr="00330711" w:rsidRDefault="000020E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Dodijeljen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zadac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zvršavaju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se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besprijekorno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3DABD9" w14:textId="6EAEC692" w:rsidR="00AC4A37" w:rsidRPr="00330711" w:rsidRDefault="000020E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Dodijeljen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zadac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se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učinkovit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dovršavaju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AF651E9" w14:textId="6670D45E" w:rsidR="00AC4A37" w:rsidRPr="00330711" w:rsidRDefault="000020E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Dodijeljen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zadac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dobro se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zvode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6B14CAE" w14:textId="04AF8C88" w:rsidR="00AC4A37" w:rsidRPr="00330711" w:rsidRDefault="000020E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posoban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zvršit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dodijelje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zadatk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ali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s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nedostacima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D7A4EC" w14:textId="00DBE21C" w:rsidR="00AC4A37" w:rsidRPr="00330711" w:rsidRDefault="000020EB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Minimalno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prihvatljiv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sposobnost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zvršavanj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dodijeljenih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zadataka</w:t>
            </w:r>
            <w:proofErr w:type="spellEnd"/>
          </w:p>
        </w:tc>
        <w:tc>
          <w:tcPr>
            <w:tcW w:w="19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DDED948" w14:textId="42C0E062" w:rsidR="00AC4A37" w:rsidRPr="00F86EF6" w:rsidRDefault="002A75B8" w:rsidP="00C74611">
            <w:pPr>
              <w:jc w:val="left"/>
              <w:rPr>
                <w:color w:val="000000"/>
                <w:sz w:val="18"/>
                <w:szCs w:val="18"/>
                <w:lang w:val="en-GB"/>
              </w:rPr>
            </w:pPr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Ne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izvršava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dodijeljene</w:t>
            </w:r>
            <w:proofErr w:type="spellEnd"/>
            <w:r w:rsidRPr="0033071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color w:val="000000"/>
                <w:sz w:val="18"/>
                <w:szCs w:val="18"/>
                <w:lang w:val="en-GB"/>
              </w:rPr>
              <w:t>zadatke</w:t>
            </w:r>
            <w:proofErr w:type="spellEnd"/>
          </w:p>
        </w:tc>
      </w:tr>
    </w:tbl>
    <w:p w14:paraId="290E65D0" w14:textId="7EEEE3EE" w:rsidR="00AC4A37" w:rsidRPr="00AC4A37" w:rsidRDefault="009E4D6F" w:rsidP="00AC4A37">
      <w:pPr>
        <w:pStyle w:val="Virpodsliko"/>
        <w:rPr>
          <w:lang w:val="en-GB"/>
        </w:rPr>
        <w:sectPr w:rsidR="00AC4A37" w:rsidRPr="00AC4A37" w:rsidSect="00AC4A37">
          <w:footerReference w:type="default" r:id="rId362"/>
          <w:pgSz w:w="16838" w:h="11906" w:orient="landscape" w:code="9"/>
          <w:pgMar w:top="1412" w:right="1412" w:bottom="1412" w:left="1701" w:header="567" w:footer="283" w:gutter="0"/>
          <w:cols w:space="708"/>
          <w:docGrid w:linePitch="360"/>
        </w:sectPr>
      </w:pPr>
      <w:proofErr w:type="spellStart"/>
      <w:r>
        <w:rPr>
          <w:lang w:val="en-GB"/>
        </w:rPr>
        <w:t>Izvor</w:t>
      </w:r>
      <w:proofErr w:type="spellEnd"/>
      <w:r w:rsidR="00AC4A37" w:rsidRPr="00F86EF6">
        <w:rPr>
          <w:lang w:val="en-GB"/>
        </w:rPr>
        <w:t xml:space="preserve">: </w:t>
      </w:r>
      <w:r w:rsidR="00AC4A37" w:rsidRPr="00F86EF6">
        <w:rPr>
          <w:lang w:val="en-GB"/>
        </w:rPr>
        <w:fldChar w:fldCharType="begin" w:fldLock="1"/>
      </w:r>
      <w:r w:rsidR="00AC4A37" w:rsidRPr="00F86EF6">
        <w:rPr>
          <w:lang w:val="en-GB"/>
        </w:rPr>
        <w:instrText>ADDIN CSL_CITATION {"citationItems":[{"id":"ITEM-1","itemData":{"author":[{"dropping-particle":"","family":"Univerza v Mariboru","given":"","non-dropping-particle":"","parse-names":false,"suffix":""}],"id":"ITEM-1","issued":{"date-parts":[["2014"]]},"publisher-place":"Maribor","title":"Predlog enotne ocenjevalne lestvice na Univerzi v Mariboru","type":"report"},"uris":["http://www.mendeley.com/documents/?uuid=1b806267-3d01-4e28-8713-a4fbbb7cca65"]}],"mendeley":{"formattedCitation":"(Univerza v Mariboru 2014)","plainTextFormattedCitation":"(Univerza v Mariboru 2014)"},"properties":{"noteIndex":0},"schema":"https://github.com/citation-style-language/schema/raw/master/csl-citation.json"}</w:instrText>
      </w:r>
      <w:r w:rsidR="00AC4A37" w:rsidRPr="00F86EF6">
        <w:rPr>
          <w:lang w:val="en-GB"/>
        </w:rPr>
        <w:fldChar w:fldCharType="separate"/>
      </w:r>
      <w:r w:rsidR="00AC4A37" w:rsidRPr="00F86EF6">
        <w:rPr>
          <w:lang w:val="en-GB"/>
        </w:rPr>
        <w:t>(University of Maribor 2014)</w:t>
      </w:r>
      <w:r w:rsidR="00AC4A37" w:rsidRPr="00F86EF6">
        <w:rPr>
          <w:lang w:val="en-GB"/>
        </w:rPr>
        <w:fldChar w:fldCharType="end"/>
      </w:r>
    </w:p>
    <w:p w14:paraId="4334D799" w14:textId="37DE32CE" w:rsidR="007433CC" w:rsidRPr="00F86EF6" w:rsidRDefault="00FB71C5" w:rsidP="007433CC">
      <w:pPr>
        <w:rPr>
          <w:lang w:val="en-GB"/>
        </w:rPr>
      </w:pPr>
      <w:proofErr w:type="spellStart"/>
      <w:r>
        <w:rPr>
          <w:lang w:val="en-GB"/>
        </w:rPr>
        <w:lastRenderedPageBreak/>
        <w:t>Tablica</w:t>
      </w:r>
      <w:proofErr w:type="spellEnd"/>
      <w:r>
        <w:rPr>
          <w:lang w:val="en-GB"/>
        </w:rPr>
        <w:t xml:space="preserve"> za </w:t>
      </w:r>
      <w:proofErr w:type="spellStart"/>
      <w:r>
        <w:rPr>
          <w:lang w:val="en-GB"/>
        </w:rPr>
        <w:t>usmeno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izlaganje</w:t>
      </w:r>
      <w:proofErr w:type="spellEnd"/>
    </w:p>
    <w:p w14:paraId="770EF8B4" w14:textId="31FEA7B1" w:rsidR="007433CC" w:rsidRPr="00F86EF6" w:rsidRDefault="000B72D0" w:rsidP="007433CC">
      <w:pPr>
        <w:rPr>
          <w:lang w:val="en-GB"/>
        </w:rPr>
      </w:pPr>
      <w:proofErr w:type="spellStart"/>
      <w:r>
        <w:rPr>
          <w:lang w:val="en-GB"/>
        </w:rPr>
        <w:t>Kriteriji</w:t>
      </w:r>
      <w:proofErr w:type="spellEnd"/>
      <w:r w:rsidR="00FB71C5" w:rsidRPr="00FB71C5">
        <w:rPr>
          <w:lang w:val="en-GB"/>
        </w:rPr>
        <w:t xml:space="preserve"> za </w:t>
      </w:r>
      <w:proofErr w:type="spellStart"/>
      <w:r w:rsidR="00FB71C5" w:rsidRPr="00FB71C5">
        <w:rPr>
          <w:lang w:val="en-GB"/>
        </w:rPr>
        <w:t>usmenu</w:t>
      </w:r>
      <w:proofErr w:type="spellEnd"/>
      <w:r w:rsidR="00FB71C5" w:rsidRPr="00FB71C5">
        <w:rPr>
          <w:lang w:val="en-GB"/>
        </w:rPr>
        <w:t xml:space="preserve"> </w:t>
      </w:r>
      <w:proofErr w:type="spellStart"/>
      <w:r w:rsidR="00FB71C5" w:rsidRPr="00FB71C5">
        <w:rPr>
          <w:lang w:val="en-GB"/>
        </w:rPr>
        <w:t>obranu</w:t>
      </w:r>
      <w:proofErr w:type="spellEnd"/>
      <w:r w:rsidR="00FB71C5" w:rsidRPr="00FB71C5">
        <w:rPr>
          <w:lang w:val="en-GB"/>
        </w:rPr>
        <w:t xml:space="preserve"> </w:t>
      </w:r>
      <w:proofErr w:type="spellStart"/>
      <w:r w:rsidR="00FB71C5" w:rsidRPr="00FB71C5">
        <w:rPr>
          <w:lang w:val="en-GB"/>
        </w:rPr>
        <w:t>studenata</w:t>
      </w:r>
      <w:proofErr w:type="spellEnd"/>
      <w:r w:rsidR="00FB71C5" w:rsidRPr="00FB71C5">
        <w:rPr>
          <w:lang w:val="en-GB"/>
        </w:rPr>
        <w:t xml:space="preserve"> </w:t>
      </w:r>
      <w:proofErr w:type="spellStart"/>
      <w:r w:rsidR="00FB71C5" w:rsidRPr="00FB71C5">
        <w:rPr>
          <w:lang w:val="en-GB"/>
        </w:rPr>
        <w:t>njegovog</w:t>
      </w:r>
      <w:proofErr w:type="spellEnd"/>
      <w:r w:rsidR="00FB71C5" w:rsidRPr="00FB71C5">
        <w:rPr>
          <w:lang w:val="en-GB"/>
        </w:rPr>
        <w:t xml:space="preserve"> / </w:t>
      </w:r>
      <w:proofErr w:type="spellStart"/>
      <w:r w:rsidR="00FB71C5" w:rsidRPr="00FB71C5">
        <w:rPr>
          <w:lang w:val="en-GB"/>
        </w:rPr>
        <w:t>njezinog</w:t>
      </w:r>
      <w:proofErr w:type="spellEnd"/>
      <w:r w:rsidR="00FB71C5" w:rsidRPr="00FB71C5">
        <w:rPr>
          <w:lang w:val="en-GB"/>
        </w:rPr>
        <w:t xml:space="preserve"> </w:t>
      </w:r>
      <w:proofErr w:type="spellStart"/>
      <w:r w:rsidR="00FB71C5" w:rsidRPr="00FB71C5">
        <w:rPr>
          <w:lang w:val="en-GB"/>
        </w:rPr>
        <w:t>istraživačkog</w:t>
      </w:r>
      <w:proofErr w:type="spellEnd"/>
      <w:r w:rsidR="00FB71C5" w:rsidRPr="00FB71C5">
        <w:rPr>
          <w:lang w:val="en-GB"/>
        </w:rPr>
        <w:t xml:space="preserve"> </w:t>
      </w:r>
      <w:proofErr w:type="spellStart"/>
      <w:r w:rsidR="00FB71C5" w:rsidRPr="00FB71C5">
        <w:rPr>
          <w:lang w:val="en-GB"/>
        </w:rPr>
        <w:t>ili</w:t>
      </w:r>
      <w:proofErr w:type="spellEnd"/>
      <w:r w:rsidR="00FB71C5" w:rsidRPr="00FB71C5">
        <w:rPr>
          <w:lang w:val="en-GB"/>
        </w:rPr>
        <w:t xml:space="preserve"> </w:t>
      </w:r>
      <w:proofErr w:type="spellStart"/>
      <w:r w:rsidR="00FB71C5" w:rsidRPr="00FB71C5">
        <w:rPr>
          <w:lang w:val="en-GB"/>
        </w:rPr>
        <w:t>seminarskog</w:t>
      </w:r>
      <w:proofErr w:type="spellEnd"/>
      <w:r w:rsidR="00FB71C5" w:rsidRPr="00FB71C5">
        <w:rPr>
          <w:lang w:val="en-GB"/>
        </w:rPr>
        <w:t xml:space="preserve"> </w:t>
      </w:r>
      <w:proofErr w:type="spellStart"/>
      <w:r w:rsidR="00FB71C5" w:rsidRPr="00FB71C5">
        <w:rPr>
          <w:lang w:val="en-GB"/>
        </w:rPr>
        <w:t>rada</w:t>
      </w:r>
      <w:proofErr w:type="spellEnd"/>
    </w:p>
    <w:tbl>
      <w:tblPr>
        <w:tblW w:w="8480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40"/>
        <w:gridCol w:w="1640"/>
        <w:gridCol w:w="1640"/>
        <w:gridCol w:w="1640"/>
        <w:gridCol w:w="960"/>
        <w:gridCol w:w="960"/>
      </w:tblGrid>
      <w:tr w:rsidR="007433CC" w:rsidRPr="00F86EF6" w14:paraId="1EE6127B" w14:textId="77777777" w:rsidTr="00C74611">
        <w:trPr>
          <w:trHeight w:val="20"/>
          <w:jc w:val="center"/>
        </w:trPr>
        <w:tc>
          <w:tcPr>
            <w:tcW w:w="1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6817D1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1</w:t>
            </w:r>
          </w:p>
        </w:tc>
        <w:tc>
          <w:tcPr>
            <w:tcW w:w="1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665B4E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2</w:t>
            </w:r>
          </w:p>
        </w:tc>
        <w:tc>
          <w:tcPr>
            <w:tcW w:w="1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C9A9E3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3</w:t>
            </w:r>
          </w:p>
        </w:tc>
        <w:tc>
          <w:tcPr>
            <w:tcW w:w="1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872855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4</w:t>
            </w:r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230791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5</w:t>
            </w:r>
          </w:p>
        </w:tc>
      </w:tr>
      <w:tr w:rsidR="007433CC" w:rsidRPr="00F86EF6" w14:paraId="14AD1178" w14:textId="77777777" w:rsidTr="00C74611">
        <w:trPr>
          <w:trHeight w:val="20"/>
          <w:jc w:val="center"/>
        </w:trPr>
        <w:tc>
          <w:tcPr>
            <w:tcW w:w="1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5FB320" w14:textId="12FBC0A7" w:rsidR="007433CC" w:rsidRPr="00F86EF6" w:rsidRDefault="00FB71C5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Potpuno</w:t>
            </w:r>
            <w:proofErr w:type="spellEnd"/>
            <w:r>
              <w:rPr>
                <w:color w:val="000000"/>
                <w:sz w:val="18"/>
                <w:szCs w:val="18"/>
                <w:lang w:val="en-GB"/>
              </w:rPr>
              <w:t xml:space="preserve"> se ne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slažem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67C68B" w14:textId="663A674B" w:rsidR="007433CC" w:rsidRPr="00F86EF6" w:rsidRDefault="00FB71C5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>
              <w:rPr>
                <w:color w:val="000000"/>
                <w:sz w:val="18"/>
                <w:szCs w:val="18"/>
                <w:lang w:val="en-GB"/>
              </w:rPr>
              <w:t xml:space="preserve">Ne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slažem</w:t>
            </w:r>
            <w:proofErr w:type="spellEnd"/>
            <w:r>
              <w:rPr>
                <w:color w:val="000000"/>
                <w:sz w:val="18"/>
                <w:szCs w:val="18"/>
                <w:lang w:val="en-GB"/>
              </w:rPr>
              <w:t xml:space="preserve"> se 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3875F9" w14:textId="0E3E7A75" w:rsidR="007433CC" w:rsidRPr="00F86EF6" w:rsidRDefault="00FB71C5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>
              <w:rPr>
                <w:color w:val="000000"/>
                <w:sz w:val="18"/>
                <w:szCs w:val="18"/>
                <w:lang w:val="en-GB"/>
              </w:rPr>
              <w:t xml:space="preserve">Niti se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slažem</w:t>
            </w:r>
            <w:proofErr w:type="spellEnd"/>
            <w:r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niti</w:t>
            </w:r>
            <w:proofErr w:type="spellEnd"/>
            <w:r>
              <w:rPr>
                <w:color w:val="000000"/>
                <w:sz w:val="18"/>
                <w:szCs w:val="18"/>
                <w:lang w:val="en-GB"/>
              </w:rPr>
              <w:t xml:space="preserve"> se ne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slažem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12A322" w14:textId="0A599F28" w:rsidR="007433CC" w:rsidRPr="00F86EF6" w:rsidRDefault="00FB71C5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Uglavnom</w:t>
            </w:r>
            <w:proofErr w:type="spellEnd"/>
            <w:r>
              <w:rPr>
                <w:color w:val="000000"/>
                <w:sz w:val="18"/>
                <w:szCs w:val="18"/>
                <w:lang w:val="en-GB"/>
              </w:rPr>
              <w:t xml:space="preserve"> se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slažem</w:t>
            </w:r>
            <w:proofErr w:type="spellEnd"/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090261" w14:textId="4E564039" w:rsidR="007433CC" w:rsidRPr="00F86EF6" w:rsidRDefault="00FB71C5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>
              <w:rPr>
                <w:color w:val="000000"/>
                <w:sz w:val="18"/>
                <w:szCs w:val="18"/>
                <w:lang w:val="en-GB"/>
              </w:rPr>
              <w:t xml:space="preserve">U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potpunosti</w:t>
            </w:r>
            <w:proofErr w:type="spellEnd"/>
            <w:r>
              <w:rPr>
                <w:color w:val="000000"/>
                <w:sz w:val="18"/>
                <w:szCs w:val="18"/>
                <w:lang w:val="en-GB"/>
              </w:rPr>
              <w:t xml:space="preserve"> se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slažem</w:t>
            </w:r>
            <w:proofErr w:type="spellEnd"/>
          </w:p>
        </w:tc>
      </w:tr>
      <w:tr w:rsidR="007433CC" w:rsidRPr="00F86EF6" w14:paraId="22FED9FF" w14:textId="77777777" w:rsidTr="00C74611">
        <w:trPr>
          <w:trHeight w:val="20"/>
          <w:jc w:val="center"/>
        </w:trPr>
        <w:tc>
          <w:tcPr>
            <w:tcW w:w="752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83E4FC" w14:textId="64208356" w:rsidR="007433CC" w:rsidRPr="00F86EF6" w:rsidRDefault="00FB71C5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Kriteriji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F480D2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 </w:t>
            </w:r>
          </w:p>
        </w:tc>
      </w:tr>
      <w:tr w:rsidR="007433CC" w:rsidRPr="00F86EF6" w14:paraId="30D10389" w14:textId="77777777" w:rsidTr="00C74611">
        <w:trPr>
          <w:trHeight w:val="20"/>
          <w:jc w:val="center"/>
        </w:trPr>
        <w:tc>
          <w:tcPr>
            <w:tcW w:w="752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FDE015" w14:textId="16383D53" w:rsidR="007433CC" w:rsidRPr="00F86EF6" w:rsidRDefault="00FB71C5" w:rsidP="009E2818">
            <w:pPr>
              <w:rPr>
                <w:color w:val="000000"/>
                <w:sz w:val="18"/>
                <w:szCs w:val="18"/>
                <w:lang w:val="en-GB"/>
              </w:rPr>
            </w:pPr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Dobro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utemeljeni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pravilno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kontekstualizirani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jasno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uvjerljivo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predstavljeni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A544E" w14:textId="77777777" w:rsidR="007433CC" w:rsidRPr="00F86EF6" w:rsidRDefault="007433CC" w:rsidP="00C74611">
            <w:pPr>
              <w:jc w:val="right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5</w:t>
            </w:r>
          </w:p>
        </w:tc>
      </w:tr>
      <w:tr w:rsidR="007433CC" w:rsidRPr="00F86EF6" w14:paraId="14182DB0" w14:textId="77777777" w:rsidTr="00C74611">
        <w:trPr>
          <w:trHeight w:val="20"/>
          <w:jc w:val="center"/>
        </w:trPr>
        <w:tc>
          <w:tcPr>
            <w:tcW w:w="752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817862" w14:textId="2499C3D3" w:rsidR="007433CC" w:rsidRPr="00F86EF6" w:rsidRDefault="00FB71C5" w:rsidP="00C74611">
            <w:pPr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Rezultati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su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jasno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predstavljeni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precizno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protumačeni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42ABB" w14:textId="77777777" w:rsidR="007433CC" w:rsidRPr="00F86EF6" w:rsidRDefault="007433CC" w:rsidP="00C74611">
            <w:pPr>
              <w:jc w:val="right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5</w:t>
            </w:r>
          </w:p>
        </w:tc>
      </w:tr>
      <w:tr w:rsidR="007433CC" w:rsidRPr="00F86EF6" w14:paraId="3FA064B5" w14:textId="77777777" w:rsidTr="00C74611">
        <w:trPr>
          <w:trHeight w:val="20"/>
          <w:jc w:val="center"/>
        </w:trPr>
        <w:tc>
          <w:tcPr>
            <w:tcW w:w="752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9D8609" w14:textId="039282BF" w:rsidR="007433CC" w:rsidRPr="00F86EF6" w:rsidRDefault="00FB71C5" w:rsidP="00C74611">
            <w:pPr>
              <w:rPr>
                <w:color w:val="000000"/>
                <w:sz w:val="18"/>
                <w:szCs w:val="18"/>
                <w:lang w:val="en-GB"/>
              </w:rPr>
            </w:pPr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Jasna,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logična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uvjerljiva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jaka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organizacija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C03F2" w14:textId="77777777" w:rsidR="007433CC" w:rsidRPr="00F86EF6" w:rsidRDefault="007433CC" w:rsidP="00C74611">
            <w:pPr>
              <w:jc w:val="right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5</w:t>
            </w:r>
          </w:p>
        </w:tc>
      </w:tr>
      <w:tr w:rsidR="007433CC" w:rsidRPr="00F86EF6" w14:paraId="71A6F707" w14:textId="77777777" w:rsidTr="00C74611">
        <w:trPr>
          <w:trHeight w:val="20"/>
          <w:jc w:val="center"/>
        </w:trPr>
        <w:tc>
          <w:tcPr>
            <w:tcW w:w="752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444F18" w14:textId="5B83ED4C" w:rsidR="007433CC" w:rsidRPr="00F86EF6" w:rsidRDefault="00FB71C5" w:rsidP="00C74611">
            <w:pPr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Kandidat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je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koristio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odgovarajuću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metodologiju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istraživanja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ispunjavao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zahtjeve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formata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B0F4D" w14:textId="77777777" w:rsidR="007433CC" w:rsidRPr="00F86EF6" w:rsidRDefault="007433CC" w:rsidP="00C74611">
            <w:pPr>
              <w:jc w:val="right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5</w:t>
            </w:r>
          </w:p>
        </w:tc>
      </w:tr>
      <w:tr w:rsidR="007433CC" w:rsidRPr="00F86EF6" w14:paraId="3DE0A4DA" w14:textId="77777777" w:rsidTr="00C74611">
        <w:trPr>
          <w:trHeight w:val="20"/>
          <w:jc w:val="center"/>
        </w:trPr>
        <w:tc>
          <w:tcPr>
            <w:tcW w:w="752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5FC3A0" w14:textId="74DE7FAE" w:rsidR="007433CC" w:rsidRPr="00F86EF6" w:rsidRDefault="00FB71C5" w:rsidP="00C74611">
            <w:pPr>
              <w:rPr>
                <w:color w:val="000000"/>
                <w:sz w:val="18"/>
                <w:szCs w:val="18"/>
                <w:lang w:val="en-GB"/>
              </w:rPr>
            </w:pPr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Jasno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točno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odgovoreno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na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istraživačko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pitanje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/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ili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učinkovito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definira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opseg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(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hipo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)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teze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0A32C" w14:textId="77777777" w:rsidR="007433CC" w:rsidRPr="00F86EF6" w:rsidRDefault="007433CC" w:rsidP="00C74611">
            <w:pPr>
              <w:jc w:val="right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5</w:t>
            </w:r>
          </w:p>
        </w:tc>
      </w:tr>
      <w:tr w:rsidR="007433CC" w:rsidRPr="00F86EF6" w14:paraId="6A91C4F9" w14:textId="77777777" w:rsidTr="00C74611">
        <w:trPr>
          <w:trHeight w:val="20"/>
          <w:jc w:val="center"/>
        </w:trPr>
        <w:tc>
          <w:tcPr>
            <w:tcW w:w="752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211F2D" w14:textId="4BFE826F" w:rsidR="007433CC" w:rsidRPr="00F86EF6" w:rsidRDefault="00FB71C5" w:rsidP="00C74611">
            <w:pPr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Govor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kandidata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je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jasan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razgovijeta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5F557" w14:textId="77777777" w:rsidR="007433CC" w:rsidRPr="00F86EF6" w:rsidRDefault="007433CC" w:rsidP="00C74611">
            <w:pPr>
              <w:jc w:val="right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5</w:t>
            </w:r>
          </w:p>
        </w:tc>
      </w:tr>
      <w:tr w:rsidR="007433CC" w:rsidRPr="00F86EF6" w14:paraId="1E422CBE" w14:textId="77777777" w:rsidTr="00C74611">
        <w:trPr>
          <w:trHeight w:val="20"/>
          <w:jc w:val="center"/>
        </w:trPr>
        <w:tc>
          <w:tcPr>
            <w:tcW w:w="752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3E7166" w14:textId="53749B77" w:rsidR="007433CC" w:rsidRPr="00F86EF6" w:rsidRDefault="00FB71C5" w:rsidP="00C74611">
            <w:pPr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Kandidat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brzo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shvaća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pitanja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odgovara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jasno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i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prikladno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15A4D" w14:textId="77777777" w:rsidR="007433CC" w:rsidRPr="00F86EF6" w:rsidRDefault="007433CC" w:rsidP="00C74611">
            <w:pPr>
              <w:jc w:val="right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5</w:t>
            </w:r>
          </w:p>
        </w:tc>
      </w:tr>
      <w:tr w:rsidR="007433CC" w:rsidRPr="00F86EF6" w14:paraId="2870709A" w14:textId="77777777" w:rsidTr="00C74611">
        <w:trPr>
          <w:trHeight w:val="20"/>
          <w:jc w:val="center"/>
        </w:trPr>
        <w:tc>
          <w:tcPr>
            <w:tcW w:w="752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BB36BC" w14:textId="305B4D56" w:rsidR="007433CC" w:rsidRPr="00F86EF6" w:rsidRDefault="00FB71C5" w:rsidP="00C74611">
            <w:pPr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Kandidat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nije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prekoračio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vremensko</w:t>
            </w:r>
            <w:proofErr w:type="spellEnd"/>
            <w:r w:rsidRPr="00FB71C5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FB71C5">
              <w:rPr>
                <w:color w:val="000000"/>
                <w:sz w:val="18"/>
                <w:szCs w:val="18"/>
                <w:lang w:val="en-GB"/>
              </w:rPr>
              <w:t>ograničenje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FAF9B" w14:textId="77777777" w:rsidR="007433CC" w:rsidRPr="00F86EF6" w:rsidRDefault="007433CC" w:rsidP="00C74611">
            <w:pPr>
              <w:jc w:val="right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5</w:t>
            </w:r>
          </w:p>
        </w:tc>
      </w:tr>
      <w:tr w:rsidR="007433CC" w:rsidRPr="00F86EF6" w14:paraId="4E441BCE" w14:textId="77777777" w:rsidTr="00C74611">
        <w:trPr>
          <w:trHeight w:val="20"/>
          <w:jc w:val="center"/>
        </w:trPr>
        <w:tc>
          <w:tcPr>
            <w:tcW w:w="752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9C8C9F" w14:textId="226336E2" w:rsidR="007433CC" w:rsidRPr="00F86EF6" w:rsidRDefault="00926723" w:rsidP="00C74611">
            <w:pPr>
              <w:rPr>
                <w:b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b/>
                <w:bCs/>
                <w:color w:val="000000"/>
                <w:sz w:val="18"/>
                <w:szCs w:val="18"/>
                <w:lang w:val="en-GB"/>
              </w:rPr>
              <w:t>Ukupan</w:t>
            </w:r>
            <w:proofErr w:type="spellEnd"/>
            <w:r>
              <w:rPr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>
              <w:rPr>
                <w:b/>
                <w:bCs/>
                <w:color w:val="000000"/>
                <w:sz w:val="18"/>
                <w:szCs w:val="18"/>
                <w:lang w:val="en-GB"/>
              </w:rPr>
              <w:t>iznos</w:t>
            </w:r>
            <w:proofErr w:type="spellEnd"/>
            <w:r w:rsidR="007433CC" w:rsidRPr="00F86EF6">
              <w:rPr>
                <w:b/>
                <w:bCs/>
                <w:color w:val="000000"/>
                <w:sz w:val="18"/>
                <w:szCs w:val="18"/>
                <w:lang w:val="en-GB"/>
              </w:rPr>
              <w:t>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BB74F" w14:textId="77777777" w:rsidR="007433CC" w:rsidRPr="00F86EF6" w:rsidRDefault="007433CC" w:rsidP="00C74611">
            <w:pPr>
              <w:jc w:val="right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40</w:t>
            </w:r>
          </w:p>
        </w:tc>
      </w:tr>
    </w:tbl>
    <w:p w14:paraId="25EB79F7" w14:textId="77777777" w:rsidR="007433CC" w:rsidRPr="00F86EF6" w:rsidRDefault="007433CC" w:rsidP="007433CC">
      <w:pPr>
        <w:rPr>
          <w:lang w:val="en-GB"/>
        </w:rPr>
      </w:pPr>
    </w:p>
    <w:p w14:paraId="55B2C12F" w14:textId="77777777" w:rsidR="007433CC" w:rsidRPr="00F86EF6" w:rsidRDefault="007433CC" w:rsidP="007433CC">
      <w:pPr>
        <w:rPr>
          <w:lang w:val="en-GB"/>
        </w:rPr>
      </w:pPr>
    </w:p>
    <w:p w14:paraId="45AA1AB7" w14:textId="0A559258" w:rsidR="007433CC" w:rsidRPr="00F86EF6" w:rsidRDefault="00FB71C5" w:rsidP="007433CC">
      <w:pPr>
        <w:rPr>
          <w:b/>
          <w:bCs/>
          <w:iCs/>
          <w:lang w:val="en-GB"/>
        </w:rPr>
      </w:pPr>
      <w:proofErr w:type="spellStart"/>
      <w:r>
        <w:rPr>
          <w:b/>
          <w:bCs/>
          <w:iCs/>
          <w:lang w:val="en-GB"/>
        </w:rPr>
        <w:t>Odaberite</w:t>
      </w:r>
      <w:proofErr w:type="spellEnd"/>
      <w:r>
        <w:rPr>
          <w:b/>
          <w:bCs/>
          <w:iCs/>
          <w:lang w:val="en-GB"/>
        </w:rPr>
        <w:t xml:space="preserve"> </w:t>
      </w:r>
      <w:proofErr w:type="spellStart"/>
      <w:r>
        <w:rPr>
          <w:b/>
          <w:bCs/>
          <w:iCs/>
          <w:lang w:val="en-GB"/>
        </w:rPr>
        <w:t>ocjenu</w:t>
      </w:r>
      <w:proofErr w:type="spellEnd"/>
      <w:r>
        <w:rPr>
          <w:b/>
          <w:bCs/>
          <w:iCs/>
          <w:lang w:val="en-GB"/>
        </w:rPr>
        <w:t xml:space="preserve"> u </w:t>
      </w:r>
      <w:proofErr w:type="spellStart"/>
      <w:r>
        <w:rPr>
          <w:b/>
          <w:bCs/>
          <w:iCs/>
          <w:lang w:val="en-GB"/>
        </w:rPr>
        <w:t>tablici</w:t>
      </w:r>
      <w:proofErr w:type="spellEnd"/>
      <w:r>
        <w:rPr>
          <w:b/>
          <w:bCs/>
          <w:iCs/>
          <w:lang w:val="en-GB"/>
        </w:rPr>
        <w:t>.</w:t>
      </w:r>
    </w:p>
    <w:tbl>
      <w:tblPr>
        <w:tblW w:w="9209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28"/>
        <w:gridCol w:w="1421"/>
        <w:gridCol w:w="958"/>
        <w:gridCol w:w="958"/>
        <w:gridCol w:w="840"/>
        <w:gridCol w:w="840"/>
        <w:gridCol w:w="3064"/>
      </w:tblGrid>
      <w:tr w:rsidR="007433CC" w:rsidRPr="00F86EF6" w14:paraId="3561CB39" w14:textId="77777777" w:rsidTr="00C74611">
        <w:trPr>
          <w:trHeight w:val="240"/>
          <w:jc w:val="center"/>
        </w:trPr>
        <w:tc>
          <w:tcPr>
            <w:tcW w:w="11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0C0C0"/>
            <w:vAlign w:val="center"/>
            <w:hideMark/>
          </w:tcPr>
          <w:p w14:paraId="29CFB4E0" w14:textId="05F64FAC" w:rsidR="007433CC" w:rsidRPr="00F86EF6" w:rsidRDefault="00232C31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Ocjena</w:t>
            </w:r>
            <w:proofErr w:type="spellEnd"/>
          </w:p>
        </w:tc>
        <w:tc>
          <w:tcPr>
            <w:tcW w:w="1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vAlign w:val="center"/>
            <w:hideMark/>
          </w:tcPr>
          <w:p w14:paraId="205AB96A" w14:textId="23EA4FA8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ECTS</w:t>
            </w:r>
            <w:r w:rsidR="00232C3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232C31">
              <w:rPr>
                <w:color w:val="000000"/>
                <w:sz w:val="18"/>
                <w:szCs w:val="18"/>
                <w:lang w:val="en-GB"/>
              </w:rPr>
              <w:t>ocjena</w:t>
            </w:r>
            <w:proofErr w:type="spellEnd"/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vAlign w:val="center"/>
            <w:hideMark/>
          </w:tcPr>
          <w:p w14:paraId="5387C849" w14:textId="34F4F09B" w:rsidR="007433CC" w:rsidRPr="00F86EF6" w:rsidRDefault="00232C31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Postotak</w:t>
            </w:r>
            <w:proofErr w:type="spellEnd"/>
            <w:r w:rsidR="007433CC" w:rsidRPr="00F86EF6">
              <w:rPr>
                <w:color w:val="000000"/>
                <w:sz w:val="18"/>
                <w:szCs w:val="18"/>
                <w:lang w:val="en-GB"/>
              </w:rPr>
              <w:t xml:space="preserve"> %</w:t>
            </w:r>
          </w:p>
        </w:tc>
        <w:tc>
          <w:tcPr>
            <w:tcW w:w="168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center"/>
            <w:hideMark/>
          </w:tcPr>
          <w:p w14:paraId="1B1B7BE1" w14:textId="2566F05D" w:rsidR="007433CC" w:rsidRPr="00F86EF6" w:rsidRDefault="00232C31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Ocjena</w:t>
            </w:r>
            <w:proofErr w:type="spellEnd"/>
            <w:r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bodovi</w:t>
            </w:r>
            <w:proofErr w:type="spellEnd"/>
          </w:p>
        </w:tc>
        <w:tc>
          <w:tcPr>
            <w:tcW w:w="3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vAlign w:val="center"/>
            <w:hideMark/>
          </w:tcPr>
          <w:p w14:paraId="086C14AC" w14:textId="4998C207" w:rsidR="007433CC" w:rsidRPr="00F86EF6" w:rsidRDefault="00232C31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Definicija</w:t>
            </w:r>
            <w:proofErr w:type="spellEnd"/>
          </w:p>
        </w:tc>
      </w:tr>
      <w:tr w:rsidR="007433CC" w:rsidRPr="00F86EF6" w14:paraId="258BAE5A" w14:textId="77777777" w:rsidTr="00C74611">
        <w:trPr>
          <w:trHeight w:val="456"/>
          <w:jc w:val="center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BE2127" w14:textId="4F704A83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 xml:space="preserve">10: </w:t>
            </w:r>
            <w:proofErr w:type="spellStart"/>
            <w:r w:rsidR="00232C31">
              <w:rPr>
                <w:color w:val="000000"/>
                <w:sz w:val="18"/>
                <w:szCs w:val="18"/>
                <w:lang w:val="en-GB"/>
              </w:rPr>
              <w:t>izvrsno</w:t>
            </w:r>
            <w:proofErr w:type="spellEnd"/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0A87AC" w14:textId="5F834219" w:rsidR="007433CC" w:rsidRPr="00F86EF6" w:rsidRDefault="00232C31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>
              <w:rPr>
                <w:color w:val="000000"/>
                <w:sz w:val="18"/>
                <w:szCs w:val="18"/>
                <w:lang w:val="en-GB"/>
              </w:rPr>
              <w:t xml:space="preserve">A: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izvrsno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03954C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95,60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8346D8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100%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41BC30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38,2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DD509C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40</w:t>
            </w:r>
          </w:p>
        </w:tc>
        <w:tc>
          <w:tcPr>
            <w:tcW w:w="3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6A3BFA" w14:textId="10E6F498" w:rsidR="007433CC" w:rsidRPr="00F86EF6" w:rsidRDefault="00232C31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232C31">
              <w:rPr>
                <w:color w:val="000000"/>
                <w:sz w:val="18"/>
                <w:szCs w:val="18"/>
                <w:lang w:val="en-GB"/>
              </w:rPr>
              <w:t>Izvanredni</w:t>
            </w:r>
            <w:proofErr w:type="spellEnd"/>
            <w:r w:rsidRPr="00232C3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232C31">
              <w:rPr>
                <w:color w:val="000000"/>
                <w:sz w:val="18"/>
                <w:szCs w:val="18"/>
                <w:lang w:val="en-GB"/>
              </w:rPr>
              <w:t>rezultati</w:t>
            </w:r>
            <w:proofErr w:type="spellEnd"/>
            <w:r w:rsidRPr="00232C3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232C31">
              <w:rPr>
                <w:color w:val="000000"/>
                <w:sz w:val="18"/>
                <w:szCs w:val="18"/>
                <w:lang w:val="en-GB"/>
              </w:rPr>
              <w:t>sa</w:t>
            </w:r>
            <w:proofErr w:type="spellEnd"/>
            <w:r w:rsidRPr="00232C3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232C31">
              <w:rPr>
                <w:color w:val="000000"/>
                <w:sz w:val="18"/>
                <w:szCs w:val="18"/>
                <w:lang w:val="en-GB"/>
              </w:rPr>
              <w:t>samo</w:t>
            </w:r>
            <w:proofErr w:type="spellEnd"/>
            <w:r w:rsidRPr="00232C3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232C31">
              <w:rPr>
                <w:color w:val="000000"/>
                <w:sz w:val="18"/>
                <w:szCs w:val="18"/>
                <w:lang w:val="en-GB"/>
              </w:rPr>
              <w:t>manjim</w:t>
            </w:r>
            <w:proofErr w:type="spellEnd"/>
            <w:r w:rsidRPr="00232C3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232C31">
              <w:rPr>
                <w:color w:val="000000"/>
                <w:sz w:val="18"/>
                <w:szCs w:val="18"/>
                <w:lang w:val="en-GB"/>
              </w:rPr>
              <w:t>pogreškama</w:t>
            </w:r>
            <w:proofErr w:type="spellEnd"/>
          </w:p>
        </w:tc>
      </w:tr>
      <w:tr w:rsidR="007433CC" w:rsidRPr="00F86EF6" w14:paraId="225F103A" w14:textId="77777777" w:rsidTr="00C74611">
        <w:trPr>
          <w:trHeight w:val="456"/>
          <w:jc w:val="center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AC85F0" w14:textId="37167DA6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 xml:space="preserve">9: </w:t>
            </w:r>
            <w:proofErr w:type="spellStart"/>
            <w:r w:rsidR="00232C31">
              <w:rPr>
                <w:color w:val="000000"/>
                <w:sz w:val="18"/>
                <w:szCs w:val="18"/>
                <w:lang w:val="en-GB"/>
              </w:rPr>
              <w:t>vrlo</w:t>
            </w:r>
            <w:proofErr w:type="spellEnd"/>
            <w:r w:rsidR="00232C3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232C31">
              <w:rPr>
                <w:color w:val="000000"/>
                <w:sz w:val="18"/>
                <w:szCs w:val="18"/>
                <w:lang w:val="en-GB"/>
              </w:rPr>
              <w:t>odobro</w:t>
            </w:r>
            <w:proofErr w:type="spellEnd"/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9B40D2" w14:textId="0F3643DE" w:rsidR="007433CC" w:rsidRPr="00F86EF6" w:rsidRDefault="00232C31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>
              <w:rPr>
                <w:color w:val="000000"/>
                <w:sz w:val="18"/>
                <w:szCs w:val="18"/>
                <w:lang w:val="en-GB"/>
              </w:rPr>
              <w:t xml:space="preserve">B: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vrlo</w:t>
            </w:r>
            <w:proofErr w:type="spellEnd"/>
            <w:r>
              <w:rPr>
                <w:color w:val="000000"/>
                <w:sz w:val="18"/>
                <w:szCs w:val="18"/>
                <w:lang w:val="en-GB"/>
              </w:rPr>
              <w:t xml:space="preserve"> dobr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12A337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84,30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0C302D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95,50%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A0F4DA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33,72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DE4C7A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38,2</w:t>
            </w:r>
          </w:p>
        </w:tc>
        <w:tc>
          <w:tcPr>
            <w:tcW w:w="3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28B2C5" w14:textId="2DEF7C97" w:rsidR="007433CC" w:rsidRPr="00F86EF6" w:rsidRDefault="000B72D0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Iznadprosječni</w:t>
            </w:r>
            <w:proofErr w:type="spellEnd"/>
            <w:r>
              <w:rPr>
                <w:color w:val="000000"/>
                <w:sz w:val="18"/>
                <w:szCs w:val="18"/>
                <w:lang w:val="en-GB"/>
              </w:rPr>
              <w:t xml:space="preserve"> standard</w:t>
            </w:r>
            <w:r w:rsidR="00232C31" w:rsidRPr="00232C3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="00232C31" w:rsidRPr="00232C31">
              <w:rPr>
                <w:color w:val="000000"/>
                <w:sz w:val="18"/>
                <w:szCs w:val="18"/>
                <w:lang w:val="en-GB"/>
              </w:rPr>
              <w:t>ali</w:t>
            </w:r>
            <w:proofErr w:type="spellEnd"/>
            <w:r w:rsidR="00232C31" w:rsidRPr="00232C31">
              <w:rPr>
                <w:color w:val="000000"/>
                <w:sz w:val="18"/>
                <w:szCs w:val="18"/>
                <w:lang w:val="en-GB"/>
              </w:rPr>
              <w:t xml:space="preserve"> s </w:t>
            </w:r>
            <w:proofErr w:type="spellStart"/>
            <w:r w:rsidR="00232C31" w:rsidRPr="00232C31">
              <w:rPr>
                <w:color w:val="000000"/>
                <w:sz w:val="18"/>
                <w:szCs w:val="18"/>
                <w:lang w:val="en-GB"/>
              </w:rPr>
              <w:t>nekim</w:t>
            </w:r>
            <w:proofErr w:type="spellEnd"/>
            <w:r w:rsidR="00232C31" w:rsidRPr="00232C3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232C31" w:rsidRPr="00232C31">
              <w:rPr>
                <w:color w:val="000000"/>
                <w:sz w:val="18"/>
                <w:szCs w:val="18"/>
                <w:lang w:val="en-GB"/>
              </w:rPr>
              <w:t>pogreškama</w:t>
            </w:r>
            <w:proofErr w:type="spellEnd"/>
          </w:p>
        </w:tc>
      </w:tr>
      <w:tr w:rsidR="007433CC" w:rsidRPr="00F86EF6" w14:paraId="41ED3570" w14:textId="77777777" w:rsidTr="00C74611">
        <w:trPr>
          <w:trHeight w:val="240"/>
          <w:jc w:val="center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FE40AF" w14:textId="2FF22D00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 xml:space="preserve">8: </w:t>
            </w:r>
            <w:proofErr w:type="spellStart"/>
            <w:r w:rsidR="00232C31">
              <w:rPr>
                <w:color w:val="000000"/>
                <w:sz w:val="18"/>
                <w:szCs w:val="18"/>
                <w:lang w:val="en-GB"/>
              </w:rPr>
              <w:t>vrlo</w:t>
            </w:r>
            <w:proofErr w:type="spellEnd"/>
            <w:r w:rsidR="00232C31">
              <w:rPr>
                <w:color w:val="000000"/>
                <w:sz w:val="18"/>
                <w:szCs w:val="18"/>
                <w:lang w:val="en-GB"/>
              </w:rPr>
              <w:t xml:space="preserve"> dobro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045B95" w14:textId="12D51708" w:rsidR="007433CC" w:rsidRPr="00F86EF6" w:rsidRDefault="00232C31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>
              <w:rPr>
                <w:color w:val="000000"/>
                <w:sz w:val="18"/>
                <w:szCs w:val="18"/>
                <w:lang w:val="en-GB"/>
              </w:rPr>
              <w:t>C: dobr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3A2D16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70,80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E0632E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84,20%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49D2C7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28,32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27C175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33,68</w:t>
            </w:r>
          </w:p>
        </w:tc>
        <w:tc>
          <w:tcPr>
            <w:tcW w:w="3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3582F2" w14:textId="6E3878E5" w:rsidR="007433CC" w:rsidRPr="00F86EF6" w:rsidRDefault="00232C31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Općenito</w:t>
            </w:r>
            <w:proofErr w:type="spellEnd"/>
            <w:r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dobri</w:t>
            </w:r>
            <w:proofErr w:type="spellEnd"/>
            <w:r w:rsidRPr="00232C3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232C31">
              <w:rPr>
                <w:color w:val="000000"/>
                <w:sz w:val="18"/>
                <w:szCs w:val="18"/>
                <w:lang w:val="en-GB"/>
              </w:rPr>
              <w:t>rezultati</w:t>
            </w:r>
            <w:proofErr w:type="spellEnd"/>
          </w:p>
        </w:tc>
      </w:tr>
      <w:tr w:rsidR="007433CC" w:rsidRPr="00F86EF6" w14:paraId="713FAD65" w14:textId="77777777" w:rsidTr="00C74611">
        <w:trPr>
          <w:trHeight w:val="240"/>
          <w:jc w:val="center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27D404" w14:textId="5AE4EE58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 xml:space="preserve">7: </w:t>
            </w:r>
            <w:r w:rsidR="00232C31">
              <w:rPr>
                <w:color w:val="000000"/>
                <w:sz w:val="18"/>
                <w:szCs w:val="18"/>
                <w:lang w:val="en-GB"/>
              </w:rPr>
              <w:t>dobro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FD7E7C" w14:textId="4314C418" w:rsidR="007433CC" w:rsidRPr="00F86EF6" w:rsidRDefault="00232C31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>
              <w:rPr>
                <w:color w:val="000000"/>
                <w:sz w:val="18"/>
                <w:szCs w:val="18"/>
                <w:lang w:val="en-GB"/>
              </w:rPr>
              <w:t xml:space="preserve">D: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zadovoljavajuće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EA3D82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59,60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464B45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70,70%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C23B88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23,8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72A35B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28,28</w:t>
            </w:r>
          </w:p>
        </w:tc>
        <w:tc>
          <w:tcPr>
            <w:tcW w:w="3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F19074" w14:textId="0444BA64" w:rsidR="007433CC" w:rsidRPr="00F86EF6" w:rsidRDefault="00232C31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Korektno</w:t>
            </w:r>
            <w:proofErr w:type="spellEnd"/>
            <w:r w:rsidRPr="00232C31">
              <w:rPr>
                <w:color w:val="000000"/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232C31">
              <w:rPr>
                <w:color w:val="000000"/>
                <w:sz w:val="18"/>
                <w:szCs w:val="18"/>
                <w:lang w:val="en-GB"/>
              </w:rPr>
              <w:t>ali</w:t>
            </w:r>
            <w:proofErr w:type="spellEnd"/>
            <w:r w:rsidRPr="00232C3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232C31">
              <w:rPr>
                <w:color w:val="000000"/>
                <w:sz w:val="18"/>
                <w:szCs w:val="18"/>
                <w:lang w:val="en-GB"/>
              </w:rPr>
              <w:t>sa</w:t>
            </w:r>
            <w:proofErr w:type="spellEnd"/>
            <w:r w:rsidRPr="00232C3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232C31">
              <w:rPr>
                <w:color w:val="000000"/>
                <w:sz w:val="18"/>
                <w:szCs w:val="18"/>
                <w:lang w:val="en-GB"/>
              </w:rPr>
              <w:t>značajnim</w:t>
            </w:r>
            <w:proofErr w:type="spellEnd"/>
            <w:r w:rsidRPr="00232C3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232C31">
              <w:rPr>
                <w:color w:val="000000"/>
                <w:sz w:val="18"/>
                <w:szCs w:val="18"/>
                <w:lang w:val="en-GB"/>
              </w:rPr>
              <w:t>nedostacima</w:t>
            </w:r>
            <w:proofErr w:type="spellEnd"/>
          </w:p>
        </w:tc>
      </w:tr>
      <w:tr w:rsidR="007433CC" w:rsidRPr="00F86EF6" w14:paraId="4ACE589F" w14:textId="77777777" w:rsidTr="00C74611">
        <w:trPr>
          <w:trHeight w:val="240"/>
          <w:jc w:val="center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EBF441" w14:textId="1DEE35BB" w:rsidR="007433CC" w:rsidRPr="00F86EF6" w:rsidRDefault="007433CC" w:rsidP="00232C3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 xml:space="preserve">6: </w:t>
            </w:r>
            <w:proofErr w:type="spellStart"/>
            <w:r w:rsidR="00232C31">
              <w:rPr>
                <w:color w:val="000000"/>
                <w:sz w:val="18"/>
                <w:szCs w:val="18"/>
                <w:lang w:val="en-GB"/>
              </w:rPr>
              <w:t>dovoljno</w:t>
            </w:r>
            <w:proofErr w:type="spellEnd"/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061F22" w14:textId="6FE1D925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E</w:t>
            </w:r>
            <w:r w:rsidR="00232C31">
              <w:rPr>
                <w:color w:val="000000"/>
                <w:sz w:val="18"/>
                <w:szCs w:val="18"/>
                <w:lang w:val="en-GB"/>
              </w:rPr>
              <w:t xml:space="preserve">: </w:t>
            </w:r>
            <w:proofErr w:type="spellStart"/>
            <w:r w:rsidR="00232C31">
              <w:rPr>
                <w:color w:val="000000"/>
                <w:sz w:val="18"/>
                <w:szCs w:val="18"/>
                <w:lang w:val="en-GB"/>
              </w:rPr>
              <w:t>dovoljno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E513B4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55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318448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59,50%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AC9838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22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5899EC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23,8</w:t>
            </w:r>
          </w:p>
        </w:tc>
        <w:tc>
          <w:tcPr>
            <w:tcW w:w="3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15DD0E" w14:textId="5B0C634B" w:rsidR="007433CC" w:rsidRPr="00F86EF6" w:rsidRDefault="00232C31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Zadatak</w:t>
            </w:r>
            <w:proofErr w:type="spellEnd"/>
            <w:r w:rsidRPr="00232C3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232C31">
              <w:rPr>
                <w:color w:val="000000"/>
                <w:sz w:val="18"/>
                <w:szCs w:val="18"/>
                <w:lang w:val="en-GB"/>
              </w:rPr>
              <w:t>zadovoljava</w:t>
            </w:r>
            <w:proofErr w:type="spellEnd"/>
            <w:r w:rsidRPr="00232C3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232C31">
              <w:rPr>
                <w:color w:val="000000"/>
                <w:sz w:val="18"/>
                <w:szCs w:val="18"/>
                <w:lang w:val="en-GB"/>
              </w:rPr>
              <w:t>minimalne</w:t>
            </w:r>
            <w:proofErr w:type="spellEnd"/>
            <w:r w:rsidRPr="00232C3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232C31">
              <w:rPr>
                <w:color w:val="000000"/>
                <w:sz w:val="18"/>
                <w:szCs w:val="18"/>
                <w:lang w:val="en-GB"/>
              </w:rPr>
              <w:t>kriterije</w:t>
            </w:r>
            <w:proofErr w:type="spellEnd"/>
          </w:p>
        </w:tc>
      </w:tr>
      <w:tr w:rsidR="007433CC" w:rsidRPr="00F86EF6" w14:paraId="0DCE92E5" w14:textId="77777777" w:rsidTr="00C74611">
        <w:trPr>
          <w:trHeight w:val="456"/>
          <w:jc w:val="center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2AB363" w14:textId="2D4BD448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 xml:space="preserve">5 - 1: </w:t>
            </w:r>
            <w:proofErr w:type="spellStart"/>
            <w:r w:rsidR="00232C31">
              <w:rPr>
                <w:color w:val="000000"/>
                <w:sz w:val="18"/>
                <w:szCs w:val="18"/>
                <w:lang w:val="en-GB"/>
              </w:rPr>
              <w:t>nedovoljno</w:t>
            </w:r>
            <w:proofErr w:type="spellEnd"/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0BED3" w14:textId="285A093D" w:rsidR="007433CC" w:rsidRPr="00F86EF6" w:rsidRDefault="00232C31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>
              <w:rPr>
                <w:color w:val="000000"/>
                <w:sz w:val="18"/>
                <w:szCs w:val="18"/>
                <w:lang w:val="en-GB"/>
              </w:rPr>
              <w:t xml:space="preserve">F: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nedovoljno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1560AC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0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2A6CEB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55%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A14352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0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A0735C" w14:textId="77777777" w:rsidR="007433CC" w:rsidRPr="00F86EF6" w:rsidRDefault="007433CC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r w:rsidRPr="00F86EF6">
              <w:rPr>
                <w:color w:val="000000"/>
                <w:sz w:val="18"/>
                <w:szCs w:val="18"/>
                <w:lang w:val="en-GB"/>
              </w:rPr>
              <w:t>22</w:t>
            </w:r>
          </w:p>
        </w:tc>
        <w:tc>
          <w:tcPr>
            <w:tcW w:w="3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7670B4" w14:textId="378AB075" w:rsidR="007433CC" w:rsidRPr="00F86EF6" w:rsidRDefault="00232C31" w:rsidP="00C74611">
            <w:pPr>
              <w:jc w:val="center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Zadatak</w:t>
            </w:r>
            <w:proofErr w:type="spellEnd"/>
            <w:r>
              <w:rPr>
                <w:color w:val="000000"/>
                <w:sz w:val="18"/>
                <w:szCs w:val="18"/>
                <w:lang w:val="en-GB"/>
              </w:rPr>
              <w:t xml:space="preserve"> ne </w:t>
            </w:r>
            <w:proofErr w:type="spellStart"/>
            <w:r>
              <w:rPr>
                <w:color w:val="000000"/>
                <w:sz w:val="18"/>
                <w:szCs w:val="18"/>
                <w:lang w:val="en-GB"/>
              </w:rPr>
              <w:t>za</w:t>
            </w:r>
            <w:r w:rsidRPr="00232C31">
              <w:rPr>
                <w:color w:val="000000"/>
                <w:sz w:val="18"/>
                <w:szCs w:val="18"/>
                <w:lang w:val="en-GB"/>
              </w:rPr>
              <w:t>dovoljava</w:t>
            </w:r>
            <w:proofErr w:type="spellEnd"/>
            <w:r w:rsidRPr="00232C3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232C31">
              <w:rPr>
                <w:color w:val="000000"/>
                <w:sz w:val="18"/>
                <w:szCs w:val="18"/>
                <w:lang w:val="en-GB"/>
              </w:rPr>
              <w:t>minimalnim</w:t>
            </w:r>
            <w:proofErr w:type="spellEnd"/>
            <w:r w:rsidRPr="00232C31"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232C31">
              <w:rPr>
                <w:color w:val="000000"/>
                <w:sz w:val="18"/>
                <w:szCs w:val="18"/>
                <w:lang w:val="en-GB"/>
              </w:rPr>
              <w:t>kriterijima</w:t>
            </w:r>
            <w:proofErr w:type="spellEnd"/>
          </w:p>
        </w:tc>
      </w:tr>
    </w:tbl>
    <w:p w14:paraId="10AA5E22" w14:textId="77777777" w:rsidR="007433CC" w:rsidRPr="00F86EF6" w:rsidRDefault="007433CC" w:rsidP="007433CC">
      <w:pPr>
        <w:jc w:val="left"/>
        <w:rPr>
          <w:lang w:val="en-GB"/>
        </w:rPr>
      </w:pPr>
      <w:r w:rsidRPr="00F86EF6">
        <w:rPr>
          <w:lang w:val="en-GB"/>
        </w:rPr>
        <w:br w:type="page"/>
      </w:r>
    </w:p>
    <w:p w14:paraId="726611E0" w14:textId="77777777" w:rsidR="00046439" w:rsidRDefault="00046439" w:rsidP="007433CC">
      <w:pPr>
        <w:jc w:val="left"/>
        <w:rPr>
          <w:b/>
          <w:bCs/>
          <w:lang w:val="en-GB"/>
        </w:rPr>
      </w:pPr>
      <w:proofErr w:type="spellStart"/>
      <w:r>
        <w:rPr>
          <w:b/>
          <w:bCs/>
          <w:lang w:val="en-GB"/>
        </w:rPr>
        <w:lastRenderedPageBreak/>
        <w:t>Upitnik</w:t>
      </w:r>
      <w:proofErr w:type="spellEnd"/>
      <w:r>
        <w:rPr>
          <w:b/>
          <w:bCs/>
          <w:lang w:val="en-GB"/>
        </w:rPr>
        <w:t xml:space="preserve"> za </w:t>
      </w:r>
      <w:proofErr w:type="spellStart"/>
      <w:r>
        <w:rPr>
          <w:b/>
          <w:bCs/>
          <w:lang w:val="en-GB"/>
        </w:rPr>
        <w:t>anonimnu</w:t>
      </w:r>
      <w:proofErr w:type="spellEnd"/>
      <w:r>
        <w:rPr>
          <w:b/>
          <w:bCs/>
          <w:lang w:val="en-GB"/>
        </w:rPr>
        <w:t xml:space="preserve"> </w:t>
      </w:r>
      <w:proofErr w:type="spellStart"/>
      <w:r>
        <w:rPr>
          <w:b/>
          <w:bCs/>
          <w:lang w:val="en-GB"/>
        </w:rPr>
        <w:t>procjenu</w:t>
      </w:r>
      <w:proofErr w:type="spellEnd"/>
      <w:r>
        <w:rPr>
          <w:b/>
          <w:bCs/>
          <w:lang w:val="en-GB"/>
        </w:rPr>
        <w:t>:</w:t>
      </w:r>
    </w:p>
    <w:p w14:paraId="16816613" w14:textId="49ACC372" w:rsidR="007433CC" w:rsidRPr="00F86EF6" w:rsidRDefault="00046439" w:rsidP="007433CC">
      <w:pPr>
        <w:jc w:val="left"/>
        <w:rPr>
          <w:lang w:val="en-GB"/>
        </w:rPr>
      </w:pPr>
      <w:proofErr w:type="spellStart"/>
      <w:r w:rsidRPr="00046439">
        <w:rPr>
          <w:lang w:val="en-GB"/>
        </w:rPr>
        <w:t>Koristite</w:t>
      </w:r>
      <w:proofErr w:type="spellEnd"/>
      <w:r w:rsidRPr="00046439">
        <w:rPr>
          <w:lang w:val="en-GB"/>
        </w:rPr>
        <w:t xml:space="preserve"> </w:t>
      </w:r>
      <w:proofErr w:type="spellStart"/>
      <w:r w:rsidRPr="00046439">
        <w:rPr>
          <w:lang w:val="en-GB"/>
        </w:rPr>
        <w:t>donje</w:t>
      </w:r>
      <w:proofErr w:type="spellEnd"/>
      <w:r w:rsidRPr="00046439">
        <w:rPr>
          <w:lang w:val="en-GB"/>
        </w:rPr>
        <w:t xml:space="preserve"> </w:t>
      </w:r>
      <w:proofErr w:type="spellStart"/>
      <w:r w:rsidRPr="00046439">
        <w:rPr>
          <w:lang w:val="en-GB"/>
        </w:rPr>
        <w:t>kriterije</w:t>
      </w:r>
      <w:proofErr w:type="spellEnd"/>
      <w:r w:rsidRPr="00046439">
        <w:rPr>
          <w:lang w:val="en-GB"/>
        </w:rPr>
        <w:t xml:space="preserve"> za </w:t>
      </w:r>
      <w:proofErr w:type="spellStart"/>
      <w:r w:rsidRPr="00046439">
        <w:rPr>
          <w:lang w:val="en-GB"/>
        </w:rPr>
        <w:t>procjenu</w:t>
      </w:r>
      <w:proofErr w:type="spellEnd"/>
      <w:r w:rsidRPr="00046439">
        <w:rPr>
          <w:lang w:val="en-GB"/>
        </w:rPr>
        <w:t xml:space="preserve"> </w:t>
      </w:r>
      <w:proofErr w:type="spellStart"/>
      <w:r w:rsidRPr="00046439">
        <w:rPr>
          <w:lang w:val="en-GB"/>
        </w:rPr>
        <w:t>vašeg</w:t>
      </w:r>
      <w:proofErr w:type="spellEnd"/>
      <w:r w:rsidRPr="00046439">
        <w:rPr>
          <w:lang w:val="en-GB"/>
        </w:rPr>
        <w:t xml:space="preserve"> </w:t>
      </w:r>
      <w:proofErr w:type="spellStart"/>
      <w:r w:rsidRPr="00046439">
        <w:rPr>
          <w:lang w:val="en-GB"/>
        </w:rPr>
        <w:t>i</w:t>
      </w:r>
      <w:proofErr w:type="spellEnd"/>
      <w:r w:rsidRPr="00046439">
        <w:rPr>
          <w:lang w:val="en-GB"/>
        </w:rPr>
        <w:t xml:space="preserve"> </w:t>
      </w:r>
      <w:proofErr w:type="spellStart"/>
      <w:r w:rsidRPr="00046439">
        <w:rPr>
          <w:lang w:val="en-GB"/>
        </w:rPr>
        <w:t>vršnjačkog</w:t>
      </w:r>
      <w:proofErr w:type="spellEnd"/>
      <w:r w:rsidRPr="00046439">
        <w:rPr>
          <w:lang w:val="en-GB"/>
        </w:rPr>
        <w:t xml:space="preserve"> </w:t>
      </w:r>
      <w:proofErr w:type="spellStart"/>
      <w:r w:rsidRPr="00046439">
        <w:rPr>
          <w:lang w:val="en-GB"/>
        </w:rPr>
        <w:t>doprinosa</w:t>
      </w:r>
      <w:proofErr w:type="spellEnd"/>
      <w:r w:rsidRPr="00046439">
        <w:rPr>
          <w:lang w:val="en-GB"/>
        </w:rPr>
        <w:t xml:space="preserve"> </w:t>
      </w:r>
      <w:proofErr w:type="spellStart"/>
      <w:r w:rsidRPr="00046439">
        <w:rPr>
          <w:lang w:val="en-GB"/>
        </w:rPr>
        <w:t>timskom</w:t>
      </w:r>
      <w:proofErr w:type="spellEnd"/>
      <w:r w:rsidRPr="00046439">
        <w:rPr>
          <w:lang w:val="en-GB"/>
        </w:rPr>
        <w:t xml:space="preserve"> </w:t>
      </w:r>
      <w:proofErr w:type="spellStart"/>
      <w:r w:rsidRPr="00046439">
        <w:rPr>
          <w:lang w:val="en-GB"/>
        </w:rPr>
        <w:t>radu</w:t>
      </w:r>
      <w:proofErr w:type="spellEnd"/>
      <w:r w:rsidRPr="00046439">
        <w:rPr>
          <w:lang w:val="en-GB"/>
        </w:rPr>
        <w:t xml:space="preserve"> </w:t>
      </w:r>
      <w:proofErr w:type="spellStart"/>
      <w:r w:rsidRPr="00046439">
        <w:rPr>
          <w:lang w:val="en-GB"/>
        </w:rPr>
        <w:t>na</w:t>
      </w:r>
      <w:proofErr w:type="spellEnd"/>
      <w:r w:rsidRPr="00046439">
        <w:rPr>
          <w:lang w:val="en-GB"/>
        </w:rPr>
        <w:t xml:space="preserve"> </w:t>
      </w:r>
      <w:proofErr w:type="spellStart"/>
      <w:r w:rsidRPr="00046439">
        <w:rPr>
          <w:lang w:val="en-GB"/>
        </w:rPr>
        <w:t>kraju</w:t>
      </w:r>
      <w:proofErr w:type="spellEnd"/>
      <w:r w:rsidRPr="00046439">
        <w:rPr>
          <w:lang w:val="en-GB"/>
        </w:rPr>
        <w:t xml:space="preserve"> </w:t>
      </w:r>
      <w:proofErr w:type="spellStart"/>
      <w:r w:rsidRPr="00046439">
        <w:rPr>
          <w:lang w:val="en-GB"/>
        </w:rPr>
        <w:t>tečaja</w:t>
      </w:r>
      <w:proofErr w:type="spellEnd"/>
      <w:r w:rsidRPr="00046439">
        <w:rPr>
          <w:lang w:val="en-GB"/>
        </w:rPr>
        <w:t xml:space="preserve">. </w:t>
      </w:r>
      <w:proofErr w:type="spellStart"/>
      <w:r w:rsidRPr="00046439">
        <w:rPr>
          <w:lang w:val="en-GB"/>
        </w:rPr>
        <w:t>Odaberite</w:t>
      </w:r>
      <w:proofErr w:type="spellEnd"/>
      <w:r w:rsidRPr="00046439">
        <w:rPr>
          <w:lang w:val="en-GB"/>
        </w:rPr>
        <w:t xml:space="preserve"> </w:t>
      </w:r>
      <w:proofErr w:type="spellStart"/>
      <w:r w:rsidRPr="00046439">
        <w:rPr>
          <w:lang w:val="en-GB"/>
        </w:rPr>
        <w:t>ocjenu</w:t>
      </w:r>
      <w:proofErr w:type="spellEnd"/>
      <w:r w:rsidRPr="00046439">
        <w:rPr>
          <w:lang w:val="en-GB"/>
        </w:rPr>
        <w:t xml:space="preserve"> </w:t>
      </w:r>
      <w:proofErr w:type="spellStart"/>
      <w:r w:rsidRPr="00046439">
        <w:rPr>
          <w:lang w:val="en-GB"/>
        </w:rPr>
        <w:t>na</w:t>
      </w:r>
      <w:proofErr w:type="spellEnd"/>
      <w:r w:rsidRPr="00046439">
        <w:rPr>
          <w:lang w:val="en-GB"/>
        </w:rPr>
        <w:t xml:space="preserve"> </w:t>
      </w:r>
      <w:proofErr w:type="spellStart"/>
      <w:r w:rsidRPr="00046439">
        <w:rPr>
          <w:lang w:val="en-GB"/>
        </w:rPr>
        <w:t>skali</w:t>
      </w:r>
      <w:proofErr w:type="spellEnd"/>
      <w:r w:rsidRPr="00046439">
        <w:rPr>
          <w:lang w:val="en-GB"/>
        </w:rPr>
        <w:t xml:space="preserve"> od 1 do 10 od </w:t>
      </w:r>
      <w:proofErr w:type="spellStart"/>
      <w:r w:rsidRPr="00046439">
        <w:rPr>
          <w:lang w:val="en-GB"/>
        </w:rPr>
        <w:t>donjih</w:t>
      </w:r>
      <w:proofErr w:type="spellEnd"/>
      <w:r w:rsidRPr="00046439">
        <w:rPr>
          <w:lang w:val="en-GB"/>
        </w:rPr>
        <w:t xml:space="preserve"> </w:t>
      </w:r>
      <w:proofErr w:type="spellStart"/>
      <w:r w:rsidRPr="00046439">
        <w:rPr>
          <w:lang w:val="en-GB"/>
        </w:rPr>
        <w:t>kriterija</w:t>
      </w:r>
      <w:proofErr w:type="spellEnd"/>
      <w:r w:rsidRPr="00046439">
        <w:rPr>
          <w:lang w:val="en-GB"/>
        </w:rPr>
        <w:t>:</w:t>
      </w:r>
    </w:p>
    <w:tbl>
      <w:tblPr>
        <w:tblW w:w="9214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41"/>
        <w:gridCol w:w="1651"/>
        <w:gridCol w:w="4381"/>
        <w:gridCol w:w="2441"/>
      </w:tblGrid>
      <w:tr w:rsidR="007433CC" w:rsidRPr="00330711" w14:paraId="090974A0" w14:textId="77777777" w:rsidTr="00046439">
        <w:trPr>
          <w:trHeight w:val="480"/>
          <w:jc w:val="center"/>
        </w:trPr>
        <w:tc>
          <w:tcPr>
            <w:tcW w:w="7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7D35A95C" w14:textId="3EE87FD0" w:rsidR="007433CC" w:rsidRPr="00330711" w:rsidRDefault="00046439" w:rsidP="00C74611">
            <w:pPr>
              <w:jc w:val="center"/>
              <w:rPr>
                <w:b/>
                <w:bCs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sz w:val="18"/>
                <w:szCs w:val="18"/>
                <w:lang w:val="en-GB"/>
              </w:rPr>
              <w:t>Ocjena</w:t>
            </w:r>
            <w:proofErr w:type="spellEnd"/>
          </w:p>
        </w:tc>
        <w:tc>
          <w:tcPr>
            <w:tcW w:w="128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0EAF330C" w14:textId="312A9EC7" w:rsidR="007433CC" w:rsidRPr="00330711" w:rsidRDefault="00046439" w:rsidP="00C74611">
            <w:pPr>
              <w:jc w:val="center"/>
              <w:rPr>
                <w:b/>
                <w:bCs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sz w:val="18"/>
                <w:szCs w:val="18"/>
                <w:lang w:val="en-GB"/>
              </w:rPr>
              <w:t>Opisna</w:t>
            </w:r>
            <w:proofErr w:type="spellEnd"/>
            <w:r w:rsidRPr="00330711">
              <w:rPr>
                <w:b/>
                <w:bCs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sz w:val="18"/>
                <w:szCs w:val="18"/>
                <w:lang w:val="en-GB"/>
              </w:rPr>
              <w:t>ocjena</w:t>
            </w:r>
            <w:proofErr w:type="spellEnd"/>
          </w:p>
        </w:tc>
        <w:tc>
          <w:tcPr>
            <w:tcW w:w="46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72461A50" w14:textId="4A95AA58" w:rsidR="007433CC" w:rsidRPr="00330711" w:rsidRDefault="00046439" w:rsidP="00046439">
            <w:pPr>
              <w:jc w:val="center"/>
              <w:rPr>
                <w:b/>
                <w:bCs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sz w:val="18"/>
                <w:szCs w:val="18"/>
                <w:lang w:val="en-GB"/>
              </w:rPr>
              <w:t>Opis</w:t>
            </w:r>
            <w:proofErr w:type="spellEnd"/>
            <w:r w:rsidRPr="00330711">
              <w:rPr>
                <w:b/>
                <w:bCs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sz w:val="18"/>
                <w:szCs w:val="18"/>
                <w:lang w:val="en-GB"/>
              </w:rPr>
              <w:t>aktivnosti</w:t>
            </w:r>
            <w:proofErr w:type="spellEnd"/>
            <w:r w:rsidRPr="00330711">
              <w:rPr>
                <w:b/>
                <w:bCs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sz w:val="18"/>
                <w:szCs w:val="18"/>
                <w:lang w:val="en-GB"/>
              </w:rPr>
              <w:t>svakog</w:t>
            </w:r>
            <w:proofErr w:type="spellEnd"/>
            <w:r w:rsidRPr="00330711">
              <w:rPr>
                <w:b/>
                <w:bCs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sz w:val="18"/>
                <w:szCs w:val="18"/>
                <w:lang w:val="en-GB"/>
              </w:rPr>
              <w:t>člana</w:t>
            </w:r>
            <w:proofErr w:type="spellEnd"/>
            <w:r w:rsidRPr="00330711">
              <w:rPr>
                <w:b/>
                <w:bCs/>
                <w:sz w:val="18"/>
                <w:szCs w:val="18"/>
                <w:lang w:val="en-GB"/>
              </w:rPr>
              <w:t xml:space="preserve"> </w:t>
            </w:r>
          </w:p>
        </w:tc>
        <w:tc>
          <w:tcPr>
            <w:tcW w:w="25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066C6FCB" w14:textId="193C3969" w:rsidR="007433CC" w:rsidRPr="00330711" w:rsidRDefault="00046439" w:rsidP="00C74611">
            <w:pPr>
              <w:jc w:val="center"/>
              <w:rPr>
                <w:b/>
                <w:bCs/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b/>
                <w:bCs/>
                <w:sz w:val="18"/>
                <w:szCs w:val="18"/>
                <w:lang w:val="en-GB"/>
              </w:rPr>
              <w:t>Interpretacija</w:t>
            </w:r>
            <w:proofErr w:type="spellEnd"/>
            <w:r w:rsidRPr="00330711">
              <w:rPr>
                <w:b/>
                <w:bCs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sz w:val="18"/>
                <w:szCs w:val="18"/>
                <w:lang w:val="en-GB"/>
              </w:rPr>
              <w:t>ocjene</w:t>
            </w:r>
            <w:proofErr w:type="spellEnd"/>
            <w:r w:rsidRPr="00330711">
              <w:rPr>
                <w:b/>
                <w:bCs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b/>
                <w:bCs/>
                <w:sz w:val="18"/>
                <w:szCs w:val="18"/>
                <w:lang w:val="en-GB"/>
              </w:rPr>
              <w:t>Timski</w:t>
            </w:r>
            <w:proofErr w:type="spellEnd"/>
            <w:r w:rsidRPr="00330711">
              <w:rPr>
                <w:b/>
                <w:bCs/>
                <w:sz w:val="18"/>
                <w:szCs w:val="18"/>
                <w:lang w:val="en-GB"/>
              </w:rPr>
              <w:t xml:space="preserve"> rad </w:t>
            </w:r>
          </w:p>
        </w:tc>
      </w:tr>
      <w:tr w:rsidR="007433CC" w:rsidRPr="00330711" w14:paraId="5382ECC8" w14:textId="77777777" w:rsidTr="00046439">
        <w:trPr>
          <w:trHeight w:val="684"/>
          <w:jc w:val="center"/>
        </w:trPr>
        <w:tc>
          <w:tcPr>
            <w:tcW w:w="7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CBC23D" w14:textId="77777777" w:rsidR="007433CC" w:rsidRPr="00330711" w:rsidRDefault="007433CC" w:rsidP="00C74611">
            <w:pPr>
              <w:jc w:val="center"/>
              <w:rPr>
                <w:b/>
                <w:bCs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sz w:val="18"/>
                <w:szCs w:val="18"/>
                <w:lang w:val="en-GB"/>
              </w:rPr>
              <w:t>1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E78D22" w14:textId="527D5560" w:rsidR="007433CC" w:rsidRPr="00330711" w:rsidRDefault="00046439" w:rsidP="00C74611">
            <w:pPr>
              <w:jc w:val="center"/>
              <w:rPr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sz w:val="18"/>
                <w:szCs w:val="18"/>
                <w:lang w:val="en-GB"/>
              </w:rPr>
              <w:t>Krajn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ezadovolj</w:t>
            </w:r>
            <w:r w:rsidR="00EF1B2C" w:rsidRPr="00330711">
              <w:rPr>
                <w:sz w:val="18"/>
                <w:szCs w:val="18"/>
                <w:lang w:val="en-GB"/>
              </w:rPr>
              <w:t>avajuće</w:t>
            </w:r>
            <w:proofErr w:type="spellEnd"/>
          </w:p>
        </w:tc>
        <w:tc>
          <w:tcPr>
            <w:tcW w:w="4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1E0534" w14:textId="55FB0284" w:rsidR="007433CC" w:rsidRPr="00330711" w:rsidRDefault="00046439" w:rsidP="00C74611">
            <w:pPr>
              <w:jc w:val="left"/>
              <w:rPr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sz w:val="18"/>
                <w:szCs w:val="18"/>
                <w:lang w:val="en-GB"/>
              </w:rPr>
              <w:t>Ni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spi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doprinijet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imskom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ad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/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otpun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eodgovarajuć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član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ima</w:t>
            </w:r>
            <w:proofErr w:type="spellEnd"/>
          </w:p>
        </w:tc>
        <w:tc>
          <w:tcPr>
            <w:tcW w:w="25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BA6A0A" w14:textId="55A2B0A3" w:rsidR="007433CC" w:rsidRPr="00330711" w:rsidRDefault="00F92A57" w:rsidP="000B72D0">
            <w:pPr>
              <w:jc w:val="left"/>
              <w:rPr>
                <w:sz w:val="18"/>
                <w:szCs w:val="18"/>
                <w:lang w:val="en-GB"/>
              </w:rPr>
            </w:pPr>
            <w:r w:rsidRPr="00330711">
              <w:rPr>
                <w:sz w:val="18"/>
                <w:szCs w:val="18"/>
                <w:lang w:val="en-GB"/>
              </w:rPr>
              <w:t xml:space="preserve">Za </w:t>
            </w:r>
            <w:r w:rsidR="00806A73" w:rsidRPr="00330711">
              <w:rPr>
                <w:sz w:val="18"/>
                <w:szCs w:val="18"/>
                <w:lang w:val="en-GB"/>
              </w:rPr>
              <w:t>100%</w:t>
            </w:r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manjen</w:t>
            </w:r>
            <w:proofErr w:type="spellEnd"/>
            <w:r w:rsidR="00806A7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806A73" w:rsidRPr="00330711">
              <w:rPr>
                <w:sz w:val="18"/>
                <w:szCs w:val="18"/>
                <w:lang w:val="en-GB"/>
              </w:rPr>
              <w:t>ukup</w:t>
            </w:r>
            <w:r w:rsidRPr="00330711">
              <w:rPr>
                <w:sz w:val="18"/>
                <w:szCs w:val="18"/>
                <w:lang w:val="en-GB"/>
              </w:rPr>
              <w:t>a</w:t>
            </w:r>
            <w:r w:rsidR="00806A73" w:rsidRPr="00330711">
              <w:rPr>
                <w:sz w:val="18"/>
                <w:szCs w:val="18"/>
                <w:lang w:val="en-GB"/>
              </w:rPr>
              <w:t>n</w:t>
            </w:r>
            <w:proofErr w:type="spellEnd"/>
            <w:r w:rsidR="00806A7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806A73" w:rsidRPr="00330711">
              <w:rPr>
                <w:sz w:val="18"/>
                <w:szCs w:val="18"/>
                <w:lang w:val="en-GB"/>
              </w:rPr>
              <w:t>broj</w:t>
            </w:r>
            <w:proofErr w:type="spellEnd"/>
            <w:r w:rsidR="00806A7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806A73" w:rsidRPr="00330711">
              <w:rPr>
                <w:sz w:val="18"/>
                <w:szCs w:val="18"/>
                <w:lang w:val="en-GB"/>
              </w:rPr>
              <w:t>bodova</w:t>
            </w:r>
            <w:proofErr w:type="spellEnd"/>
            <w:r w:rsidR="00806A7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806A73" w:rsidRPr="00330711">
              <w:rPr>
                <w:sz w:val="18"/>
                <w:szCs w:val="18"/>
                <w:lang w:val="en-GB"/>
              </w:rPr>
              <w:t>stečenih</w:t>
            </w:r>
            <w:proofErr w:type="spellEnd"/>
            <w:r w:rsidR="00806A73" w:rsidRPr="00330711">
              <w:rPr>
                <w:sz w:val="18"/>
                <w:szCs w:val="18"/>
                <w:lang w:val="en-GB"/>
              </w:rPr>
              <w:t xml:space="preserve"> za </w:t>
            </w:r>
            <w:proofErr w:type="spellStart"/>
            <w:r w:rsidR="00806A73" w:rsidRPr="00330711">
              <w:rPr>
                <w:sz w:val="18"/>
                <w:szCs w:val="18"/>
                <w:lang w:val="en-GB"/>
              </w:rPr>
              <w:t>timske</w:t>
            </w:r>
            <w:proofErr w:type="spellEnd"/>
            <w:r w:rsidR="00806A7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806A73" w:rsidRPr="00330711">
              <w:rPr>
                <w:sz w:val="18"/>
                <w:szCs w:val="18"/>
                <w:lang w:val="en-GB"/>
              </w:rPr>
              <w:t>zadatke</w:t>
            </w:r>
            <w:proofErr w:type="spellEnd"/>
            <w:r w:rsidR="00806A7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806A73" w:rsidRPr="00330711">
              <w:rPr>
                <w:sz w:val="18"/>
                <w:szCs w:val="18"/>
                <w:lang w:val="en-GB"/>
              </w:rPr>
              <w:t>ili</w:t>
            </w:r>
            <w:proofErr w:type="spellEnd"/>
            <w:r w:rsidR="00806A73" w:rsidRPr="00330711">
              <w:rPr>
                <w:sz w:val="18"/>
                <w:szCs w:val="18"/>
                <w:lang w:val="en-GB"/>
              </w:rPr>
              <w:t xml:space="preserve"> 0 </w:t>
            </w:r>
            <w:proofErr w:type="spellStart"/>
            <w:r w:rsidR="00806A73" w:rsidRPr="00330711">
              <w:rPr>
                <w:sz w:val="18"/>
                <w:szCs w:val="18"/>
                <w:lang w:val="en-GB"/>
              </w:rPr>
              <w:t>bodova</w:t>
            </w:r>
            <w:proofErr w:type="spellEnd"/>
            <w:r w:rsidR="00806A73" w:rsidRPr="00330711">
              <w:rPr>
                <w:sz w:val="18"/>
                <w:szCs w:val="18"/>
                <w:lang w:val="en-GB"/>
              </w:rPr>
              <w:t xml:space="preserve"> za </w:t>
            </w:r>
            <w:proofErr w:type="spellStart"/>
            <w:r w:rsidR="00806A73" w:rsidRPr="00330711">
              <w:rPr>
                <w:sz w:val="18"/>
                <w:szCs w:val="18"/>
                <w:lang w:val="en-GB"/>
              </w:rPr>
              <w:t>timske</w:t>
            </w:r>
            <w:proofErr w:type="spellEnd"/>
            <w:r w:rsidR="00806A7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806A73" w:rsidRPr="00330711">
              <w:rPr>
                <w:sz w:val="18"/>
                <w:szCs w:val="18"/>
                <w:lang w:val="en-GB"/>
              </w:rPr>
              <w:t>zadatke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</w:p>
        </w:tc>
      </w:tr>
      <w:tr w:rsidR="007433CC" w:rsidRPr="00330711" w14:paraId="00325F6B" w14:textId="77777777" w:rsidTr="00046439">
        <w:trPr>
          <w:trHeight w:val="684"/>
          <w:jc w:val="center"/>
        </w:trPr>
        <w:tc>
          <w:tcPr>
            <w:tcW w:w="7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C284C1" w14:textId="77777777" w:rsidR="007433CC" w:rsidRPr="00330711" w:rsidRDefault="007433CC" w:rsidP="00C74611">
            <w:pPr>
              <w:jc w:val="center"/>
              <w:rPr>
                <w:b/>
                <w:bCs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sz w:val="18"/>
                <w:szCs w:val="18"/>
                <w:lang w:val="en-GB"/>
              </w:rPr>
              <w:t>2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6BC0A0" w14:textId="33FBD825" w:rsidR="007433CC" w:rsidRPr="00330711" w:rsidRDefault="00046439" w:rsidP="00C74611">
            <w:pPr>
              <w:jc w:val="center"/>
              <w:rPr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sz w:val="18"/>
                <w:szCs w:val="18"/>
                <w:lang w:val="en-GB"/>
              </w:rPr>
              <w:t>Nezadovolj</w:t>
            </w:r>
            <w:r w:rsidR="00EF1B2C" w:rsidRPr="00330711">
              <w:rPr>
                <w:sz w:val="18"/>
                <w:szCs w:val="18"/>
                <w:lang w:val="en-GB"/>
              </w:rPr>
              <w:t>avajuće</w:t>
            </w:r>
            <w:proofErr w:type="spellEnd"/>
          </w:p>
        </w:tc>
        <w:tc>
          <w:tcPr>
            <w:tcW w:w="4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C96BCE" w14:textId="05355E04" w:rsidR="007433CC" w:rsidRPr="00330711" w:rsidRDefault="00806A73" w:rsidP="00806A73">
            <w:pPr>
              <w:jc w:val="left"/>
              <w:rPr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sz w:val="18"/>
                <w:szCs w:val="18"/>
                <w:lang w:val="en-GB"/>
              </w:rPr>
              <w:t>Član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im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odgovori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je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zadatk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al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ih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i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spi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dovršit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/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vrl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mal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je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udjelov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ad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se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glavnom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oslanj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drug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</w:p>
        </w:tc>
        <w:tc>
          <w:tcPr>
            <w:tcW w:w="25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3981B8" w14:textId="135C3C43" w:rsidR="007433CC" w:rsidRPr="00330711" w:rsidRDefault="00F92A57" w:rsidP="000B72D0">
            <w:pPr>
              <w:jc w:val="left"/>
              <w:rPr>
                <w:sz w:val="18"/>
                <w:szCs w:val="18"/>
                <w:lang w:val="en-GB"/>
              </w:rPr>
            </w:pPr>
            <w:r w:rsidRPr="00330711">
              <w:rPr>
                <w:sz w:val="18"/>
                <w:szCs w:val="18"/>
                <w:lang w:val="en-GB"/>
              </w:rPr>
              <w:t xml:space="preserve">Za </w:t>
            </w:r>
            <w:r w:rsidR="00926723" w:rsidRPr="00330711">
              <w:rPr>
                <w:sz w:val="18"/>
                <w:szCs w:val="18"/>
                <w:lang w:val="en-GB"/>
              </w:rPr>
              <w:t xml:space="preserve">80%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manjen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ukup</w:t>
            </w:r>
            <w:r w:rsidRPr="00330711">
              <w:rPr>
                <w:sz w:val="18"/>
                <w:szCs w:val="18"/>
                <w:lang w:val="en-GB"/>
              </w:rPr>
              <w:t>a</w:t>
            </w:r>
            <w:r w:rsidR="00926723" w:rsidRPr="00330711">
              <w:rPr>
                <w:sz w:val="18"/>
                <w:szCs w:val="18"/>
                <w:lang w:val="en-GB"/>
              </w:rPr>
              <w:t>n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broj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bodova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stečenih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za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zadatke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u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timskom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radu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</w:p>
        </w:tc>
      </w:tr>
      <w:tr w:rsidR="007433CC" w:rsidRPr="00330711" w14:paraId="3D439D22" w14:textId="77777777" w:rsidTr="00046439">
        <w:trPr>
          <w:trHeight w:val="684"/>
          <w:jc w:val="center"/>
        </w:trPr>
        <w:tc>
          <w:tcPr>
            <w:tcW w:w="7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832AD1" w14:textId="77777777" w:rsidR="007433CC" w:rsidRPr="00330711" w:rsidRDefault="007433CC" w:rsidP="00C74611">
            <w:pPr>
              <w:jc w:val="center"/>
              <w:rPr>
                <w:b/>
                <w:bCs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sz w:val="18"/>
                <w:szCs w:val="18"/>
                <w:lang w:val="en-GB"/>
              </w:rPr>
              <w:t>3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0E6E70" w14:textId="0F1773B2" w:rsidR="007433CC" w:rsidRPr="00330711" w:rsidRDefault="00046439" w:rsidP="00C74611">
            <w:pPr>
              <w:jc w:val="center"/>
              <w:rPr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sz w:val="18"/>
                <w:szCs w:val="18"/>
                <w:lang w:val="en-GB"/>
              </w:rPr>
              <w:t>Zadovolj</w:t>
            </w:r>
            <w:r w:rsidR="00EF1B2C" w:rsidRPr="00330711">
              <w:rPr>
                <w:sz w:val="18"/>
                <w:szCs w:val="18"/>
                <w:lang w:val="en-GB"/>
              </w:rPr>
              <w:t>avajuće</w:t>
            </w:r>
            <w:proofErr w:type="spellEnd"/>
          </w:p>
        </w:tc>
        <w:tc>
          <w:tcPr>
            <w:tcW w:w="4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AFB719" w14:textId="54608696" w:rsidR="007433CC" w:rsidRPr="00330711" w:rsidRDefault="00806A73" w:rsidP="00C74611">
            <w:pPr>
              <w:jc w:val="left"/>
              <w:rPr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sz w:val="18"/>
                <w:szCs w:val="18"/>
                <w:lang w:val="en-GB"/>
              </w:rPr>
              <w:t>Podržav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je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rud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drugih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dav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komentar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obavljen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os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al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i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ruži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konstruktivn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argument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ovratn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informaci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članovim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vog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ima</w:t>
            </w:r>
            <w:proofErr w:type="spellEnd"/>
          </w:p>
        </w:tc>
        <w:tc>
          <w:tcPr>
            <w:tcW w:w="25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101007" w14:textId="23338EE4" w:rsidR="007433CC" w:rsidRPr="00330711" w:rsidRDefault="00F92A57" w:rsidP="000B72D0">
            <w:pPr>
              <w:jc w:val="left"/>
              <w:rPr>
                <w:sz w:val="18"/>
                <w:szCs w:val="18"/>
                <w:lang w:val="en-GB"/>
              </w:rPr>
            </w:pPr>
            <w:r w:rsidRPr="00330711">
              <w:rPr>
                <w:sz w:val="18"/>
                <w:szCs w:val="18"/>
                <w:lang w:val="en-GB"/>
              </w:rPr>
              <w:t xml:space="preserve">Za </w:t>
            </w:r>
            <w:r w:rsidR="00926723" w:rsidRPr="00330711">
              <w:rPr>
                <w:sz w:val="18"/>
                <w:szCs w:val="18"/>
                <w:lang w:val="en-GB"/>
              </w:rPr>
              <w:t xml:space="preserve">70%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manjen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ukup</w:t>
            </w:r>
            <w:r w:rsidRPr="00330711">
              <w:rPr>
                <w:sz w:val="18"/>
                <w:szCs w:val="18"/>
                <w:lang w:val="en-GB"/>
              </w:rPr>
              <w:t>a</w:t>
            </w:r>
            <w:r w:rsidR="00926723" w:rsidRPr="00330711">
              <w:rPr>
                <w:sz w:val="18"/>
                <w:szCs w:val="18"/>
                <w:lang w:val="en-GB"/>
              </w:rPr>
              <w:t>n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broj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bodova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stečenih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za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zadatke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u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timskom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radu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</w:p>
        </w:tc>
      </w:tr>
      <w:tr w:rsidR="007433CC" w:rsidRPr="00330711" w14:paraId="4D7DE082" w14:textId="77777777" w:rsidTr="00046439">
        <w:trPr>
          <w:trHeight w:val="684"/>
          <w:jc w:val="center"/>
        </w:trPr>
        <w:tc>
          <w:tcPr>
            <w:tcW w:w="7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EFEADB" w14:textId="77777777" w:rsidR="007433CC" w:rsidRPr="00330711" w:rsidRDefault="007433CC" w:rsidP="00C74611">
            <w:pPr>
              <w:jc w:val="center"/>
              <w:rPr>
                <w:b/>
                <w:bCs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sz w:val="18"/>
                <w:szCs w:val="18"/>
                <w:lang w:val="en-GB"/>
              </w:rPr>
              <w:t>4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11CBAB" w14:textId="6AC87D29" w:rsidR="007433CC" w:rsidRPr="00330711" w:rsidRDefault="00046439" w:rsidP="00C74611">
            <w:pPr>
              <w:jc w:val="center"/>
              <w:rPr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sz w:val="18"/>
                <w:szCs w:val="18"/>
                <w:lang w:val="en-GB"/>
              </w:rPr>
              <w:t>Vrl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labo</w:t>
            </w:r>
            <w:proofErr w:type="spellEnd"/>
          </w:p>
        </w:tc>
        <w:tc>
          <w:tcPr>
            <w:tcW w:w="4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BF3F7C" w14:textId="18598CC6" w:rsidR="007433CC" w:rsidRPr="00330711" w:rsidRDefault="00806A73" w:rsidP="00C74611">
            <w:pPr>
              <w:jc w:val="left"/>
              <w:rPr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sz w:val="18"/>
                <w:szCs w:val="18"/>
                <w:lang w:val="en-GB"/>
              </w:rPr>
              <w:t>Vrl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mal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doprinos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ijedn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originaln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mis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il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os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am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kratk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odlomc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copy-paste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ekst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koji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is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dal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ikakv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ide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za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napređen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ad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grupe</w:t>
            </w:r>
            <w:proofErr w:type="spellEnd"/>
          </w:p>
        </w:tc>
        <w:tc>
          <w:tcPr>
            <w:tcW w:w="25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F31BCA" w14:textId="0E71469F" w:rsidR="007433CC" w:rsidRPr="00330711" w:rsidRDefault="00F92A57" w:rsidP="00C74611">
            <w:pPr>
              <w:jc w:val="left"/>
              <w:rPr>
                <w:sz w:val="18"/>
                <w:szCs w:val="18"/>
                <w:lang w:val="en-GB"/>
              </w:rPr>
            </w:pPr>
            <w:r w:rsidRPr="00330711">
              <w:rPr>
                <w:sz w:val="18"/>
                <w:szCs w:val="18"/>
                <w:lang w:val="en-GB"/>
              </w:rPr>
              <w:t xml:space="preserve">Za </w:t>
            </w:r>
            <w:r w:rsidR="00926723" w:rsidRPr="00330711">
              <w:rPr>
                <w:sz w:val="18"/>
                <w:szCs w:val="18"/>
                <w:lang w:val="en-GB"/>
              </w:rPr>
              <w:t xml:space="preserve">50%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manjen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ukup</w:t>
            </w:r>
            <w:r w:rsidRPr="00330711">
              <w:rPr>
                <w:sz w:val="18"/>
                <w:szCs w:val="18"/>
                <w:lang w:val="en-GB"/>
              </w:rPr>
              <w:t>a</w:t>
            </w:r>
            <w:r w:rsidR="00926723" w:rsidRPr="00330711">
              <w:rPr>
                <w:sz w:val="18"/>
                <w:szCs w:val="18"/>
                <w:lang w:val="en-GB"/>
              </w:rPr>
              <w:t>n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broj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bodova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stečenih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za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zadatke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u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timskom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radu</w:t>
            </w:r>
            <w:proofErr w:type="spellEnd"/>
          </w:p>
        </w:tc>
      </w:tr>
      <w:tr w:rsidR="007433CC" w:rsidRPr="00330711" w14:paraId="15145BAE" w14:textId="77777777" w:rsidTr="00046439">
        <w:trPr>
          <w:trHeight w:val="1140"/>
          <w:jc w:val="center"/>
        </w:trPr>
        <w:tc>
          <w:tcPr>
            <w:tcW w:w="7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1ACA0B" w14:textId="77777777" w:rsidR="007433CC" w:rsidRPr="00330711" w:rsidRDefault="007433CC" w:rsidP="00C74611">
            <w:pPr>
              <w:jc w:val="center"/>
              <w:rPr>
                <w:b/>
                <w:bCs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sz w:val="18"/>
                <w:szCs w:val="18"/>
                <w:lang w:val="en-GB"/>
              </w:rPr>
              <w:t>5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C5FAA3" w14:textId="5F63248B" w:rsidR="007433CC" w:rsidRPr="00330711" w:rsidRDefault="00046439" w:rsidP="00C74611">
            <w:pPr>
              <w:jc w:val="center"/>
              <w:rPr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sz w:val="18"/>
                <w:szCs w:val="18"/>
                <w:lang w:val="en-GB"/>
              </w:rPr>
              <w:t>Slabo</w:t>
            </w:r>
            <w:proofErr w:type="spellEnd"/>
          </w:p>
        </w:tc>
        <w:tc>
          <w:tcPr>
            <w:tcW w:w="4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2D15C1" w14:textId="71390B44" w:rsidR="007433CC" w:rsidRPr="00330711" w:rsidRDefault="00806A73" w:rsidP="00806A73">
            <w:pPr>
              <w:jc w:val="left"/>
              <w:rPr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sz w:val="18"/>
                <w:szCs w:val="18"/>
                <w:lang w:val="en-GB"/>
              </w:rPr>
              <w:t>Izvrši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je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dodijeljen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zadatak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jegov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ide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irelevantn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i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aktivn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udjelov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aspravam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i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iznosi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argument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i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bio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kooperativan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i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se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bavi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otrebam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im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edostaj</w:t>
            </w:r>
            <w:r w:rsidR="00EF1B2C" w:rsidRPr="00330711">
              <w:rPr>
                <w:sz w:val="18"/>
                <w:szCs w:val="18"/>
                <w:lang w:val="en-GB"/>
              </w:rPr>
              <w:t>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mu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vještin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ad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im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>.</w:t>
            </w:r>
          </w:p>
        </w:tc>
        <w:tc>
          <w:tcPr>
            <w:tcW w:w="25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A88574" w14:textId="27930227" w:rsidR="007433CC" w:rsidRPr="00330711" w:rsidRDefault="00F92A57" w:rsidP="00C74611">
            <w:pPr>
              <w:jc w:val="left"/>
              <w:rPr>
                <w:sz w:val="18"/>
                <w:szCs w:val="18"/>
                <w:lang w:val="en-GB"/>
              </w:rPr>
            </w:pPr>
            <w:r w:rsidRPr="00330711">
              <w:rPr>
                <w:sz w:val="18"/>
                <w:szCs w:val="18"/>
                <w:lang w:val="en-GB"/>
              </w:rPr>
              <w:t xml:space="preserve">Za </w:t>
            </w:r>
            <w:r w:rsidR="00926723" w:rsidRPr="00330711">
              <w:rPr>
                <w:sz w:val="18"/>
                <w:szCs w:val="18"/>
                <w:lang w:val="en-GB"/>
              </w:rPr>
              <w:t>25%</w:t>
            </w:r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manjen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ukup</w:t>
            </w:r>
            <w:r w:rsidRPr="00330711">
              <w:rPr>
                <w:sz w:val="18"/>
                <w:szCs w:val="18"/>
                <w:lang w:val="en-GB"/>
              </w:rPr>
              <w:t>a</w:t>
            </w:r>
            <w:r w:rsidR="00926723" w:rsidRPr="00330711">
              <w:rPr>
                <w:sz w:val="18"/>
                <w:szCs w:val="18"/>
                <w:lang w:val="en-GB"/>
              </w:rPr>
              <w:t>n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broj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bodova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stečenih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za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zadatke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u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timskom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radu</w:t>
            </w:r>
            <w:proofErr w:type="spellEnd"/>
          </w:p>
        </w:tc>
      </w:tr>
      <w:tr w:rsidR="007433CC" w:rsidRPr="00330711" w14:paraId="6FACD4EF" w14:textId="77777777" w:rsidTr="00046439">
        <w:trPr>
          <w:trHeight w:val="912"/>
          <w:jc w:val="center"/>
        </w:trPr>
        <w:tc>
          <w:tcPr>
            <w:tcW w:w="7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0DDFF4" w14:textId="77777777" w:rsidR="007433CC" w:rsidRPr="00330711" w:rsidRDefault="007433CC" w:rsidP="00C74611">
            <w:pPr>
              <w:jc w:val="center"/>
              <w:rPr>
                <w:b/>
                <w:bCs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sz w:val="18"/>
                <w:szCs w:val="18"/>
                <w:lang w:val="en-GB"/>
              </w:rPr>
              <w:t>6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5560E5" w14:textId="0C00E3C1" w:rsidR="007433CC" w:rsidRPr="00330711" w:rsidRDefault="005134A2" w:rsidP="00C74611">
            <w:pPr>
              <w:jc w:val="center"/>
              <w:rPr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sz w:val="18"/>
                <w:szCs w:val="18"/>
                <w:lang w:val="en-GB"/>
              </w:rPr>
              <w:t>P</w:t>
            </w:r>
            <w:r w:rsidR="00046439" w:rsidRPr="00330711">
              <w:rPr>
                <w:sz w:val="18"/>
                <w:szCs w:val="18"/>
                <w:lang w:val="en-GB"/>
              </w:rPr>
              <w:t>rilično</w:t>
            </w:r>
            <w:proofErr w:type="spellEnd"/>
            <w:r w:rsidR="00046439" w:rsidRPr="00330711">
              <w:rPr>
                <w:sz w:val="18"/>
                <w:szCs w:val="18"/>
                <w:lang w:val="en-GB"/>
              </w:rPr>
              <w:t xml:space="preserve"> dobro</w:t>
            </w:r>
          </w:p>
        </w:tc>
        <w:tc>
          <w:tcPr>
            <w:tcW w:w="4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72EF15" w14:textId="6ACB67C9" w:rsidR="007433CC" w:rsidRPr="00330711" w:rsidRDefault="00806A73" w:rsidP="00806A73">
            <w:pPr>
              <w:jc w:val="left"/>
              <w:rPr>
                <w:sz w:val="18"/>
                <w:szCs w:val="18"/>
                <w:lang w:val="en-GB"/>
              </w:rPr>
            </w:pPr>
            <w:r w:rsidRPr="00330711">
              <w:rPr>
                <w:sz w:val="18"/>
                <w:szCs w:val="18"/>
                <w:lang w:val="en-GB"/>
              </w:rPr>
              <w:t xml:space="preserve">Dao je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doprinos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vom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dijel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imskog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ad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do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raženog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ok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al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i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doprini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krajnjem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roizvod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im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akođer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je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d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ekolik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idej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za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napređen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ad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grup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okaz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je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edovoljn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uradnj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aspravam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i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se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založi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za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tvaran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inergi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im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>, (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i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risustvov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gramStart"/>
            <w:r w:rsidRPr="00330711">
              <w:rPr>
                <w:sz w:val="18"/>
                <w:szCs w:val="18"/>
                <w:lang w:val="en-GB"/>
              </w:rPr>
              <w:t>on line</w:t>
            </w:r>
            <w:proofErr w:type="gram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astancim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>)</w:t>
            </w:r>
          </w:p>
        </w:tc>
        <w:tc>
          <w:tcPr>
            <w:tcW w:w="25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4AD3D1" w14:textId="069B8443" w:rsidR="007433CC" w:rsidRPr="00330711" w:rsidRDefault="00F92A57" w:rsidP="00C74611">
            <w:pPr>
              <w:jc w:val="left"/>
              <w:rPr>
                <w:sz w:val="18"/>
                <w:szCs w:val="18"/>
                <w:lang w:val="en-GB"/>
              </w:rPr>
            </w:pPr>
            <w:r w:rsidRPr="00330711">
              <w:rPr>
                <w:sz w:val="18"/>
                <w:szCs w:val="18"/>
                <w:lang w:val="en-GB"/>
              </w:rPr>
              <w:t xml:space="preserve">Za </w:t>
            </w:r>
            <w:r w:rsidR="00926723" w:rsidRPr="00330711">
              <w:rPr>
                <w:sz w:val="18"/>
                <w:szCs w:val="18"/>
                <w:lang w:val="en-GB"/>
              </w:rPr>
              <w:t xml:space="preserve">15%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ukupnog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broja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bodova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stečenih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za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zadatke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u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timskom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radu</w:t>
            </w:r>
            <w:proofErr w:type="spellEnd"/>
          </w:p>
        </w:tc>
      </w:tr>
      <w:tr w:rsidR="007433CC" w:rsidRPr="00330711" w14:paraId="673CE8F2" w14:textId="77777777" w:rsidTr="00046439">
        <w:trPr>
          <w:trHeight w:val="912"/>
          <w:jc w:val="center"/>
        </w:trPr>
        <w:tc>
          <w:tcPr>
            <w:tcW w:w="7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71D720" w14:textId="77777777" w:rsidR="007433CC" w:rsidRPr="00330711" w:rsidRDefault="007433CC" w:rsidP="00C74611">
            <w:pPr>
              <w:jc w:val="center"/>
              <w:rPr>
                <w:b/>
                <w:bCs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sz w:val="18"/>
                <w:szCs w:val="18"/>
                <w:lang w:val="en-GB"/>
              </w:rPr>
              <w:t>7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6BBAC" w14:textId="22EB28D2" w:rsidR="007433CC" w:rsidRPr="00330711" w:rsidRDefault="00046439" w:rsidP="00C74611">
            <w:pPr>
              <w:jc w:val="center"/>
              <w:rPr>
                <w:sz w:val="18"/>
                <w:szCs w:val="18"/>
                <w:lang w:val="en-GB"/>
              </w:rPr>
            </w:pPr>
            <w:r w:rsidRPr="00330711">
              <w:rPr>
                <w:sz w:val="18"/>
                <w:szCs w:val="18"/>
                <w:lang w:val="en-GB"/>
              </w:rPr>
              <w:t>Dobro</w:t>
            </w:r>
          </w:p>
        </w:tc>
        <w:tc>
          <w:tcPr>
            <w:tcW w:w="4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6A6F2E" w14:textId="767BE5C8" w:rsidR="007433CC" w:rsidRPr="00330711" w:rsidRDefault="00806A73" w:rsidP="00C74611">
            <w:pPr>
              <w:jc w:val="left"/>
              <w:rPr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sz w:val="18"/>
                <w:szCs w:val="18"/>
                <w:lang w:val="en-GB"/>
              </w:rPr>
              <w:t>Doprini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voj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di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imskog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ad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do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ok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al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okaz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je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mal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uradn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angažman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aspravam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sporedb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s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drugim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članovim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grup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;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veukupn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risutan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astancim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al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i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spi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ružit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ješenj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za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napređen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ad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grupe</w:t>
            </w:r>
            <w:proofErr w:type="spellEnd"/>
          </w:p>
        </w:tc>
        <w:tc>
          <w:tcPr>
            <w:tcW w:w="25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380C4F" w14:textId="288CD95C" w:rsidR="007433CC" w:rsidRPr="00330711" w:rsidRDefault="00F92A57" w:rsidP="00C74611">
            <w:pPr>
              <w:jc w:val="left"/>
              <w:rPr>
                <w:sz w:val="18"/>
                <w:szCs w:val="18"/>
                <w:lang w:val="en-GB"/>
              </w:rPr>
            </w:pPr>
            <w:r w:rsidRPr="00330711">
              <w:rPr>
                <w:sz w:val="18"/>
                <w:szCs w:val="18"/>
                <w:lang w:val="en-GB"/>
              </w:rPr>
              <w:t xml:space="preserve">Za </w:t>
            </w:r>
            <w:r w:rsidR="00926723" w:rsidRPr="00330711">
              <w:rPr>
                <w:sz w:val="18"/>
                <w:szCs w:val="18"/>
                <w:lang w:val="en-GB"/>
              </w:rPr>
              <w:t xml:space="preserve">10%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manjen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ukup</w:t>
            </w:r>
            <w:r w:rsidRPr="00330711">
              <w:rPr>
                <w:sz w:val="18"/>
                <w:szCs w:val="18"/>
                <w:lang w:val="en-GB"/>
              </w:rPr>
              <w:t>a</w:t>
            </w:r>
            <w:r w:rsidR="00EF1B2C" w:rsidRPr="00330711">
              <w:rPr>
                <w:sz w:val="18"/>
                <w:szCs w:val="18"/>
                <w:lang w:val="en-GB"/>
              </w:rPr>
              <w:t>n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broj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bodova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zarađenih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za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timske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zadatke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ili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ukupan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broj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bodova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zarađenih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za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timske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zadatke</w:t>
            </w:r>
            <w:proofErr w:type="spellEnd"/>
          </w:p>
        </w:tc>
      </w:tr>
      <w:tr w:rsidR="007433CC" w:rsidRPr="00330711" w14:paraId="0023C435" w14:textId="77777777" w:rsidTr="00046439">
        <w:trPr>
          <w:trHeight w:val="912"/>
          <w:jc w:val="center"/>
        </w:trPr>
        <w:tc>
          <w:tcPr>
            <w:tcW w:w="7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C1793C" w14:textId="77777777" w:rsidR="007433CC" w:rsidRPr="00330711" w:rsidRDefault="007433CC" w:rsidP="00C74611">
            <w:pPr>
              <w:jc w:val="center"/>
              <w:rPr>
                <w:b/>
                <w:bCs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sz w:val="18"/>
                <w:szCs w:val="18"/>
                <w:lang w:val="en-GB"/>
              </w:rPr>
              <w:t>8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54CD29" w14:textId="7B4E1B44" w:rsidR="007433CC" w:rsidRPr="00330711" w:rsidRDefault="00046439" w:rsidP="00C74611">
            <w:pPr>
              <w:jc w:val="center"/>
              <w:rPr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sz w:val="18"/>
                <w:szCs w:val="18"/>
                <w:lang w:val="en-GB"/>
              </w:rPr>
              <w:t>Vrl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dobro</w:t>
            </w:r>
          </w:p>
        </w:tc>
        <w:tc>
          <w:tcPr>
            <w:tcW w:w="4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4F79FB" w14:textId="71E2C6C2" w:rsidR="007433CC" w:rsidRPr="00330711" w:rsidRDefault="00E25464" w:rsidP="00E25464">
            <w:pPr>
              <w:jc w:val="left"/>
              <w:rPr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sz w:val="18"/>
                <w:szCs w:val="18"/>
                <w:lang w:val="en-GB"/>
              </w:rPr>
              <w:t>Doprini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je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imskom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ad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do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raženog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ok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okaz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mal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uradn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angažman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aspravam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sporedb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s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ostalim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članovim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grup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okaz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mal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redanost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inergi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im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;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i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d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ov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izvorn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rijedlog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već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am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arafrazir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aže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reoblikov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rijedlog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drugih</w:t>
            </w:r>
            <w:proofErr w:type="spellEnd"/>
          </w:p>
        </w:tc>
        <w:tc>
          <w:tcPr>
            <w:tcW w:w="25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077516" w14:textId="11D625F5" w:rsidR="007433CC" w:rsidRPr="00330711" w:rsidRDefault="00F92A57" w:rsidP="00C74611">
            <w:pPr>
              <w:jc w:val="left"/>
              <w:rPr>
                <w:sz w:val="18"/>
                <w:szCs w:val="18"/>
                <w:lang w:val="en-GB"/>
              </w:rPr>
            </w:pPr>
            <w:r w:rsidRPr="00330711">
              <w:rPr>
                <w:sz w:val="18"/>
                <w:szCs w:val="18"/>
                <w:lang w:val="en-GB"/>
              </w:rPr>
              <w:t xml:space="preserve">Za </w:t>
            </w:r>
            <w:r w:rsidR="00926723" w:rsidRPr="00330711">
              <w:rPr>
                <w:sz w:val="18"/>
                <w:szCs w:val="18"/>
                <w:lang w:val="en-GB"/>
              </w:rPr>
              <w:t xml:space="preserve">5%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manjen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ukup</w:t>
            </w:r>
            <w:r w:rsidRPr="00330711">
              <w:rPr>
                <w:sz w:val="18"/>
                <w:szCs w:val="18"/>
                <w:lang w:val="en-GB"/>
              </w:rPr>
              <w:t>a</w:t>
            </w:r>
            <w:r w:rsidR="00926723" w:rsidRPr="00330711">
              <w:rPr>
                <w:sz w:val="18"/>
                <w:szCs w:val="18"/>
                <w:lang w:val="en-GB"/>
              </w:rPr>
              <w:t>n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broj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bodova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stečenih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za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zadatke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u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timskom</w:t>
            </w:r>
            <w:proofErr w:type="spellEnd"/>
            <w:r w:rsidR="00926723"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="00926723" w:rsidRPr="00330711">
              <w:rPr>
                <w:sz w:val="18"/>
                <w:szCs w:val="18"/>
                <w:lang w:val="en-GB"/>
              </w:rPr>
              <w:t>radu</w:t>
            </w:r>
            <w:proofErr w:type="spellEnd"/>
          </w:p>
        </w:tc>
      </w:tr>
      <w:tr w:rsidR="007433CC" w:rsidRPr="00330711" w14:paraId="3EAE89E6" w14:textId="77777777" w:rsidTr="00046439">
        <w:trPr>
          <w:trHeight w:val="1140"/>
          <w:jc w:val="center"/>
        </w:trPr>
        <w:tc>
          <w:tcPr>
            <w:tcW w:w="7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2AD86D" w14:textId="77777777" w:rsidR="007433CC" w:rsidRPr="00330711" w:rsidRDefault="007433CC" w:rsidP="00C74611">
            <w:pPr>
              <w:jc w:val="center"/>
              <w:rPr>
                <w:b/>
                <w:bCs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sz w:val="18"/>
                <w:szCs w:val="18"/>
                <w:lang w:val="en-GB"/>
              </w:rPr>
              <w:t>9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BDD020" w14:textId="451110BF" w:rsidR="007433CC" w:rsidRPr="00330711" w:rsidRDefault="00046439" w:rsidP="00C74611">
            <w:pPr>
              <w:jc w:val="center"/>
              <w:rPr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sz w:val="18"/>
                <w:szCs w:val="18"/>
                <w:lang w:val="en-GB"/>
              </w:rPr>
              <w:t>Odlično</w:t>
            </w:r>
            <w:proofErr w:type="spellEnd"/>
          </w:p>
        </w:tc>
        <w:tc>
          <w:tcPr>
            <w:tcW w:w="4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E62D86" w14:textId="0C95FCF5" w:rsidR="007433CC" w:rsidRPr="00330711" w:rsidRDefault="00E25464" w:rsidP="00E25464">
            <w:pPr>
              <w:jc w:val="left"/>
              <w:rPr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sz w:val="18"/>
                <w:szCs w:val="18"/>
                <w:lang w:val="en-GB"/>
              </w:rPr>
              <w:t>Doprini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je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imskom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ad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do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raženog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ok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koji je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odražav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jegov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vlastit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ide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misl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tavov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okaz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odgovarajuć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iv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udjelovanj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aspravam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romovir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inergij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im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;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ložil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dodatn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apor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kak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bi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naprijedil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rad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grupe</w:t>
            </w:r>
            <w:proofErr w:type="spellEnd"/>
          </w:p>
        </w:tc>
        <w:tc>
          <w:tcPr>
            <w:tcW w:w="25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6D359B" w14:textId="7959DE4C" w:rsidR="007433CC" w:rsidRPr="00330711" w:rsidRDefault="00926723" w:rsidP="00C74611">
            <w:pPr>
              <w:jc w:val="left"/>
              <w:rPr>
                <w:sz w:val="18"/>
                <w:szCs w:val="18"/>
                <w:lang w:val="en-GB"/>
              </w:rPr>
            </w:pPr>
            <w:r w:rsidRPr="00330711">
              <w:rPr>
                <w:sz w:val="18"/>
                <w:szCs w:val="18"/>
                <w:lang w:val="en-GB"/>
              </w:rPr>
              <w:t xml:space="preserve">100%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kupn</w:t>
            </w:r>
            <w:r w:rsidR="00F92A57" w:rsidRPr="00330711">
              <w:rPr>
                <w:sz w:val="18"/>
                <w:szCs w:val="18"/>
                <w:lang w:val="en-GB"/>
              </w:rPr>
              <w:t>og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broj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bodov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tečenih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za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zadatk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imskog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ada</w:t>
            </w:r>
            <w:proofErr w:type="spellEnd"/>
          </w:p>
        </w:tc>
      </w:tr>
      <w:tr w:rsidR="007433CC" w:rsidRPr="00F86EF6" w14:paraId="10F586B1" w14:textId="77777777" w:rsidTr="00046439">
        <w:trPr>
          <w:trHeight w:val="1824"/>
          <w:jc w:val="center"/>
        </w:trPr>
        <w:tc>
          <w:tcPr>
            <w:tcW w:w="7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ED0981" w14:textId="77777777" w:rsidR="007433CC" w:rsidRPr="00330711" w:rsidRDefault="007433CC" w:rsidP="00C74611">
            <w:pPr>
              <w:jc w:val="center"/>
              <w:rPr>
                <w:b/>
                <w:bCs/>
                <w:sz w:val="18"/>
                <w:szCs w:val="18"/>
                <w:lang w:val="en-GB"/>
              </w:rPr>
            </w:pPr>
            <w:r w:rsidRPr="00330711">
              <w:rPr>
                <w:b/>
                <w:bCs/>
                <w:sz w:val="18"/>
                <w:szCs w:val="18"/>
                <w:lang w:val="en-GB"/>
              </w:rPr>
              <w:t>10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92889B" w14:textId="662F3246" w:rsidR="007433CC" w:rsidRPr="00330711" w:rsidRDefault="00046439" w:rsidP="00C74611">
            <w:pPr>
              <w:jc w:val="center"/>
              <w:rPr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sz w:val="18"/>
                <w:szCs w:val="18"/>
                <w:lang w:val="en-GB"/>
              </w:rPr>
              <w:t>Izvrsn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</w:p>
        </w:tc>
        <w:tc>
          <w:tcPr>
            <w:tcW w:w="4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8F8DFB" w14:textId="3C143D79" w:rsidR="007433CC" w:rsidRPr="00330711" w:rsidRDefault="00E25464" w:rsidP="00E25464">
            <w:pPr>
              <w:jc w:val="left"/>
              <w:rPr>
                <w:sz w:val="18"/>
                <w:szCs w:val="18"/>
                <w:lang w:val="en-GB"/>
              </w:rPr>
            </w:pPr>
            <w:proofErr w:type="spellStart"/>
            <w:r w:rsidRPr="00330711">
              <w:rPr>
                <w:sz w:val="18"/>
                <w:szCs w:val="18"/>
                <w:lang w:val="en-GB"/>
              </w:rPr>
              <w:t>Doprini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je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imskom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ad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do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raženog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ok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koji je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odražav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jegov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vlastit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ide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misl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tavov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motivir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 je 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održav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aktivn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uradnj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vih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članov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im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vijek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okaziv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ozitivan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tav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cilj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tvaranj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inergij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u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im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pod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vjetom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da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odučav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il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vod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intervenir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kad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 se 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zadac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nis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rješaval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rem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ciljevim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v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zadatk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izvodi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vrl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činkovit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čini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viš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od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ostalih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bio je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vrl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roduktivan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;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risustvov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vim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astancim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s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oduševljenjem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sudjelov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;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vrl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ouzdan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po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otrebi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reuze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voditeljsk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logu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obavi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posao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koji je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dodijelil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grup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>.</w:t>
            </w:r>
          </w:p>
        </w:tc>
        <w:tc>
          <w:tcPr>
            <w:tcW w:w="25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46B0B2" w14:textId="190F9782" w:rsidR="007433CC" w:rsidRPr="00F86EF6" w:rsidRDefault="00926723" w:rsidP="00C74611">
            <w:pPr>
              <w:jc w:val="left"/>
              <w:rPr>
                <w:sz w:val="18"/>
                <w:szCs w:val="18"/>
                <w:lang w:val="en-GB"/>
              </w:rPr>
            </w:pPr>
            <w:r w:rsidRPr="00330711">
              <w:rPr>
                <w:sz w:val="18"/>
                <w:szCs w:val="18"/>
                <w:lang w:val="en-GB"/>
              </w:rPr>
              <w:t xml:space="preserve">Do + 5%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od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ukupnog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broj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osvojenih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bodova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za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timske</w:t>
            </w:r>
            <w:proofErr w:type="spellEnd"/>
            <w:r w:rsidRPr="00330711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330711">
              <w:rPr>
                <w:sz w:val="18"/>
                <w:szCs w:val="18"/>
                <w:lang w:val="en-GB"/>
              </w:rPr>
              <w:t>zadatke</w:t>
            </w:r>
            <w:proofErr w:type="spellEnd"/>
          </w:p>
        </w:tc>
      </w:tr>
    </w:tbl>
    <w:p w14:paraId="12746029" w14:textId="172C46F3" w:rsidR="000F259F" w:rsidRPr="00046439" w:rsidRDefault="00AE3C28" w:rsidP="00AE3C28">
      <w:pPr>
        <w:rPr>
          <w:rStyle w:val="Heading1Char"/>
          <w:sz w:val="16"/>
          <w:szCs w:val="16"/>
        </w:rPr>
      </w:pPr>
      <w:bookmarkStart w:id="170" w:name="_Toc75162244"/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Dajte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 xml:space="preserve"> 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komentare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 xml:space="preserve"> 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kako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 xml:space="preserve"> 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biste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 xml:space="preserve"> 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opravdali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 xml:space="preserve"> 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dodijeljenu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 xml:space="preserve"> 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ocjenu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 xml:space="preserve"> 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i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 xml:space="preserve"> 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objasnili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 xml:space="preserve"> 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svoju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 xml:space="preserve"> 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odluku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>. (</w:t>
      </w:r>
      <w:proofErr w:type="spellStart"/>
      <w:proofErr w:type="gramStart"/>
      <w:r w:rsidRPr="00046439">
        <w:rPr>
          <w:rStyle w:val="Heading1Char"/>
          <w:b w:val="0"/>
          <w:caps w:val="0"/>
          <w:sz w:val="16"/>
          <w:szCs w:val="16"/>
        </w:rPr>
        <w:t>ovaj</w:t>
      </w:r>
      <w:proofErr w:type="spellEnd"/>
      <w:proofErr w:type="gramEnd"/>
      <w:r w:rsidRPr="00046439">
        <w:rPr>
          <w:rStyle w:val="Heading1Char"/>
          <w:b w:val="0"/>
          <w:caps w:val="0"/>
          <w:sz w:val="16"/>
          <w:szCs w:val="16"/>
        </w:rPr>
        <w:t xml:space="preserve"> je 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dio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 xml:space="preserve"> 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obavezan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 xml:space="preserve"> 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kada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 xml:space="preserve"> 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studenti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 xml:space="preserve"> 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svojim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 xml:space="preserve"> 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vršnjacima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 xml:space="preserve"> 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dodijele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 xml:space="preserve"> 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ocjenu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 xml:space="preserve"> 10 (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najviša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 xml:space="preserve">) 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ili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 xml:space="preserve"> 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ocjenu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 xml:space="preserve"> 6 (</w:t>
      </w:r>
      <w:proofErr w:type="spellStart"/>
      <w:r w:rsidRPr="00046439">
        <w:rPr>
          <w:rStyle w:val="Heading1Char"/>
          <w:b w:val="0"/>
          <w:caps w:val="0"/>
          <w:sz w:val="16"/>
          <w:szCs w:val="16"/>
        </w:rPr>
        <w:t>najniža</w:t>
      </w:r>
      <w:proofErr w:type="spellEnd"/>
      <w:r w:rsidRPr="00046439">
        <w:rPr>
          <w:rStyle w:val="Heading1Char"/>
          <w:b w:val="0"/>
          <w:caps w:val="0"/>
          <w:sz w:val="16"/>
          <w:szCs w:val="16"/>
        </w:rPr>
        <w:t>)</w:t>
      </w:r>
      <w:r w:rsidR="00046439" w:rsidRPr="00046439">
        <w:rPr>
          <w:rStyle w:val="Heading1Char"/>
          <w:sz w:val="16"/>
          <w:szCs w:val="16"/>
        </w:rPr>
        <w:t>.</w:t>
      </w:r>
      <w:bookmarkStart w:id="171" w:name="_Hlk74919354"/>
      <w:bookmarkEnd w:id="170"/>
    </w:p>
    <w:p w14:paraId="263C99B2" w14:textId="77777777" w:rsidR="00046439" w:rsidRDefault="00046439" w:rsidP="007433CC">
      <w:pPr>
        <w:jc w:val="left"/>
        <w:rPr>
          <w:rStyle w:val="Heading1Char"/>
        </w:rPr>
      </w:pPr>
    </w:p>
    <w:p w14:paraId="525CB244" w14:textId="77777777" w:rsidR="00E25464" w:rsidRDefault="00E25464" w:rsidP="007433CC">
      <w:pPr>
        <w:jc w:val="left"/>
        <w:rPr>
          <w:rStyle w:val="Heading1Char"/>
        </w:rPr>
      </w:pPr>
    </w:p>
    <w:p w14:paraId="32BF543F" w14:textId="77777777" w:rsidR="00182AE3" w:rsidRDefault="00182AE3" w:rsidP="00E25464">
      <w:pPr>
        <w:tabs>
          <w:tab w:val="left" w:pos="1475"/>
        </w:tabs>
        <w:jc w:val="left"/>
        <w:rPr>
          <w:rStyle w:val="Heading1Char"/>
        </w:rPr>
        <w:sectPr w:rsidR="00182AE3" w:rsidSect="00050D20">
          <w:headerReference w:type="first" r:id="rId363"/>
          <w:pgSz w:w="11906" w:h="16838" w:code="9"/>
          <w:pgMar w:top="1412" w:right="1412" w:bottom="1701" w:left="1412" w:header="567" w:footer="283" w:gutter="0"/>
          <w:cols w:space="708"/>
          <w:docGrid w:linePitch="360"/>
        </w:sectPr>
      </w:pPr>
    </w:p>
    <w:p w14:paraId="59B70D69" w14:textId="268344DF" w:rsidR="007433CC" w:rsidRDefault="00C52EC6" w:rsidP="007433CC">
      <w:pPr>
        <w:pStyle w:val="Caption"/>
        <w:rPr>
          <w:lang w:val="en-GB"/>
        </w:rPr>
      </w:pPr>
      <w:bookmarkStart w:id="172" w:name="_Toc75163110"/>
      <w:proofErr w:type="spellStart"/>
      <w:r>
        <w:rPr>
          <w:lang w:val="en-GB"/>
        </w:rPr>
        <w:lastRenderedPageBreak/>
        <w:t>Dodatak</w:t>
      </w:r>
      <w:proofErr w:type="spellEnd"/>
      <w:r w:rsidR="007433CC" w:rsidRPr="00F86EF6">
        <w:rPr>
          <w:lang w:val="en-GB"/>
        </w:rPr>
        <w:t xml:space="preserve"> </w:t>
      </w:r>
      <w:r w:rsidR="007433CC" w:rsidRPr="00F86EF6">
        <w:rPr>
          <w:lang w:val="en-GB"/>
        </w:rPr>
        <w:fldChar w:fldCharType="begin"/>
      </w:r>
      <w:r w:rsidR="007433CC" w:rsidRPr="00F86EF6">
        <w:rPr>
          <w:lang w:val="en-GB"/>
        </w:rPr>
        <w:instrText xml:space="preserve"> SEQ Priloga \* ARABIC </w:instrText>
      </w:r>
      <w:r w:rsidR="007433CC" w:rsidRPr="00F86EF6">
        <w:rPr>
          <w:lang w:val="en-GB"/>
        </w:rPr>
        <w:fldChar w:fldCharType="separate"/>
      </w:r>
      <w:r w:rsidR="00111079">
        <w:rPr>
          <w:noProof/>
          <w:lang w:val="en-GB"/>
        </w:rPr>
        <w:t>2</w:t>
      </w:r>
      <w:r w:rsidR="007433CC" w:rsidRPr="00F86EF6">
        <w:rPr>
          <w:lang w:val="en-GB"/>
        </w:rPr>
        <w:fldChar w:fldCharType="end"/>
      </w:r>
      <w:r w:rsidR="007433CC" w:rsidRPr="00F86EF6">
        <w:rPr>
          <w:lang w:val="en-GB"/>
        </w:rPr>
        <w:t xml:space="preserve">: </w:t>
      </w:r>
      <w:proofErr w:type="spellStart"/>
      <w:r w:rsidR="00E25464">
        <w:rPr>
          <w:lang w:val="en-GB"/>
        </w:rPr>
        <w:t>Zahtjev</w:t>
      </w:r>
      <w:proofErr w:type="spellEnd"/>
      <w:r w:rsidR="00E25464">
        <w:rPr>
          <w:lang w:val="en-GB"/>
        </w:rPr>
        <w:t xml:space="preserve"> za </w:t>
      </w:r>
      <w:proofErr w:type="spellStart"/>
      <w:r w:rsidR="00E25464" w:rsidRPr="00E25464">
        <w:rPr>
          <w:lang w:val="en-GB"/>
        </w:rPr>
        <w:t>inovativne</w:t>
      </w:r>
      <w:proofErr w:type="spellEnd"/>
      <w:r w:rsidR="00E25464" w:rsidRPr="00E25464">
        <w:rPr>
          <w:lang w:val="en-GB"/>
        </w:rPr>
        <w:t xml:space="preserve"> </w:t>
      </w:r>
      <w:proofErr w:type="spellStart"/>
      <w:r w:rsidR="00E25464" w:rsidRPr="00E25464">
        <w:rPr>
          <w:lang w:val="en-GB"/>
        </w:rPr>
        <w:t>ideje</w:t>
      </w:r>
      <w:bookmarkEnd w:id="172"/>
      <w:proofErr w:type="spellEnd"/>
    </w:p>
    <w:p w14:paraId="0941A9BA" w14:textId="77777777" w:rsidR="00182AE3" w:rsidRPr="00182AE3" w:rsidRDefault="00182AE3" w:rsidP="00182AE3">
      <w:pPr>
        <w:rPr>
          <w:lang w:val="en-GB"/>
        </w:rPr>
      </w:pPr>
    </w:p>
    <w:p w14:paraId="2F4DAFC4" w14:textId="440AFA26" w:rsidR="00E25464" w:rsidRPr="00182AE3" w:rsidRDefault="00182AE3" w:rsidP="00182AE3">
      <w:pPr>
        <w:rPr>
          <w:b/>
          <w:bCs/>
          <w:lang w:val="en-GB" w:eastAsia="sl-SI"/>
        </w:rPr>
      </w:pPr>
      <w:r w:rsidRPr="00182AE3">
        <w:rPr>
          <w:b/>
          <w:bCs/>
          <w:lang w:val="en-GB" w:eastAsia="sl-SI"/>
        </w:rPr>
        <w:t>IDEJA, PROIZVOD, TEHNOLOGIJA I INOVATIVNOST</w:t>
      </w:r>
    </w:p>
    <w:p w14:paraId="2EDFBE3A" w14:textId="77777777" w:rsidR="00182AE3" w:rsidRDefault="00182AE3" w:rsidP="00E25464">
      <w:pPr>
        <w:pStyle w:val="ListParagraph"/>
        <w:ind w:left="720"/>
        <w:contextualSpacing/>
        <w:rPr>
          <w:bCs/>
          <w:color w:val="000000" w:themeColor="text1"/>
          <w:lang w:val="en-GB" w:eastAsia="sl-SI"/>
        </w:rPr>
      </w:pPr>
    </w:p>
    <w:p w14:paraId="4C811D3E" w14:textId="4CC0613F" w:rsidR="00E25464" w:rsidRDefault="00E25464" w:rsidP="00E25464">
      <w:pPr>
        <w:pStyle w:val="ListParagraph"/>
        <w:numPr>
          <w:ilvl w:val="0"/>
          <w:numId w:val="104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E25464">
        <w:rPr>
          <w:bCs/>
          <w:color w:val="000000" w:themeColor="text1"/>
          <w:lang w:val="en-GB" w:eastAsia="sl-SI"/>
        </w:rPr>
        <w:t>Opišite</w:t>
      </w:r>
      <w:proofErr w:type="spellEnd"/>
      <w:r w:rsidRPr="00E254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E25464">
        <w:rPr>
          <w:bCs/>
          <w:color w:val="000000" w:themeColor="text1"/>
          <w:lang w:val="en-GB" w:eastAsia="sl-SI"/>
        </w:rPr>
        <w:t>proizvod</w:t>
      </w:r>
      <w:proofErr w:type="spellEnd"/>
      <w:r w:rsidRPr="00E254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E25464">
        <w:rPr>
          <w:bCs/>
          <w:color w:val="000000" w:themeColor="text1"/>
          <w:lang w:val="en-GB" w:eastAsia="sl-SI"/>
        </w:rPr>
        <w:t>ili</w:t>
      </w:r>
      <w:proofErr w:type="spellEnd"/>
      <w:r w:rsidRPr="00E254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E25464">
        <w:rPr>
          <w:bCs/>
          <w:color w:val="000000" w:themeColor="text1"/>
          <w:lang w:val="en-GB" w:eastAsia="sl-SI"/>
        </w:rPr>
        <w:t>uslugu</w:t>
      </w:r>
      <w:proofErr w:type="spellEnd"/>
      <w:r w:rsidRPr="00E254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E25464">
        <w:rPr>
          <w:bCs/>
          <w:color w:val="000000" w:themeColor="text1"/>
          <w:lang w:val="en-GB" w:eastAsia="sl-SI"/>
        </w:rPr>
        <w:t>koje</w:t>
      </w:r>
      <w:proofErr w:type="spellEnd"/>
      <w:r w:rsidRPr="00E254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E25464">
        <w:rPr>
          <w:bCs/>
          <w:color w:val="000000" w:themeColor="text1"/>
          <w:lang w:val="en-GB" w:eastAsia="sl-SI"/>
        </w:rPr>
        <w:t>nudi</w:t>
      </w:r>
      <w:proofErr w:type="spellEnd"/>
      <w:r w:rsidRPr="00E254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E25464">
        <w:rPr>
          <w:bCs/>
          <w:color w:val="000000" w:themeColor="text1"/>
          <w:lang w:val="en-GB" w:eastAsia="sl-SI"/>
        </w:rPr>
        <w:t>vaša</w:t>
      </w:r>
      <w:proofErr w:type="spellEnd"/>
      <w:r w:rsidRPr="00E254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E25464">
        <w:rPr>
          <w:bCs/>
          <w:color w:val="000000" w:themeColor="text1"/>
          <w:lang w:val="en-GB" w:eastAsia="sl-SI"/>
        </w:rPr>
        <w:t>tvrtka</w:t>
      </w:r>
      <w:proofErr w:type="spellEnd"/>
      <w:r w:rsidRPr="00E25464">
        <w:rPr>
          <w:bCs/>
          <w:color w:val="000000" w:themeColor="text1"/>
          <w:lang w:val="en-GB" w:eastAsia="sl-SI"/>
        </w:rPr>
        <w:t>.</w:t>
      </w:r>
    </w:p>
    <w:p w14:paraId="69DE4823" w14:textId="26DCCF4E" w:rsidR="00E25464" w:rsidRDefault="00E25464" w:rsidP="00E25464">
      <w:pPr>
        <w:pStyle w:val="ListParagraph"/>
        <w:numPr>
          <w:ilvl w:val="0"/>
          <w:numId w:val="104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E25464">
        <w:rPr>
          <w:bCs/>
          <w:color w:val="000000" w:themeColor="text1"/>
          <w:lang w:val="en-GB" w:eastAsia="sl-SI"/>
        </w:rPr>
        <w:t>Opišite</w:t>
      </w:r>
      <w:proofErr w:type="spellEnd"/>
      <w:r w:rsidRPr="00E25464">
        <w:rPr>
          <w:bCs/>
          <w:color w:val="000000" w:themeColor="text1"/>
          <w:lang w:val="en-GB" w:eastAsia="sl-SI"/>
        </w:rPr>
        <w:t xml:space="preserve"> problem koji </w:t>
      </w:r>
      <w:proofErr w:type="spellStart"/>
      <w:r w:rsidRPr="00E25464">
        <w:rPr>
          <w:bCs/>
          <w:color w:val="000000" w:themeColor="text1"/>
          <w:lang w:val="en-GB" w:eastAsia="sl-SI"/>
        </w:rPr>
        <w:t>rj</w:t>
      </w:r>
      <w:r w:rsidR="000A5264">
        <w:rPr>
          <w:bCs/>
          <w:color w:val="000000" w:themeColor="text1"/>
          <w:lang w:val="en-GB" w:eastAsia="sl-SI"/>
        </w:rPr>
        <w:t>ešavate</w:t>
      </w:r>
      <w:proofErr w:type="spellEnd"/>
      <w:r w:rsidR="000A5264">
        <w:rPr>
          <w:bCs/>
          <w:color w:val="000000" w:themeColor="text1"/>
          <w:lang w:val="en-GB" w:eastAsia="sl-SI"/>
        </w:rPr>
        <w:t xml:space="preserve">, </w:t>
      </w:r>
      <w:proofErr w:type="spellStart"/>
      <w:r w:rsidR="000A5264">
        <w:rPr>
          <w:bCs/>
          <w:color w:val="000000" w:themeColor="text1"/>
          <w:lang w:val="en-GB" w:eastAsia="sl-SI"/>
        </w:rPr>
        <w:t>svrhu</w:t>
      </w:r>
      <w:proofErr w:type="spellEnd"/>
      <w:r w:rsid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0A5264">
        <w:rPr>
          <w:bCs/>
          <w:color w:val="000000" w:themeColor="text1"/>
          <w:lang w:val="en-GB" w:eastAsia="sl-SI"/>
        </w:rPr>
        <w:t>svoje</w:t>
      </w:r>
      <w:proofErr w:type="spellEnd"/>
      <w:r w:rsid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0A5264">
        <w:rPr>
          <w:bCs/>
          <w:color w:val="000000" w:themeColor="text1"/>
          <w:lang w:val="en-GB" w:eastAsia="sl-SI"/>
        </w:rPr>
        <w:t>ideje</w:t>
      </w:r>
      <w:proofErr w:type="spellEnd"/>
      <w:r w:rsidR="000A5264">
        <w:rPr>
          <w:bCs/>
          <w:color w:val="000000" w:themeColor="text1"/>
          <w:lang w:val="en-GB" w:eastAsia="sl-SI"/>
        </w:rPr>
        <w:t xml:space="preserve">, </w:t>
      </w:r>
      <w:proofErr w:type="spellStart"/>
      <w:r w:rsidR="000A5264">
        <w:rPr>
          <w:bCs/>
          <w:color w:val="000000" w:themeColor="text1"/>
          <w:lang w:val="en-GB" w:eastAsia="sl-SI"/>
        </w:rPr>
        <w:t>način</w:t>
      </w:r>
      <w:proofErr w:type="spellEnd"/>
      <w:r w:rsidR="000A5264">
        <w:rPr>
          <w:bCs/>
          <w:color w:val="000000" w:themeColor="text1"/>
          <w:lang w:val="en-GB" w:eastAsia="sl-SI"/>
        </w:rPr>
        <w:t xml:space="preserve"> n koji</w:t>
      </w:r>
      <w:r w:rsidRPr="00E254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E25464">
        <w:rPr>
          <w:bCs/>
          <w:color w:val="000000" w:themeColor="text1"/>
          <w:lang w:val="en-GB" w:eastAsia="sl-SI"/>
        </w:rPr>
        <w:t>ona</w:t>
      </w:r>
      <w:proofErr w:type="spellEnd"/>
      <w:r w:rsidRPr="00E254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E25464">
        <w:rPr>
          <w:bCs/>
          <w:color w:val="000000" w:themeColor="text1"/>
          <w:lang w:val="en-GB" w:eastAsia="sl-SI"/>
        </w:rPr>
        <w:t>djeluje</w:t>
      </w:r>
      <w:proofErr w:type="spellEnd"/>
      <w:r w:rsidRPr="00E254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E25464">
        <w:rPr>
          <w:bCs/>
          <w:color w:val="000000" w:themeColor="text1"/>
          <w:lang w:val="en-GB" w:eastAsia="sl-SI"/>
        </w:rPr>
        <w:t>i</w:t>
      </w:r>
      <w:proofErr w:type="spellEnd"/>
      <w:r w:rsidRPr="00E254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E25464">
        <w:rPr>
          <w:bCs/>
          <w:color w:val="000000" w:themeColor="text1"/>
          <w:lang w:val="en-GB" w:eastAsia="sl-SI"/>
        </w:rPr>
        <w:t>tko</w:t>
      </w:r>
      <w:proofErr w:type="spellEnd"/>
      <w:r w:rsidRPr="00E254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E25464">
        <w:rPr>
          <w:bCs/>
          <w:color w:val="000000" w:themeColor="text1"/>
          <w:lang w:val="en-GB" w:eastAsia="sl-SI"/>
        </w:rPr>
        <w:t>će</w:t>
      </w:r>
      <w:proofErr w:type="spellEnd"/>
      <w:r w:rsidRPr="00E254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E25464">
        <w:rPr>
          <w:bCs/>
          <w:color w:val="000000" w:themeColor="text1"/>
          <w:lang w:val="en-GB" w:eastAsia="sl-SI"/>
        </w:rPr>
        <w:t>od</w:t>
      </w:r>
      <w:proofErr w:type="spellEnd"/>
      <w:r w:rsidRPr="00E254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E25464">
        <w:rPr>
          <w:bCs/>
          <w:color w:val="000000" w:themeColor="text1"/>
          <w:lang w:val="en-GB" w:eastAsia="sl-SI"/>
        </w:rPr>
        <w:t>nje</w:t>
      </w:r>
      <w:proofErr w:type="spellEnd"/>
      <w:r w:rsidRPr="00E254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E25464">
        <w:rPr>
          <w:bCs/>
          <w:color w:val="000000" w:themeColor="text1"/>
          <w:lang w:val="en-GB" w:eastAsia="sl-SI"/>
        </w:rPr>
        <w:t>imati</w:t>
      </w:r>
      <w:proofErr w:type="spellEnd"/>
      <w:r w:rsidRPr="00E254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E25464">
        <w:rPr>
          <w:bCs/>
          <w:color w:val="000000" w:themeColor="text1"/>
          <w:lang w:val="en-GB" w:eastAsia="sl-SI"/>
        </w:rPr>
        <w:t>koristi</w:t>
      </w:r>
      <w:proofErr w:type="spellEnd"/>
      <w:r w:rsidR="000A5264">
        <w:rPr>
          <w:bCs/>
          <w:color w:val="000000" w:themeColor="text1"/>
          <w:lang w:val="en-GB" w:eastAsia="sl-SI"/>
        </w:rPr>
        <w:t>?</w:t>
      </w:r>
    </w:p>
    <w:p w14:paraId="59206E17" w14:textId="1B4F9245" w:rsidR="000A5264" w:rsidRDefault="000A5264" w:rsidP="000A5264">
      <w:pPr>
        <w:pStyle w:val="ListParagraph"/>
        <w:numPr>
          <w:ilvl w:val="0"/>
          <w:numId w:val="104"/>
        </w:numPr>
        <w:contextualSpacing/>
        <w:rPr>
          <w:bCs/>
          <w:color w:val="000000" w:themeColor="text1"/>
          <w:lang w:val="en-GB" w:eastAsia="sl-SI"/>
        </w:rPr>
      </w:pPr>
      <w:r w:rsidRPr="000A5264">
        <w:rPr>
          <w:bCs/>
          <w:color w:val="000000" w:themeColor="text1"/>
          <w:lang w:val="en-GB" w:eastAsia="sl-SI"/>
        </w:rPr>
        <w:t xml:space="preserve">Kako se </w:t>
      </w:r>
      <w:proofErr w:type="spellStart"/>
      <w:r w:rsidRPr="000A5264">
        <w:rPr>
          <w:bCs/>
          <w:color w:val="000000" w:themeColor="text1"/>
          <w:lang w:val="en-GB" w:eastAsia="sl-SI"/>
        </w:rPr>
        <w:t>ovaj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problem </w:t>
      </w:r>
      <w:proofErr w:type="spellStart"/>
      <w:r w:rsidRPr="000A5264">
        <w:rPr>
          <w:bCs/>
          <w:color w:val="000000" w:themeColor="text1"/>
          <w:lang w:val="en-GB" w:eastAsia="sl-SI"/>
        </w:rPr>
        <w:t>rješav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danas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>
        <w:rPr>
          <w:bCs/>
          <w:color w:val="000000" w:themeColor="text1"/>
          <w:lang w:val="en-GB" w:eastAsia="sl-SI"/>
        </w:rPr>
        <w:t>na</w:t>
      </w:r>
      <w:proofErr w:type="spellEnd"/>
      <w:r>
        <w:rPr>
          <w:bCs/>
          <w:color w:val="000000" w:themeColor="text1"/>
          <w:lang w:val="en-GB" w:eastAsia="sl-SI"/>
        </w:rPr>
        <w:t xml:space="preserve"> koji </w:t>
      </w:r>
      <w:proofErr w:type="spellStart"/>
      <w:r>
        <w:rPr>
          <w:bCs/>
          <w:color w:val="000000" w:themeColor="text1"/>
          <w:lang w:val="en-GB" w:eastAsia="sl-SI"/>
        </w:rPr>
        <w:t>način</w:t>
      </w:r>
      <w:proofErr w:type="spellEnd"/>
      <w:r>
        <w:rPr>
          <w:bCs/>
          <w:color w:val="000000" w:themeColor="text1"/>
          <w:lang w:val="en-GB" w:eastAsia="sl-SI"/>
        </w:rPr>
        <w:t xml:space="preserve"> </w:t>
      </w:r>
      <w:r w:rsidRPr="000A5264">
        <w:rPr>
          <w:bCs/>
          <w:color w:val="000000" w:themeColor="text1"/>
          <w:lang w:val="en-GB" w:eastAsia="sl-SI"/>
        </w:rPr>
        <w:t xml:space="preserve">je </w:t>
      </w:r>
      <w:proofErr w:type="spellStart"/>
      <w:r w:rsidRPr="000A5264">
        <w:rPr>
          <w:bCs/>
          <w:color w:val="000000" w:themeColor="text1"/>
          <w:lang w:val="en-GB" w:eastAsia="sl-SI"/>
        </w:rPr>
        <w:t>vaš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rješenj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bolj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od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onog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što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je </w:t>
      </w:r>
      <w:proofErr w:type="spellStart"/>
      <w:r w:rsidRPr="000A5264">
        <w:rPr>
          <w:bCs/>
          <w:color w:val="000000" w:themeColor="text1"/>
          <w:lang w:val="en-GB" w:eastAsia="sl-SI"/>
        </w:rPr>
        <w:t>već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danas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dostupno</w:t>
      </w:r>
      <w:proofErr w:type="spellEnd"/>
      <w:r w:rsidRPr="000A5264">
        <w:rPr>
          <w:bCs/>
          <w:color w:val="000000" w:themeColor="text1"/>
          <w:lang w:val="en-GB" w:eastAsia="sl-SI"/>
        </w:rPr>
        <w:t>?</w:t>
      </w:r>
    </w:p>
    <w:p w14:paraId="37763C67" w14:textId="0E6B6E1E" w:rsidR="007433CC" w:rsidRPr="00F86EF6" w:rsidRDefault="000A5264" w:rsidP="000A5264">
      <w:pPr>
        <w:pStyle w:val="ListParagraph"/>
        <w:numPr>
          <w:ilvl w:val="0"/>
          <w:numId w:val="104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0A5264">
        <w:rPr>
          <w:bCs/>
          <w:color w:val="000000" w:themeColor="text1"/>
          <w:lang w:val="en-GB" w:eastAsia="sl-SI"/>
        </w:rPr>
        <w:t>Navedi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detaljn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nformacij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o </w:t>
      </w:r>
      <w:proofErr w:type="spellStart"/>
      <w:r w:rsidRPr="000A5264">
        <w:rPr>
          <w:bCs/>
          <w:color w:val="000000" w:themeColor="text1"/>
          <w:lang w:val="en-GB" w:eastAsia="sl-SI"/>
        </w:rPr>
        <w:t>svojoj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dej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. </w:t>
      </w:r>
      <w:proofErr w:type="spellStart"/>
      <w:r w:rsidRPr="000A5264">
        <w:rPr>
          <w:bCs/>
          <w:color w:val="000000" w:themeColor="text1"/>
          <w:lang w:val="en-GB" w:eastAsia="sl-SI"/>
        </w:rPr>
        <w:t>Uz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opis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same </w:t>
      </w:r>
      <w:proofErr w:type="spellStart"/>
      <w:r w:rsidRPr="000A5264">
        <w:rPr>
          <w:bCs/>
          <w:color w:val="000000" w:themeColor="text1"/>
          <w:lang w:val="en-GB" w:eastAsia="sl-SI"/>
        </w:rPr>
        <w:t>idej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, </w:t>
      </w:r>
      <w:proofErr w:type="spellStart"/>
      <w:r w:rsidRPr="000A5264">
        <w:rPr>
          <w:bCs/>
          <w:color w:val="000000" w:themeColor="text1"/>
          <w:lang w:val="en-GB" w:eastAsia="sl-SI"/>
        </w:rPr>
        <w:t>navedi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vezu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do </w:t>
      </w:r>
      <w:proofErr w:type="spellStart"/>
      <w:r w:rsidRPr="000A5264">
        <w:rPr>
          <w:bCs/>
          <w:color w:val="000000" w:themeColor="text1"/>
          <w:lang w:val="en-GB" w:eastAsia="sl-SI"/>
        </w:rPr>
        <w:t>vaš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nternetsk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trgovin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, </w:t>
      </w:r>
      <w:proofErr w:type="spellStart"/>
      <w:r w:rsidRPr="000A5264">
        <w:rPr>
          <w:bCs/>
          <w:color w:val="000000" w:themeColor="text1"/>
          <w:lang w:val="en-GB" w:eastAsia="sl-SI"/>
        </w:rPr>
        <w:t>fizičkog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model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l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prototip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, MVP-a, </w:t>
      </w:r>
      <w:proofErr w:type="spellStart"/>
      <w:r w:rsidRPr="000A5264">
        <w:rPr>
          <w:bCs/>
          <w:color w:val="000000" w:themeColor="text1"/>
          <w:lang w:val="en-GB" w:eastAsia="sl-SI"/>
        </w:rPr>
        <w:t>grafik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, </w:t>
      </w:r>
      <w:proofErr w:type="spellStart"/>
      <w:r w:rsidRPr="000A5264">
        <w:rPr>
          <w:bCs/>
          <w:color w:val="000000" w:themeColor="text1"/>
          <w:lang w:val="en-GB" w:eastAsia="sl-SI"/>
        </w:rPr>
        <w:t>skic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, </w:t>
      </w:r>
      <w:proofErr w:type="spellStart"/>
      <w:r w:rsidRPr="000A5264">
        <w:rPr>
          <w:bCs/>
          <w:color w:val="000000" w:themeColor="text1"/>
          <w:lang w:val="en-GB" w:eastAsia="sl-SI"/>
        </w:rPr>
        <w:t>ilustracij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td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.) </w:t>
      </w:r>
      <w:proofErr w:type="spellStart"/>
      <w:r w:rsidRPr="000A5264">
        <w:rPr>
          <w:bCs/>
          <w:color w:val="000000" w:themeColor="text1"/>
          <w:lang w:val="en-GB" w:eastAsia="sl-SI"/>
        </w:rPr>
        <w:t>Navedi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što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viš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materijal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detalj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ako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bis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obja</w:t>
      </w:r>
      <w:r>
        <w:rPr>
          <w:bCs/>
          <w:color w:val="000000" w:themeColor="text1"/>
          <w:lang w:val="en-GB" w:eastAsia="sl-SI"/>
        </w:rPr>
        <w:t>snili</w:t>
      </w:r>
      <w:proofErr w:type="spellEnd"/>
      <w:r>
        <w:rPr>
          <w:bCs/>
          <w:color w:val="000000" w:themeColor="text1"/>
          <w:lang w:val="en-GB" w:eastAsia="sl-SI"/>
        </w:rPr>
        <w:t xml:space="preserve"> </w:t>
      </w:r>
      <w:proofErr w:type="spellStart"/>
      <w:r>
        <w:rPr>
          <w:bCs/>
          <w:color w:val="000000" w:themeColor="text1"/>
          <w:lang w:val="en-GB" w:eastAsia="sl-SI"/>
        </w:rPr>
        <w:t>svoju</w:t>
      </w:r>
      <w:proofErr w:type="spellEnd"/>
      <w:r>
        <w:rPr>
          <w:bCs/>
          <w:color w:val="000000" w:themeColor="text1"/>
          <w:lang w:val="en-GB" w:eastAsia="sl-SI"/>
        </w:rPr>
        <w:t xml:space="preserve"> </w:t>
      </w:r>
      <w:proofErr w:type="spellStart"/>
      <w:r>
        <w:rPr>
          <w:bCs/>
          <w:color w:val="000000" w:themeColor="text1"/>
          <w:lang w:val="en-GB" w:eastAsia="sl-SI"/>
        </w:rPr>
        <w:t>ideju</w:t>
      </w:r>
      <w:proofErr w:type="spellEnd"/>
      <w:r>
        <w:rPr>
          <w:bCs/>
          <w:color w:val="000000" w:themeColor="text1"/>
          <w:lang w:val="en-GB" w:eastAsia="sl-SI"/>
        </w:rPr>
        <w:t>.</w:t>
      </w:r>
    </w:p>
    <w:p w14:paraId="337DCF3A" w14:textId="56DC936C" w:rsidR="000A5264" w:rsidRDefault="000A5264" w:rsidP="000A5264">
      <w:pPr>
        <w:pStyle w:val="ListParagraph"/>
        <w:numPr>
          <w:ilvl w:val="0"/>
          <w:numId w:val="104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0A5264">
        <w:rPr>
          <w:bCs/>
          <w:color w:val="000000" w:themeColor="text1"/>
          <w:lang w:val="en-GB" w:eastAsia="sl-SI"/>
        </w:rPr>
        <w:t>Definiraj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fazu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razvoja </w:t>
      </w:r>
      <w:proofErr w:type="spellStart"/>
      <w:r w:rsidRPr="000A5264">
        <w:rPr>
          <w:bCs/>
          <w:color w:val="000000" w:themeColor="text1"/>
          <w:lang w:val="en-GB" w:eastAsia="sl-SI"/>
        </w:rPr>
        <w:t>svoj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dej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, </w:t>
      </w:r>
      <w:proofErr w:type="spellStart"/>
      <w:r w:rsidRPr="000A5264">
        <w:rPr>
          <w:bCs/>
          <w:color w:val="000000" w:themeColor="text1"/>
          <w:lang w:val="en-GB" w:eastAsia="sl-SI"/>
        </w:rPr>
        <w:t>opiši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njen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trenutn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arakteristik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recite </w:t>
      </w:r>
      <w:proofErr w:type="spellStart"/>
      <w:r w:rsidRPr="000A5264">
        <w:rPr>
          <w:bCs/>
          <w:color w:val="000000" w:themeColor="text1"/>
          <w:lang w:val="en-GB" w:eastAsia="sl-SI"/>
        </w:rPr>
        <w:t>koj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je </w:t>
      </w:r>
      <w:proofErr w:type="spellStart"/>
      <w:r w:rsidRPr="000A5264">
        <w:rPr>
          <w:bCs/>
          <w:color w:val="000000" w:themeColor="text1"/>
          <w:lang w:val="en-GB" w:eastAsia="sl-SI"/>
        </w:rPr>
        <w:t>sljedeć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velik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stvar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oju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želi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učinit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s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svojom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dejom</w:t>
      </w:r>
      <w:proofErr w:type="spellEnd"/>
      <w:r w:rsidRPr="000A5264">
        <w:rPr>
          <w:bCs/>
          <w:color w:val="000000" w:themeColor="text1"/>
          <w:lang w:val="en-GB" w:eastAsia="sl-SI"/>
        </w:rPr>
        <w:t>?</w:t>
      </w:r>
    </w:p>
    <w:p w14:paraId="0090AD93" w14:textId="78C00710" w:rsidR="000A5264" w:rsidRDefault="000A5264" w:rsidP="000A5264">
      <w:pPr>
        <w:pStyle w:val="ListParagraph"/>
        <w:numPr>
          <w:ilvl w:val="0"/>
          <w:numId w:val="104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0A5264">
        <w:rPr>
          <w:bCs/>
          <w:color w:val="000000" w:themeColor="text1"/>
          <w:lang w:val="en-GB" w:eastAsia="sl-SI"/>
        </w:rPr>
        <w:t>Objasni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ako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dobiva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povratn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nformacij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upac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o </w:t>
      </w:r>
      <w:proofErr w:type="spellStart"/>
      <w:r w:rsidRPr="000A5264">
        <w:rPr>
          <w:bCs/>
          <w:color w:val="000000" w:themeColor="text1"/>
          <w:lang w:val="en-GB" w:eastAsia="sl-SI"/>
        </w:rPr>
        <w:t>vašoj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dej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l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proizvodu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, </w:t>
      </w:r>
      <w:proofErr w:type="spellStart"/>
      <w:r w:rsidRPr="000A5264">
        <w:rPr>
          <w:bCs/>
          <w:color w:val="000000" w:themeColor="text1"/>
          <w:lang w:val="en-GB" w:eastAsia="sl-SI"/>
        </w:rPr>
        <w:t>kako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to </w:t>
      </w:r>
      <w:proofErr w:type="spellStart"/>
      <w:r w:rsidRPr="000A5264">
        <w:rPr>
          <w:bCs/>
          <w:color w:val="000000" w:themeColor="text1"/>
          <w:lang w:val="en-GB" w:eastAsia="sl-SI"/>
        </w:rPr>
        <w:t>utječ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n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vaš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donošenj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odluk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orak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oj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poduzima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za </w:t>
      </w:r>
      <w:proofErr w:type="spellStart"/>
      <w:r w:rsidRPr="000A5264">
        <w:rPr>
          <w:bCs/>
          <w:color w:val="000000" w:themeColor="text1"/>
          <w:lang w:val="en-GB" w:eastAsia="sl-SI"/>
        </w:rPr>
        <w:t>poboljšanj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vašeg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proizvod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l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uslug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(</w:t>
      </w:r>
      <w:proofErr w:type="spellStart"/>
      <w:r w:rsidRPr="000A5264">
        <w:rPr>
          <w:bCs/>
          <w:color w:val="000000" w:themeColor="text1"/>
          <w:lang w:val="en-GB" w:eastAsia="sl-SI"/>
        </w:rPr>
        <w:t>analitik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, </w:t>
      </w:r>
      <w:proofErr w:type="spellStart"/>
      <w:r w:rsidRPr="000A5264">
        <w:rPr>
          <w:bCs/>
          <w:color w:val="000000" w:themeColor="text1"/>
          <w:lang w:val="en-GB" w:eastAsia="sl-SI"/>
        </w:rPr>
        <w:t>razgovor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s </w:t>
      </w:r>
      <w:proofErr w:type="spellStart"/>
      <w:r w:rsidRPr="000A5264">
        <w:rPr>
          <w:bCs/>
          <w:color w:val="000000" w:themeColor="text1"/>
          <w:lang w:val="en-GB" w:eastAsia="sl-SI"/>
        </w:rPr>
        <w:t>kupcem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td</w:t>
      </w:r>
      <w:proofErr w:type="spellEnd"/>
      <w:r w:rsidRPr="000A5264">
        <w:rPr>
          <w:bCs/>
          <w:color w:val="000000" w:themeColor="text1"/>
          <w:lang w:val="en-GB" w:eastAsia="sl-SI"/>
        </w:rPr>
        <w:t>.)</w:t>
      </w:r>
    </w:p>
    <w:p w14:paraId="063592B8" w14:textId="17154127" w:rsidR="000A5264" w:rsidRDefault="000A5264" w:rsidP="000A5264">
      <w:pPr>
        <w:pStyle w:val="ListParagraph"/>
        <w:numPr>
          <w:ilvl w:val="0"/>
          <w:numId w:val="104"/>
        </w:numPr>
        <w:contextualSpacing/>
        <w:rPr>
          <w:bCs/>
          <w:color w:val="000000" w:themeColor="text1"/>
          <w:lang w:val="en-GB" w:eastAsia="sl-SI"/>
        </w:rPr>
      </w:pPr>
      <w:r>
        <w:rPr>
          <w:bCs/>
          <w:color w:val="000000" w:themeColor="text1"/>
          <w:lang w:val="en-GB" w:eastAsia="sl-SI"/>
        </w:rPr>
        <w:t xml:space="preserve">Koja je </w:t>
      </w:r>
      <w:proofErr w:type="spellStart"/>
      <w:r>
        <w:rPr>
          <w:bCs/>
          <w:color w:val="000000" w:themeColor="text1"/>
          <w:lang w:val="en-GB" w:eastAsia="sl-SI"/>
        </w:rPr>
        <w:t>vaša</w:t>
      </w:r>
      <w:proofErr w:type="spellEnd"/>
      <w:r>
        <w:rPr>
          <w:bCs/>
          <w:color w:val="000000" w:themeColor="text1"/>
          <w:lang w:val="en-GB" w:eastAsia="sl-SI"/>
        </w:rPr>
        <w:t xml:space="preserve"> </w:t>
      </w:r>
      <w:proofErr w:type="spellStart"/>
      <w:r>
        <w:rPr>
          <w:bCs/>
          <w:color w:val="000000" w:themeColor="text1"/>
          <w:lang w:val="en-GB" w:eastAsia="sl-SI"/>
        </w:rPr>
        <w:t>temeljna</w:t>
      </w:r>
      <w:proofErr w:type="spellEnd"/>
      <w:r>
        <w:rPr>
          <w:bCs/>
          <w:color w:val="000000" w:themeColor="text1"/>
          <w:lang w:val="en-GB" w:eastAsia="sl-SI"/>
        </w:rPr>
        <w:t xml:space="preserve"> </w:t>
      </w:r>
      <w:proofErr w:type="spellStart"/>
      <w:r>
        <w:rPr>
          <w:bCs/>
          <w:color w:val="000000" w:themeColor="text1"/>
          <w:lang w:val="en-GB" w:eastAsia="sl-SI"/>
        </w:rPr>
        <w:t>karakteristik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što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razlikuj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vašu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deju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za </w:t>
      </w:r>
      <w:proofErr w:type="spellStart"/>
      <w:r w:rsidRPr="000A5264">
        <w:rPr>
          <w:bCs/>
          <w:color w:val="000000" w:themeColor="text1"/>
          <w:lang w:val="en-GB" w:eastAsia="sl-SI"/>
        </w:rPr>
        <w:t>proizvod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l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uslugu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od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onog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što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se </w:t>
      </w:r>
      <w:proofErr w:type="spellStart"/>
      <w:r w:rsidRPr="000A5264">
        <w:rPr>
          <w:bCs/>
          <w:color w:val="000000" w:themeColor="text1"/>
          <w:lang w:val="en-GB" w:eastAsia="sl-SI"/>
        </w:rPr>
        <w:t>danas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nud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n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tržištu</w:t>
      </w:r>
      <w:proofErr w:type="spellEnd"/>
      <w:r w:rsidRPr="000A5264">
        <w:rPr>
          <w:bCs/>
          <w:color w:val="000000" w:themeColor="text1"/>
          <w:lang w:val="en-GB" w:eastAsia="sl-SI"/>
        </w:rPr>
        <w:t>?</w:t>
      </w:r>
    </w:p>
    <w:p w14:paraId="006ABC8A" w14:textId="5A1ABAE4" w:rsidR="000A5264" w:rsidRDefault="000A5264" w:rsidP="000A5264">
      <w:pPr>
        <w:pStyle w:val="ListParagraph"/>
        <w:numPr>
          <w:ilvl w:val="0"/>
          <w:numId w:val="104"/>
        </w:numPr>
        <w:contextualSpacing/>
        <w:rPr>
          <w:bCs/>
          <w:color w:val="000000" w:themeColor="text1"/>
          <w:lang w:val="en-GB" w:eastAsia="sl-SI"/>
        </w:rPr>
      </w:pPr>
      <w:r w:rsidRPr="000A5264">
        <w:rPr>
          <w:bCs/>
          <w:color w:val="000000" w:themeColor="text1"/>
          <w:lang w:val="en-GB" w:eastAsia="sl-SI"/>
        </w:rPr>
        <w:t xml:space="preserve">Kakva je </w:t>
      </w:r>
      <w:proofErr w:type="spellStart"/>
      <w:r w:rsidRPr="000A5264">
        <w:rPr>
          <w:bCs/>
          <w:color w:val="000000" w:themeColor="text1"/>
          <w:lang w:val="en-GB" w:eastAsia="sl-SI"/>
        </w:rPr>
        <w:t>vaš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vizij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, </w:t>
      </w:r>
      <w:proofErr w:type="spellStart"/>
      <w:r w:rsidRPr="000A5264">
        <w:rPr>
          <w:bCs/>
          <w:color w:val="000000" w:themeColor="text1"/>
          <w:lang w:val="en-GB" w:eastAsia="sl-SI"/>
        </w:rPr>
        <w:t>gdj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vidi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svoju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tvrtku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/ </w:t>
      </w:r>
      <w:proofErr w:type="spellStart"/>
      <w:r w:rsidRPr="000A5264">
        <w:rPr>
          <w:bCs/>
          <w:color w:val="000000" w:themeColor="text1"/>
          <w:lang w:val="en-GB" w:eastAsia="sl-SI"/>
        </w:rPr>
        <w:t>posao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za 5 </w:t>
      </w:r>
      <w:proofErr w:type="spellStart"/>
      <w:r w:rsidRPr="000A5264">
        <w:rPr>
          <w:bCs/>
          <w:color w:val="000000" w:themeColor="text1"/>
          <w:lang w:val="en-GB" w:eastAsia="sl-SI"/>
        </w:rPr>
        <w:t>godina</w:t>
      </w:r>
      <w:proofErr w:type="spellEnd"/>
      <w:r w:rsidRPr="000A5264">
        <w:rPr>
          <w:bCs/>
          <w:color w:val="000000" w:themeColor="text1"/>
          <w:lang w:val="en-GB" w:eastAsia="sl-SI"/>
        </w:rPr>
        <w:t>?</w:t>
      </w:r>
    </w:p>
    <w:p w14:paraId="39AD46ED" w14:textId="2C46D467" w:rsidR="000A5264" w:rsidRDefault="000A5264" w:rsidP="000A5264">
      <w:pPr>
        <w:pStyle w:val="ListParagraph"/>
        <w:numPr>
          <w:ilvl w:val="0"/>
          <w:numId w:val="104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0A5264">
        <w:rPr>
          <w:bCs/>
          <w:color w:val="000000" w:themeColor="text1"/>
          <w:lang w:val="en-GB" w:eastAsia="sl-SI"/>
        </w:rPr>
        <w:t>Navedi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5 </w:t>
      </w:r>
      <w:proofErr w:type="spellStart"/>
      <w:r w:rsidRPr="000A5264">
        <w:rPr>
          <w:bCs/>
          <w:color w:val="000000" w:themeColor="text1"/>
          <w:lang w:val="en-GB" w:eastAsia="sl-SI"/>
        </w:rPr>
        <w:t>temeljnih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princip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vaš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tvrtke</w:t>
      </w:r>
      <w:proofErr w:type="spellEnd"/>
      <w:r w:rsidRPr="000A5264">
        <w:rPr>
          <w:bCs/>
          <w:color w:val="000000" w:themeColor="text1"/>
          <w:lang w:val="en-GB" w:eastAsia="sl-SI"/>
        </w:rPr>
        <w:t>.</w:t>
      </w:r>
    </w:p>
    <w:p w14:paraId="7EDA2E68" w14:textId="77777777" w:rsidR="00C52EC6" w:rsidRDefault="00C52EC6" w:rsidP="00C52EC6">
      <w:pPr>
        <w:rPr>
          <w:b/>
          <w:bCs/>
          <w:lang w:val="en-GB" w:eastAsia="sl-SI"/>
        </w:rPr>
      </w:pPr>
    </w:p>
    <w:p w14:paraId="12D50952" w14:textId="02187200" w:rsidR="007433CC" w:rsidRPr="00F86EF6" w:rsidRDefault="000A5264" w:rsidP="00C52EC6">
      <w:pPr>
        <w:rPr>
          <w:b/>
          <w:bCs/>
          <w:lang w:val="en-GB" w:eastAsia="sl-SI"/>
        </w:rPr>
      </w:pPr>
      <w:r>
        <w:rPr>
          <w:b/>
          <w:bCs/>
          <w:lang w:val="en-GB" w:eastAsia="sl-SI"/>
        </w:rPr>
        <w:t>TEHNOLOGIJA</w:t>
      </w:r>
    </w:p>
    <w:p w14:paraId="2A680934" w14:textId="5C1388BA" w:rsidR="000A5264" w:rsidRDefault="000A5264" w:rsidP="000A5264">
      <w:pPr>
        <w:pStyle w:val="ListParagraph"/>
        <w:numPr>
          <w:ilvl w:val="0"/>
          <w:numId w:val="105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0A5264">
        <w:rPr>
          <w:bCs/>
          <w:color w:val="000000" w:themeColor="text1"/>
          <w:lang w:val="en-GB" w:eastAsia="sl-SI"/>
        </w:rPr>
        <w:t>Opiši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tehnologiju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oju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oristi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objasni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oj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je </w:t>
      </w:r>
      <w:proofErr w:type="spellStart"/>
      <w:r w:rsidRPr="000A5264">
        <w:rPr>
          <w:bCs/>
          <w:color w:val="000000" w:themeColor="text1"/>
          <w:lang w:val="en-GB" w:eastAsia="sl-SI"/>
        </w:rPr>
        <w:t>njen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najveć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razlik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l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prednost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u </w:t>
      </w:r>
      <w:proofErr w:type="spellStart"/>
      <w:r w:rsidRPr="000A5264">
        <w:rPr>
          <w:bCs/>
          <w:color w:val="000000" w:themeColor="text1"/>
          <w:lang w:val="en-GB" w:eastAsia="sl-SI"/>
        </w:rPr>
        <w:t>odnosu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n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trenutnu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praksu</w:t>
      </w:r>
      <w:proofErr w:type="spellEnd"/>
      <w:r w:rsidRPr="000A5264">
        <w:rPr>
          <w:bCs/>
          <w:color w:val="000000" w:themeColor="text1"/>
          <w:lang w:val="en-GB" w:eastAsia="sl-SI"/>
        </w:rPr>
        <w:t>?</w:t>
      </w:r>
    </w:p>
    <w:p w14:paraId="72906621" w14:textId="13488DA9" w:rsidR="007433CC" w:rsidRPr="00F86EF6" w:rsidRDefault="000A5264" w:rsidP="000A5264">
      <w:pPr>
        <w:pStyle w:val="ListParagraph"/>
        <w:numPr>
          <w:ilvl w:val="0"/>
          <w:numId w:val="105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0A5264">
        <w:rPr>
          <w:bCs/>
          <w:color w:val="000000" w:themeColor="text1"/>
          <w:lang w:val="en-GB" w:eastAsia="sl-SI"/>
        </w:rPr>
        <w:t>Objasni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oju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s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od </w:t>
      </w:r>
      <w:proofErr w:type="spellStart"/>
      <w:r w:rsidRPr="000A5264">
        <w:rPr>
          <w:bCs/>
          <w:color w:val="000000" w:themeColor="text1"/>
          <w:lang w:val="en-GB" w:eastAsia="sl-SI"/>
        </w:rPr>
        <w:t>već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postojećih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tehnologij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oristil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oj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s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tehnologij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vi </w:t>
      </w:r>
      <w:proofErr w:type="spellStart"/>
      <w:r w:rsidRPr="000A5264">
        <w:rPr>
          <w:bCs/>
          <w:color w:val="000000" w:themeColor="text1"/>
          <w:lang w:val="en-GB" w:eastAsia="sl-SI"/>
        </w:rPr>
        <w:t>razvili</w:t>
      </w:r>
      <w:proofErr w:type="spellEnd"/>
      <w:r>
        <w:rPr>
          <w:bCs/>
          <w:color w:val="000000" w:themeColor="text1"/>
          <w:lang w:val="en-GB" w:eastAsia="sl-SI"/>
        </w:rPr>
        <w:t>?</w:t>
      </w:r>
    </w:p>
    <w:p w14:paraId="04C6D61E" w14:textId="79BB07BD" w:rsidR="000A5264" w:rsidRDefault="000A5264" w:rsidP="000A5264">
      <w:pPr>
        <w:pStyle w:val="ListParagraph"/>
        <w:numPr>
          <w:ilvl w:val="0"/>
          <w:numId w:val="105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0A5264">
        <w:rPr>
          <w:bCs/>
          <w:color w:val="000000" w:themeColor="text1"/>
          <w:lang w:val="en-GB" w:eastAsia="sl-SI"/>
        </w:rPr>
        <w:t>Hoće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li </w:t>
      </w:r>
      <w:proofErr w:type="spellStart"/>
      <w:r w:rsidRPr="000A5264">
        <w:rPr>
          <w:bCs/>
          <w:color w:val="000000" w:themeColor="text1"/>
          <w:lang w:val="en-GB" w:eastAsia="sl-SI"/>
        </w:rPr>
        <w:t>zaštitit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/ </w:t>
      </w:r>
      <w:proofErr w:type="spellStart"/>
      <w:r w:rsidRPr="000A5264">
        <w:rPr>
          <w:bCs/>
          <w:color w:val="000000" w:themeColor="text1"/>
          <w:lang w:val="en-GB" w:eastAsia="sl-SI"/>
        </w:rPr>
        <w:t>patentirat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svoju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deju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/ </w:t>
      </w:r>
      <w:proofErr w:type="spellStart"/>
      <w:r w:rsidRPr="000A5264">
        <w:rPr>
          <w:bCs/>
          <w:color w:val="000000" w:themeColor="text1"/>
          <w:lang w:val="en-GB" w:eastAsia="sl-SI"/>
        </w:rPr>
        <w:t>proizvod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? </w:t>
      </w:r>
      <w:proofErr w:type="spellStart"/>
      <w:r w:rsidRPr="000A5264">
        <w:rPr>
          <w:bCs/>
          <w:color w:val="000000" w:themeColor="text1"/>
          <w:lang w:val="en-GB" w:eastAsia="sl-SI"/>
        </w:rPr>
        <w:t>Objasni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ako</w:t>
      </w:r>
      <w:proofErr w:type="spellEnd"/>
      <w:r w:rsidRPr="000A5264">
        <w:rPr>
          <w:bCs/>
          <w:color w:val="000000" w:themeColor="text1"/>
          <w:lang w:val="en-GB" w:eastAsia="sl-SI"/>
        </w:rPr>
        <w:t>.</w:t>
      </w:r>
    </w:p>
    <w:p w14:paraId="7D68AD21" w14:textId="00DE722C" w:rsidR="000A5264" w:rsidRDefault="000A5264" w:rsidP="000A5264">
      <w:pPr>
        <w:pStyle w:val="ListParagraph"/>
        <w:numPr>
          <w:ilvl w:val="0"/>
          <w:numId w:val="105"/>
        </w:numPr>
        <w:contextualSpacing/>
        <w:rPr>
          <w:bCs/>
          <w:color w:val="000000" w:themeColor="text1"/>
          <w:lang w:val="en-GB" w:eastAsia="sl-SI"/>
        </w:rPr>
      </w:pPr>
      <w:r w:rsidRPr="000A5264">
        <w:rPr>
          <w:bCs/>
          <w:color w:val="000000" w:themeColor="text1"/>
          <w:lang w:val="en-GB" w:eastAsia="sl-SI"/>
        </w:rPr>
        <w:t xml:space="preserve">Da li </w:t>
      </w:r>
      <w:proofErr w:type="spellStart"/>
      <w:r w:rsidRPr="000A5264">
        <w:rPr>
          <w:bCs/>
          <w:color w:val="000000" w:themeColor="text1"/>
          <w:lang w:val="en-GB" w:eastAsia="sl-SI"/>
        </w:rPr>
        <w:t>vaš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tvrtk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posjeduj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l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m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licencu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za </w:t>
      </w:r>
      <w:proofErr w:type="spellStart"/>
      <w:r w:rsidRPr="000A5264">
        <w:rPr>
          <w:bCs/>
          <w:color w:val="000000" w:themeColor="text1"/>
          <w:lang w:val="en-GB" w:eastAsia="sl-SI"/>
        </w:rPr>
        <w:t>sv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orišten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IP-je </w:t>
      </w:r>
      <w:proofErr w:type="spellStart"/>
      <w:r w:rsidRPr="000A5264">
        <w:rPr>
          <w:bCs/>
          <w:color w:val="000000" w:themeColor="text1"/>
          <w:lang w:val="en-GB" w:eastAsia="sl-SI"/>
        </w:rPr>
        <w:t>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jes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li </w:t>
      </w:r>
      <w:proofErr w:type="spellStart"/>
      <w:r w:rsidRPr="000A5264">
        <w:rPr>
          <w:bCs/>
          <w:color w:val="000000" w:themeColor="text1"/>
          <w:lang w:val="en-GB" w:eastAsia="sl-SI"/>
        </w:rPr>
        <w:t>licenciral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drugu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tehnologiju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oju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oristite</w:t>
      </w:r>
      <w:proofErr w:type="spellEnd"/>
      <w:r w:rsidRPr="000A5264">
        <w:rPr>
          <w:bCs/>
          <w:color w:val="000000" w:themeColor="text1"/>
          <w:lang w:val="en-GB" w:eastAsia="sl-SI"/>
        </w:rPr>
        <w:t>?</w:t>
      </w:r>
    </w:p>
    <w:p w14:paraId="45C95965" w14:textId="7592DBB1" w:rsidR="000A5264" w:rsidRDefault="000A5264" w:rsidP="000A5264">
      <w:pPr>
        <w:pStyle w:val="ListParagraph"/>
        <w:numPr>
          <w:ilvl w:val="0"/>
          <w:numId w:val="105"/>
        </w:numPr>
        <w:contextualSpacing/>
        <w:rPr>
          <w:bCs/>
          <w:color w:val="000000" w:themeColor="text1"/>
          <w:lang w:val="en-GB" w:eastAsia="sl-SI"/>
        </w:rPr>
      </w:pPr>
      <w:r w:rsidRPr="000A5264">
        <w:rPr>
          <w:bCs/>
          <w:color w:val="000000" w:themeColor="text1"/>
          <w:lang w:val="en-GB" w:eastAsia="sl-SI"/>
        </w:rPr>
        <w:t xml:space="preserve">Je li </w:t>
      </w:r>
      <w:proofErr w:type="spellStart"/>
      <w:r w:rsidRPr="000A5264">
        <w:rPr>
          <w:bCs/>
          <w:color w:val="000000" w:themeColor="text1"/>
          <w:lang w:val="en-GB" w:eastAsia="sl-SI"/>
        </w:rPr>
        <w:t>osnovn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ompetencij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vaš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tvrtk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stečen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tehnologijom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(</w:t>
      </w:r>
      <w:proofErr w:type="spellStart"/>
      <w:r w:rsidRPr="000A5264">
        <w:rPr>
          <w:bCs/>
          <w:color w:val="000000" w:themeColor="text1"/>
          <w:lang w:val="en-GB" w:eastAsia="sl-SI"/>
        </w:rPr>
        <w:t>ključn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onkurentsk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prednost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/ </w:t>
      </w:r>
      <w:proofErr w:type="spellStart"/>
      <w:r w:rsidRPr="000A5264">
        <w:rPr>
          <w:bCs/>
          <w:color w:val="000000" w:themeColor="text1"/>
          <w:lang w:val="en-GB" w:eastAsia="sl-SI"/>
        </w:rPr>
        <w:t>prednost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)? Ako da, </w:t>
      </w:r>
      <w:proofErr w:type="spellStart"/>
      <w:r w:rsidRPr="000A5264">
        <w:rPr>
          <w:bCs/>
          <w:color w:val="000000" w:themeColor="text1"/>
          <w:lang w:val="en-GB" w:eastAsia="sl-SI"/>
        </w:rPr>
        <w:t>objasni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ako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. Ako ne, </w:t>
      </w:r>
      <w:proofErr w:type="spellStart"/>
      <w:r w:rsidRPr="000A5264">
        <w:rPr>
          <w:bCs/>
          <w:color w:val="000000" w:themeColor="text1"/>
          <w:lang w:val="en-GB" w:eastAsia="sl-SI"/>
        </w:rPr>
        <w:t>objasni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odakl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potječe</w:t>
      </w:r>
      <w:proofErr w:type="spellEnd"/>
      <w:r w:rsidRPr="000A5264">
        <w:rPr>
          <w:bCs/>
          <w:color w:val="000000" w:themeColor="text1"/>
          <w:lang w:val="en-GB" w:eastAsia="sl-SI"/>
        </w:rPr>
        <w:t>.</w:t>
      </w:r>
    </w:p>
    <w:p w14:paraId="7537C03C" w14:textId="74DA417B" w:rsidR="000A5264" w:rsidRDefault="000A5264" w:rsidP="000A5264">
      <w:pPr>
        <w:pStyle w:val="ListParagraph"/>
        <w:numPr>
          <w:ilvl w:val="0"/>
          <w:numId w:val="105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0A5264">
        <w:rPr>
          <w:bCs/>
          <w:color w:val="000000" w:themeColor="text1"/>
          <w:lang w:val="en-GB" w:eastAsia="sl-SI"/>
        </w:rPr>
        <w:t>Navedi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ljučn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dobavljač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objasni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ako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će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pregovarat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s </w:t>
      </w:r>
      <w:proofErr w:type="spellStart"/>
      <w:r w:rsidRPr="000A5264">
        <w:rPr>
          <w:bCs/>
          <w:color w:val="000000" w:themeColor="text1"/>
          <w:lang w:val="en-GB" w:eastAsia="sl-SI"/>
        </w:rPr>
        <w:t>njima</w:t>
      </w:r>
      <w:proofErr w:type="spellEnd"/>
      <w:r w:rsidRPr="000A5264">
        <w:rPr>
          <w:bCs/>
          <w:color w:val="000000" w:themeColor="text1"/>
          <w:lang w:val="en-GB" w:eastAsia="sl-SI"/>
        </w:rPr>
        <w:t>.</w:t>
      </w:r>
    </w:p>
    <w:p w14:paraId="31085608" w14:textId="77777777" w:rsidR="00C52EC6" w:rsidRDefault="00C52EC6" w:rsidP="00C52EC6">
      <w:pPr>
        <w:rPr>
          <w:b/>
          <w:bCs/>
          <w:lang w:val="en-GB" w:eastAsia="sl-SI"/>
        </w:rPr>
      </w:pPr>
    </w:p>
    <w:p w14:paraId="61DD2BBB" w14:textId="133345C5" w:rsidR="007433CC" w:rsidRPr="00C52EC6" w:rsidRDefault="000A5264" w:rsidP="00C52EC6">
      <w:pPr>
        <w:rPr>
          <w:b/>
          <w:bCs/>
          <w:lang w:val="en-GB" w:eastAsia="sl-SI"/>
        </w:rPr>
      </w:pPr>
      <w:r w:rsidRPr="00C52EC6">
        <w:rPr>
          <w:b/>
          <w:bCs/>
          <w:lang w:val="en-GB" w:eastAsia="sl-SI"/>
        </w:rPr>
        <w:t>KUPCI, DISTRIBUCIJA U POSLOVNOM MODELU</w:t>
      </w:r>
    </w:p>
    <w:p w14:paraId="6F1C18BD" w14:textId="726BF6A4" w:rsidR="000A5264" w:rsidRDefault="000A5264" w:rsidP="000A5264">
      <w:pPr>
        <w:pStyle w:val="ListParagraph"/>
        <w:numPr>
          <w:ilvl w:val="0"/>
          <w:numId w:val="106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0A5264">
        <w:rPr>
          <w:bCs/>
          <w:color w:val="000000" w:themeColor="text1"/>
          <w:lang w:val="en-GB" w:eastAsia="sl-SI"/>
        </w:rPr>
        <w:t>Opišite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svog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idealnog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kupca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(</w:t>
      </w:r>
      <w:proofErr w:type="spellStart"/>
      <w:r w:rsidR="003A213C">
        <w:rPr>
          <w:bCs/>
          <w:color w:val="000000" w:themeColor="text1"/>
          <w:lang w:val="en-GB" w:eastAsia="sl-SI"/>
        </w:rPr>
        <w:t>osobu</w:t>
      </w:r>
      <w:proofErr w:type="spellEnd"/>
      <w:r w:rsidR="003A213C">
        <w:rPr>
          <w:bCs/>
          <w:color w:val="000000" w:themeColor="text1"/>
          <w:lang w:val="en-GB" w:eastAsia="sl-SI"/>
        </w:rPr>
        <w:t xml:space="preserve">), </w:t>
      </w:r>
      <w:proofErr w:type="spellStart"/>
      <w:r w:rsidR="003A213C">
        <w:rPr>
          <w:bCs/>
          <w:color w:val="000000" w:themeColor="text1"/>
          <w:lang w:val="en-GB" w:eastAsia="sl-SI"/>
        </w:rPr>
        <w:t>njegov</w:t>
      </w:r>
      <w:proofErr w:type="spellEnd"/>
      <w:r w:rsid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3A213C">
        <w:rPr>
          <w:bCs/>
          <w:color w:val="000000" w:themeColor="text1"/>
          <w:lang w:val="en-GB" w:eastAsia="sl-SI"/>
        </w:rPr>
        <w:t>svakodnevni</w:t>
      </w:r>
      <w:proofErr w:type="spellEnd"/>
      <w:r w:rsid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3A213C">
        <w:rPr>
          <w:bCs/>
          <w:color w:val="000000" w:themeColor="text1"/>
          <w:lang w:val="en-GB" w:eastAsia="sl-SI"/>
        </w:rPr>
        <w:t>život</w:t>
      </w:r>
      <w:proofErr w:type="spellEnd"/>
      <w:r w:rsid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3A213C">
        <w:rPr>
          <w:bCs/>
          <w:color w:val="000000" w:themeColor="text1"/>
          <w:lang w:val="en-GB" w:eastAsia="sl-SI"/>
        </w:rPr>
        <w:t>i</w:t>
      </w:r>
      <w:proofErr w:type="spellEnd"/>
      <w:r w:rsid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3A213C">
        <w:rPr>
          <w:bCs/>
          <w:color w:val="000000" w:themeColor="text1"/>
          <w:lang w:val="en-GB" w:eastAsia="sl-SI"/>
        </w:rPr>
        <w:t>kako</w:t>
      </w:r>
      <w:proofErr w:type="spellEnd"/>
      <w:r w:rsid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3A213C">
        <w:rPr>
          <w:bCs/>
          <w:color w:val="000000" w:themeColor="text1"/>
          <w:lang w:val="en-GB" w:eastAsia="sl-SI"/>
        </w:rPr>
        <w:t>donosi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0A5264">
        <w:rPr>
          <w:bCs/>
          <w:color w:val="000000" w:themeColor="text1"/>
          <w:lang w:val="en-GB" w:eastAsia="sl-SI"/>
        </w:rPr>
        <w:t>odluku</w:t>
      </w:r>
      <w:proofErr w:type="spellEnd"/>
      <w:r w:rsidRPr="000A5264">
        <w:rPr>
          <w:bCs/>
          <w:color w:val="000000" w:themeColor="text1"/>
          <w:lang w:val="en-GB" w:eastAsia="sl-SI"/>
        </w:rPr>
        <w:t xml:space="preserve"> o </w:t>
      </w:r>
      <w:proofErr w:type="spellStart"/>
      <w:r w:rsidRPr="000A5264">
        <w:rPr>
          <w:bCs/>
          <w:color w:val="000000" w:themeColor="text1"/>
          <w:lang w:val="en-GB" w:eastAsia="sl-SI"/>
        </w:rPr>
        <w:t>kupnji</w:t>
      </w:r>
      <w:proofErr w:type="spellEnd"/>
      <w:r w:rsidRPr="000A5264">
        <w:rPr>
          <w:bCs/>
          <w:color w:val="000000" w:themeColor="text1"/>
          <w:lang w:val="en-GB" w:eastAsia="sl-SI"/>
        </w:rPr>
        <w:t>.</w:t>
      </w:r>
    </w:p>
    <w:p w14:paraId="21BD4F21" w14:textId="16838850" w:rsidR="003A213C" w:rsidRDefault="003A213C" w:rsidP="003A213C">
      <w:pPr>
        <w:pStyle w:val="ListParagraph"/>
        <w:numPr>
          <w:ilvl w:val="0"/>
          <w:numId w:val="106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A213C">
        <w:rPr>
          <w:bCs/>
          <w:color w:val="000000" w:themeColor="text1"/>
          <w:lang w:val="en-GB" w:eastAsia="sl-SI"/>
        </w:rPr>
        <w:t>Napravit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popis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kupaca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koji </w:t>
      </w:r>
      <w:proofErr w:type="spellStart"/>
      <w:r w:rsidRPr="003A213C">
        <w:rPr>
          <w:bCs/>
          <w:color w:val="000000" w:themeColor="text1"/>
          <w:lang w:val="en-GB" w:eastAsia="sl-SI"/>
        </w:rPr>
        <w:t>već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korist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vaš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proizvod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ili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uslugu</w:t>
      </w:r>
      <w:proofErr w:type="spellEnd"/>
      <w:r w:rsidRPr="003A213C">
        <w:rPr>
          <w:bCs/>
          <w:color w:val="000000" w:themeColor="text1"/>
          <w:lang w:val="en-GB" w:eastAsia="sl-SI"/>
        </w:rPr>
        <w:t>. Ako</w:t>
      </w:r>
      <w:r w:rsidR="000B72D0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0B72D0">
        <w:rPr>
          <w:bCs/>
          <w:color w:val="000000" w:themeColor="text1"/>
          <w:lang w:val="en-GB" w:eastAsia="sl-SI"/>
        </w:rPr>
        <w:t>još</w:t>
      </w:r>
      <w:proofErr w:type="spellEnd"/>
      <w:r w:rsidR="000B72D0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0B72D0">
        <w:rPr>
          <w:bCs/>
          <w:color w:val="000000" w:themeColor="text1"/>
          <w:lang w:val="en-GB" w:eastAsia="sl-SI"/>
        </w:rPr>
        <w:t>nemate</w:t>
      </w:r>
      <w:proofErr w:type="spellEnd"/>
      <w:r w:rsidR="000B72D0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0B72D0">
        <w:rPr>
          <w:bCs/>
          <w:color w:val="000000" w:themeColor="text1"/>
          <w:lang w:val="en-GB" w:eastAsia="sl-SI"/>
        </w:rPr>
        <w:t>kupaca</w:t>
      </w:r>
      <w:proofErr w:type="spellEnd"/>
      <w:r w:rsidR="000B72D0">
        <w:rPr>
          <w:bCs/>
          <w:color w:val="000000" w:themeColor="text1"/>
          <w:lang w:val="en-GB" w:eastAsia="sl-SI"/>
        </w:rPr>
        <w:t xml:space="preserve">, </w:t>
      </w:r>
      <w:proofErr w:type="spellStart"/>
      <w:r w:rsidR="000B72D0">
        <w:rPr>
          <w:bCs/>
          <w:color w:val="000000" w:themeColor="text1"/>
          <w:lang w:val="en-GB" w:eastAsia="sl-SI"/>
        </w:rPr>
        <w:t>definirajte</w:t>
      </w:r>
      <w:proofErr w:type="spellEnd"/>
      <w:r w:rsidR="000B72D0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tko</w:t>
      </w:r>
      <w:proofErr w:type="spellEnd"/>
      <w:r>
        <w:rPr>
          <w:bCs/>
          <w:color w:val="000000" w:themeColor="text1"/>
          <w:lang w:val="en-GB" w:eastAsia="sl-SI"/>
        </w:rPr>
        <w:t xml:space="preserve"> je </w:t>
      </w:r>
      <w:proofErr w:type="spellStart"/>
      <w:r>
        <w:rPr>
          <w:bCs/>
          <w:color w:val="000000" w:themeColor="text1"/>
          <w:lang w:val="en-GB" w:eastAsia="sl-SI"/>
        </w:rPr>
        <w:t>ciljna</w:t>
      </w:r>
      <w:proofErr w:type="spellEnd"/>
      <w:r>
        <w:rPr>
          <w:bCs/>
          <w:color w:val="000000" w:themeColor="text1"/>
          <w:lang w:val="en-GB" w:eastAsia="sl-SI"/>
        </w:rPr>
        <w:t xml:space="preserve"> </w:t>
      </w:r>
      <w:proofErr w:type="spellStart"/>
      <w:r>
        <w:rPr>
          <w:bCs/>
          <w:color w:val="000000" w:themeColor="text1"/>
          <w:lang w:val="en-GB" w:eastAsia="sl-SI"/>
        </w:rPr>
        <w:t>skupina</w:t>
      </w:r>
      <w:proofErr w:type="spellEnd"/>
      <w:r>
        <w:rPr>
          <w:bCs/>
          <w:color w:val="000000" w:themeColor="text1"/>
          <w:lang w:val="en-GB" w:eastAsia="sl-SI"/>
        </w:rPr>
        <w:t xml:space="preserve"> </w:t>
      </w:r>
      <w:proofErr w:type="spellStart"/>
      <w:r>
        <w:rPr>
          <w:bCs/>
          <w:color w:val="000000" w:themeColor="text1"/>
          <w:lang w:val="en-GB" w:eastAsia="sl-SI"/>
        </w:rPr>
        <w:t>vaših</w:t>
      </w:r>
      <w:proofErr w:type="spellEnd"/>
      <w:r>
        <w:rPr>
          <w:bCs/>
          <w:color w:val="000000" w:themeColor="text1"/>
          <w:lang w:val="en-GB" w:eastAsia="sl-SI"/>
        </w:rPr>
        <w:t xml:space="preserve"> </w:t>
      </w:r>
      <w:proofErr w:type="spellStart"/>
      <w:r>
        <w:rPr>
          <w:bCs/>
          <w:color w:val="000000" w:themeColor="text1"/>
          <w:lang w:val="en-GB" w:eastAsia="sl-SI"/>
        </w:rPr>
        <w:t>kupaca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su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i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recite s </w:t>
      </w:r>
      <w:proofErr w:type="spellStart"/>
      <w:r w:rsidRPr="003A213C">
        <w:rPr>
          <w:bCs/>
          <w:color w:val="000000" w:themeColor="text1"/>
          <w:lang w:val="en-GB" w:eastAsia="sl-SI"/>
        </w:rPr>
        <w:t>koliko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st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(od </w:t>
      </w:r>
      <w:proofErr w:type="spellStart"/>
      <w:r w:rsidRPr="003A213C">
        <w:rPr>
          <w:bCs/>
          <w:color w:val="000000" w:themeColor="text1"/>
          <w:lang w:val="en-GB" w:eastAsia="sl-SI"/>
        </w:rPr>
        <w:t>ovih</w:t>
      </w:r>
      <w:proofErr w:type="spellEnd"/>
      <w:r>
        <w:rPr>
          <w:bCs/>
          <w:color w:val="000000" w:themeColor="text1"/>
          <w:lang w:val="en-GB" w:eastAsia="sl-SI"/>
        </w:rPr>
        <w:t xml:space="preserve"> </w:t>
      </w:r>
      <w:proofErr w:type="spellStart"/>
      <w:r>
        <w:rPr>
          <w:bCs/>
          <w:color w:val="000000" w:themeColor="text1"/>
          <w:lang w:val="en-GB" w:eastAsia="sl-SI"/>
        </w:rPr>
        <w:t>potencijalnih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) </w:t>
      </w:r>
      <w:proofErr w:type="spellStart"/>
      <w:r w:rsidRPr="003A213C">
        <w:rPr>
          <w:bCs/>
          <w:color w:val="000000" w:themeColor="text1"/>
          <w:lang w:val="en-GB" w:eastAsia="sl-SI"/>
        </w:rPr>
        <w:t>kupaca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već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razgovarali</w:t>
      </w:r>
      <w:proofErr w:type="spellEnd"/>
      <w:r w:rsidRPr="003A213C">
        <w:rPr>
          <w:bCs/>
          <w:color w:val="000000" w:themeColor="text1"/>
          <w:lang w:val="en-GB" w:eastAsia="sl-SI"/>
        </w:rPr>
        <w:t>?</w:t>
      </w:r>
    </w:p>
    <w:p w14:paraId="7BEEDA13" w14:textId="406B9B73" w:rsidR="003A213C" w:rsidRDefault="003A213C" w:rsidP="003A213C">
      <w:pPr>
        <w:pStyle w:val="ListParagraph"/>
        <w:numPr>
          <w:ilvl w:val="0"/>
          <w:numId w:val="106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A213C">
        <w:rPr>
          <w:bCs/>
          <w:color w:val="000000" w:themeColor="text1"/>
          <w:lang w:val="en-GB" w:eastAsia="sl-SI"/>
        </w:rPr>
        <w:t>Napišit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broj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kupaca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koji </w:t>
      </w:r>
      <w:proofErr w:type="spellStart"/>
      <w:r w:rsidRPr="003A213C">
        <w:rPr>
          <w:bCs/>
          <w:color w:val="000000" w:themeColor="text1"/>
          <w:lang w:val="en-GB" w:eastAsia="sl-SI"/>
        </w:rPr>
        <w:t>s</w:t>
      </w:r>
      <w:r w:rsidR="000B72D0">
        <w:rPr>
          <w:bCs/>
          <w:color w:val="000000" w:themeColor="text1"/>
          <w:lang w:val="en-GB" w:eastAsia="sl-SI"/>
        </w:rPr>
        <w:t>u</w:t>
      </w:r>
      <w:proofErr w:type="spellEnd"/>
      <w:r w:rsidR="000B72D0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0B72D0">
        <w:rPr>
          <w:bCs/>
          <w:color w:val="000000" w:themeColor="text1"/>
          <w:lang w:val="en-GB" w:eastAsia="sl-SI"/>
        </w:rPr>
        <w:t>izvršili</w:t>
      </w:r>
      <w:proofErr w:type="spellEnd"/>
      <w:r w:rsidR="000B72D0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0B72D0">
        <w:rPr>
          <w:bCs/>
          <w:color w:val="000000" w:themeColor="text1"/>
          <w:lang w:val="en-GB" w:eastAsia="sl-SI"/>
        </w:rPr>
        <w:t>više</w:t>
      </w:r>
      <w:r w:rsidRPr="003A213C">
        <w:rPr>
          <w:bCs/>
          <w:color w:val="000000" w:themeColor="text1"/>
          <w:lang w:val="en-GB" w:eastAsia="sl-SI"/>
        </w:rPr>
        <w:t>od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jedn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kupnj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. Jesu li </w:t>
      </w:r>
      <w:proofErr w:type="spellStart"/>
      <w:r w:rsidRPr="003A213C">
        <w:rPr>
          <w:bCs/>
          <w:color w:val="000000" w:themeColor="text1"/>
          <w:lang w:val="en-GB" w:eastAsia="sl-SI"/>
        </w:rPr>
        <w:t>kupili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i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neki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drugi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proizvod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ili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uslugu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koju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nudite</w:t>
      </w:r>
      <w:proofErr w:type="spellEnd"/>
      <w:r w:rsidRPr="003A213C">
        <w:rPr>
          <w:bCs/>
          <w:color w:val="000000" w:themeColor="text1"/>
          <w:lang w:val="en-GB" w:eastAsia="sl-SI"/>
        </w:rPr>
        <w:t>?</w:t>
      </w:r>
    </w:p>
    <w:p w14:paraId="1F91B300" w14:textId="77CB8C89" w:rsidR="003A213C" w:rsidRDefault="003A213C" w:rsidP="003A213C">
      <w:pPr>
        <w:pStyle w:val="ListParagraph"/>
        <w:numPr>
          <w:ilvl w:val="0"/>
          <w:numId w:val="106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A213C">
        <w:rPr>
          <w:bCs/>
          <w:color w:val="000000" w:themeColor="text1"/>
          <w:lang w:val="en-GB" w:eastAsia="sl-SI"/>
        </w:rPr>
        <w:t>Definirajt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način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plaćanja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za </w:t>
      </w:r>
      <w:proofErr w:type="spellStart"/>
      <w:r w:rsidRPr="003A213C">
        <w:rPr>
          <w:bCs/>
          <w:color w:val="000000" w:themeColor="text1"/>
          <w:lang w:val="en-GB" w:eastAsia="sl-SI"/>
        </w:rPr>
        <w:t>svoj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proizvod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ili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uslugu</w:t>
      </w:r>
      <w:proofErr w:type="spellEnd"/>
      <w:r w:rsidRPr="003A213C">
        <w:rPr>
          <w:bCs/>
          <w:color w:val="000000" w:themeColor="text1"/>
          <w:lang w:val="en-GB" w:eastAsia="sl-SI"/>
        </w:rPr>
        <w:t>.</w:t>
      </w:r>
    </w:p>
    <w:p w14:paraId="05881ADF" w14:textId="63FF6031" w:rsidR="003A213C" w:rsidRDefault="003A213C" w:rsidP="003A213C">
      <w:pPr>
        <w:pStyle w:val="ListParagraph"/>
        <w:numPr>
          <w:ilvl w:val="0"/>
          <w:numId w:val="106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A213C">
        <w:rPr>
          <w:bCs/>
          <w:color w:val="000000" w:themeColor="text1"/>
          <w:lang w:val="en-GB" w:eastAsia="sl-SI"/>
        </w:rPr>
        <w:t>Opišit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način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pristupa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novim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kupcima</w:t>
      </w:r>
      <w:proofErr w:type="spellEnd"/>
      <w:r w:rsidRPr="003A213C">
        <w:rPr>
          <w:bCs/>
          <w:color w:val="000000" w:themeColor="text1"/>
          <w:lang w:val="en-GB" w:eastAsia="sl-SI"/>
        </w:rPr>
        <w:t>.</w:t>
      </w:r>
    </w:p>
    <w:p w14:paraId="1FC45F80" w14:textId="7743D3A7" w:rsidR="003A213C" w:rsidRDefault="003A213C" w:rsidP="003A213C">
      <w:pPr>
        <w:pStyle w:val="ListParagraph"/>
        <w:numPr>
          <w:ilvl w:val="0"/>
          <w:numId w:val="106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A213C">
        <w:rPr>
          <w:bCs/>
          <w:color w:val="000000" w:themeColor="text1"/>
          <w:lang w:val="en-GB" w:eastAsia="sl-SI"/>
        </w:rPr>
        <w:t>Opišit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svoj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strategij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za </w:t>
      </w:r>
      <w:proofErr w:type="spellStart"/>
      <w:r w:rsidRPr="003A213C">
        <w:rPr>
          <w:bCs/>
          <w:color w:val="000000" w:themeColor="text1"/>
          <w:lang w:val="en-GB" w:eastAsia="sl-SI"/>
        </w:rPr>
        <w:t>povećanj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baz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kupaca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i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>
        <w:rPr>
          <w:bCs/>
          <w:color w:val="000000" w:themeColor="text1"/>
          <w:lang w:val="en-GB" w:eastAsia="sl-SI"/>
        </w:rPr>
        <w:t>način</w:t>
      </w:r>
      <w:proofErr w:type="spellEnd"/>
      <w:r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kako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ćet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je </w:t>
      </w:r>
      <w:proofErr w:type="spellStart"/>
      <w:r w:rsidRPr="003A213C">
        <w:rPr>
          <w:bCs/>
          <w:color w:val="000000" w:themeColor="text1"/>
          <w:lang w:val="en-GB" w:eastAsia="sl-SI"/>
        </w:rPr>
        <w:t>povećati</w:t>
      </w:r>
      <w:proofErr w:type="spellEnd"/>
      <w:r w:rsidRPr="003A213C">
        <w:rPr>
          <w:bCs/>
          <w:color w:val="000000" w:themeColor="text1"/>
          <w:lang w:val="en-GB" w:eastAsia="sl-SI"/>
        </w:rPr>
        <w:t>?</w:t>
      </w:r>
    </w:p>
    <w:p w14:paraId="6B19428A" w14:textId="750F9326" w:rsidR="003A213C" w:rsidRDefault="003A213C" w:rsidP="003A213C">
      <w:pPr>
        <w:pStyle w:val="ListParagraph"/>
        <w:numPr>
          <w:ilvl w:val="0"/>
          <w:numId w:val="106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A213C">
        <w:rPr>
          <w:bCs/>
          <w:color w:val="000000" w:themeColor="text1"/>
          <w:lang w:val="en-GB" w:eastAsia="sl-SI"/>
        </w:rPr>
        <w:t>Opišit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svoj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tipični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prodajni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dan </w:t>
      </w:r>
      <w:proofErr w:type="spellStart"/>
      <w:r w:rsidRPr="003A213C">
        <w:rPr>
          <w:bCs/>
          <w:color w:val="000000" w:themeColor="text1"/>
          <w:lang w:val="en-GB" w:eastAsia="sl-SI"/>
        </w:rPr>
        <w:t>i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objasnit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svoj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prodajn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proces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korak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po </w:t>
      </w:r>
      <w:proofErr w:type="spellStart"/>
      <w:r w:rsidRPr="003A213C">
        <w:rPr>
          <w:bCs/>
          <w:color w:val="000000" w:themeColor="text1"/>
          <w:lang w:val="en-GB" w:eastAsia="sl-SI"/>
        </w:rPr>
        <w:t>korak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(</w:t>
      </w:r>
      <w:proofErr w:type="spellStart"/>
      <w:r w:rsidRPr="003A213C">
        <w:rPr>
          <w:bCs/>
          <w:color w:val="000000" w:themeColor="text1"/>
          <w:lang w:val="en-GB" w:eastAsia="sl-SI"/>
        </w:rPr>
        <w:t>procijenit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vrijem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potrebno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za </w:t>
      </w:r>
      <w:proofErr w:type="spellStart"/>
      <w:r w:rsidRPr="003A213C">
        <w:rPr>
          <w:bCs/>
          <w:color w:val="000000" w:themeColor="text1"/>
          <w:lang w:val="en-GB" w:eastAsia="sl-SI"/>
        </w:rPr>
        <w:t>dovršetak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svakog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koraka</w:t>
      </w:r>
      <w:proofErr w:type="spellEnd"/>
      <w:r w:rsidRPr="003A213C">
        <w:rPr>
          <w:bCs/>
          <w:color w:val="000000" w:themeColor="text1"/>
          <w:lang w:val="en-GB" w:eastAsia="sl-SI"/>
        </w:rPr>
        <w:t>).</w:t>
      </w:r>
    </w:p>
    <w:p w14:paraId="490E8133" w14:textId="779DAEB2" w:rsidR="003A213C" w:rsidRDefault="003A213C" w:rsidP="003A213C">
      <w:pPr>
        <w:pStyle w:val="ListParagraph"/>
        <w:numPr>
          <w:ilvl w:val="0"/>
          <w:numId w:val="106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>
        <w:rPr>
          <w:bCs/>
          <w:color w:val="000000" w:themeColor="text1"/>
          <w:lang w:val="en-GB" w:eastAsia="sl-SI"/>
        </w:rPr>
        <w:t>D</w:t>
      </w:r>
      <w:r w:rsidR="000B72D0">
        <w:rPr>
          <w:bCs/>
          <w:color w:val="000000" w:themeColor="text1"/>
          <w:lang w:val="en-GB" w:eastAsia="sl-SI"/>
        </w:rPr>
        <w:t>efinirajte</w:t>
      </w:r>
      <w:proofErr w:type="spellEnd"/>
      <w:r w:rsidR="000B72D0">
        <w:rPr>
          <w:bCs/>
          <w:color w:val="000000" w:themeColor="text1"/>
          <w:lang w:val="en-GB" w:eastAsia="sl-SI"/>
        </w:rPr>
        <w:t xml:space="preserve"> 3 </w:t>
      </w:r>
      <w:proofErr w:type="spellStart"/>
      <w:r w:rsidR="000B72D0">
        <w:rPr>
          <w:bCs/>
          <w:color w:val="000000" w:themeColor="text1"/>
          <w:lang w:val="en-GB" w:eastAsia="sl-SI"/>
        </w:rPr>
        <w:t>ključna</w:t>
      </w:r>
      <w:proofErr w:type="spellEnd"/>
      <w:r w:rsidR="000B72D0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0B72D0">
        <w:rPr>
          <w:bCs/>
          <w:color w:val="000000" w:themeColor="text1"/>
          <w:lang w:val="en-GB" w:eastAsia="sl-SI"/>
        </w:rPr>
        <w:t>koraka</w:t>
      </w:r>
      <w:proofErr w:type="spellEnd"/>
      <w:r w:rsidR="000B72D0">
        <w:rPr>
          <w:bCs/>
          <w:color w:val="000000" w:themeColor="text1"/>
          <w:lang w:val="en-GB" w:eastAsia="sl-SI"/>
        </w:rPr>
        <w:t xml:space="preserve"> za </w:t>
      </w:r>
      <w:proofErr w:type="spellStart"/>
      <w:proofErr w:type="gramStart"/>
      <w:r>
        <w:rPr>
          <w:bCs/>
          <w:color w:val="000000" w:themeColor="text1"/>
          <w:lang w:val="en-GB" w:eastAsia="sl-SI"/>
        </w:rPr>
        <w:t>pokretanje</w:t>
      </w:r>
      <w:proofErr w:type="spellEnd"/>
      <w:r>
        <w:rPr>
          <w:bCs/>
          <w:color w:val="000000" w:themeColor="text1"/>
          <w:lang w:val="en-GB" w:eastAsia="sl-SI"/>
        </w:rPr>
        <w:t xml:space="preserve">  </w:t>
      </w:r>
      <w:proofErr w:type="spellStart"/>
      <w:r>
        <w:rPr>
          <w:bCs/>
          <w:color w:val="000000" w:themeColor="text1"/>
          <w:lang w:val="en-GB" w:eastAsia="sl-SI"/>
        </w:rPr>
        <w:t>tvrtke</w:t>
      </w:r>
      <w:proofErr w:type="spellEnd"/>
      <w:proofErr w:type="gramEnd"/>
      <w:r w:rsidRPr="003A213C">
        <w:rPr>
          <w:bCs/>
          <w:color w:val="000000" w:themeColor="text1"/>
          <w:lang w:val="en-GB" w:eastAsia="sl-SI"/>
        </w:rPr>
        <w:t xml:space="preserve"> (</w:t>
      </w:r>
      <w:proofErr w:type="spellStart"/>
      <w:r w:rsidRPr="003A213C">
        <w:rPr>
          <w:bCs/>
          <w:color w:val="000000" w:themeColor="text1"/>
          <w:lang w:val="en-GB" w:eastAsia="sl-SI"/>
        </w:rPr>
        <w:t>pružit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pregled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trenutnog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stanja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vaš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tvrtk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ili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poslovanja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na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temelju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tih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mjernih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podataka</w:t>
      </w:r>
      <w:proofErr w:type="spellEnd"/>
      <w:r w:rsidRPr="003A213C">
        <w:rPr>
          <w:bCs/>
          <w:color w:val="000000" w:themeColor="text1"/>
          <w:lang w:val="en-GB" w:eastAsia="sl-SI"/>
        </w:rPr>
        <w:t>)?</w:t>
      </w:r>
    </w:p>
    <w:p w14:paraId="19A2D448" w14:textId="2F588B80" w:rsidR="007433CC" w:rsidRPr="00F86EF6" w:rsidRDefault="003A213C" w:rsidP="003A213C">
      <w:pPr>
        <w:pStyle w:val="ListParagraph"/>
        <w:numPr>
          <w:ilvl w:val="0"/>
          <w:numId w:val="106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A213C">
        <w:rPr>
          <w:bCs/>
          <w:color w:val="000000" w:themeColor="text1"/>
          <w:lang w:val="en-GB" w:eastAsia="sl-SI"/>
        </w:rPr>
        <w:t>Izmjerit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LTV (</w:t>
      </w:r>
      <w:proofErr w:type="spellStart"/>
      <w:r w:rsidRPr="003A213C">
        <w:rPr>
          <w:bCs/>
          <w:color w:val="000000" w:themeColor="text1"/>
          <w:lang w:val="en-GB" w:eastAsia="sl-SI"/>
        </w:rPr>
        <w:t>trajna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vrijednost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) </w:t>
      </w:r>
      <w:proofErr w:type="spellStart"/>
      <w:r w:rsidRPr="003A213C">
        <w:rPr>
          <w:bCs/>
          <w:color w:val="000000" w:themeColor="text1"/>
          <w:lang w:val="en-GB" w:eastAsia="sl-SI"/>
        </w:rPr>
        <w:t>i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CAC (</w:t>
      </w:r>
      <w:proofErr w:type="spellStart"/>
      <w:r w:rsidRPr="003A213C">
        <w:rPr>
          <w:bCs/>
          <w:color w:val="000000" w:themeColor="text1"/>
          <w:lang w:val="en-GB" w:eastAsia="sl-SI"/>
        </w:rPr>
        <w:t>ukupni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troškovi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marketinga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i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prodaje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) </w:t>
      </w:r>
      <w:proofErr w:type="spellStart"/>
      <w:r w:rsidRPr="003A213C">
        <w:rPr>
          <w:bCs/>
          <w:color w:val="000000" w:themeColor="text1"/>
          <w:lang w:val="en-GB" w:eastAsia="sl-SI"/>
        </w:rPr>
        <w:t>vašeg</w:t>
      </w:r>
      <w:proofErr w:type="spellEnd"/>
      <w:r w:rsidRPr="003A213C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A213C">
        <w:rPr>
          <w:bCs/>
          <w:color w:val="000000" w:themeColor="text1"/>
          <w:lang w:val="en-GB" w:eastAsia="sl-SI"/>
        </w:rPr>
        <w:t>kupca</w:t>
      </w:r>
      <w:proofErr w:type="spellEnd"/>
      <w:r w:rsidRPr="003A213C">
        <w:rPr>
          <w:bCs/>
          <w:color w:val="000000" w:themeColor="text1"/>
          <w:lang w:val="en-GB" w:eastAsia="sl-SI"/>
        </w:rPr>
        <w:t>.</w:t>
      </w:r>
    </w:p>
    <w:p w14:paraId="5DF3CCB1" w14:textId="77777777" w:rsidR="00182AE3" w:rsidRDefault="00182AE3" w:rsidP="007433CC">
      <w:pPr>
        <w:spacing w:before="100" w:beforeAutospacing="1" w:after="100" w:afterAutospacing="1"/>
        <w:outlineLvl w:val="2"/>
        <w:rPr>
          <w:b/>
          <w:bCs/>
          <w:lang w:val="en-GB" w:eastAsia="sl-SI"/>
        </w:rPr>
        <w:sectPr w:rsidR="00182AE3" w:rsidSect="00050D20">
          <w:pgSz w:w="11906" w:h="16838" w:code="9"/>
          <w:pgMar w:top="1412" w:right="1412" w:bottom="1701" w:left="1412" w:header="567" w:footer="283" w:gutter="0"/>
          <w:cols w:space="708"/>
          <w:docGrid w:linePitch="360"/>
        </w:sectPr>
      </w:pPr>
    </w:p>
    <w:p w14:paraId="16B67E1D" w14:textId="5E486B77" w:rsidR="007433CC" w:rsidRPr="00F86EF6" w:rsidRDefault="00A2293C" w:rsidP="00C52EC6">
      <w:pPr>
        <w:rPr>
          <w:b/>
          <w:bCs/>
          <w:lang w:val="en-GB" w:eastAsia="sl-SI"/>
        </w:rPr>
      </w:pPr>
      <w:r>
        <w:rPr>
          <w:b/>
          <w:bCs/>
          <w:lang w:val="en-GB" w:eastAsia="sl-SI"/>
        </w:rPr>
        <w:lastRenderedPageBreak/>
        <w:t>TIM</w:t>
      </w:r>
    </w:p>
    <w:p w14:paraId="3F6F3D28" w14:textId="5503AEDA" w:rsidR="00A2293C" w:rsidRPr="00330711" w:rsidRDefault="00A2293C" w:rsidP="00A2293C">
      <w:pPr>
        <w:pStyle w:val="ListParagraph"/>
        <w:numPr>
          <w:ilvl w:val="0"/>
          <w:numId w:val="107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30711">
        <w:rPr>
          <w:bCs/>
          <w:color w:val="000000" w:themeColor="text1"/>
          <w:lang w:val="en-GB" w:eastAsia="sl-SI"/>
        </w:rPr>
        <w:t>Napravi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opis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osnivač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njihovih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CF3D1D" w:rsidRPr="00330711">
        <w:rPr>
          <w:bCs/>
          <w:color w:val="000000" w:themeColor="text1"/>
          <w:lang w:val="en-GB" w:eastAsia="sl-SI"/>
        </w:rPr>
        <w:t>referenci</w:t>
      </w:r>
      <w:proofErr w:type="spellEnd"/>
      <w:r w:rsidRPr="00330711">
        <w:rPr>
          <w:bCs/>
          <w:color w:val="000000" w:themeColor="text1"/>
          <w:lang w:val="en-GB" w:eastAsia="sl-SI"/>
        </w:rPr>
        <w:t>!</w:t>
      </w:r>
    </w:p>
    <w:p w14:paraId="0BC57E36" w14:textId="2D079AD5" w:rsidR="007433CC" w:rsidRPr="00330711" w:rsidRDefault="00A2293C" w:rsidP="00A2293C">
      <w:pPr>
        <w:pStyle w:val="ListParagraph"/>
        <w:numPr>
          <w:ilvl w:val="0"/>
          <w:numId w:val="107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30711">
        <w:rPr>
          <w:bCs/>
          <w:color w:val="000000" w:themeColor="text1"/>
          <w:lang w:val="en-GB" w:eastAsia="sl-SI"/>
        </w:rPr>
        <w:t>Napiši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zanimljiv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činjenic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o </w:t>
      </w:r>
      <w:proofErr w:type="spellStart"/>
      <w:r w:rsidRPr="00330711">
        <w:rPr>
          <w:bCs/>
          <w:color w:val="000000" w:themeColor="text1"/>
          <w:lang w:val="en-GB" w:eastAsia="sl-SI"/>
        </w:rPr>
        <w:t>svakom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osnivaču</w:t>
      </w:r>
      <w:proofErr w:type="spellEnd"/>
    </w:p>
    <w:p w14:paraId="6AED9C0B" w14:textId="59735DD6" w:rsidR="00A2293C" w:rsidRPr="00330711" w:rsidRDefault="00A2293C" w:rsidP="00A2293C">
      <w:pPr>
        <w:pStyle w:val="ListParagraph"/>
        <w:numPr>
          <w:ilvl w:val="0"/>
          <w:numId w:val="107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30711">
        <w:rPr>
          <w:bCs/>
          <w:color w:val="000000" w:themeColor="text1"/>
          <w:lang w:val="en-GB" w:eastAsia="sl-SI"/>
        </w:rPr>
        <w:t>Dodaj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link </w:t>
      </w:r>
      <w:proofErr w:type="spellStart"/>
      <w:r w:rsidRPr="00330711">
        <w:rPr>
          <w:bCs/>
          <w:color w:val="000000" w:themeColor="text1"/>
          <w:lang w:val="en-GB" w:eastAsia="sl-SI"/>
        </w:rPr>
        <w:t>n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2-minutn</w:t>
      </w:r>
      <w:r w:rsidR="00CF3D1D" w:rsidRPr="00330711">
        <w:rPr>
          <w:bCs/>
          <w:color w:val="000000" w:themeColor="text1"/>
          <w:lang w:val="en-GB" w:eastAsia="sl-SI"/>
        </w:rPr>
        <w:t>u</w:t>
      </w:r>
      <w:r w:rsidRPr="00330711">
        <w:rPr>
          <w:bCs/>
          <w:color w:val="000000" w:themeColor="text1"/>
          <w:lang w:val="en-GB" w:eastAsia="sl-SI"/>
        </w:rPr>
        <w:t xml:space="preserve"> video </w:t>
      </w:r>
      <w:proofErr w:type="spellStart"/>
      <w:r w:rsidRPr="00330711">
        <w:rPr>
          <w:bCs/>
          <w:color w:val="000000" w:themeColor="text1"/>
          <w:lang w:val="en-GB" w:eastAsia="sl-SI"/>
        </w:rPr>
        <w:t>prezentacij</w:t>
      </w:r>
      <w:r w:rsidR="00CF3D1D" w:rsidRPr="00330711">
        <w:rPr>
          <w:bCs/>
          <w:color w:val="000000" w:themeColor="text1"/>
          <w:lang w:val="en-GB" w:eastAsia="sl-SI"/>
        </w:rPr>
        <w:t>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vašeg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tima</w:t>
      </w:r>
      <w:proofErr w:type="spellEnd"/>
      <w:r w:rsidRPr="00330711">
        <w:rPr>
          <w:bCs/>
          <w:color w:val="000000" w:themeColor="text1"/>
          <w:lang w:val="en-GB" w:eastAsia="sl-SI"/>
        </w:rPr>
        <w:t>.</w:t>
      </w:r>
    </w:p>
    <w:p w14:paraId="31E6DA9C" w14:textId="7AB9F509" w:rsidR="00A2293C" w:rsidRPr="00330711" w:rsidRDefault="00A2293C" w:rsidP="00A2293C">
      <w:pPr>
        <w:pStyle w:val="ListParagraph"/>
        <w:numPr>
          <w:ilvl w:val="0"/>
          <w:numId w:val="107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30711">
        <w:rPr>
          <w:bCs/>
          <w:color w:val="000000" w:themeColor="text1"/>
          <w:lang w:val="en-GB" w:eastAsia="sl-SI"/>
        </w:rPr>
        <w:t>Opiši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razin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CF3D1D" w:rsidRPr="00330711">
        <w:rPr>
          <w:bCs/>
          <w:color w:val="000000" w:themeColor="text1"/>
          <w:lang w:val="en-GB" w:eastAsia="sl-SI"/>
        </w:rPr>
        <w:t>ob</w:t>
      </w:r>
      <w:r w:rsidR="005A128A" w:rsidRPr="00330711">
        <w:rPr>
          <w:bCs/>
          <w:color w:val="000000" w:themeColor="text1"/>
          <w:lang w:val="en-GB" w:eastAsia="sl-SI"/>
        </w:rPr>
        <w:t>a</w:t>
      </w:r>
      <w:r w:rsidR="00CF3D1D" w:rsidRPr="00330711">
        <w:rPr>
          <w:bCs/>
          <w:color w:val="000000" w:themeColor="text1"/>
          <w:lang w:val="en-GB" w:eastAsia="sl-SI"/>
        </w:rPr>
        <w:t>veza</w:t>
      </w:r>
      <w:proofErr w:type="spellEnd"/>
      <w:r w:rsidR="00CF3D1D"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svakog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član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tim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(</w:t>
      </w:r>
      <w:proofErr w:type="spellStart"/>
      <w:r w:rsidRPr="00330711">
        <w:rPr>
          <w:bCs/>
          <w:color w:val="000000" w:themeColor="text1"/>
          <w:lang w:val="en-GB" w:eastAsia="sl-SI"/>
        </w:rPr>
        <w:t>puno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radno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vrijem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, </w:t>
      </w:r>
      <w:proofErr w:type="spellStart"/>
      <w:r w:rsidRPr="00330711">
        <w:rPr>
          <w:bCs/>
          <w:color w:val="000000" w:themeColor="text1"/>
          <w:lang w:val="en-GB" w:eastAsia="sl-SI"/>
        </w:rPr>
        <w:t>honorarno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, </w:t>
      </w:r>
      <w:proofErr w:type="spellStart"/>
      <w:r w:rsidRPr="00330711">
        <w:rPr>
          <w:bCs/>
          <w:color w:val="000000" w:themeColor="text1"/>
          <w:lang w:val="en-GB" w:eastAsia="sl-SI"/>
        </w:rPr>
        <w:t>hob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...) </w:t>
      </w:r>
      <w:proofErr w:type="spellStart"/>
      <w:r w:rsidRPr="00330711">
        <w:rPr>
          <w:bCs/>
          <w:color w:val="000000" w:themeColor="text1"/>
          <w:lang w:val="en-GB" w:eastAsia="sl-SI"/>
        </w:rPr>
        <w:t>Navedi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detalj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o </w:t>
      </w:r>
      <w:proofErr w:type="spellStart"/>
      <w:r w:rsidRPr="00330711">
        <w:rPr>
          <w:bCs/>
          <w:color w:val="000000" w:themeColor="text1"/>
          <w:lang w:val="en-GB" w:eastAsia="sl-SI"/>
        </w:rPr>
        <w:t>vrst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ugovor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(</w:t>
      </w:r>
      <w:proofErr w:type="spellStart"/>
      <w:r w:rsidRPr="00330711">
        <w:rPr>
          <w:bCs/>
          <w:color w:val="000000" w:themeColor="text1"/>
          <w:lang w:val="en-GB" w:eastAsia="sl-SI"/>
        </w:rPr>
        <w:t>ugovor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o </w:t>
      </w:r>
      <w:proofErr w:type="spellStart"/>
      <w:r w:rsidRPr="00330711">
        <w:rPr>
          <w:bCs/>
          <w:color w:val="000000" w:themeColor="text1"/>
          <w:lang w:val="en-GB" w:eastAsia="sl-SI"/>
        </w:rPr>
        <w:t>rad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, </w:t>
      </w:r>
      <w:proofErr w:type="spellStart"/>
      <w:r w:rsidRPr="00330711">
        <w:rPr>
          <w:bCs/>
          <w:color w:val="000000" w:themeColor="text1"/>
          <w:lang w:val="en-GB" w:eastAsia="sl-SI"/>
        </w:rPr>
        <w:t>ugovor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o </w:t>
      </w:r>
      <w:proofErr w:type="spellStart"/>
      <w:r w:rsidRPr="00330711">
        <w:rPr>
          <w:bCs/>
          <w:color w:val="000000" w:themeColor="text1"/>
          <w:lang w:val="en-GB" w:eastAsia="sl-SI"/>
        </w:rPr>
        <w:t>profesionalnim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uslugam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/ </w:t>
      </w:r>
      <w:proofErr w:type="spellStart"/>
      <w:r w:rsidRPr="00330711">
        <w:rPr>
          <w:bCs/>
          <w:color w:val="000000" w:themeColor="text1"/>
          <w:lang w:val="en-GB" w:eastAsia="sl-SI"/>
        </w:rPr>
        <w:t>uslugam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za </w:t>
      </w:r>
      <w:proofErr w:type="spellStart"/>
      <w:r w:rsidRPr="00330711">
        <w:rPr>
          <w:bCs/>
          <w:color w:val="000000" w:themeColor="text1"/>
          <w:lang w:val="en-GB" w:eastAsia="sl-SI"/>
        </w:rPr>
        <w:t>klijen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, </w:t>
      </w:r>
      <w:proofErr w:type="spellStart"/>
      <w:r w:rsidR="005A128A" w:rsidRPr="00330711">
        <w:rPr>
          <w:bCs/>
          <w:color w:val="000000" w:themeColor="text1"/>
          <w:lang w:val="en-GB" w:eastAsia="sl-SI"/>
        </w:rPr>
        <w:t>Služb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za </w:t>
      </w:r>
      <w:proofErr w:type="spellStart"/>
      <w:r w:rsidRPr="00330711">
        <w:rPr>
          <w:bCs/>
          <w:color w:val="000000" w:themeColor="text1"/>
          <w:lang w:val="en-GB" w:eastAsia="sl-SI"/>
        </w:rPr>
        <w:t>zapošljavanj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studenat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...)</w:t>
      </w:r>
    </w:p>
    <w:p w14:paraId="7DE3A61C" w14:textId="77777777" w:rsidR="00A2293C" w:rsidRPr="00330711" w:rsidRDefault="00A2293C" w:rsidP="00A2293C">
      <w:pPr>
        <w:pStyle w:val="ListParagraph"/>
        <w:numPr>
          <w:ilvl w:val="0"/>
          <w:numId w:val="107"/>
        </w:numPr>
        <w:contextualSpacing/>
        <w:rPr>
          <w:bCs/>
          <w:color w:val="000000" w:themeColor="text1"/>
          <w:lang w:val="en-GB" w:eastAsia="sl-SI"/>
        </w:rPr>
      </w:pPr>
      <w:r w:rsidRPr="00330711">
        <w:rPr>
          <w:bCs/>
          <w:color w:val="000000" w:themeColor="text1"/>
          <w:lang w:val="en-GB" w:eastAsia="sl-SI"/>
        </w:rPr>
        <w:t xml:space="preserve">Koliko </w:t>
      </w:r>
      <w:proofErr w:type="spellStart"/>
      <w:r w:rsidRPr="00330711">
        <w:rPr>
          <w:bCs/>
          <w:color w:val="000000" w:themeColor="text1"/>
          <w:lang w:val="en-GB" w:eastAsia="sl-SI"/>
        </w:rPr>
        <w:t>dugo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surađujete</w:t>
      </w:r>
      <w:proofErr w:type="spellEnd"/>
      <w:r w:rsidRPr="00330711">
        <w:rPr>
          <w:bCs/>
          <w:color w:val="000000" w:themeColor="text1"/>
          <w:lang w:val="en-GB" w:eastAsia="sl-SI"/>
        </w:rPr>
        <w:t>?</w:t>
      </w:r>
    </w:p>
    <w:p w14:paraId="7B43509E" w14:textId="51FBB949" w:rsidR="007433CC" w:rsidRPr="00330711" w:rsidRDefault="00A2293C" w:rsidP="00A2293C">
      <w:pPr>
        <w:pStyle w:val="ListParagraph"/>
        <w:numPr>
          <w:ilvl w:val="0"/>
          <w:numId w:val="107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30711">
        <w:rPr>
          <w:bCs/>
          <w:color w:val="000000" w:themeColor="text1"/>
          <w:lang w:val="en-GB" w:eastAsia="sl-SI"/>
        </w:rPr>
        <w:t>Kakvo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je </w:t>
      </w:r>
      <w:proofErr w:type="spellStart"/>
      <w:r w:rsidRPr="00330711">
        <w:rPr>
          <w:bCs/>
          <w:color w:val="000000" w:themeColor="text1"/>
          <w:lang w:val="en-GB" w:eastAsia="sl-SI"/>
        </w:rPr>
        <w:t>vaš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znanj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(</w:t>
      </w:r>
      <w:proofErr w:type="spellStart"/>
      <w:r w:rsidRPr="00330711">
        <w:rPr>
          <w:bCs/>
          <w:color w:val="000000" w:themeColor="text1"/>
          <w:lang w:val="en-GB" w:eastAsia="sl-SI"/>
        </w:rPr>
        <w:t>svakog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ojedinog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član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) </w:t>
      </w:r>
      <w:proofErr w:type="spellStart"/>
      <w:r w:rsidRPr="00330711">
        <w:rPr>
          <w:bCs/>
          <w:color w:val="000000" w:themeColor="text1"/>
          <w:lang w:val="en-GB" w:eastAsia="sl-SI"/>
        </w:rPr>
        <w:t>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koliko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s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upoznat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s </w:t>
      </w:r>
      <w:proofErr w:type="spellStart"/>
      <w:r w:rsidRPr="00330711">
        <w:rPr>
          <w:bCs/>
          <w:color w:val="000000" w:themeColor="text1"/>
          <w:lang w:val="en-GB" w:eastAsia="sl-SI"/>
        </w:rPr>
        <w:t>industrijom</w:t>
      </w:r>
      <w:proofErr w:type="spellEnd"/>
      <w:r w:rsidRPr="00330711">
        <w:rPr>
          <w:bCs/>
          <w:color w:val="000000" w:themeColor="text1"/>
          <w:lang w:val="en-GB" w:eastAsia="sl-SI"/>
        </w:rPr>
        <w:t>?</w:t>
      </w:r>
    </w:p>
    <w:p w14:paraId="70DDC319" w14:textId="77777777" w:rsidR="00A2293C" w:rsidRPr="00330711" w:rsidRDefault="00A2293C" w:rsidP="00A2293C">
      <w:pPr>
        <w:pStyle w:val="ListParagraph"/>
        <w:numPr>
          <w:ilvl w:val="0"/>
          <w:numId w:val="107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30711">
        <w:rPr>
          <w:bCs/>
          <w:color w:val="000000" w:themeColor="text1"/>
          <w:lang w:val="en-GB" w:eastAsia="sl-SI"/>
        </w:rPr>
        <w:t>Najuspješnij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timov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dijel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odgovarajuć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kombinacij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tehničkog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, </w:t>
      </w:r>
      <w:proofErr w:type="spellStart"/>
      <w:r w:rsidRPr="00330711">
        <w:rPr>
          <w:bCs/>
          <w:color w:val="000000" w:themeColor="text1"/>
          <w:lang w:val="en-GB" w:eastAsia="sl-SI"/>
        </w:rPr>
        <w:t>poslovnog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znanj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o </w:t>
      </w:r>
      <w:proofErr w:type="spellStart"/>
      <w:r w:rsidRPr="00330711">
        <w:rPr>
          <w:bCs/>
          <w:color w:val="000000" w:themeColor="text1"/>
          <w:lang w:val="en-GB" w:eastAsia="sl-SI"/>
        </w:rPr>
        <w:t>razvoj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roizvod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. </w:t>
      </w:r>
      <w:proofErr w:type="spellStart"/>
      <w:r w:rsidRPr="00330711">
        <w:rPr>
          <w:bCs/>
          <w:color w:val="000000" w:themeColor="text1"/>
          <w:lang w:val="en-GB" w:eastAsia="sl-SI"/>
        </w:rPr>
        <w:t>Opiši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ulog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svakog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član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vašeg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tima</w:t>
      </w:r>
      <w:proofErr w:type="spellEnd"/>
      <w:r w:rsidRPr="00330711">
        <w:rPr>
          <w:bCs/>
          <w:color w:val="000000" w:themeColor="text1"/>
          <w:lang w:val="en-GB" w:eastAsia="sl-SI"/>
        </w:rPr>
        <w:t>.</w:t>
      </w:r>
    </w:p>
    <w:p w14:paraId="41001995" w14:textId="627E7F0A" w:rsidR="00A2293C" w:rsidRPr="00330711" w:rsidRDefault="00A2293C" w:rsidP="00A2293C">
      <w:pPr>
        <w:pStyle w:val="ListParagraph"/>
        <w:numPr>
          <w:ilvl w:val="0"/>
          <w:numId w:val="107"/>
        </w:numPr>
        <w:contextualSpacing/>
        <w:rPr>
          <w:bCs/>
          <w:color w:val="000000" w:themeColor="text1"/>
          <w:lang w:val="en-GB" w:eastAsia="sl-SI"/>
        </w:rPr>
      </w:pPr>
      <w:r w:rsidRPr="00330711">
        <w:rPr>
          <w:bCs/>
          <w:color w:val="000000" w:themeColor="text1"/>
          <w:lang w:val="en-GB" w:eastAsia="sl-SI"/>
        </w:rPr>
        <w:t xml:space="preserve">Koja je </w:t>
      </w:r>
      <w:proofErr w:type="spellStart"/>
      <w:r w:rsidRPr="00330711">
        <w:rPr>
          <w:bCs/>
          <w:color w:val="000000" w:themeColor="text1"/>
          <w:lang w:val="en-GB" w:eastAsia="sl-SI"/>
        </w:rPr>
        <w:t>lokacij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vaš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tvrtk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? </w:t>
      </w:r>
      <w:proofErr w:type="spellStart"/>
      <w:r w:rsidR="00CF3D1D" w:rsidRPr="00330711">
        <w:rPr>
          <w:bCs/>
          <w:color w:val="000000" w:themeColor="text1"/>
          <w:lang w:val="en-GB" w:eastAsia="sl-SI"/>
        </w:rPr>
        <w:t>Biste</w:t>
      </w:r>
      <w:proofErr w:type="spellEnd"/>
      <w:r w:rsidR="00CF3D1D" w:rsidRPr="00330711">
        <w:rPr>
          <w:bCs/>
          <w:color w:val="000000" w:themeColor="text1"/>
          <w:lang w:val="en-GB" w:eastAsia="sl-SI"/>
        </w:rPr>
        <w:t xml:space="preserve"> li</w:t>
      </w:r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bil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spremn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reselit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svoj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tvrtk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u </w:t>
      </w:r>
      <w:proofErr w:type="spellStart"/>
      <w:r w:rsidRPr="00330711">
        <w:rPr>
          <w:bCs/>
          <w:color w:val="000000" w:themeColor="text1"/>
          <w:lang w:val="en-GB" w:eastAsia="sl-SI"/>
        </w:rPr>
        <w:t>inozemstvo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ako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se za to </w:t>
      </w:r>
      <w:proofErr w:type="spellStart"/>
      <w:r w:rsidRPr="00330711">
        <w:rPr>
          <w:bCs/>
          <w:color w:val="000000" w:themeColor="text1"/>
          <w:lang w:val="en-GB" w:eastAsia="sl-SI"/>
        </w:rPr>
        <w:t>ukaž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otreba</w:t>
      </w:r>
      <w:proofErr w:type="spellEnd"/>
      <w:r w:rsidRPr="00330711">
        <w:rPr>
          <w:bCs/>
          <w:color w:val="000000" w:themeColor="text1"/>
          <w:lang w:val="en-GB" w:eastAsia="sl-SI"/>
        </w:rPr>
        <w:t>?</w:t>
      </w:r>
    </w:p>
    <w:p w14:paraId="23DBBFEB" w14:textId="77777777" w:rsidR="00A2293C" w:rsidRPr="00330711" w:rsidRDefault="00A2293C" w:rsidP="00A2293C">
      <w:pPr>
        <w:pStyle w:val="ListParagraph"/>
        <w:numPr>
          <w:ilvl w:val="0"/>
          <w:numId w:val="107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30711">
        <w:rPr>
          <w:bCs/>
          <w:color w:val="000000" w:themeColor="text1"/>
          <w:lang w:val="en-GB" w:eastAsia="sl-SI"/>
        </w:rPr>
        <w:t>Kolik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značaj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vrijednost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ridaje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dizajn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korisničkom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skustv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i </w:t>
      </w:r>
      <w:proofErr w:type="spellStart"/>
      <w:r w:rsidRPr="00330711">
        <w:rPr>
          <w:bCs/>
          <w:color w:val="000000" w:themeColor="text1"/>
          <w:lang w:val="en-GB" w:eastAsia="sl-SI"/>
        </w:rPr>
        <w:t>tko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je za to </w:t>
      </w:r>
      <w:proofErr w:type="spellStart"/>
      <w:r w:rsidRPr="00330711">
        <w:rPr>
          <w:bCs/>
          <w:color w:val="000000" w:themeColor="text1"/>
          <w:lang w:val="en-GB" w:eastAsia="sl-SI"/>
        </w:rPr>
        <w:t>odgovoran</w:t>
      </w:r>
      <w:proofErr w:type="spellEnd"/>
      <w:r w:rsidRPr="00330711">
        <w:rPr>
          <w:bCs/>
          <w:color w:val="000000" w:themeColor="text1"/>
          <w:lang w:val="en-GB" w:eastAsia="sl-SI"/>
        </w:rPr>
        <w:t>?</w:t>
      </w:r>
    </w:p>
    <w:p w14:paraId="405E5B56" w14:textId="29DC7E7F" w:rsidR="00A2293C" w:rsidRPr="00330711" w:rsidRDefault="00A2293C" w:rsidP="00A2293C">
      <w:pPr>
        <w:pStyle w:val="ListParagraph"/>
        <w:numPr>
          <w:ilvl w:val="0"/>
          <w:numId w:val="107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30711">
        <w:rPr>
          <w:bCs/>
          <w:color w:val="000000" w:themeColor="text1"/>
          <w:lang w:val="en-GB" w:eastAsia="sl-SI"/>
        </w:rPr>
        <w:t>Istakni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najveć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nženjersk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zazov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unutar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zvan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vaš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tvrtk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za </w:t>
      </w:r>
      <w:proofErr w:type="spellStart"/>
      <w:r w:rsidRPr="00330711">
        <w:rPr>
          <w:bCs/>
          <w:color w:val="000000" w:themeColor="text1"/>
          <w:lang w:val="en-GB" w:eastAsia="sl-SI"/>
        </w:rPr>
        <w:t>svakog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ojedinog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član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tim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koji </w:t>
      </w:r>
      <w:proofErr w:type="spellStart"/>
      <w:r w:rsidRPr="00330711">
        <w:rPr>
          <w:bCs/>
          <w:color w:val="000000" w:themeColor="text1"/>
          <w:lang w:val="en-GB" w:eastAsia="sl-SI"/>
        </w:rPr>
        <w:t>rad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n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straživanj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novacijam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l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u </w:t>
      </w:r>
      <w:proofErr w:type="spellStart"/>
      <w:r w:rsidRPr="00330711">
        <w:rPr>
          <w:bCs/>
          <w:color w:val="000000" w:themeColor="text1"/>
          <w:lang w:val="en-GB" w:eastAsia="sl-SI"/>
        </w:rPr>
        <w:t>razvoj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roizvoda</w:t>
      </w:r>
      <w:proofErr w:type="spellEnd"/>
      <w:r w:rsidRPr="00330711">
        <w:rPr>
          <w:bCs/>
          <w:color w:val="000000" w:themeColor="text1"/>
          <w:lang w:val="en-GB" w:eastAsia="sl-SI"/>
        </w:rPr>
        <w:t>.</w:t>
      </w:r>
    </w:p>
    <w:p w14:paraId="62C255FD" w14:textId="475E7A26" w:rsidR="00A2293C" w:rsidRPr="00330711" w:rsidRDefault="00A2293C" w:rsidP="00A2293C">
      <w:pPr>
        <w:pStyle w:val="ListParagraph"/>
        <w:numPr>
          <w:ilvl w:val="0"/>
          <w:numId w:val="107"/>
        </w:numPr>
        <w:contextualSpacing/>
        <w:rPr>
          <w:bCs/>
          <w:color w:val="000000" w:themeColor="text1"/>
          <w:lang w:val="en-GB" w:eastAsia="sl-SI"/>
        </w:rPr>
      </w:pPr>
      <w:r w:rsidRPr="00330711">
        <w:rPr>
          <w:bCs/>
          <w:color w:val="000000" w:themeColor="text1"/>
          <w:lang w:val="en-GB" w:eastAsia="sl-SI"/>
        </w:rPr>
        <w:t xml:space="preserve">Koji je </w:t>
      </w:r>
      <w:proofErr w:type="spellStart"/>
      <w:r w:rsidRPr="00330711">
        <w:rPr>
          <w:bCs/>
          <w:color w:val="000000" w:themeColor="text1"/>
          <w:lang w:val="en-GB" w:eastAsia="sl-SI"/>
        </w:rPr>
        <w:t>najskuplj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roizvod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l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uslug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koji </w:t>
      </w:r>
      <w:proofErr w:type="spellStart"/>
      <w:r w:rsidRPr="00330711">
        <w:rPr>
          <w:bCs/>
          <w:color w:val="000000" w:themeColor="text1"/>
          <w:lang w:val="en-GB" w:eastAsia="sl-SI"/>
        </w:rPr>
        <w:t>prodaj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vaš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zvršn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direktor</w:t>
      </w:r>
      <w:proofErr w:type="spellEnd"/>
      <w:r w:rsidRPr="00330711">
        <w:rPr>
          <w:bCs/>
          <w:color w:val="000000" w:themeColor="text1"/>
          <w:lang w:val="en-GB" w:eastAsia="sl-SI"/>
        </w:rPr>
        <w:t>?</w:t>
      </w:r>
    </w:p>
    <w:p w14:paraId="5537FD04" w14:textId="77777777" w:rsidR="00C52EC6" w:rsidRPr="00330711" w:rsidRDefault="00C52EC6" w:rsidP="00C52EC6">
      <w:pPr>
        <w:rPr>
          <w:b/>
          <w:bCs/>
          <w:lang w:val="en-GB" w:eastAsia="sl-SI"/>
        </w:rPr>
      </w:pPr>
    </w:p>
    <w:p w14:paraId="0B3BE23D" w14:textId="27D944FA" w:rsidR="007433CC" w:rsidRPr="00330711" w:rsidRDefault="00565039" w:rsidP="00C52EC6">
      <w:pPr>
        <w:rPr>
          <w:b/>
          <w:bCs/>
          <w:lang w:val="en-GB" w:eastAsia="sl-SI"/>
        </w:rPr>
      </w:pPr>
      <w:r w:rsidRPr="00330711">
        <w:rPr>
          <w:b/>
          <w:bCs/>
          <w:lang w:val="en-GB" w:eastAsia="sl-SI"/>
        </w:rPr>
        <w:t>TRŽIŠTE</w:t>
      </w:r>
    </w:p>
    <w:p w14:paraId="5DCCBF65" w14:textId="77777777" w:rsidR="00565039" w:rsidRPr="00330711" w:rsidRDefault="00565039" w:rsidP="00565039">
      <w:pPr>
        <w:pStyle w:val="ListParagraph"/>
        <w:numPr>
          <w:ilvl w:val="0"/>
          <w:numId w:val="108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30711">
        <w:rPr>
          <w:bCs/>
          <w:color w:val="000000" w:themeColor="text1"/>
          <w:lang w:val="en-GB" w:eastAsia="sl-SI"/>
        </w:rPr>
        <w:t>Definiraj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svoj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ciljno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tržiš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, </w:t>
      </w:r>
      <w:proofErr w:type="spellStart"/>
      <w:r w:rsidRPr="00330711">
        <w:rPr>
          <w:bCs/>
          <w:color w:val="000000" w:themeColor="text1"/>
          <w:lang w:val="en-GB" w:eastAsia="sl-SI"/>
        </w:rPr>
        <w:t>veličin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tržišt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što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lanira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ostić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u </w:t>
      </w:r>
      <w:proofErr w:type="spellStart"/>
      <w:r w:rsidRPr="00330711">
        <w:rPr>
          <w:bCs/>
          <w:color w:val="000000" w:themeColor="text1"/>
          <w:lang w:val="en-GB" w:eastAsia="sl-SI"/>
        </w:rPr>
        <w:t>sljedećih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pet </w:t>
      </w:r>
      <w:proofErr w:type="spellStart"/>
      <w:r w:rsidRPr="00330711">
        <w:rPr>
          <w:bCs/>
          <w:color w:val="000000" w:themeColor="text1"/>
          <w:lang w:val="en-GB" w:eastAsia="sl-SI"/>
        </w:rPr>
        <w:t>godin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u </w:t>
      </w:r>
      <w:proofErr w:type="spellStart"/>
      <w:r w:rsidRPr="00330711">
        <w:rPr>
          <w:bCs/>
          <w:color w:val="000000" w:themeColor="text1"/>
          <w:lang w:val="en-GB" w:eastAsia="sl-SI"/>
        </w:rPr>
        <w:t>smisl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rodaj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(TAM, SAM, SOM).</w:t>
      </w:r>
    </w:p>
    <w:p w14:paraId="4A72447C" w14:textId="3F4C98BB" w:rsidR="00565039" w:rsidRPr="00330711" w:rsidRDefault="00565039" w:rsidP="00565039">
      <w:pPr>
        <w:pStyle w:val="ListParagraph"/>
        <w:numPr>
          <w:ilvl w:val="0"/>
          <w:numId w:val="108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30711">
        <w:rPr>
          <w:bCs/>
          <w:color w:val="000000" w:themeColor="text1"/>
          <w:lang w:val="en-GB" w:eastAsia="sl-SI"/>
        </w:rPr>
        <w:t>Definiraj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trend koji </w:t>
      </w:r>
      <w:proofErr w:type="spellStart"/>
      <w:r w:rsidRPr="00330711">
        <w:rPr>
          <w:bCs/>
          <w:color w:val="000000" w:themeColor="text1"/>
          <w:lang w:val="en-GB" w:eastAsia="sl-SI"/>
        </w:rPr>
        <w:t>ć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otaknut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rast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vaš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tvrtke</w:t>
      </w:r>
      <w:proofErr w:type="spellEnd"/>
      <w:r w:rsidRPr="00330711">
        <w:rPr>
          <w:bCs/>
          <w:color w:val="000000" w:themeColor="text1"/>
          <w:lang w:val="en-GB" w:eastAsia="sl-SI"/>
        </w:rPr>
        <w:t>.</w:t>
      </w:r>
    </w:p>
    <w:p w14:paraId="74A6E531" w14:textId="77777777" w:rsidR="00565039" w:rsidRPr="00330711" w:rsidRDefault="00565039" w:rsidP="00565039">
      <w:pPr>
        <w:pStyle w:val="ListParagraph"/>
        <w:numPr>
          <w:ilvl w:val="0"/>
          <w:numId w:val="108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30711">
        <w:rPr>
          <w:bCs/>
          <w:color w:val="000000" w:themeColor="text1"/>
          <w:lang w:val="en-GB" w:eastAsia="sl-SI"/>
        </w:rPr>
        <w:t>Objasni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zašto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je </w:t>
      </w:r>
      <w:proofErr w:type="spellStart"/>
      <w:r w:rsidRPr="00330711">
        <w:rPr>
          <w:bCs/>
          <w:color w:val="000000" w:themeColor="text1"/>
          <w:lang w:val="en-GB" w:eastAsia="sl-SI"/>
        </w:rPr>
        <w:t>sad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ravo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vrijem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dentificiraj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ključn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čimbenik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uspjeh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u </w:t>
      </w:r>
      <w:proofErr w:type="spellStart"/>
      <w:r w:rsidRPr="00330711">
        <w:rPr>
          <w:bCs/>
          <w:color w:val="000000" w:themeColor="text1"/>
          <w:lang w:val="en-GB" w:eastAsia="sl-SI"/>
        </w:rPr>
        <w:t>strategij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zlask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n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tržište</w:t>
      </w:r>
      <w:proofErr w:type="spellEnd"/>
      <w:r w:rsidRPr="00330711">
        <w:rPr>
          <w:bCs/>
          <w:color w:val="000000" w:themeColor="text1"/>
          <w:lang w:val="en-GB" w:eastAsia="sl-SI"/>
        </w:rPr>
        <w:t>.</w:t>
      </w:r>
    </w:p>
    <w:p w14:paraId="6CCB404A" w14:textId="75D36476" w:rsidR="00565039" w:rsidRPr="00330711" w:rsidRDefault="00565039" w:rsidP="00565039">
      <w:pPr>
        <w:pStyle w:val="ListParagraph"/>
        <w:numPr>
          <w:ilvl w:val="0"/>
          <w:numId w:val="108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30711">
        <w:rPr>
          <w:bCs/>
          <w:color w:val="000000" w:themeColor="text1"/>
          <w:lang w:val="en-GB" w:eastAsia="sl-SI"/>
        </w:rPr>
        <w:t>Navedi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tri </w:t>
      </w:r>
      <w:proofErr w:type="spellStart"/>
      <w:r w:rsidRPr="00330711">
        <w:rPr>
          <w:bCs/>
          <w:color w:val="000000" w:themeColor="text1"/>
          <w:lang w:val="en-GB" w:eastAsia="sl-SI"/>
        </w:rPr>
        <w:t>prijetnj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slabost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koj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bi </w:t>
      </w:r>
      <w:proofErr w:type="spellStart"/>
      <w:r w:rsidRPr="00330711">
        <w:rPr>
          <w:bCs/>
          <w:color w:val="000000" w:themeColor="text1"/>
          <w:lang w:val="en-GB" w:eastAsia="sl-SI"/>
        </w:rPr>
        <w:t>vaš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tvrtku</w:t>
      </w:r>
      <w:proofErr w:type="spellEnd"/>
      <w:r w:rsidR="00CF3D1D"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mogl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odvest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u </w:t>
      </w:r>
      <w:proofErr w:type="spellStart"/>
      <w:r w:rsidRPr="00330711">
        <w:rPr>
          <w:bCs/>
          <w:color w:val="000000" w:themeColor="text1"/>
          <w:lang w:val="en-GB" w:eastAsia="sl-SI"/>
        </w:rPr>
        <w:t>propast</w:t>
      </w:r>
      <w:proofErr w:type="spellEnd"/>
      <w:r w:rsidRPr="00330711">
        <w:rPr>
          <w:bCs/>
          <w:color w:val="000000" w:themeColor="text1"/>
          <w:lang w:val="en-GB" w:eastAsia="sl-SI"/>
        </w:rPr>
        <w:t>.</w:t>
      </w:r>
    </w:p>
    <w:p w14:paraId="71D32288" w14:textId="77777777" w:rsidR="007433CC" w:rsidRPr="00330711" w:rsidRDefault="007433CC" w:rsidP="007433CC">
      <w:pPr>
        <w:rPr>
          <w:b/>
          <w:bCs/>
          <w:lang w:val="en-GB" w:eastAsia="sl-SI"/>
        </w:rPr>
      </w:pPr>
    </w:p>
    <w:p w14:paraId="4BE0B0AB" w14:textId="1D02C4BF" w:rsidR="007433CC" w:rsidRPr="00330711" w:rsidRDefault="003A213C" w:rsidP="007433CC">
      <w:pPr>
        <w:rPr>
          <w:b/>
          <w:bCs/>
          <w:lang w:val="en-GB" w:eastAsia="sl-SI"/>
        </w:rPr>
      </w:pPr>
      <w:r w:rsidRPr="00330711">
        <w:rPr>
          <w:b/>
          <w:bCs/>
          <w:lang w:val="en-GB" w:eastAsia="sl-SI"/>
        </w:rPr>
        <w:t>POSLOVN</w:t>
      </w:r>
      <w:r w:rsidR="0035165A" w:rsidRPr="00330711">
        <w:rPr>
          <w:b/>
          <w:bCs/>
          <w:lang w:val="en-GB" w:eastAsia="sl-SI"/>
        </w:rPr>
        <w:t>A</w:t>
      </w:r>
      <w:r w:rsidRPr="00330711">
        <w:rPr>
          <w:b/>
          <w:bCs/>
          <w:lang w:val="en-GB" w:eastAsia="sl-SI"/>
        </w:rPr>
        <w:t xml:space="preserve"> </w:t>
      </w:r>
      <w:r w:rsidR="00CF3D1D" w:rsidRPr="00330711">
        <w:rPr>
          <w:b/>
          <w:bCs/>
          <w:lang w:val="en-GB" w:eastAsia="sl-SI"/>
        </w:rPr>
        <w:t>KONKURENCIJA</w:t>
      </w:r>
    </w:p>
    <w:p w14:paraId="4B719ABA" w14:textId="4D0B12F2" w:rsidR="003A213C" w:rsidRPr="00330711" w:rsidRDefault="003A213C" w:rsidP="003A213C">
      <w:pPr>
        <w:pStyle w:val="ListParagraph"/>
        <w:numPr>
          <w:ilvl w:val="0"/>
          <w:numId w:val="109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30711">
        <w:rPr>
          <w:bCs/>
          <w:color w:val="000000" w:themeColor="text1"/>
          <w:lang w:val="en-GB" w:eastAsia="sl-SI"/>
        </w:rPr>
        <w:t>Napravi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opis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tvrtk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koj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rodaj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l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razvijaj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sličn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roizvod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l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uslug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natječ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se za </w:t>
      </w:r>
      <w:proofErr w:type="spellStart"/>
      <w:r w:rsidRPr="00330711">
        <w:rPr>
          <w:bCs/>
          <w:color w:val="000000" w:themeColor="text1"/>
          <w:lang w:val="en-GB" w:eastAsia="sl-SI"/>
        </w:rPr>
        <w:t>isto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otencijalno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tržiš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(</w:t>
      </w:r>
      <w:proofErr w:type="spellStart"/>
      <w:r w:rsidRPr="00330711">
        <w:rPr>
          <w:bCs/>
          <w:color w:val="000000" w:themeColor="text1"/>
          <w:lang w:val="en-GB" w:eastAsia="sl-SI"/>
        </w:rPr>
        <w:t>izravn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neizravn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konkurencij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). </w:t>
      </w:r>
      <w:proofErr w:type="spellStart"/>
      <w:r w:rsidRPr="00330711">
        <w:rPr>
          <w:bCs/>
          <w:color w:val="000000" w:themeColor="text1"/>
          <w:lang w:val="en-GB" w:eastAsia="sl-SI"/>
        </w:rPr>
        <w:t>Navedi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CF3D1D" w:rsidRPr="00330711">
        <w:rPr>
          <w:bCs/>
          <w:color w:val="000000" w:themeColor="text1"/>
          <w:lang w:val="en-GB" w:eastAsia="sl-SI"/>
        </w:rPr>
        <w:t>poveznice</w:t>
      </w:r>
      <w:proofErr w:type="spellEnd"/>
      <w:r w:rsidR="00CF3D1D" w:rsidRPr="00330711">
        <w:rPr>
          <w:bCs/>
          <w:color w:val="000000" w:themeColor="text1"/>
          <w:lang w:val="en-GB" w:eastAsia="sl-SI"/>
        </w:rPr>
        <w:t xml:space="preserve"> za </w:t>
      </w:r>
      <w:proofErr w:type="spellStart"/>
      <w:r w:rsidRPr="00330711">
        <w:rPr>
          <w:bCs/>
          <w:color w:val="000000" w:themeColor="text1"/>
          <w:lang w:val="en-GB" w:eastAsia="sl-SI"/>
        </w:rPr>
        <w:t>njihov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web </w:t>
      </w:r>
      <w:proofErr w:type="spellStart"/>
      <w:r w:rsidRPr="00330711">
        <w:rPr>
          <w:bCs/>
          <w:color w:val="000000" w:themeColor="text1"/>
          <w:lang w:val="en-GB" w:eastAsia="sl-SI"/>
        </w:rPr>
        <w:t>stranice</w:t>
      </w:r>
      <w:proofErr w:type="spellEnd"/>
      <w:r w:rsidRPr="00330711">
        <w:rPr>
          <w:bCs/>
          <w:color w:val="000000" w:themeColor="text1"/>
          <w:lang w:val="en-GB" w:eastAsia="sl-SI"/>
        </w:rPr>
        <w:t>.</w:t>
      </w:r>
    </w:p>
    <w:p w14:paraId="627771EF" w14:textId="6F9BA7FC" w:rsidR="007433CC" w:rsidRPr="00330711" w:rsidRDefault="00CF3D1D" w:rsidP="00C52EC6">
      <w:pPr>
        <w:pStyle w:val="ListParagraph"/>
        <w:numPr>
          <w:ilvl w:val="0"/>
          <w:numId w:val="109"/>
        </w:numPr>
        <w:contextualSpacing/>
        <w:rPr>
          <w:bCs/>
          <w:color w:val="000000" w:themeColor="text1"/>
          <w:lang w:val="en-GB" w:eastAsia="sl-SI"/>
        </w:rPr>
      </w:pPr>
      <w:r w:rsidRPr="00330711">
        <w:rPr>
          <w:bCs/>
          <w:color w:val="000000" w:themeColor="text1"/>
          <w:lang w:val="en-GB" w:eastAsia="sl-SI"/>
        </w:rPr>
        <w:t>P</w:t>
      </w:r>
      <w:r w:rsidR="003A213C" w:rsidRPr="00330711">
        <w:rPr>
          <w:bCs/>
          <w:color w:val="000000" w:themeColor="text1"/>
          <w:lang w:val="en-GB" w:eastAsia="sl-SI"/>
        </w:rPr>
        <w:t xml:space="preserve">o </w:t>
      </w:r>
      <w:proofErr w:type="spellStart"/>
      <w:r w:rsidR="003A213C" w:rsidRPr="00330711">
        <w:rPr>
          <w:bCs/>
          <w:color w:val="000000" w:themeColor="text1"/>
          <w:lang w:val="en-GB" w:eastAsia="sl-SI"/>
        </w:rPr>
        <w:t>čemu</w:t>
      </w:r>
      <w:proofErr w:type="spellEnd"/>
      <w:r w:rsidR="003A213C" w:rsidRPr="00330711">
        <w:rPr>
          <w:bCs/>
          <w:color w:val="000000" w:themeColor="text1"/>
          <w:lang w:val="en-GB" w:eastAsia="sl-SI"/>
        </w:rPr>
        <w:t xml:space="preserve"> je </w:t>
      </w:r>
      <w:proofErr w:type="spellStart"/>
      <w:r w:rsidR="003A213C" w:rsidRPr="00330711">
        <w:rPr>
          <w:bCs/>
          <w:color w:val="000000" w:themeColor="text1"/>
          <w:lang w:val="en-GB" w:eastAsia="sl-SI"/>
        </w:rPr>
        <w:t>vaša</w:t>
      </w:r>
      <w:proofErr w:type="spellEnd"/>
      <w:r w:rsidR="003A213C"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3A213C" w:rsidRPr="00330711">
        <w:rPr>
          <w:bCs/>
          <w:color w:val="000000" w:themeColor="text1"/>
          <w:lang w:val="en-GB" w:eastAsia="sl-SI"/>
        </w:rPr>
        <w:t>ideja</w:t>
      </w:r>
      <w:proofErr w:type="spellEnd"/>
      <w:r w:rsidR="003A213C"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3A213C" w:rsidRPr="00330711">
        <w:rPr>
          <w:bCs/>
          <w:color w:val="000000" w:themeColor="text1"/>
          <w:lang w:val="en-GB" w:eastAsia="sl-SI"/>
        </w:rPr>
        <w:t>ili</w:t>
      </w:r>
      <w:proofErr w:type="spellEnd"/>
      <w:r w:rsidR="003A213C"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3A213C" w:rsidRPr="00330711">
        <w:rPr>
          <w:bCs/>
          <w:color w:val="000000" w:themeColor="text1"/>
          <w:lang w:val="en-GB" w:eastAsia="sl-SI"/>
        </w:rPr>
        <w:t>proizvod</w:t>
      </w:r>
      <w:proofErr w:type="spellEnd"/>
      <w:r w:rsidR="003A213C"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3A213C" w:rsidRPr="00330711">
        <w:rPr>
          <w:bCs/>
          <w:color w:val="000000" w:themeColor="text1"/>
          <w:lang w:val="en-GB" w:eastAsia="sl-SI"/>
        </w:rPr>
        <w:t>bolja</w:t>
      </w:r>
      <w:proofErr w:type="spellEnd"/>
      <w:r w:rsidR="003A213C" w:rsidRPr="00330711">
        <w:rPr>
          <w:bCs/>
          <w:color w:val="000000" w:themeColor="text1"/>
          <w:lang w:val="en-GB" w:eastAsia="sl-SI"/>
        </w:rPr>
        <w:t xml:space="preserve"> od/po </w:t>
      </w:r>
      <w:proofErr w:type="spellStart"/>
      <w:r w:rsidR="003A213C" w:rsidRPr="00330711">
        <w:rPr>
          <w:bCs/>
          <w:color w:val="000000" w:themeColor="text1"/>
          <w:lang w:val="en-GB" w:eastAsia="sl-SI"/>
        </w:rPr>
        <w:t>čemu</w:t>
      </w:r>
      <w:proofErr w:type="spellEnd"/>
      <w:r w:rsidR="003A213C" w:rsidRPr="00330711">
        <w:rPr>
          <w:bCs/>
          <w:color w:val="000000" w:themeColor="text1"/>
          <w:lang w:val="en-GB" w:eastAsia="sl-SI"/>
        </w:rPr>
        <w:t xml:space="preserve"> se </w:t>
      </w:r>
      <w:proofErr w:type="spellStart"/>
      <w:r w:rsidR="003A213C" w:rsidRPr="00330711">
        <w:rPr>
          <w:bCs/>
          <w:color w:val="000000" w:themeColor="text1"/>
          <w:lang w:val="en-GB" w:eastAsia="sl-SI"/>
        </w:rPr>
        <w:t>vaša</w:t>
      </w:r>
      <w:proofErr w:type="spellEnd"/>
      <w:r w:rsidR="003A213C"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3A213C" w:rsidRPr="00330711">
        <w:rPr>
          <w:bCs/>
          <w:color w:val="000000" w:themeColor="text1"/>
          <w:lang w:val="en-GB" w:eastAsia="sl-SI"/>
        </w:rPr>
        <w:t>ideja</w:t>
      </w:r>
      <w:proofErr w:type="spellEnd"/>
      <w:r w:rsidR="003A213C" w:rsidRPr="00330711">
        <w:rPr>
          <w:bCs/>
          <w:color w:val="000000" w:themeColor="text1"/>
          <w:lang w:val="en-GB" w:eastAsia="sl-SI"/>
        </w:rPr>
        <w:t xml:space="preserve"> za </w:t>
      </w:r>
      <w:proofErr w:type="spellStart"/>
      <w:r w:rsidR="003A213C" w:rsidRPr="00330711">
        <w:rPr>
          <w:bCs/>
          <w:color w:val="000000" w:themeColor="text1"/>
          <w:lang w:val="en-GB" w:eastAsia="sl-SI"/>
        </w:rPr>
        <w:t>proizvod</w:t>
      </w:r>
      <w:proofErr w:type="spellEnd"/>
      <w:r w:rsidR="003A213C"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3A213C" w:rsidRPr="00330711">
        <w:rPr>
          <w:bCs/>
          <w:color w:val="000000" w:themeColor="text1"/>
          <w:lang w:val="en-GB" w:eastAsia="sl-SI"/>
        </w:rPr>
        <w:t>ili</w:t>
      </w:r>
      <w:proofErr w:type="spellEnd"/>
      <w:r w:rsidR="003A213C"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3A213C" w:rsidRPr="00330711">
        <w:rPr>
          <w:bCs/>
          <w:color w:val="000000" w:themeColor="text1"/>
          <w:lang w:val="en-GB" w:eastAsia="sl-SI"/>
        </w:rPr>
        <w:t>uslugu</w:t>
      </w:r>
      <w:proofErr w:type="spellEnd"/>
      <w:r w:rsidR="003A213C"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3A213C" w:rsidRPr="00330711">
        <w:rPr>
          <w:bCs/>
          <w:color w:val="000000" w:themeColor="text1"/>
          <w:lang w:val="en-GB" w:eastAsia="sl-SI"/>
        </w:rPr>
        <w:t>razlikuje</w:t>
      </w:r>
      <w:proofErr w:type="spellEnd"/>
      <w:r w:rsidR="003A213C"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3A213C" w:rsidRPr="00330711">
        <w:rPr>
          <w:bCs/>
          <w:color w:val="000000" w:themeColor="text1"/>
          <w:lang w:val="en-GB" w:eastAsia="sl-SI"/>
        </w:rPr>
        <w:t>od</w:t>
      </w:r>
      <w:proofErr w:type="spellEnd"/>
      <w:r w:rsidR="003A213C"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3A213C" w:rsidRPr="00330711">
        <w:rPr>
          <w:bCs/>
          <w:color w:val="000000" w:themeColor="text1"/>
          <w:lang w:val="en-GB" w:eastAsia="sl-SI"/>
        </w:rPr>
        <w:t>onoga</w:t>
      </w:r>
      <w:proofErr w:type="spellEnd"/>
      <w:r w:rsidR="003A213C"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3A213C" w:rsidRPr="00330711">
        <w:rPr>
          <w:bCs/>
          <w:color w:val="000000" w:themeColor="text1"/>
          <w:lang w:val="en-GB" w:eastAsia="sl-SI"/>
        </w:rPr>
        <w:t>što</w:t>
      </w:r>
      <w:proofErr w:type="spellEnd"/>
      <w:r w:rsidR="003A213C"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3A213C" w:rsidRPr="00330711">
        <w:rPr>
          <w:bCs/>
          <w:color w:val="000000" w:themeColor="text1"/>
          <w:lang w:val="en-GB" w:eastAsia="sl-SI"/>
        </w:rPr>
        <w:t>danas</w:t>
      </w:r>
      <w:proofErr w:type="spellEnd"/>
      <w:r w:rsidR="003A213C" w:rsidRPr="00330711">
        <w:rPr>
          <w:bCs/>
          <w:color w:val="000000" w:themeColor="text1"/>
          <w:lang w:val="en-GB" w:eastAsia="sl-SI"/>
        </w:rPr>
        <w:t xml:space="preserve"> nude </w:t>
      </w:r>
      <w:proofErr w:type="spellStart"/>
      <w:r w:rsidR="003A213C" w:rsidRPr="00330711">
        <w:rPr>
          <w:bCs/>
          <w:color w:val="000000" w:themeColor="text1"/>
          <w:lang w:val="en-GB" w:eastAsia="sl-SI"/>
        </w:rPr>
        <w:t>drugi</w:t>
      </w:r>
      <w:proofErr w:type="spellEnd"/>
      <w:r w:rsidR="003A213C"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3A213C" w:rsidRPr="00330711">
        <w:rPr>
          <w:bCs/>
          <w:color w:val="000000" w:themeColor="text1"/>
          <w:lang w:val="en-GB" w:eastAsia="sl-SI"/>
        </w:rPr>
        <w:t>na</w:t>
      </w:r>
      <w:proofErr w:type="spellEnd"/>
      <w:r w:rsidR="003A213C"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3A213C" w:rsidRPr="00330711">
        <w:rPr>
          <w:bCs/>
          <w:color w:val="000000" w:themeColor="text1"/>
          <w:lang w:val="en-GB" w:eastAsia="sl-SI"/>
        </w:rPr>
        <w:t>tržištu</w:t>
      </w:r>
      <w:proofErr w:type="spellEnd"/>
      <w:r w:rsidR="003A213C" w:rsidRPr="00330711">
        <w:rPr>
          <w:bCs/>
          <w:color w:val="000000" w:themeColor="text1"/>
          <w:lang w:val="en-GB" w:eastAsia="sl-SI"/>
        </w:rPr>
        <w:t>?</w:t>
      </w:r>
    </w:p>
    <w:p w14:paraId="44596E3A" w14:textId="77777777" w:rsidR="00C52EC6" w:rsidRPr="00330711" w:rsidRDefault="00C52EC6" w:rsidP="00C52EC6">
      <w:pPr>
        <w:rPr>
          <w:b/>
          <w:bCs/>
          <w:lang w:val="en-GB" w:eastAsia="sl-SI"/>
        </w:rPr>
      </w:pPr>
    </w:p>
    <w:p w14:paraId="1B5AB977" w14:textId="19BEB604" w:rsidR="007433CC" w:rsidRPr="00330711" w:rsidRDefault="003A213C" w:rsidP="00C52EC6">
      <w:pPr>
        <w:rPr>
          <w:b/>
          <w:bCs/>
          <w:lang w:val="en-GB" w:eastAsia="sl-SI"/>
        </w:rPr>
      </w:pPr>
      <w:r w:rsidRPr="00330711">
        <w:rPr>
          <w:b/>
          <w:bCs/>
          <w:lang w:val="en-GB" w:eastAsia="sl-SI"/>
        </w:rPr>
        <w:t>FINANCIJE</w:t>
      </w:r>
    </w:p>
    <w:p w14:paraId="7F9F9AFD" w14:textId="77777777" w:rsidR="003A213C" w:rsidRPr="00330711" w:rsidRDefault="003A213C" w:rsidP="00182AE3">
      <w:pPr>
        <w:pStyle w:val="ListParagraph"/>
        <w:numPr>
          <w:ilvl w:val="0"/>
          <w:numId w:val="120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30711">
        <w:rPr>
          <w:bCs/>
          <w:color w:val="000000" w:themeColor="text1"/>
          <w:lang w:val="en-GB" w:eastAsia="sl-SI"/>
        </w:rPr>
        <w:t>Jes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li </w:t>
      </w:r>
      <w:proofErr w:type="spellStart"/>
      <w:r w:rsidRPr="00330711">
        <w:rPr>
          <w:bCs/>
          <w:color w:val="000000" w:themeColor="text1"/>
          <w:lang w:val="en-GB" w:eastAsia="sl-SI"/>
        </w:rPr>
        <w:t>već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ronašl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svog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nvestitor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(</w:t>
      </w:r>
      <w:proofErr w:type="spellStart"/>
      <w:r w:rsidRPr="00330711">
        <w:rPr>
          <w:bCs/>
          <w:color w:val="000000" w:themeColor="text1"/>
          <w:lang w:val="en-GB" w:eastAsia="sl-SI"/>
        </w:rPr>
        <w:t>ako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da, </w:t>
      </w:r>
      <w:proofErr w:type="spellStart"/>
      <w:r w:rsidRPr="00330711">
        <w:rPr>
          <w:bCs/>
          <w:color w:val="000000" w:themeColor="text1"/>
          <w:lang w:val="en-GB" w:eastAsia="sl-SI"/>
        </w:rPr>
        <w:t>tko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je to </w:t>
      </w:r>
      <w:proofErr w:type="spellStart"/>
      <w:r w:rsidRPr="00330711">
        <w:rPr>
          <w:bCs/>
          <w:color w:val="000000" w:themeColor="text1"/>
          <w:lang w:val="en-GB" w:eastAsia="sl-SI"/>
        </w:rPr>
        <w:t>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otprilik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koliko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je </w:t>
      </w:r>
      <w:proofErr w:type="spellStart"/>
      <w:r w:rsidRPr="00330711">
        <w:rPr>
          <w:bCs/>
          <w:color w:val="000000" w:themeColor="text1"/>
          <w:lang w:val="en-GB" w:eastAsia="sl-SI"/>
        </w:rPr>
        <w:t>novc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spreman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uložiti</w:t>
      </w:r>
      <w:proofErr w:type="spellEnd"/>
      <w:r w:rsidRPr="00330711">
        <w:rPr>
          <w:bCs/>
          <w:color w:val="000000" w:themeColor="text1"/>
          <w:lang w:val="en-GB" w:eastAsia="sl-SI"/>
        </w:rPr>
        <w:t>)?</w:t>
      </w:r>
    </w:p>
    <w:p w14:paraId="7A1730B9" w14:textId="091DB5D6" w:rsidR="007433CC" w:rsidRPr="00330711" w:rsidRDefault="003A213C" w:rsidP="00C52EC6">
      <w:pPr>
        <w:pStyle w:val="ListParagraph"/>
        <w:numPr>
          <w:ilvl w:val="0"/>
          <w:numId w:val="120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30711">
        <w:rPr>
          <w:bCs/>
          <w:color w:val="000000" w:themeColor="text1"/>
          <w:lang w:val="en-GB" w:eastAsia="sl-SI"/>
        </w:rPr>
        <w:t>Procijeni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financijsk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otencijal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vaš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tvrtk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/ </w:t>
      </w:r>
      <w:proofErr w:type="spellStart"/>
      <w:r w:rsidRPr="00330711">
        <w:rPr>
          <w:bCs/>
          <w:color w:val="000000" w:themeColor="text1"/>
          <w:lang w:val="en-GB" w:eastAsia="sl-SI"/>
        </w:rPr>
        <w:t>poslovanja</w:t>
      </w:r>
      <w:proofErr w:type="spellEnd"/>
      <w:r w:rsidRPr="00330711">
        <w:rPr>
          <w:bCs/>
          <w:color w:val="000000" w:themeColor="text1"/>
          <w:lang w:val="en-GB" w:eastAsia="sl-SI"/>
        </w:rPr>
        <w:t>.</w:t>
      </w:r>
    </w:p>
    <w:p w14:paraId="72DCC000" w14:textId="77777777" w:rsidR="00C52EC6" w:rsidRPr="00330711" w:rsidRDefault="00C52EC6" w:rsidP="00C52EC6">
      <w:pPr>
        <w:rPr>
          <w:b/>
          <w:bCs/>
          <w:lang w:val="en-GB" w:eastAsia="sl-SI"/>
        </w:rPr>
      </w:pPr>
    </w:p>
    <w:p w14:paraId="66B526CA" w14:textId="70D33D1F" w:rsidR="007433CC" w:rsidRPr="00330711" w:rsidRDefault="00565039" w:rsidP="00C52EC6">
      <w:pPr>
        <w:rPr>
          <w:b/>
          <w:bCs/>
          <w:lang w:val="en-GB" w:eastAsia="sl-SI"/>
        </w:rPr>
      </w:pPr>
      <w:r w:rsidRPr="00330711">
        <w:rPr>
          <w:b/>
          <w:bCs/>
          <w:lang w:val="en-GB" w:eastAsia="sl-SI"/>
        </w:rPr>
        <w:t>OSTALO</w:t>
      </w:r>
    </w:p>
    <w:p w14:paraId="53B4B604" w14:textId="77CB4AD6" w:rsidR="00565039" w:rsidRPr="00330711" w:rsidRDefault="00565039" w:rsidP="00565039">
      <w:pPr>
        <w:pStyle w:val="ListParagraph"/>
        <w:numPr>
          <w:ilvl w:val="0"/>
          <w:numId w:val="111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30711">
        <w:rPr>
          <w:bCs/>
          <w:color w:val="000000" w:themeColor="text1"/>
          <w:lang w:val="en-GB" w:eastAsia="sl-SI"/>
        </w:rPr>
        <w:t>Jes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li </w:t>
      </w:r>
      <w:proofErr w:type="spellStart"/>
      <w:r w:rsidRPr="00330711">
        <w:rPr>
          <w:bCs/>
          <w:color w:val="000000" w:themeColor="text1"/>
          <w:lang w:val="en-GB" w:eastAsia="sl-SI"/>
        </w:rPr>
        <w:t>ikad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sudjeloval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u start-up </w:t>
      </w:r>
      <w:proofErr w:type="spellStart"/>
      <w:r w:rsidRPr="00330711">
        <w:rPr>
          <w:bCs/>
          <w:color w:val="000000" w:themeColor="text1"/>
          <w:lang w:val="en-GB" w:eastAsia="sl-SI"/>
        </w:rPr>
        <w:t>akcelerator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l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rogram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učenja</w:t>
      </w:r>
      <w:proofErr w:type="spellEnd"/>
      <w:r w:rsidR="0035165A" w:rsidRPr="00330711">
        <w:rPr>
          <w:bCs/>
          <w:color w:val="000000" w:themeColor="text1"/>
          <w:lang w:val="en-GB" w:eastAsia="sl-SI"/>
        </w:rPr>
        <w:t>/</w:t>
      </w:r>
      <w:proofErr w:type="spellStart"/>
      <w:r w:rsidRPr="00330711">
        <w:rPr>
          <w:bCs/>
          <w:color w:val="000000" w:themeColor="text1"/>
          <w:lang w:val="en-GB" w:eastAsia="sl-SI"/>
        </w:rPr>
        <w:t>obuke</w:t>
      </w:r>
      <w:proofErr w:type="spellEnd"/>
      <w:r w:rsidRPr="00330711">
        <w:rPr>
          <w:bCs/>
          <w:color w:val="000000" w:themeColor="text1"/>
          <w:lang w:val="en-GB" w:eastAsia="sl-SI"/>
        </w:rPr>
        <w:t>?</w:t>
      </w:r>
    </w:p>
    <w:p w14:paraId="2F9BFA57" w14:textId="348201CD" w:rsidR="00565039" w:rsidRPr="00330711" w:rsidRDefault="00565039" w:rsidP="00182AE3">
      <w:pPr>
        <w:pStyle w:val="ListParagraph"/>
        <w:numPr>
          <w:ilvl w:val="0"/>
          <w:numId w:val="111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30711">
        <w:rPr>
          <w:bCs/>
          <w:color w:val="000000" w:themeColor="text1"/>
          <w:lang w:val="en-GB" w:eastAsia="sl-SI"/>
        </w:rPr>
        <w:t>Ima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li </w:t>
      </w:r>
      <w:proofErr w:type="spellStart"/>
      <w:r w:rsidRPr="00330711">
        <w:rPr>
          <w:bCs/>
          <w:color w:val="000000" w:themeColor="text1"/>
          <w:lang w:val="en-GB" w:eastAsia="sl-SI"/>
        </w:rPr>
        <w:t>mentor</w:t>
      </w:r>
      <w:r w:rsidR="00C66E92" w:rsidRPr="00330711">
        <w:rPr>
          <w:bCs/>
          <w:color w:val="000000" w:themeColor="text1"/>
          <w:lang w:val="en-GB" w:eastAsia="sl-SI"/>
        </w:rPr>
        <w:t>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, </w:t>
      </w:r>
      <w:proofErr w:type="spellStart"/>
      <w:r w:rsidRPr="00330711">
        <w:rPr>
          <w:bCs/>
          <w:color w:val="000000" w:themeColor="text1"/>
          <w:lang w:val="en-GB" w:eastAsia="sl-SI"/>
        </w:rPr>
        <w:t>savjetodavn</w:t>
      </w:r>
      <w:r w:rsidR="00C66E92" w:rsidRPr="00330711">
        <w:rPr>
          <w:bCs/>
          <w:color w:val="000000" w:themeColor="text1"/>
          <w:lang w:val="en-GB" w:eastAsia="sl-SI"/>
        </w:rPr>
        <w:t>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odbor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td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. </w:t>
      </w:r>
      <w:r w:rsidR="00C66E92" w:rsidRPr="00330711">
        <w:rPr>
          <w:bCs/>
          <w:color w:val="000000" w:themeColor="text1"/>
          <w:lang w:val="en-GB" w:eastAsia="sl-SI"/>
        </w:rPr>
        <w:t>k</w:t>
      </w:r>
      <w:r w:rsidRPr="00330711">
        <w:rPr>
          <w:bCs/>
          <w:color w:val="000000" w:themeColor="text1"/>
          <w:lang w:val="en-GB" w:eastAsia="sl-SI"/>
        </w:rPr>
        <w:t xml:space="preserve">oji </w:t>
      </w:r>
      <w:r w:rsidR="00C66E92" w:rsidRPr="00330711">
        <w:rPr>
          <w:bCs/>
          <w:color w:val="000000" w:themeColor="text1"/>
          <w:lang w:val="en-GB" w:eastAsia="sl-SI"/>
        </w:rPr>
        <w:t xml:space="preserve">vas </w:t>
      </w:r>
      <w:proofErr w:type="spellStart"/>
      <w:r w:rsidR="00C66E92" w:rsidRPr="00330711">
        <w:rPr>
          <w:bCs/>
          <w:color w:val="000000" w:themeColor="text1"/>
          <w:lang w:val="en-GB" w:eastAsia="sl-SI"/>
        </w:rPr>
        <w:t>savjetuj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omaž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vašoj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tvrtk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da </w:t>
      </w:r>
      <w:proofErr w:type="spellStart"/>
      <w:r w:rsidRPr="00330711">
        <w:rPr>
          <w:bCs/>
          <w:color w:val="000000" w:themeColor="text1"/>
          <w:lang w:val="en-GB" w:eastAsia="sl-SI"/>
        </w:rPr>
        <w:t>uspije</w:t>
      </w:r>
      <w:proofErr w:type="spellEnd"/>
      <w:r w:rsidRPr="00330711">
        <w:rPr>
          <w:bCs/>
          <w:color w:val="000000" w:themeColor="text1"/>
          <w:lang w:val="en-GB" w:eastAsia="sl-SI"/>
        </w:rPr>
        <w:t>?</w:t>
      </w:r>
    </w:p>
    <w:p w14:paraId="7A8BF35B" w14:textId="3CD9A93B" w:rsidR="00C66E92" w:rsidRPr="00330711" w:rsidRDefault="00C66E92" w:rsidP="00182AE3">
      <w:pPr>
        <w:pStyle w:val="ListParagraph"/>
        <w:numPr>
          <w:ilvl w:val="0"/>
          <w:numId w:val="111"/>
        </w:numPr>
        <w:contextualSpacing/>
        <w:rPr>
          <w:bCs/>
          <w:color w:val="000000" w:themeColor="text1"/>
          <w:lang w:val="en-GB" w:eastAsia="sl-SI"/>
        </w:rPr>
      </w:pPr>
      <w:r w:rsidRPr="00330711">
        <w:rPr>
          <w:bCs/>
          <w:color w:val="000000" w:themeColor="text1"/>
          <w:lang w:val="en-GB" w:eastAsia="sl-SI"/>
        </w:rPr>
        <w:t xml:space="preserve">Je li </w:t>
      </w:r>
      <w:proofErr w:type="spellStart"/>
      <w:r w:rsidRPr="00330711">
        <w:rPr>
          <w:bCs/>
          <w:color w:val="000000" w:themeColor="text1"/>
          <w:lang w:val="en-GB" w:eastAsia="sl-SI"/>
        </w:rPr>
        <w:t>vaš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tvrtk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registriran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l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im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sjedište</w:t>
      </w:r>
      <w:proofErr w:type="spellEnd"/>
      <w:r w:rsidRPr="00330711">
        <w:rPr>
          <w:bCs/>
          <w:color w:val="000000" w:themeColor="text1"/>
          <w:lang w:val="en-GB" w:eastAsia="sl-SI"/>
        </w:rPr>
        <w:t>/</w:t>
      </w:r>
      <w:proofErr w:type="spellStart"/>
      <w:r w:rsidRPr="00330711">
        <w:rPr>
          <w:bCs/>
          <w:color w:val="000000" w:themeColor="text1"/>
          <w:lang w:val="en-GB" w:eastAsia="sl-SI"/>
        </w:rPr>
        <w:t>podružnic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u </w:t>
      </w:r>
      <w:proofErr w:type="spellStart"/>
      <w:r w:rsidRPr="00330711">
        <w:rPr>
          <w:bCs/>
          <w:color w:val="000000" w:themeColor="text1"/>
          <w:lang w:val="en-GB" w:eastAsia="sl-SI"/>
        </w:rPr>
        <w:t>vašoj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državi</w:t>
      </w:r>
      <w:proofErr w:type="spellEnd"/>
      <w:r w:rsidRPr="00330711">
        <w:rPr>
          <w:bCs/>
          <w:color w:val="000000" w:themeColor="text1"/>
          <w:lang w:val="en-GB" w:eastAsia="sl-SI"/>
        </w:rPr>
        <w:t>?</w:t>
      </w:r>
    </w:p>
    <w:p w14:paraId="5F625F23" w14:textId="053E1E12" w:rsidR="007433CC" w:rsidRPr="00330711" w:rsidRDefault="00565039" w:rsidP="00182AE3">
      <w:pPr>
        <w:pStyle w:val="ListParagraph"/>
        <w:numPr>
          <w:ilvl w:val="0"/>
          <w:numId w:val="111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30711">
        <w:rPr>
          <w:bCs/>
          <w:color w:val="000000" w:themeColor="text1"/>
          <w:lang w:val="en-GB" w:eastAsia="sl-SI"/>
        </w:rPr>
        <w:t>Postoj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li </w:t>
      </w:r>
      <w:proofErr w:type="spellStart"/>
      <w:r w:rsidRPr="00330711">
        <w:rPr>
          <w:bCs/>
          <w:color w:val="000000" w:themeColor="text1"/>
          <w:lang w:val="en-GB" w:eastAsia="sl-SI"/>
        </w:rPr>
        <w:t>pravn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rijetnj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s </w:t>
      </w:r>
      <w:proofErr w:type="spellStart"/>
      <w:r w:rsidRPr="00330711">
        <w:rPr>
          <w:bCs/>
          <w:color w:val="000000" w:themeColor="text1"/>
          <w:lang w:val="en-GB" w:eastAsia="sl-SI"/>
        </w:rPr>
        <w:t>kojim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bi se </w:t>
      </w:r>
      <w:proofErr w:type="spellStart"/>
      <w:r w:rsidRPr="00330711">
        <w:rPr>
          <w:bCs/>
          <w:color w:val="000000" w:themeColor="text1"/>
          <w:lang w:val="en-GB" w:eastAsia="sl-SI"/>
        </w:rPr>
        <w:t>vaš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tvrtk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mogla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suočiti</w:t>
      </w:r>
      <w:proofErr w:type="spellEnd"/>
      <w:r w:rsidRPr="00330711">
        <w:rPr>
          <w:bCs/>
          <w:color w:val="000000" w:themeColor="text1"/>
          <w:lang w:val="en-GB" w:eastAsia="sl-SI"/>
        </w:rPr>
        <w:t>?</w:t>
      </w:r>
    </w:p>
    <w:p w14:paraId="3B143FA7" w14:textId="25E7073C" w:rsidR="00C66E92" w:rsidRPr="00330711" w:rsidRDefault="00C66E92" w:rsidP="00182AE3">
      <w:pPr>
        <w:pStyle w:val="ListParagraph"/>
        <w:numPr>
          <w:ilvl w:val="0"/>
          <w:numId w:val="111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30711">
        <w:rPr>
          <w:bCs/>
          <w:color w:val="000000" w:themeColor="text1"/>
          <w:lang w:val="en-GB" w:eastAsia="sl-SI"/>
        </w:rPr>
        <w:t>Jes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li </w:t>
      </w:r>
      <w:proofErr w:type="spellStart"/>
      <w:r w:rsidRPr="00330711">
        <w:rPr>
          <w:bCs/>
          <w:color w:val="000000" w:themeColor="text1"/>
          <w:lang w:val="en-GB" w:eastAsia="sl-SI"/>
        </w:rPr>
        <w:t>voljn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sudjelovat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u </w:t>
      </w:r>
      <w:proofErr w:type="spellStart"/>
      <w:r w:rsidRPr="00330711">
        <w:rPr>
          <w:bCs/>
          <w:color w:val="000000" w:themeColor="text1"/>
          <w:lang w:val="en-GB" w:eastAsia="sl-SI"/>
        </w:rPr>
        <w:t>mentorskom</w:t>
      </w:r>
      <w:proofErr w:type="spellEnd"/>
      <w:r w:rsidRPr="00330711">
        <w:rPr>
          <w:bCs/>
          <w:color w:val="000000" w:themeColor="text1"/>
          <w:lang w:val="en-GB" w:eastAsia="sl-SI"/>
        </w:rPr>
        <w:t>/</w:t>
      </w:r>
      <w:proofErr w:type="spellStart"/>
      <w:r w:rsidRPr="00330711">
        <w:rPr>
          <w:bCs/>
          <w:color w:val="000000" w:themeColor="text1"/>
          <w:lang w:val="en-GB" w:eastAsia="sl-SI"/>
        </w:rPr>
        <w:t>edukativnom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programu</w:t>
      </w:r>
      <w:proofErr w:type="spellEnd"/>
      <w:r w:rsidRPr="00330711">
        <w:rPr>
          <w:bCs/>
          <w:color w:val="000000" w:themeColor="text1"/>
          <w:lang w:val="en-GB" w:eastAsia="sl-SI"/>
        </w:rPr>
        <w:t>?</w:t>
      </w:r>
    </w:p>
    <w:p w14:paraId="05E6854A" w14:textId="1F2BE4AE" w:rsidR="007433CC" w:rsidRPr="00330711" w:rsidRDefault="00565039" w:rsidP="00182AE3">
      <w:pPr>
        <w:pStyle w:val="ListParagraph"/>
        <w:numPr>
          <w:ilvl w:val="0"/>
          <w:numId w:val="111"/>
        </w:numPr>
        <w:contextualSpacing/>
        <w:rPr>
          <w:bCs/>
          <w:color w:val="000000" w:themeColor="text1"/>
          <w:lang w:val="en-GB" w:eastAsia="sl-SI"/>
        </w:rPr>
      </w:pPr>
      <w:proofErr w:type="spellStart"/>
      <w:r w:rsidRPr="00330711">
        <w:rPr>
          <w:bCs/>
          <w:color w:val="000000" w:themeColor="text1"/>
          <w:lang w:val="en-GB" w:eastAsia="sl-SI"/>
        </w:rPr>
        <w:t>Jes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li </w:t>
      </w:r>
      <w:proofErr w:type="spellStart"/>
      <w:r w:rsidRPr="00330711">
        <w:rPr>
          <w:bCs/>
          <w:color w:val="000000" w:themeColor="text1"/>
          <w:lang w:val="en-GB" w:eastAsia="sl-SI"/>
        </w:rPr>
        <w:t>mogl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5A128A" w:rsidRPr="00330711">
        <w:rPr>
          <w:bCs/>
          <w:color w:val="000000" w:themeColor="text1"/>
          <w:lang w:val="en-GB" w:eastAsia="sl-SI"/>
        </w:rPr>
        <w:t>sudjelovati</w:t>
      </w:r>
      <w:proofErr w:type="spellEnd"/>
      <w:r w:rsidR="005A128A" w:rsidRPr="00330711">
        <w:rPr>
          <w:bCs/>
          <w:color w:val="000000" w:themeColor="text1"/>
          <w:lang w:val="en-GB" w:eastAsia="sl-SI"/>
        </w:rPr>
        <w:t xml:space="preserve"> </w:t>
      </w:r>
      <w:r w:rsidRPr="00330711">
        <w:rPr>
          <w:bCs/>
          <w:color w:val="000000" w:themeColor="text1"/>
          <w:lang w:val="en-GB" w:eastAsia="sl-SI"/>
        </w:rPr>
        <w:t>(</w:t>
      </w:r>
      <w:proofErr w:type="spellStart"/>
      <w:r w:rsidRPr="00330711">
        <w:rPr>
          <w:bCs/>
          <w:color w:val="000000" w:themeColor="text1"/>
          <w:lang w:val="en-GB" w:eastAsia="sl-SI"/>
        </w:rPr>
        <w:t>il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ste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Pr="00330711">
        <w:rPr>
          <w:bCs/>
          <w:color w:val="000000" w:themeColor="text1"/>
          <w:lang w:val="en-GB" w:eastAsia="sl-SI"/>
        </w:rPr>
        <w:t>već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) </w:t>
      </w:r>
      <w:proofErr w:type="spellStart"/>
      <w:r w:rsidR="00C66E92" w:rsidRPr="00330711">
        <w:rPr>
          <w:bCs/>
          <w:color w:val="000000" w:themeColor="text1"/>
          <w:lang w:val="en-GB" w:eastAsia="sl-SI"/>
        </w:rPr>
        <w:t>na</w:t>
      </w:r>
      <w:proofErr w:type="spellEnd"/>
      <w:r w:rsidR="00C66E92"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C66E92" w:rsidRPr="00330711">
        <w:rPr>
          <w:bCs/>
          <w:color w:val="000000" w:themeColor="text1"/>
          <w:lang w:val="en-GB" w:eastAsia="sl-SI"/>
        </w:rPr>
        <w:t>Startup</w:t>
      </w:r>
      <w:proofErr w:type="spellEnd"/>
      <w:r w:rsidR="00C66E92" w:rsidRPr="00330711">
        <w:rPr>
          <w:bCs/>
          <w:color w:val="000000" w:themeColor="text1"/>
          <w:lang w:val="en-GB" w:eastAsia="sl-SI"/>
        </w:rPr>
        <w:t xml:space="preserve"> Weekend-u </w:t>
      </w:r>
      <w:proofErr w:type="spellStart"/>
      <w:r w:rsidRPr="00330711">
        <w:rPr>
          <w:bCs/>
          <w:color w:val="000000" w:themeColor="text1"/>
          <w:lang w:val="en-GB" w:eastAsia="sl-SI"/>
        </w:rPr>
        <w:t>ili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Demo </w:t>
      </w:r>
      <w:proofErr w:type="spellStart"/>
      <w:r w:rsidRPr="00330711">
        <w:rPr>
          <w:bCs/>
          <w:color w:val="000000" w:themeColor="text1"/>
          <w:lang w:val="en-GB" w:eastAsia="sl-SI"/>
        </w:rPr>
        <w:t>danu</w:t>
      </w:r>
      <w:proofErr w:type="spellEnd"/>
      <w:r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C66E92" w:rsidRPr="00330711">
        <w:rPr>
          <w:bCs/>
          <w:color w:val="000000" w:themeColor="text1"/>
          <w:lang w:val="en-GB" w:eastAsia="sl-SI"/>
        </w:rPr>
        <w:t>tijekom</w:t>
      </w:r>
      <w:proofErr w:type="spellEnd"/>
      <w:r w:rsidR="00C66E92"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C66E92" w:rsidRPr="00330711">
        <w:rPr>
          <w:bCs/>
          <w:color w:val="000000" w:themeColor="text1"/>
          <w:lang w:val="en-GB" w:eastAsia="sl-SI"/>
        </w:rPr>
        <w:t>procesa</w:t>
      </w:r>
      <w:proofErr w:type="spellEnd"/>
      <w:r w:rsidR="00C66E92" w:rsidRPr="00330711">
        <w:rPr>
          <w:bCs/>
          <w:color w:val="000000" w:themeColor="text1"/>
          <w:lang w:val="en-GB" w:eastAsia="sl-SI"/>
        </w:rPr>
        <w:t xml:space="preserve"> </w:t>
      </w:r>
      <w:proofErr w:type="spellStart"/>
      <w:r w:rsidR="00C66E92" w:rsidRPr="00330711">
        <w:rPr>
          <w:bCs/>
          <w:color w:val="000000" w:themeColor="text1"/>
          <w:lang w:val="en-GB" w:eastAsia="sl-SI"/>
        </w:rPr>
        <w:t>predselekcije</w:t>
      </w:r>
      <w:proofErr w:type="spellEnd"/>
      <w:r w:rsidRPr="00330711">
        <w:rPr>
          <w:bCs/>
          <w:color w:val="000000" w:themeColor="text1"/>
          <w:lang w:val="en-GB" w:eastAsia="sl-SI"/>
        </w:rPr>
        <w:t>?</w:t>
      </w:r>
    </w:p>
    <w:p w14:paraId="779408D9" w14:textId="45890497" w:rsidR="007433CC" w:rsidRPr="00330711" w:rsidRDefault="00262AD8" w:rsidP="007433CC">
      <w:pPr>
        <w:spacing w:before="100" w:beforeAutospacing="1" w:after="100" w:afterAutospacing="1"/>
        <w:outlineLvl w:val="2"/>
        <w:rPr>
          <w:b/>
          <w:bCs/>
          <w:lang w:val="en-GB" w:eastAsia="sl-SI"/>
        </w:rPr>
      </w:pPr>
      <w:r w:rsidRPr="00330711">
        <w:rPr>
          <w:b/>
          <w:bCs/>
          <w:lang w:val="en-GB" w:eastAsia="sl-SI"/>
        </w:rPr>
        <w:t>DODACI</w:t>
      </w:r>
    </w:p>
    <w:p w14:paraId="781E7462" w14:textId="0DBFDD5E" w:rsidR="00262AD8" w:rsidRPr="00330711" w:rsidRDefault="00262AD8" w:rsidP="00182AE3">
      <w:pPr>
        <w:pStyle w:val="ListParagraph"/>
        <w:numPr>
          <w:ilvl w:val="0"/>
          <w:numId w:val="121"/>
        </w:numPr>
        <w:jc w:val="left"/>
        <w:rPr>
          <w:lang w:val="en-GB"/>
        </w:rPr>
      </w:pPr>
      <w:proofErr w:type="spellStart"/>
      <w:r w:rsidRPr="00330711">
        <w:rPr>
          <w:lang w:val="en-GB"/>
        </w:rPr>
        <w:lastRenderedPageBreak/>
        <w:t>Kratk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ažetak</w:t>
      </w:r>
      <w:proofErr w:type="spellEnd"/>
      <w:r w:rsidRPr="00330711">
        <w:rPr>
          <w:lang w:val="en-GB"/>
        </w:rPr>
        <w:t xml:space="preserve"> (ne </w:t>
      </w:r>
      <w:proofErr w:type="spellStart"/>
      <w:r w:rsidRPr="00330711">
        <w:rPr>
          <w:lang w:val="en-GB"/>
        </w:rPr>
        <w:t>duž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od</w:t>
      </w:r>
      <w:proofErr w:type="spellEnd"/>
      <w:r w:rsidRPr="00330711">
        <w:rPr>
          <w:lang w:val="en-GB"/>
        </w:rPr>
        <w:t xml:space="preserve"> A4 </w:t>
      </w:r>
      <w:proofErr w:type="spellStart"/>
      <w:r w:rsidRPr="00330711">
        <w:rPr>
          <w:lang w:val="en-GB"/>
        </w:rPr>
        <w:t>papira</w:t>
      </w:r>
      <w:proofErr w:type="spellEnd"/>
      <w:r w:rsidRPr="00330711">
        <w:rPr>
          <w:lang w:val="en-GB"/>
        </w:rPr>
        <w:t xml:space="preserve">, </w:t>
      </w:r>
      <w:proofErr w:type="spellStart"/>
      <w:r w:rsidRPr="00330711">
        <w:rPr>
          <w:lang w:val="en-GB"/>
        </w:rPr>
        <w:t>uključujući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v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ključne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podatke</w:t>
      </w:r>
      <w:proofErr w:type="spellEnd"/>
      <w:r w:rsidRPr="00330711">
        <w:rPr>
          <w:lang w:val="en-GB"/>
        </w:rPr>
        <w:t>)</w:t>
      </w:r>
    </w:p>
    <w:p w14:paraId="26E73384" w14:textId="149C22BD" w:rsidR="007433CC" w:rsidRPr="00330711" w:rsidRDefault="00262AD8" w:rsidP="00182AE3">
      <w:pPr>
        <w:pStyle w:val="ListParagraph"/>
        <w:numPr>
          <w:ilvl w:val="0"/>
          <w:numId w:val="121"/>
        </w:numPr>
        <w:jc w:val="left"/>
        <w:rPr>
          <w:lang w:val="en-GB"/>
        </w:rPr>
      </w:pPr>
      <w:proofErr w:type="spellStart"/>
      <w:r w:rsidRPr="00330711">
        <w:rPr>
          <w:lang w:val="en-GB"/>
        </w:rPr>
        <w:t>Prezentacija</w:t>
      </w:r>
      <w:proofErr w:type="spellEnd"/>
      <w:r w:rsidRPr="00330711">
        <w:rPr>
          <w:lang w:val="en-GB"/>
        </w:rPr>
        <w:t xml:space="preserve"> (</w:t>
      </w:r>
      <w:proofErr w:type="spellStart"/>
      <w:r w:rsidRPr="00330711">
        <w:rPr>
          <w:lang w:val="en-GB"/>
        </w:rPr>
        <w:t>koja</w:t>
      </w:r>
      <w:proofErr w:type="spellEnd"/>
      <w:r w:rsidRPr="00330711">
        <w:rPr>
          <w:lang w:val="en-GB"/>
        </w:rPr>
        <w:t xml:space="preserve"> je u </w:t>
      </w:r>
      <w:proofErr w:type="spellStart"/>
      <w:r w:rsidRPr="00330711">
        <w:rPr>
          <w:lang w:val="en-GB"/>
        </w:rPr>
        <w:t>skladu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a</w:t>
      </w:r>
      <w:proofErr w:type="spellEnd"/>
      <w:r w:rsidRPr="00330711">
        <w:rPr>
          <w:lang w:val="en-GB"/>
        </w:rPr>
        <w:t xml:space="preserve"> </w:t>
      </w:r>
      <w:proofErr w:type="spellStart"/>
      <w:r w:rsidRPr="00330711">
        <w:rPr>
          <w:lang w:val="en-GB"/>
        </w:rPr>
        <w:t>smjernicama</w:t>
      </w:r>
      <w:proofErr w:type="spellEnd"/>
      <w:r w:rsidRPr="00330711">
        <w:rPr>
          <w:lang w:val="en-GB"/>
        </w:rPr>
        <w:t>)</w:t>
      </w:r>
      <w:bookmarkEnd w:id="171"/>
    </w:p>
    <w:p w14:paraId="670C100A" w14:textId="54D039BB" w:rsidR="007736E0" w:rsidRPr="00F86EF6" w:rsidRDefault="007736E0" w:rsidP="00CB67E5">
      <w:pPr>
        <w:rPr>
          <w:b/>
          <w:bCs/>
          <w:lang w:val="en-GB"/>
        </w:rPr>
      </w:pPr>
    </w:p>
    <w:p w14:paraId="1929F88E" w14:textId="2EBCFD82" w:rsidR="00D158DA" w:rsidRDefault="00D158DA">
      <w:pPr>
        <w:jc w:val="left"/>
        <w:rPr>
          <w:lang w:val="en-GB"/>
        </w:rPr>
      </w:pPr>
      <w:r>
        <w:rPr>
          <w:lang w:val="en-GB"/>
        </w:rPr>
        <w:br w:type="page"/>
      </w:r>
    </w:p>
    <w:p w14:paraId="23561DA0" w14:textId="77777777" w:rsidR="00CB67E5" w:rsidRPr="00F86EF6" w:rsidRDefault="00CB67E5" w:rsidP="003528E4">
      <w:pPr>
        <w:rPr>
          <w:lang w:val="en-GB"/>
        </w:rPr>
        <w:sectPr w:rsidR="00CB67E5" w:rsidRPr="00F86EF6" w:rsidSect="00050D20">
          <w:pgSz w:w="11906" w:h="16838" w:code="9"/>
          <w:pgMar w:top="1412" w:right="1412" w:bottom="1701" w:left="1412" w:header="567" w:footer="283" w:gutter="0"/>
          <w:cols w:space="708"/>
          <w:docGrid w:linePitch="360"/>
        </w:sectPr>
      </w:pPr>
    </w:p>
    <w:p w14:paraId="7A312245" w14:textId="77777777" w:rsidR="00946262" w:rsidRPr="00F86EF6" w:rsidRDefault="00946262" w:rsidP="003528E4">
      <w:pPr>
        <w:rPr>
          <w:lang w:val="en-GB"/>
        </w:rPr>
        <w:sectPr w:rsidR="00946262" w:rsidRPr="00F86EF6" w:rsidSect="00512947">
          <w:headerReference w:type="default" r:id="rId364"/>
          <w:headerReference w:type="first" r:id="rId365"/>
          <w:footerReference w:type="first" r:id="rId366"/>
          <w:pgSz w:w="11906" w:h="16838" w:code="9"/>
          <w:pgMar w:top="0" w:right="0" w:bottom="0" w:left="0" w:header="0" w:footer="0" w:gutter="0"/>
          <w:pgNumType w:start="1"/>
          <w:cols w:space="708"/>
          <w:titlePg/>
          <w:docGrid w:linePitch="360"/>
        </w:sectPr>
      </w:pPr>
    </w:p>
    <w:p w14:paraId="49FCA43B" w14:textId="4F61AF35" w:rsidR="00946262" w:rsidRPr="00F86EF6" w:rsidRDefault="007B7093" w:rsidP="00512947">
      <w:pPr>
        <w:rPr>
          <w:sz w:val="2"/>
          <w:szCs w:val="2"/>
          <w:lang w:val="en-GB"/>
        </w:rPr>
      </w:pPr>
      <w:r w:rsidRPr="00F86EF6">
        <w:rPr>
          <w:noProof/>
          <w:lang w:val="hr-HR" w:eastAsia="hr-HR"/>
        </w:rPr>
        <w:lastRenderedPageBreak/>
        <w:drawing>
          <wp:inline distT="0" distB="0" distL="0" distR="0" wp14:anchorId="045E4600" wp14:editId="06CBB169">
            <wp:extent cx="7555865" cy="10692130"/>
            <wp:effectExtent l="0" t="0" r="0" b="0"/>
            <wp:docPr id="16" name="Slika 16" descr="Slika, ki vsebuje besede besedilo, neurejeno, nered, nekaj&#10;&#10;Opis je samodejno ustvarje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Slika 16" descr="Slika, ki vsebuje besede besedilo, neurejeno, nered, nekaj&#10;&#10;Opis je samodejno ustvarjen"/>
                    <pic:cNvPicPr>
                      <a:picLocks noChangeAspect="1" noChangeArrowheads="1"/>
                    </pic:cNvPicPr>
                  </pic:nvPicPr>
                  <pic:blipFill>
                    <a:blip r:embed="rId3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55865" cy="10692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946262" w:rsidRPr="00F86EF6" w:rsidSect="00512947">
      <w:headerReference w:type="default" r:id="rId368"/>
      <w:headerReference w:type="first" r:id="rId369"/>
      <w:footerReference w:type="first" r:id="rId370"/>
      <w:pgSz w:w="11906" w:h="16838" w:code="9"/>
      <w:pgMar w:top="0" w:right="0" w:bottom="0" w:left="0" w:header="0" w:footer="0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B1F70B3" w14:textId="77777777" w:rsidR="009A76FB" w:rsidRDefault="009A76FB" w:rsidP="003528E4">
      <w:r>
        <w:separator/>
      </w:r>
    </w:p>
    <w:p w14:paraId="10335CDF" w14:textId="77777777" w:rsidR="009A76FB" w:rsidRDefault="009A76FB" w:rsidP="003528E4"/>
    <w:p w14:paraId="1D7E8253" w14:textId="77777777" w:rsidR="009A76FB" w:rsidRDefault="009A76FB" w:rsidP="003528E4"/>
  </w:endnote>
  <w:endnote w:type="continuationSeparator" w:id="0">
    <w:p w14:paraId="3AB57BF0" w14:textId="77777777" w:rsidR="009A76FB" w:rsidRDefault="009A76FB" w:rsidP="003528E4">
      <w:r>
        <w:continuationSeparator/>
      </w:r>
    </w:p>
    <w:p w14:paraId="5F6071F0" w14:textId="77777777" w:rsidR="009A76FB" w:rsidRDefault="009A76FB" w:rsidP="003528E4"/>
    <w:p w14:paraId="11FFF688" w14:textId="77777777" w:rsidR="009A76FB" w:rsidRDefault="009A76FB" w:rsidP="003528E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TimesNewRomanPS">
    <w:altName w:val="Times New Roman"/>
    <w:charset w:val="00"/>
    <w:family w:val="roman"/>
    <w:pitch w:val="variable"/>
    <w:sig w:usb0="00000003" w:usb1="00000000" w:usb2="00000000" w:usb3="00000000" w:csb0="00000001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84FCDB" w14:textId="77777777" w:rsidR="004F49AA" w:rsidRDefault="004F49AA" w:rsidP="003528E4">
    <w:pPr>
      <w:pStyle w:val="Footer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4</w:t>
    </w:r>
    <w:r>
      <w:rPr>
        <w:rStyle w:val="PageNumber"/>
      </w:rPr>
      <w:fldChar w:fldCharType="end"/>
    </w:r>
  </w:p>
  <w:p w14:paraId="0AE546D6" w14:textId="77777777" w:rsidR="004F49AA" w:rsidRDefault="004F49AA" w:rsidP="003528E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000" w:type="pct"/>
      <w:tblBorders>
        <w:top w:val="single" w:sz="18" w:space="0" w:color="808080" w:themeColor="background1" w:themeShade="80"/>
        <w:insideV w:val="single" w:sz="18" w:space="0" w:color="808080" w:themeColor="background1" w:themeShade="80"/>
      </w:tblBorders>
      <w:tblLook w:val="04A0" w:firstRow="1" w:lastRow="0" w:firstColumn="1" w:lastColumn="0" w:noHBand="0" w:noVBand="1"/>
    </w:tblPr>
    <w:tblGrid>
      <w:gridCol w:w="1154"/>
      <w:gridCol w:w="10752"/>
    </w:tblGrid>
    <w:tr w:rsidR="004F49AA" w14:paraId="43EDE0FC" w14:textId="77777777">
      <w:tc>
        <w:tcPr>
          <w:tcW w:w="918" w:type="dxa"/>
        </w:tcPr>
        <w:p w14:paraId="2D768F70" w14:textId="77777777" w:rsidR="004F49AA" w:rsidRPr="00C96982" w:rsidRDefault="004F49AA" w:rsidP="003528E4">
          <w:pPr>
            <w:pStyle w:val="Glava-Noga"/>
            <w:rPr>
              <w:color w:val="323E4F" w:themeColor="text2" w:themeShade="BF"/>
            </w:rPr>
          </w:pPr>
          <w:r w:rsidRPr="00C96982">
            <w:rPr>
              <w:color w:val="323E4F" w:themeColor="text2" w:themeShade="BF"/>
            </w:rPr>
            <w:fldChar w:fldCharType="begin"/>
          </w:r>
          <w:r w:rsidRPr="00C96982">
            <w:rPr>
              <w:color w:val="323E4F" w:themeColor="text2" w:themeShade="BF"/>
            </w:rPr>
            <w:instrText xml:space="preserve"> PAGE   \* MERGEFORMAT </w:instrText>
          </w:r>
          <w:r w:rsidRPr="00C96982">
            <w:rPr>
              <w:color w:val="323E4F" w:themeColor="text2" w:themeShade="BF"/>
            </w:rPr>
            <w:fldChar w:fldCharType="separate"/>
          </w:r>
          <w:r w:rsidR="005E463C">
            <w:rPr>
              <w:noProof/>
              <w:color w:val="323E4F" w:themeColor="text2" w:themeShade="BF"/>
            </w:rPr>
            <w:t>i</w:t>
          </w:r>
          <w:r w:rsidRPr="00C96982">
            <w:rPr>
              <w:color w:val="323E4F" w:themeColor="text2" w:themeShade="BF"/>
            </w:rPr>
            <w:fldChar w:fldCharType="end"/>
          </w:r>
        </w:p>
      </w:tc>
      <w:tc>
        <w:tcPr>
          <w:tcW w:w="7938" w:type="dxa"/>
        </w:tcPr>
        <w:p w14:paraId="38698A5D" w14:textId="77777777" w:rsidR="004F49AA" w:rsidRPr="004A6F19" w:rsidRDefault="004F49AA" w:rsidP="003F4C61">
          <w:pPr>
            <w:pStyle w:val="Glava-Noga"/>
            <w:jc w:val="right"/>
          </w:pPr>
          <w:r w:rsidRPr="004A6F19">
            <w:rPr>
              <w:noProof/>
              <w:lang w:val="hr-HR" w:eastAsia="hr-HR"/>
            </w:rPr>
            <w:drawing>
              <wp:inline distT="0" distB="0" distL="0" distR="0" wp14:anchorId="75234584" wp14:editId="55670172">
                <wp:extent cx="5296778" cy="635567"/>
                <wp:effectExtent l="0" t="0" r="0" b="0"/>
                <wp:docPr id="2211" name="Slika 4">
                  <a:extLst xmlns:a="http://schemas.openxmlformats.org/drawingml/2006/main">
                    <a:ext uri="{FF2B5EF4-FFF2-40B4-BE49-F238E27FC236}">
                      <a16:creationId xmlns:a16="http://schemas.microsoft.com/office/drawing/2014/main" id="{5B74FB77-B190-484D-BB5D-15D7BA6A6E39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5" name="Slika 4">
                          <a:extLst>
                            <a:ext uri="{FF2B5EF4-FFF2-40B4-BE49-F238E27FC236}">
                              <a16:creationId xmlns:a16="http://schemas.microsoft.com/office/drawing/2014/main" id="{5B74FB77-B190-484D-BB5D-15D7BA6A6E39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 rotWithShape="1">
                        <a:blip r:embed="rId1"/>
                        <a:srcRect l="75834" t="6704" r="1627" b="84699"/>
                        <a:stretch/>
                      </pic:blipFill>
                      <pic:spPr>
                        <a:xfrm>
                          <a:off x="0" y="0"/>
                          <a:ext cx="5338602" cy="64058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7DCFD2A" w14:textId="77777777" w:rsidR="004F49AA" w:rsidRPr="003528E4" w:rsidRDefault="004F49AA" w:rsidP="003528E4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179" w:type="pct"/>
      <w:tblBorders>
        <w:top w:val="single" w:sz="18" w:space="0" w:color="808080" w:themeColor="background1" w:themeShade="80"/>
        <w:insideV w:val="single" w:sz="18" w:space="0" w:color="808080" w:themeColor="background1" w:themeShade="80"/>
      </w:tblBorders>
      <w:tblLook w:val="04A0" w:firstRow="1" w:lastRow="0" w:firstColumn="1" w:lastColumn="0" w:noHBand="0" w:noVBand="1"/>
    </w:tblPr>
    <w:tblGrid>
      <w:gridCol w:w="1115"/>
      <w:gridCol w:w="11217"/>
    </w:tblGrid>
    <w:tr w:rsidR="004F49AA" w14:paraId="72BA9B7C" w14:textId="77777777" w:rsidTr="00C74611">
      <w:tc>
        <w:tcPr>
          <w:tcW w:w="851" w:type="dxa"/>
        </w:tcPr>
        <w:p w14:paraId="0FA72230" w14:textId="77777777" w:rsidR="004F49AA" w:rsidRPr="00C96982" w:rsidRDefault="004F49AA" w:rsidP="003528E4">
          <w:pPr>
            <w:pStyle w:val="Glava-Noga"/>
            <w:rPr>
              <w:color w:val="323E4F" w:themeColor="text2" w:themeShade="BF"/>
            </w:rPr>
          </w:pPr>
          <w:r w:rsidRPr="00C96982">
            <w:rPr>
              <w:color w:val="323E4F" w:themeColor="text2" w:themeShade="BF"/>
            </w:rPr>
            <w:fldChar w:fldCharType="begin"/>
          </w:r>
          <w:r w:rsidRPr="00C96982">
            <w:rPr>
              <w:color w:val="323E4F" w:themeColor="text2" w:themeShade="BF"/>
            </w:rPr>
            <w:instrText xml:space="preserve"> PAGE   \* MERGEFORMAT </w:instrText>
          </w:r>
          <w:r w:rsidRPr="00C96982">
            <w:rPr>
              <w:color w:val="323E4F" w:themeColor="text2" w:themeShade="BF"/>
            </w:rPr>
            <w:fldChar w:fldCharType="separate"/>
          </w:r>
          <w:r w:rsidR="005E463C">
            <w:rPr>
              <w:noProof/>
              <w:color w:val="323E4F" w:themeColor="text2" w:themeShade="BF"/>
            </w:rPr>
            <w:t>ii</w:t>
          </w:r>
          <w:r w:rsidR="005E463C">
            <w:rPr>
              <w:noProof/>
              <w:color w:val="323E4F" w:themeColor="text2" w:themeShade="BF"/>
            </w:rPr>
            <w:t>i</w:t>
          </w:r>
          <w:r w:rsidRPr="00C96982">
            <w:rPr>
              <w:color w:val="323E4F" w:themeColor="text2" w:themeShade="BF"/>
            </w:rPr>
            <w:fldChar w:fldCharType="end"/>
          </w:r>
        </w:p>
      </w:tc>
      <w:tc>
        <w:tcPr>
          <w:tcW w:w="8557" w:type="dxa"/>
        </w:tcPr>
        <w:p w14:paraId="19D7468F" w14:textId="77777777" w:rsidR="004F49AA" w:rsidRPr="004A6F19" w:rsidRDefault="004F49AA" w:rsidP="003F4C61">
          <w:pPr>
            <w:pStyle w:val="Glava-Noga"/>
            <w:jc w:val="right"/>
          </w:pPr>
          <w:r w:rsidRPr="004A6F19">
            <w:rPr>
              <w:noProof/>
              <w:lang w:val="hr-HR" w:eastAsia="hr-HR"/>
            </w:rPr>
            <w:drawing>
              <wp:inline distT="0" distB="0" distL="0" distR="0" wp14:anchorId="6F46754F" wp14:editId="7D0F5B59">
                <wp:extent cx="5296778" cy="635567"/>
                <wp:effectExtent l="0" t="0" r="0" b="0"/>
                <wp:docPr id="46" name="Slika 4">
                  <a:extLst xmlns:a="http://schemas.openxmlformats.org/drawingml/2006/main">
                    <a:ext uri="{FF2B5EF4-FFF2-40B4-BE49-F238E27FC236}">
                      <a16:creationId xmlns:a16="http://schemas.microsoft.com/office/drawing/2014/main" id="{5B74FB77-B190-484D-BB5D-15D7BA6A6E39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5" name="Slika 4">
                          <a:extLst>
                            <a:ext uri="{FF2B5EF4-FFF2-40B4-BE49-F238E27FC236}">
                              <a16:creationId xmlns:a16="http://schemas.microsoft.com/office/drawing/2014/main" id="{5B74FB77-B190-484D-BB5D-15D7BA6A6E39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 rotWithShape="1">
                        <a:blip r:embed="rId1"/>
                        <a:srcRect l="75834" t="6704" r="1627" b="84699"/>
                        <a:stretch/>
                      </pic:blipFill>
                      <pic:spPr>
                        <a:xfrm>
                          <a:off x="0" y="0"/>
                          <a:ext cx="5338602" cy="64058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7BEBE572" w14:textId="77777777" w:rsidR="004F49AA" w:rsidRPr="003528E4" w:rsidRDefault="004F49AA" w:rsidP="003528E4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179" w:type="pct"/>
      <w:tblBorders>
        <w:top w:val="single" w:sz="18" w:space="0" w:color="808080" w:themeColor="background1" w:themeShade="80"/>
        <w:insideV w:val="single" w:sz="18" w:space="0" w:color="808080" w:themeColor="background1" w:themeShade="80"/>
      </w:tblBorders>
      <w:tblLook w:val="04A0" w:firstRow="1" w:lastRow="0" w:firstColumn="1" w:lastColumn="0" w:noHBand="0" w:noVBand="1"/>
    </w:tblPr>
    <w:tblGrid>
      <w:gridCol w:w="850"/>
      <w:gridCol w:w="8557"/>
    </w:tblGrid>
    <w:tr w:rsidR="004F49AA" w14:paraId="385F96F2" w14:textId="77777777" w:rsidTr="00C74611">
      <w:tc>
        <w:tcPr>
          <w:tcW w:w="851" w:type="dxa"/>
        </w:tcPr>
        <w:p w14:paraId="39B78152" w14:textId="77777777" w:rsidR="004F49AA" w:rsidRPr="00C96982" w:rsidRDefault="004F49AA" w:rsidP="003528E4">
          <w:pPr>
            <w:pStyle w:val="Glava-Noga"/>
            <w:rPr>
              <w:color w:val="323E4F" w:themeColor="text2" w:themeShade="BF"/>
            </w:rPr>
          </w:pPr>
          <w:r w:rsidRPr="00C96982">
            <w:rPr>
              <w:color w:val="323E4F" w:themeColor="text2" w:themeShade="BF"/>
            </w:rPr>
            <w:fldChar w:fldCharType="begin"/>
          </w:r>
          <w:r w:rsidRPr="00C96982">
            <w:rPr>
              <w:color w:val="323E4F" w:themeColor="text2" w:themeShade="BF"/>
            </w:rPr>
            <w:instrText xml:space="preserve"> PAGE   \* MERGEFORMAT </w:instrText>
          </w:r>
          <w:r w:rsidRPr="00C96982">
            <w:rPr>
              <w:color w:val="323E4F" w:themeColor="text2" w:themeShade="BF"/>
            </w:rPr>
            <w:fldChar w:fldCharType="separate"/>
          </w:r>
          <w:r w:rsidR="005E463C">
            <w:rPr>
              <w:noProof/>
              <w:color w:val="323E4F" w:themeColor="text2" w:themeShade="BF"/>
            </w:rPr>
            <w:t>10</w:t>
          </w:r>
          <w:r w:rsidR="005E463C">
            <w:rPr>
              <w:noProof/>
              <w:color w:val="323E4F" w:themeColor="text2" w:themeShade="BF"/>
            </w:rPr>
            <w:t>3</w:t>
          </w:r>
          <w:r w:rsidRPr="00C96982">
            <w:rPr>
              <w:color w:val="323E4F" w:themeColor="text2" w:themeShade="BF"/>
            </w:rPr>
            <w:fldChar w:fldCharType="end"/>
          </w:r>
        </w:p>
      </w:tc>
      <w:tc>
        <w:tcPr>
          <w:tcW w:w="8557" w:type="dxa"/>
        </w:tcPr>
        <w:p w14:paraId="4FE8FDDB" w14:textId="77777777" w:rsidR="004F49AA" w:rsidRPr="004A6F19" w:rsidRDefault="004F49AA" w:rsidP="00AC4A37">
          <w:pPr>
            <w:pStyle w:val="Glava-Noga"/>
          </w:pPr>
          <w:r w:rsidRPr="004A6F19">
            <w:rPr>
              <w:noProof/>
              <w:lang w:val="hr-HR" w:eastAsia="hr-HR"/>
            </w:rPr>
            <w:drawing>
              <wp:inline distT="0" distB="0" distL="0" distR="0" wp14:anchorId="51305041" wp14:editId="4583AF3F">
                <wp:extent cx="5296778" cy="635567"/>
                <wp:effectExtent l="0" t="0" r="0" b="0"/>
                <wp:docPr id="39" name="Slika 4">
                  <a:extLst xmlns:a="http://schemas.openxmlformats.org/drawingml/2006/main">
                    <a:ext uri="{FF2B5EF4-FFF2-40B4-BE49-F238E27FC236}">
                      <a16:creationId xmlns:a16="http://schemas.microsoft.com/office/drawing/2014/main" id="{5B74FB77-B190-484D-BB5D-15D7BA6A6E39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5" name="Slika 4">
                          <a:extLst>
                            <a:ext uri="{FF2B5EF4-FFF2-40B4-BE49-F238E27FC236}">
                              <a16:creationId xmlns:a16="http://schemas.microsoft.com/office/drawing/2014/main" id="{5B74FB77-B190-484D-BB5D-15D7BA6A6E39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 rotWithShape="1">
                        <a:blip r:embed="rId1"/>
                        <a:srcRect l="75834" t="6704" r="1627" b="84699"/>
                        <a:stretch/>
                      </pic:blipFill>
                      <pic:spPr>
                        <a:xfrm>
                          <a:off x="0" y="0"/>
                          <a:ext cx="5338602" cy="64058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462E9A54" w14:textId="77777777" w:rsidR="004F49AA" w:rsidRPr="003528E4" w:rsidRDefault="004F49AA" w:rsidP="00AC4A37">
    <w:pPr>
      <w:pStyle w:val="Footer"/>
      <w:jc w:val="left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3A0E7B6" w14:textId="77777777" w:rsidR="004F49AA" w:rsidRDefault="004F49AA" w:rsidP="003528E4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6A249FC" w14:textId="77777777" w:rsidR="004F49AA" w:rsidRDefault="004F49AA" w:rsidP="003528E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EADCBE6" w14:textId="77777777" w:rsidR="009A76FB" w:rsidRDefault="009A76FB" w:rsidP="003528E4">
      <w:r>
        <w:separator/>
      </w:r>
    </w:p>
    <w:p w14:paraId="4C7427C5" w14:textId="77777777" w:rsidR="009A76FB" w:rsidRDefault="009A76FB" w:rsidP="003528E4"/>
    <w:p w14:paraId="1F269C04" w14:textId="77777777" w:rsidR="009A76FB" w:rsidRDefault="009A76FB" w:rsidP="003528E4"/>
  </w:footnote>
  <w:footnote w:type="continuationSeparator" w:id="0">
    <w:p w14:paraId="458134D6" w14:textId="77777777" w:rsidR="009A76FB" w:rsidRDefault="009A76FB" w:rsidP="003528E4">
      <w:r>
        <w:continuationSeparator/>
      </w:r>
    </w:p>
    <w:p w14:paraId="08D4CF49" w14:textId="77777777" w:rsidR="009A76FB" w:rsidRDefault="009A76FB" w:rsidP="003528E4"/>
    <w:p w14:paraId="6720D951" w14:textId="77777777" w:rsidR="009A76FB" w:rsidRDefault="009A76FB" w:rsidP="003528E4"/>
  </w:footnote>
  <w:footnote w:id="1">
    <w:p w14:paraId="7E942F49" w14:textId="4D84ED58" w:rsidR="004F49AA" w:rsidRDefault="004F49AA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lang w:val="en-GB"/>
        </w:rPr>
        <w:t>Glej dodatak</w:t>
      </w:r>
      <w:r w:rsidRPr="00692CC4">
        <w:rPr>
          <w:lang w:val="en-GB"/>
        </w:rPr>
        <w:t>:</w:t>
      </w:r>
      <w:r>
        <w:rPr>
          <w:lang w:val="en-GB"/>
        </w:rPr>
        <w:t xml:space="preserve"> Ocjena vršnjaka</w:t>
      </w:r>
    </w:p>
  </w:footnote>
  <w:footnote w:id="2">
    <w:p w14:paraId="52CF0F70" w14:textId="0F5B5904" w:rsidR="004F49AA" w:rsidRDefault="004F49AA">
      <w:pPr>
        <w:pStyle w:val="FootnoteText"/>
      </w:pPr>
      <w:r>
        <w:rPr>
          <w:rStyle w:val="FootnoteReference"/>
        </w:rPr>
        <w:footnoteRef/>
      </w:r>
      <w:r>
        <w:t xml:space="preserve"> Glej dodatak: Ocjenjivanje prezentacije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3986" w:type="pct"/>
      <w:tblBorders>
        <w:bottom w:val="single" w:sz="18" w:space="0" w:color="808080" w:themeColor="background1" w:themeShade="80"/>
        <w:insideV w:val="single" w:sz="18" w:space="0" w:color="808080" w:themeColor="background1" w:themeShade="80"/>
      </w:tblBorders>
      <w:tblCellMar>
        <w:top w:w="72" w:type="dxa"/>
        <w:left w:w="115" w:type="dxa"/>
        <w:bottom w:w="72" w:type="dxa"/>
        <w:right w:w="115" w:type="dxa"/>
      </w:tblCellMar>
      <w:tblLook w:val="04A0" w:firstRow="1" w:lastRow="0" w:firstColumn="1" w:lastColumn="0" w:noHBand="0" w:noVBand="1"/>
    </w:tblPr>
    <w:tblGrid>
      <w:gridCol w:w="6120"/>
      <w:gridCol w:w="1120"/>
    </w:tblGrid>
    <w:tr w:rsidR="004F49AA" w:rsidRPr="004A6F19" w14:paraId="3A4D009C" w14:textId="77777777" w:rsidTr="00D158DA">
      <w:trPr>
        <w:trHeight w:val="228"/>
      </w:trPr>
      <w:sdt>
        <w:sdtPr>
          <w:rPr>
            <w:rStyle w:val="Glava-NogaZnak"/>
            <w:color w:val="2F5496" w:themeColor="accent1" w:themeShade="BF"/>
          </w:rPr>
          <w:alias w:val="Title"/>
          <w:id w:val="518718231"/>
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<w:text/>
        </w:sdtPr>
        <w:sdtEndPr>
          <w:rPr>
            <w:rStyle w:val="Glava-NogaZnak"/>
          </w:rPr>
        </w:sdtEndPr>
        <w:sdtContent>
          <w:tc>
            <w:tcPr>
              <w:tcW w:w="6347" w:type="dxa"/>
            </w:tcPr>
            <w:p w14:paraId="0CFE73B4" w14:textId="570593B8" w:rsidR="004F49AA" w:rsidRPr="004A6F19" w:rsidRDefault="004F49AA" w:rsidP="00C52EC6">
              <w:pPr>
                <w:pStyle w:val="Header"/>
                <w:tabs>
                  <w:tab w:val="clear" w:pos="9072"/>
                  <w:tab w:val="right" w:pos="7824"/>
                </w:tabs>
                <w:rPr>
                  <w:rFonts w:eastAsiaTheme="majorEastAsia"/>
                </w:rPr>
              </w:pPr>
              <w:r>
                <w:rPr>
                  <w:rStyle w:val="Glava-NogaZnak"/>
                  <w:color w:val="2F5496" w:themeColor="accent1" w:themeShade="BF"/>
                </w:rPr>
                <w:t>KURIKULUM ZA OTVORENE INOVACIJE</w:t>
              </w:r>
            </w:p>
          </w:tc>
        </w:sdtContent>
      </w:sdt>
      <w:tc>
        <w:tcPr>
          <w:tcW w:w="894" w:type="dxa"/>
        </w:tcPr>
        <w:p w14:paraId="18A98481" w14:textId="77777777" w:rsidR="004F49AA" w:rsidRPr="004A6F19" w:rsidRDefault="004F49AA" w:rsidP="003528E4">
          <w:pPr>
            <w:pStyle w:val="Glava-Noga"/>
            <w:rPr>
              <w:rFonts w:eastAsiaTheme="majorEastAsia"/>
            </w:rPr>
          </w:pPr>
          <w:r w:rsidRPr="004A6F19">
            <w:rPr>
              <w:rFonts w:eastAsiaTheme="majorEastAsia"/>
            </w:rPr>
            <w:t>2021</w:t>
          </w:r>
        </w:p>
      </w:tc>
    </w:tr>
  </w:tbl>
  <w:p w14:paraId="371D3FE8" w14:textId="77777777" w:rsidR="004F49AA" w:rsidRPr="004A6F19" w:rsidRDefault="004F49AA" w:rsidP="00026A19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7358EE" w14:textId="77777777" w:rsidR="004F49AA" w:rsidRPr="00790069" w:rsidRDefault="004F49AA" w:rsidP="003528E4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8411" w:type="pct"/>
      <w:tblInd w:w="-1303" w:type="dxa"/>
      <w:tblBorders>
        <w:bottom w:val="single" w:sz="18" w:space="0" w:color="808080" w:themeColor="background1" w:themeShade="80"/>
        <w:insideV w:val="single" w:sz="18" w:space="0" w:color="808080" w:themeColor="background1" w:themeShade="80"/>
      </w:tblBorders>
      <w:tblCellMar>
        <w:top w:w="72" w:type="dxa"/>
        <w:left w:w="115" w:type="dxa"/>
        <w:bottom w:w="72" w:type="dxa"/>
        <w:right w:w="115" w:type="dxa"/>
      </w:tblCellMar>
      <w:tblLook w:val="04A0" w:firstRow="1" w:lastRow="0" w:firstColumn="1" w:lastColumn="0" w:noHBand="0" w:noVBand="1"/>
    </w:tblPr>
    <w:tblGrid>
      <w:gridCol w:w="15226"/>
      <w:gridCol w:w="4802"/>
    </w:tblGrid>
    <w:tr w:rsidR="004F49AA" w:rsidRPr="00B474E3" w14:paraId="2578F674" w14:textId="77777777" w:rsidTr="00593D57">
      <w:trPr>
        <w:trHeight w:val="637"/>
      </w:trPr>
      <w:tc>
        <w:tcPr>
          <w:tcW w:w="11908" w:type="dxa"/>
        </w:tcPr>
        <w:p w14:paraId="17AF7B6B" w14:textId="77777777" w:rsidR="004F49AA" w:rsidRDefault="004F49AA" w:rsidP="003528E4">
          <w:pPr>
            <w:pStyle w:val="Header"/>
            <w:rPr>
              <w:rFonts w:eastAsiaTheme="majorEastAsia"/>
            </w:rPr>
          </w:pPr>
        </w:p>
      </w:tc>
      <w:tc>
        <w:tcPr>
          <w:tcW w:w="3756" w:type="dxa"/>
        </w:tcPr>
        <w:p w14:paraId="421E74F0" w14:textId="77777777" w:rsidR="004F49AA" w:rsidRPr="005F3C25" w:rsidRDefault="004F49AA" w:rsidP="003528E4">
          <w:pPr>
            <w:pStyle w:val="Header"/>
            <w:rPr>
              <w:rFonts w:eastAsiaTheme="majorEastAsia"/>
            </w:rPr>
          </w:pPr>
        </w:p>
      </w:tc>
    </w:tr>
  </w:tbl>
  <w:p w14:paraId="2C937CC2" w14:textId="77777777" w:rsidR="004F49AA" w:rsidRDefault="004F49AA" w:rsidP="003528E4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667098" w14:textId="77777777" w:rsidR="004F49AA" w:rsidRPr="00593D57" w:rsidRDefault="004F49AA" w:rsidP="003528E4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8411" w:type="pct"/>
      <w:tblInd w:w="-1303" w:type="dxa"/>
      <w:tblBorders>
        <w:bottom w:val="single" w:sz="18" w:space="0" w:color="808080" w:themeColor="background1" w:themeShade="80"/>
        <w:insideV w:val="single" w:sz="18" w:space="0" w:color="808080" w:themeColor="background1" w:themeShade="80"/>
      </w:tblBorders>
      <w:tblCellMar>
        <w:top w:w="72" w:type="dxa"/>
        <w:left w:w="115" w:type="dxa"/>
        <w:bottom w:w="72" w:type="dxa"/>
        <w:right w:w="115" w:type="dxa"/>
      </w:tblCellMar>
      <w:tblLook w:val="04A0" w:firstRow="1" w:lastRow="0" w:firstColumn="1" w:lastColumn="0" w:noHBand="0" w:noVBand="1"/>
    </w:tblPr>
    <w:tblGrid>
      <w:gridCol w:w="15226"/>
      <w:gridCol w:w="4802"/>
    </w:tblGrid>
    <w:tr w:rsidR="004F49AA" w:rsidRPr="00B474E3" w14:paraId="3ED0B887" w14:textId="77777777" w:rsidTr="00593D57">
      <w:trPr>
        <w:trHeight w:val="637"/>
      </w:trPr>
      <w:tc>
        <w:tcPr>
          <w:tcW w:w="11908" w:type="dxa"/>
        </w:tcPr>
        <w:p w14:paraId="51AB8EA4" w14:textId="77777777" w:rsidR="004F49AA" w:rsidRDefault="004F49AA" w:rsidP="003528E4">
          <w:pPr>
            <w:pStyle w:val="Header"/>
            <w:rPr>
              <w:rFonts w:eastAsiaTheme="majorEastAsia"/>
            </w:rPr>
          </w:pPr>
        </w:p>
      </w:tc>
      <w:tc>
        <w:tcPr>
          <w:tcW w:w="3756" w:type="dxa"/>
        </w:tcPr>
        <w:p w14:paraId="3D8BFF5F" w14:textId="77777777" w:rsidR="004F49AA" w:rsidRPr="005F3C25" w:rsidRDefault="004F49AA" w:rsidP="003528E4">
          <w:pPr>
            <w:pStyle w:val="Header"/>
            <w:rPr>
              <w:rFonts w:eastAsiaTheme="majorEastAsia"/>
            </w:rPr>
          </w:pPr>
        </w:p>
      </w:tc>
    </w:tr>
  </w:tbl>
  <w:p w14:paraId="6843E4CA" w14:textId="77777777" w:rsidR="004F49AA" w:rsidRDefault="004F49AA" w:rsidP="003528E4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F5B820" w14:textId="4660E156" w:rsidR="004F49AA" w:rsidRPr="007F3450" w:rsidRDefault="004F49AA" w:rsidP="003528E4">
    <w:pPr>
      <w:pStyle w:val="Header"/>
      <w:rPr>
        <w:sz w:val="2"/>
        <w:szCs w:val="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EE502C"/>
    <w:multiLevelType w:val="hybridMultilevel"/>
    <w:tmpl w:val="D1288EF0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11176D"/>
    <w:multiLevelType w:val="hybridMultilevel"/>
    <w:tmpl w:val="EEC48A56"/>
    <w:lvl w:ilvl="0" w:tplc="AF4EC20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5A0F1B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17A9A5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7DA3D2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29029B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0884D9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E84B63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9F8C73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5BAC73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084D26F9"/>
    <w:multiLevelType w:val="hybridMultilevel"/>
    <w:tmpl w:val="D4CC229E"/>
    <w:lvl w:ilvl="0" w:tplc="4FA85EB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0301D3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0F0744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00444A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D6CF86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73A55C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DAC38E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8F627E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6DCD13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08F147FF"/>
    <w:multiLevelType w:val="hybridMultilevel"/>
    <w:tmpl w:val="9098991C"/>
    <w:lvl w:ilvl="0" w:tplc="71F8AEF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506FF8E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EE04DB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D845EC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4BEAC1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B56AB6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AA6F14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56A542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4849C2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09954590"/>
    <w:multiLevelType w:val="hybridMultilevel"/>
    <w:tmpl w:val="E3086DB8"/>
    <w:lvl w:ilvl="0" w:tplc="8674867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33CF81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6DEB77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2E27D0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89C687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71A253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528453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6EC02C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9F8AE7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 w15:restartNumberingAfterBreak="0">
    <w:nsid w:val="0AF80677"/>
    <w:multiLevelType w:val="hybridMultilevel"/>
    <w:tmpl w:val="50AC3CF2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B382244"/>
    <w:multiLevelType w:val="hybridMultilevel"/>
    <w:tmpl w:val="4BD80342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C4568A6"/>
    <w:multiLevelType w:val="hybridMultilevel"/>
    <w:tmpl w:val="C5E69384"/>
    <w:lvl w:ilvl="0" w:tplc="A68CCBE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B46B82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7C0211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3C07F1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092837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B84198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526BD8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602B19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B189B3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 w15:restartNumberingAfterBreak="0">
    <w:nsid w:val="0CCD4ED0"/>
    <w:multiLevelType w:val="hybridMultilevel"/>
    <w:tmpl w:val="967CAC64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0DCF69DA"/>
    <w:multiLevelType w:val="hybridMultilevel"/>
    <w:tmpl w:val="2DB048E4"/>
    <w:lvl w:ilvl="0" w:tplc="2000000F">
      <w:start w:val="1"/>
      <w:numFmt w:val="decimal"/>
      <w:lvlText w:val="%1."/>
      <w:lvlJc w:val="left"/>
      <w:pPr>
        <w:ind w:left="720" w:hanging="360"/>
      </w:pPr>
    </w:lvl>
    <w:lvl w:ilvl="1" w:tplc="20000019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0DE253EA"/>
    <w:multiLevelType w:val="hybridMultilevel"/>
    <w:tmpl w:val="4E4C09DC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F376F1A"/>
    <w:multiLevelType w:val="hybridMultilevel"/>
    <w:tmpl w:val="1BA01C3C"/>
    <w:lvl w:ilvl="0" w:tplc="B27A7F7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F0A228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300275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6F674B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7F4498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ECA935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D6A7FB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782A63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C0CD6B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 w15:restartNumberingAfterBreak="0">
    <w:nsid w:val="0F9D2C06"/>
    <w:multiLevelType w:val="hybridMultilevel"/>
    <w:tmpl w:val="F71A2A02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FDF0BF1"/>
    <w:multiLevelType w:val="hybridMultilevel"/>
    <w:tmpl w:val="A7341E80"/>
    <w:lvl w:ilvl="0" w:tplc="9F2CFE2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1882E8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16667C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97A085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13897A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B10FDC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8820B8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B52D5C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BDA1EA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4" w15:restartNumberingAfterBreak="0">
    <w:nsid w:val="104A160E"/>
    <w:multiLevelType w:val="hybridMultilevel"/>
    <w:tmpl w:val="AD868C5A"/>
    <w:lvl w:ilvl="0" w:tplc="BF34D07E">
      <w:start w:val="1"/>
      <w:numFmt w:val="bullet"/>
      <w:lvlText w:val="•"/>
      <w:lvlJc w:val="left"/>
      <w:pPr>
        <w:tabs>
          <w:tab w:val="num" w:pos="720"/>
        </w:tabs>
        <w:ind w:left="720" w:hanging="153"/>
      </w:pPr>
      <w:rPr>
        <w:rFonts w:ascii="Arial" w:hAnsi="Aria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105845C5"/>
    <w:multiLevelType w:val="hybridMultilevel"/>
    <w:tmpl w:val="D876B7B8"/>
    <w:lvl w:ilvl="0" w:tplc="9B2422F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41205C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0084F2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A26CB9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A6E5B9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4CA8D9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32000E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B5CD71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BF2252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6" w15:restartNumberingAfterBreak="0">
    <w:nsid w:val="106239B2"/>
    <w:multiLevelType w:val="hybridMultilevel"/>
    <w:tmpl w:val="FBA234E6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08D1578"/>
    <w:multiLevelType w:val="hybridMultilevel"/>
    <w:tmpl w:val="2CD0B1E0"/>
    <w:lvl w:ilvl="0" w:tplc="04240001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240003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240005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240001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240003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24000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240001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240003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240005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13ED21DD"/>
    <w:multiLevelType w:val="multilevel"/>
    <w:tmpl w:val="059EE92C"/>
    <w:lvl w:ilvl="0">
      <w:start w:val="1"/>
      <w:numFmt w:val="decimal"/>
      <w:pStyle w:val="Naslov11"/>
      <w:lvlText w:val="%1"/>
      <w:lvlJc w:val="left"/>
      <w:pPr>
        <w:ind w:left="432" w:hanging="432"/>
      </w:pPr>
    </w:lvl>
    <w:lvl w:ilvl="1">
      <w:start w:val="1"/>
      <w:numFmt w:val="decimal"/>
      <w:pStyle w:val="Naslov21"/>
      <w:lvlText w:val="%1.%2"/>
      <w:lvlJc w:val="left"/>
      <w:pPr>
        <w:ind w:left="576" w:hanging="576"/>
      </w:pPr>
    </w:lvl>
    <w:lvl w:ilvl="2">
      <w:start w:val="1"/>
      <w:numFmt w:val="decimal"/>
      <w:pStyle w:val="Naslov31"/>
      <w:lvlText w:val="%1.%2.%3"/>
      <w:lvlJc w:val="left"/>
      <w:pPr>
        <w:ind w:left="720" w:hanging="720"/>
      </w:pPr>
    </w:lvl>
    <w:lvl w:ilvl="3">
      <w:start w:val="1"/>
      <w:numFmt w:val="decimal"/>
      <w:pStyle w:val="Naslov41"/>
      <w:lvlText w:val="%1.%2.%3.%4"/>
      <w:lvlJc w:val="left"/>
      <w:pPr>
        <w:ind w:left="864" w:hanging="864"/>
      </w:pPr>
    </w:lvl>
    <w:lvl w:ilvl="4">
      <w:start w:val="1"/>
      <w:numFmt w:val="decimal"/>
      <w:pStyle w:val="Naslov51"/>
      <w:lvlText w:val="%1.%2.%3.%4.%5"/>
      <w:lvlJc w:val="left"/>
      <w:pPr>
        <w:ind w:left="1008" w:hanging="1008"/>
      </w:pPr>
    </w:lvl>
    <w:lvl w:ilvl="5">
      <w:start w:val="1"/>
      <w:numFmt w:val="decimal"/>
      <w:pStyle w:val="Naslov61"/>
      <w:lvlText w:val="%1.%2.%3.%4.%5.%6"/>
      <w:lvlJc w:val="left"/>
      <w:pPr>
        <w:ind w:left="1152" w:hanging="1152"/>
      </w:pPr>
    </w:lvl>
    <w:lvl w:ilvl="6">
      <w:start w:val="1"/>
      <w:numFmt w:val="decimal"/>
      <w:pStyle w:val="Naslov71"/>
      <w:lvlText w:val="%1.%2.%3.%4.%5.%6.%7"/>
      <w:lvlJc w:val="left"/>
      <w:pPr>
        <w:ind w:left="1296" w:hanging="1296"/>
      </w:pPr>
    </w:lvl>
    <w:lvl w:ilvl="7">
      <w:start w:val="1"/>
      <w:numFmt w:val="decimal"/>
      <w:pStyle w:val="Naslov81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Naslov91"/>
      <w:lvlText w:val="%1.%2.%3.%4.%5.%6.%7.%8.%9"/>
      <w:lvlJc w:val="left"/>
      <w:pPr>
        <w:ind w:left="1584" w:hanging="1584"/>
      </w:pPr>
    </w:lvl>
  </w:abstractNum>
  <w:abstractNum w:abstractNumId="19" w15:restartNumberingAfterBreak="0">
    <w:nsid w:val="1448480A"/>
    <w:multiLevelType w:val="hybridMultilevel"/>
    <w:tmpl w:val="022C92FC"/>
    <w:lvl w:ilvl="0" w:tplc="2000000F">
      <w:start w:val="1"/>
      <w:numFmt w:val="decimal"/>
      <w:lvlText w:val="%1."/>
      <w:lvlJc w:val="left"/>
      <w:pPr>
        <w:ind w:left="720" w:hanging="360"/>
      </w:p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15976EBB"/>
    <w:multiLevelType w:val="hybridMultilevel"/>
    <w:tmpl w:val="96B41A0E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19BB5C23"/>
    <w:multiLevelType w:val="hybridMultilevel"/>
    <w:tmpl w:val="D8D85F38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1C0F34EB"/>
    <w:multiLevelType w:val="hybridMultilevel"/>
    <w:tmpl w:val="355201BE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1C6506C7"/>
    <w:multiLevelType w:val="hybridMultilevel"/>
    <w:tmpl w:val="61FC7538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1C8A0084"/>
    <w:multiLevelType w:val="hybridMultilevel"/>
    <w:tmpl w:val="DF3ED836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0000019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1D836B8E"/>
    <w:multiLevelType w:val="hybridMultilevel"/>
    <w:tmpl w:val="090EC612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1EA96F7B"/>
    <w:multiLevelType w:val="hybridMultilevel"/>
    <w:tmpl w:val="39B06708"/>
    <w:lvl w:ilvl="0" w:tplc="1324CB2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FDED25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1667DF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B4AFCA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FD23D6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1D2DE9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C607FF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87A1FF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0303B3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7" w15:restartNumberingAfterBreak="0">
    <w:nsid w:val="1EEA22F9"/>
    <w:multiLevelType w:val="hybridMultilevel"/>
    <w:tmpl w:val="B900D5E0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1F886E67"/>
    <w:multiLevelType w:val="hybridMultilevel"/>
    <w:tmpl w:val="4D30A47E"/>
    <w:lvl w:ilvl="0" w:tplc="BD9EE2AA">
      <w:start w:val="1"/>
      <w:numFmt w:val="bullet"/>
      <w:lvlText w:val="•"/>
      <w:lvlJc w:val="left"/>
      <w:pPr>
        <w:tabs>
          <w:tab w:val="num" w:pos="720"/>
        </w:tabs>
        <w:ind w:left="720" w:hanging="153"/>
      </w:pPr>
      <w:rPr>
        <w:rFonts w:ascii="Arial" w:hAnsi="Arial" w:hint="default"/>
      </w:rPr>
    </w:lvl>
    <w:lvl w:ilvl="1" w:tplc="1506FF8E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EE04DB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D845EC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4BEAC1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B56AB6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AA6F14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56A542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4849C2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9" w15:restartNumberingAfterBreak="0">
    <w:nsid w:val="24CA01FB"/>
    <w:multiLevelType w:val="hybridMultilevel"/>
    <w:tmpl w:val="65F62FB2"/>
    <w:lvl w:ilvl="0" w:tplc="2F06691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C847C6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C2297E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0D8727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22E6C3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AD0FA1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8A6699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6B8AE9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740CB0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0" w15:restartNumberingAfterBreak="0">
    <w:nsid w:val="25991AC7"/>
    <w:multiLevelType w:val="hybridMultilevel"/>
    <w:tmpl w:val="8B744C12"/>
    <w:lvl w:ilvl="0" w:tplc="D60891E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26540D0A"/>
    <w:multiLevelType w:val="hybridMultilevel"/>
    <w:tmpl w:val="B3AA209A"/>
    <w:lvl w:ilvl="0" w:tplc="88FEEB7A">
      <w:start w:val="1"/>
      <w:numFmt w:val="bullet"/>
      <w:lvlText w:val="•"/>
      <w:lvlJc w:val="left"/>
      <w:pPr>
        <w:tabs>
          <w:tab w:val="num" w:pos="720"/>
        </w:tabs>
        <w:ind w:left="720" w:hanging="153"/>
      </w:pPr>
      <w:rPr>
        <w:rFonts w:ascii="Arial" w:hAnsi="Arial" w:hint="default"/>
      </w:rPr>
    </w:lvl>
    <w:lvl w:ilvl="1" w:tplc="1506FF8E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EE04DB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D845EC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4BEAC1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B56AB6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AA6F14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56A542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4849C2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2" w15:restartNumberingAfterBreak="0">
    <w:nsid w:val="28F031C4"/>
    <w:multiLevelType w:val="hybridMultilevel"/>
    <w:tmpl w:val="2CD0B1E0"/>
    <w:lvl w:ilvl="0" w:tplc="04240001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240003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240005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240001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240003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24000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240001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240003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240005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3" w15:restartNumberingAfterBreak="0">
    <w:nsid w:val="29A9628F"/>
    <w:multiLevelType w:val="hybridMultilevel"/>
    <w:tmpl w:val="8E7C8FAA"/>
    <w:lvl w:ilvl="0" w:tplc="E86C316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28C8B3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3CE5F0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CF8C37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FC84B6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38285C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5020F1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DF8010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5F4A0D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4" w15:restartNumberingAfterBreak="0">
    <w:nsid w:val="2A8E395C"/>
    <w:multiLevelType w:val="hybridMultilevel"/>
    <w:tmpl w:val="7778D954"/>
    <w:lvl w:ilvl="0" w:tplc="B46408DC">
      <w:start w:val="1"/>
      <w:numFmt w:val="bullet"/>
      <w:lvlText w:val="•"/>
      <w:lvlJc w:val="center"/>
      <w:pPr>
        <w:ind w:left="720" w:hanging="323"/>
      </w:pPr>
      <w:rPr>
        <w:rFonts w:ascii="Arial" w:hAnsi="Arial" w:hint="default"/>
      </w:rPr>
    </w:lvl>
    <w:lvl w:ilvl="1" w:tplc="2000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5" w15:restartNumberingAfterBreak="0">
    <w:nsid w:val="2B592A68"/>
    <w:multiLevelType w:val="hybridMultilevel"/>
    <w:tmpl w:val="48B82E9A"/>
    <w:lvl w:ilvl="0" w:tplc="49665CF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BBE721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2D0604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CE0AC7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D9E5C6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0D6B33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CB2809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07E17A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04AE26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6" w15:restartNumberingAfterBreak="0">
    <w:nsid w:val="2FAB6367"/>
    <w:multiLevelType w:val="hybridMultilevel"/>
    <w:tmpl w:val="882442FE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2FFA3CAC"/>
    <w:multiLevelType w:val="hybridMultilevel"/>
    <w:tmpl w:val="8BDAD55C"/>
    <w:lvl w:ilvl="0" w:tplc="AC72080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C2ACA6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E3E18D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3AA89E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38A640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084361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ED02B1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608D1B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A46D78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8" w15:restartNumberingAfterBreak="0">
    <w:nsid w:val="302F277A"/>
    <w:multiLevelType w:val="hybridMultilevel"/>
    <w:tmpl w:val="D6FAC7B4"/>
    <w:lvl w:ilvl="0" w:tplc="C14ABE6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307C4225"/>
    <w:multiLevelType w:val="hybridMultilevel"/>
    <w:tmpl w:val="7A28B0F0"/>
    <w:lvl w:ilvl="0" w:tplc="8CB6859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6CCC90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08E6AD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E8C1F5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706450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658937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0DCAE1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B10A55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1E6525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0" w15:restartNumberingAfterBreak="0">
    <w:nsid w:val="30FB5ADD"/>
    <w:multiLevelType w:val="hybridMultilevel"/>
    <w:tmpl w:val="1C347D6A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315967F1"/>
    <w:multiLevelType w:val="hybridMultilevel"/>
    <w:tmpl w:val="85B4E77E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31DA323A"/>
    <w:multiLevelType w:val="hybridMultilevel"/>
    <w:tmpl w:val="FC04CDD2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32F81623"/>
    <w:multiLevelType w:val="hybridMultilevel"/>
    <w:tmpl w:val="F4F4FDB6"/>
    <w:lvl w:ilvl="0" w:tplc="D750A44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3662BE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E8AC33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69C455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4440C2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DCE512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2EC692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3EEDA7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B2C426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4" w15:restartNumberingAfterBreak="0">
    <w:nsid w:val="33B556AF"/>
    <w:multiLevelType w:val="hybridMultilevel"/>
    <w:tmpl w:val="87E4BE4E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36BE5909"/>
    <w:multiLevelType w:val="hybridMultilevel"/>
    <w:tmpl w:val="3B3847D8"/>
    <w:lvl w:ilvl="0" w:tplc="E29C1C56">
      <w:start w:val="1"/>
      <w:numFmt w:val="bullet"/>
      <w:pStyle w:val="Povzemanjedalje"/>
      <w:lvlText w:val=""/>
      <w:lvlJc w:val="left"/>
      <w:pPr>
        <w:ind w:left="927" w:hanging="360"/>
      </w:pPr>
      <w:rPr>
        <w:rFonts w:ascii="Symbol" w:hAnsi="Symbol" w:hint="default"/>
        <w:sz w:val="20"/>
        <w:szCs w:val="20"/>
      </w:rPr>
    </w:lvl>
    <w:lvl w:ilvl="1" w:tplc="7BD2979A">
      <w:start w:val="1"/>
      <w:numFmt w:val="bullet"/>
      <w:lvlText w:val="o"/>
      <w:lvlJc w:val="left"/>
      <w:pPr>
        <w:ind w:left="1647" w:hanging="360"/>
      </w:pPr>
      <w:rPr>
        <w:rFonts w:ascii="Courier New" w:hAnsi="Courier New" w:cs="Courier New" w:hint="default"/>
      </w:rPr>
    </w:lvl>
    <w:lvl w:ilvl="2" w:tplc="6D002D50" w:tentative="1">
      <w:start w:val="1"/>
      <w:numFmt w:val="bullet"/>
      <w:lvlText w:val=""/>
      <w:lvlJc w:val="left"/>
      <w:pPr>
        <w:ind w:left="2367" w:hanging="360"/>
      </w:pPr>
      <w:rPr>
        <w:rFonts w:ascii="Wingdings" w:hAnsi="Wingdings" w:hint="default"/>
      </w:rPr>
    </w:lvl>
    <w:lvl w:ilvl="3" w:tplc="CB925EFE" w:tentative="1">
      <w:start w:val="1"/>
      <w:numFmt w:val="bullet"/>
      <w:lvlText w:val=""/>
      <w:lvlJc w:val="left"/>
      <w:pPr>
        <w:ind w:left="3087" w:hanging="360"/>
      </w:pPr>
      <w:rPr>
        <w:rFonts w:ascii="Symbol" w:hAnsi="Symbol" w:hint="default"/>
      </w:rPr>
    </w:lvl>
    <w:lvl w:ilvl="4" w:tplc="AE101EA4" w:tentative="1">
      <w:start w:val="1"/>
      <w:numFmt w:val="bullet"/>
      <w:lvlText w:val="o"/>
      <w:lvlJc w:val="left"/>
      <w:pPr>
        <w:ind w:left="3807" w:hanging="360"/>
      </w:pPr>
      <w:rPr>
        <w:rFonts w:ascii="Courier New" w:hAnsi="Courier New" w:cs="Courier New" w:hint="default"/>
      </w:rPr>
    </w:lvl>
    <w:lvl w:ilvl="5" w:tplc="F9F27A6A" w:tentative="1">
      <w:start w:val="1"/>
      <w:numFmt w:val="bullet"/>
      <w:lvlText w:val=""/>
      <w:lvlJc w:val="left"/>
      <w:pPr>
        <w:ind w:left="4527" w:hanging="360"/>
      </w:pPr>
      <w:rPr>
        <w:rFonts w:ascii="Wingdings" w:hAnsi="Wingdings" w:hint="default"/>
      </w:rPr>
    </w:lvl>
    <w:lvl w:ilvl="6" w:tplc="C40466BA" w:tentative="1">
      <w:start w:val="1"/>
      <w:numFmt w:val="bullet"/>
      <w:lvlText w:val=""/>
      <w:lvlJc w:val="left"/>
      <w:pPr>
        <w:ind w:left="5247" w:hanging="360"/>
      </w:pPr>
      <w:rPr>
        <w:rFonts w:ascii="Symbol" w:hAnsi="Symbol" w:hint="default"/>
      </w:rPr>
    </w:lvl>
    <w:lvl w:ilvl="7" w:tplc="510CB6FE" w:tentative="1">
      <w:start w:val="1"/>
      <w:numFmt w:val="bullet"/>
      <w:lvlText w:val="o"/>
      <w:lvlJc w:val="left"/>
      <w:pPr>
        <w:ind w:left="5967" w:hanging="360"/>
      </w:pPr>
      <w:rPr>
        <w:rFonts w:ascii="Courier New" w:hAnsi="Courier New" w:cs="Courier New" w:hint="default"/>
      </w:rPr>
    </w:lvl>
    <w:lvl w:ilvl="8" w:tplc="E4B46DF6" w:tentative="1">
      <w:start w:val="1"/>
      <w:numFmt w:val="bullet"/>
      <w:lvlText w:val=""/>
      <w:lvlJc w:val="left"/>
      <w:pPr>
        <w:ind w:left="6687" w:hanging="360"/>
      </w:pPr>
      <w:rPr>
        <w:rFonts w:ascii="Wingdings" w:hAnsi="Wingdings" w:hint="default"/>
      </w:rPr>
    </w:lvl>
  </w:abstractNum>
  <w:abstractNum w:abstractNumId="46" w15:restartNumberingAfterBreak="0">
    <w:nsid w:val="3A2C77AC"/>
    <w:multiLevelType w:val="hybridMultilevel"/>
    <w:tmpl w:val="DC229C68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3AF87EA0"/>
    <w:multiLevelType w:val="hybridMultilevel"/>
    <w:tmpl w:val="30DA625C"/>
    <w:lvl w:ilvl="0" w:tplc="F942F95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142B93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F4CD42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AB2BD3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F1E045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43A872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18EB7E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788513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D34FAD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8" w15:restartNumberingAfterBreak="0">
    <w:nsid w:val="3B89352F"/>
    <w:multiLevelType w:val="hybridMultilevel"/>
    <w:tmpl w:val="21FC0396"/>
    <w:lvl w:ilvl="0" w:tplc="CF90884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C7CFD0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7C6502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0F40E1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C44232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D408B2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D26609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BB89C9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45CA8D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9" w15:restartNumberingAfterBreak="0">
    <w:nsid w:val="3CDB593C"/>
    <w:multiLevelType w:val="multilevel"/>
    <w:tmpl w:val="9F0AC7D2"/>
    <w:styleLink w:val="Style5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0" w15:restartNumberingAfterBreak="0">
    <w:nsid w:val="40084156"/>
    <w:multiLevelType w:val="hybridMultilevel"/>
    <w:tmpl w:val="77C8907C"/>
    <w:lvl w:ilvl="0" w:tplc="5958E78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5C49F4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A88E38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73400F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0525E8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F624C0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88EB97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6F8AA1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1D0806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1" w15:restartNumberingAfterBreak="0">
    <w:nsid w:val="40220C98"/>
    <w:multiLevelType w:val="hybridMultilevel"/>
    <w:tmpl w:val="97309496"/>
    <w:lvl w:ilvl="0" w:tplc="C30068D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2C4262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AD814E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F1292A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412085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F76047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1F6461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DBE47E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64AA8E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2" w15:restartNumberingAfterBreak="0">
    <w:nsid w:val="41C90358"/>
    <w:multiLevelType w:val="hybridMultilevel"/>
    <w:tmpl w:val="11847316"/>
    <w:lvl w:ilvl="0" w:tplc="C040EF9A">
      <w:start w:val="1"/>
      <w:numFmt w:val="bullet"/>
      <w:lvlText w:val="•"/>
      <w:lvlJc w:val="left"/>
      <w:pPr>
        <w:tabs>
          <w:tab w:val="num" w:pos="720"/>
        </w:tabs>
        <w:ind w:left="720" w:hanging="153"/>
      </w:pPr>
      <w:rPr>
        <w:rFonts w:ascii="Arial" w:hAnsi="Arial" w:hint="default"/>
      </w:rPr>
    </w:lvl>
    <w:lvl w:ilvl="1" w:tplc="2000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3" w15:restartNumberingAfterBreak="0">
    <w:nsid w:val="41CD0F04"/>
    <w:multiLevelType w:val="hybridMultilevel"/>
    <w:tmpl w:val="672C81F2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4" w15:restartNumberingAfterBreak="0">
    <w:nsid w:val="41E23C7A"/>
    <w:multiLevelType w:val="hybridMultilevel"/>
    <w:tmpl w:val="95BE4400"/>
    <w:lvl w:ilvl="0" w:tplc="36C0C41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944AFB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F323A2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2B0757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BECB7A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CB640F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082527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50ED1E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0F6450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5" w15:restartNumberingAfterBreak="0">
    <w:nsid w:val="440C3B0F"/>
    <w:multiLevelType w:val="hybridMultilevel"/>
    <w:tmpl w:val="ED7662C2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44EC60A1"/>
    <w:multiLevelType w:val="hybridMultilevel"/>
    <w:tmpl w:val="CF28CC3C"/>
    <w:lvl w:ilvl="0" w:tplc="2000000F">
      <w:start w:val="1"/>
      <w:numFmt w:val="decimal"/>
      <w:lvlText w:val="%1."/>
      <w:lvlJc w:val="left"/>
      <w:pPr>
        <w:ind w:left="720" w:hanging="360"/>
      </w:p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46C35FE4"/>
    <w:multiLevelType w:val="hybridMultilevel"/>
    <w:tmpl w:val="07EC49D8"/>
    <w:lvl w:ilvl="0" w:tplc="5A1AF84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620F44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2B0028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0D60F8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49CA69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BA6D7E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9EA7B0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52AAD1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B9426A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8" w15:restartNumberingAfterBreak="0">
    <w:nsid w:val="474722B2"/>
    <w:multiLevelType w:val="hybridMultilevel"/>
    <w:tmpl w:val="98962532"/>
    <w:lvl w:ilvl="0" w:tplc="6A5A8C1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7F2E91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A80E10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3F4D85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20AAB2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0BA407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B809A9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682AA6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75C0F6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9" w15:restartNumberingAfterBreak="0">
    <w:nsid w:val="47BF2033"/>
    <w:multiLevelType w:val="hybridMultilevel"/>
    <w:tmpl w:val="F7F4F7F8"/>
    <w:lvl w:ilvl="0" w:tplc="9558DD9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7A20C1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09630B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60E98E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236B3F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2EA3DC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432E6B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A00C8F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0E8988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0" w15:restartNumberingAfterBreak="0">
    <w:nsid w:val="483C6236"/>
    <w:multiLevelType w:val="hybridMultilevel"/>
    <w:tmpl w:val="F12E0A72"/>
    <w:lvl w:ilvl="0" w:tplc="2B18A0A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A5AC65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99A7C1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8F8E73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89E7E8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0E81F2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1D68E3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7F891E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D22E9C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1" w15:restartNumberingAfterBreak="0">
    <w:nsid w:val="48D13BDA"/>
    <w:multiLevelType w:val="hybridMultilevel"/>
    <w:tmpl w:val="B8D07440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4A525E6C"/>
    <w:multiLevelType w:val="hybridMultilevel"/>
    <w:tmpl w:val="E586FC52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4BD6251B"/>
    <w:multiLevelType w:val="hybridMultilevel"/>
    <w:tmpl w:val="00109CB2"/>
    <w:lvl w:ilvl="0" w:tplc="200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 w15:restartNumberingAfterBreak="0">
    <w:nsid w:val="4C4D6ACB"/>
    <w:multiLevelType w:val="hybridMultilevel"/>
    <w:tmpl w:val="8CF2A444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5" w15:restartNumberingAfterBreak="0">
    <w:nsid w:val="4D0E474C"/>
    <w:multiLevelType w:val="hybridMultilevel"/>
    <w:tmpl w:val="DD72E756"/>
    <w:lvl w:ilvl="0" w:tplc="8B10758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99ACC2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596762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B58DF7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53EAE2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55A416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226964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1B879E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44AFD0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6" w15:restartNumberingAfterBreak="0">
    <w:nsid w:val="4D1A2B21"/>
    <w:multiLevelType w:val="hybridMultilevel"/>
    <w:tmpl w:val="B0B82BD0"/>
    <w:lvl w:ilvl="0" w:tplc="1E46D40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B9AA99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47A70B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A24DFA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668067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5309C3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268D95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84CDF4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71AB25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7" w15:restartNumberingAfterBreak="0">
    <w:nsid w:val="4D2B4200"/>
    <w:multiLevelType w:val="hybridMultilevel"/>
    <w:tmpl w:val="6A80217A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8" w15:restartNumberingAfterBreak="0">
    <w:nsid w:val="4D3A00FA"/>
    <w:multiLevelType w:val="hybridMultilevel"/>
    <w:tmpl w:val="C3866274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9" w15:restartNumberingAfterBreak="0">
    <w:nsid w:val="4D765F31"/>
    <w:multiLevelType w:val="hybridMultilevel"/>
    <w:tmpl w:val="EF36AF98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0" w15:restartNumberingAfterBreak="0">
    <w:nsid w:val="5260676E"/>
    <w:multiLevelType w:val="hybridMultilevel"/>
    <w:tmpl w:val="81C6FFFA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1" w15:restartNumberingAfterBreak="0">
    <w:nsid w:val="52A964B3"/>
    <w:multiLevelType w:val="hybridMultilevel"/>
    <w:tmpl w:val="0A001F24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2" w15:restartNumberingAfterBreak="0">
    <w:nsid w:val="5316344C"/>
    <w:multiLevelType w:val="hybridMultilevel"/>
    <w:tmpl w:val="67C44944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 w15:restartNumberingAfterBreak="0">
    <w:nsid w:val="546C78BB"/>
    <w:multiLevelType w:val="hybridMultilevel"/>
    <w:tmpl w:val="DC4043F6"/>
    <w:lvl w:ilvl="0" w:tplc="041A0003">
      <w:start w:val="1"/>
      <w:numFmt w:val="bullet"/>
      <w:lvlText w:val="o"/>
      <w:lvlJc w:val="left"/>
      <w:pPr>
        <w:ind w:left="1867" w:hanging="360"/>
      </w:pPr>
      <w:rPr>
        <w:rFonts w:ascii="Courier New" w:hAnsi="Courier New" w:cs="Courier New" w:hint="default"/>
      </w:rPr>
    </w:lvl>
    <w:lvl w:ilvl="1" w:tplc="041A0003" w:tentative="1">
      <w:start w:val="1"/>
      <w:numFmt w:val="bullet"/>
      <w:lvlText w:val="o"/>
      <w:lvlJc w:val="left"/>
      <w:pPr>
        <w:ind w:left="2587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3307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4027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747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5467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6187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907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7627" w:hanging="360"/>
      </w:pPr>
      <w:rPr>
        <w:rFonts w:ascii="Wingdings" w:hAnsi="Wingdings" w:hint="default"/>
      </w:rPr>
    </w:lvl>
  </w:abstractNum>
  <w:abstractNum w:abstractNumId="74" w15:restartNumberingAfterBreak="0">
    <w:nsid w:val="549E0A60"/>
    <w:multiLevelType w:val="hybridMultilevel"/>
    <w:tmpl w:val="836C66E4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5" w15:restartNumberingAfterBreak="0">
    <w:nsid w:val="55E56CD5"/>
    <w:multiLevelType w:val="hybridMultilevel"/>
    <w:tmpl w:val="0A442E66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6" w15:restartNumberingAfterBreak="0">
    <w:nsid w:val="56B34947"/>
    <w:multiLevelType w:val="hybridMultilevel"/>
    <w:tmpl w:val="D214E8CC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7" w15:restartNumberingAfterBreak="0">
    <w:nsid w:val="578306E8"/>
    <w:multiLevelType w:val="multilevel"/>
    <w:tmpl w:val="62A02530"/>
    <w:lvl w:ilvl="0">
      <w:start w:val="1"/>
      <w:numFmt w:val="decimal"/>
      <w:pStyle w:val="Heading1"/>
      <w:lvlText w:val="%1."/>
      <w:lvlJc w:val="left"/>
      <w:pPr>
        <w:ind w:left="432" w:hanging="432"/>
      </w:pPr>
      <w:rPr>
        <w:b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78" w15:restartNumberingAfterBreak="0">
    <w:nsid w:val="5A827590"/>
    <w:multiLevelType w:val="hybridMultilevel"/>
    <w:tmpl w:val="E6DE7500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9" w15:restartNumberingAfterBreak="0">
    <w:nsid w:val="5D3D2E9E"/>
    <w:multiLevelType w:val="hybridMultilevel"/>
    <w:tmpl w:val="3A5087EE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0" w15:restartNumberingAfterBreak="0">
    <w:nsid w:val="5EFF16F8"/>
    <w:multiLevelType w:val="hybridMultilevel"/>
    <w:tmpl w:val="79A2A958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1" w15:restartNumberingAfterBreak="0">
    <w:nsid w:val="5F8703F9"/>
    <w:multiLevelType w:val="hybridMultilevel"/>
    <w:tmpl w:val="EF44ABD0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2" w15:restartNumberingAfterBreak="0">
    <w:nsid w:val="5FFB68B6"/>
    <w:multiLevelType w:val="hybridMultilevel"/>
    <w:tmpl w:val="9FAE659E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3" w15:restartNumberingAfterBreak="0">
    <w:nsid w:val="605027DA"/>
    <w:multiLevelType w:val="hybridMultilevel"/>
    <w:tmpl w:val="D14C0C84"/>
    <w:lvl w:ilvl="0" w:tplc="8ABE3C3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4" w15:restartNumberingAfterBreak="0">
    <w:nsid w:val="62687941"/>
    <w:multiLevelType w:val="hybridMultilevel"/>
    <w:tmpl w:val="39D2A1A0"/>
    <w:lvl w:ilvl="0" w:tplc="32122B66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5" w15:restartNumberingAfterBreak="0">
    <w:nsid w:val="64D75C29"/>
    <w:multiLevelType w:val="hybridMultilevel"/>
    <w:tmpl w:val="D298D318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6" w15:restartNumberingAfterBreak="0">
    <w:nsid w:val="658612E0"/>
    <w:multiLevelType w:val="hybridMultilevel"/>
    <w:tmpl w:val="8F2E6340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7" w15:restartNumberingAfterBreak="0">
    <w:nsid w:val="66006DDC"/>
    <w:multiLevelType w:val="hybridMultilevel"/>
    <w:tmpl w:val="B04CCA5C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8" w15:restartNumberingAfterBreak="0">
    <w:nsid w:val="67BD09E8"/>
    <w:multiLevelType w:val="hybridMultilevel"/>
    <w:tmpl w:val="5DA268F0"/>
    <w:lvl w:ilvl="0" w:tplc="5C56BC14">
      <w:start w:val="1"/>
      <w:numFmt w:val="bullet"/>
      <w:lvlText w:val="•"/>
      <w:lvlJc w:val="left"/>
      <w:pPr>
        <w:tabs>
          <w:tab w:val="num" w:pos="720"/>
        </w:tabs>
        <w:ind w:left="720" w:hanging="153"/>
      </w:pPr>
      <w:rPr>
        <w:rFonts w:ascii="Arial" w:hAnsi="Aria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9" w15:restartNumberingAfterBreak="0">
    <w:nsid w:val="682C3231"/>
    <w:multiLevelType w:val="multilevel"/>
    <w:tmpl w:val="C6AE9104"/>
    <w:lvl w:ilvl="0">
      <w:start w:val="1"/>
      <w:numFmt w:val="bullet"/>
      <w:pStyle w:val="alinejeoznaevanje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̶"/>
      <w:lvlJc w:val="left"/>
      <w:pPr>
        <w:ind w:left="1080" w:hanging="360"/>
      </w:pPr>
      <w:rPr>
        <w:rFonts w:ascii="Calibri" w:hAnsi="Calibri" w:hint="default"/>
        <w:color w:val="auto"/>
      </w:rPr>
    </w:lvl>
    <w:lvl w:ilvl="2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216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52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600" w:hanging="360"/>
      </w:pPr>
      <w:rPr>
        <w:rFonts w:ascii="Symbol" w:hAnsi="Symbol" w:hint="default"/>
      </w:rPr>
    </w:lvl>
  </w:abstractNum>
  <w:abstractNum w:abstractNumId="90" w15:restartNumberingAfterBreak="0">
    <w:nsid w:val="6CC62711"/>
    <w:multiLevelType w:val="hybridMultilevel"/>
    <w:tmpl w:val="DB96C61A"/>
    <w:lvl w:ilvl="0" w:tplc="688643E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126C82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6F22C4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A9EA5F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7CCD4E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88A0E5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BB63D0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7408B5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758463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1" w15:restartNumberingAfterBreak="0">
    <w:nsid w:val="6E6742DB"/>
    <w:multiLevelType w:val="hybridMultilevel"/>
    <w:tmpl w:val="5E86A020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2" w15:restartNumberingAfterBreak="0">
    <w:nsid w:val="6E807C4F"/>
    <w:multiLevelType w:val="hybridMultilevel"/>
    <w:tmpl w:val="865C1F56"/>
    <w:lvl w:ilvl="0" w:tplc="6C9E41C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F94753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9BE8B2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5CC320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3F6C65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400495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EB691C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91470A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CAA60C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3" w15:restartNumberingAfterBreak="0">
    <w:nsid w:val="6F0C6597"/>
    <w:multiLevelType w:val="hybridMultilevel"/>
    <w:tmpl w:val="2848BDA0"/>
    <w:lvl w:ilvl="0" w:tplc="271E169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EB8D06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562E42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082DDF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438F36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E12867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82E810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BFADE0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FD626F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4" w15:restartNumberingAfterBreak="0">
    <w:nsid w:val="70374BE6"/>
    <w:multiLevelType w:val="hybridMultilevel"/>
    <w:tmpl w:val="E8467F9C"/>
    <w:lvl w:ilvl="0" w:tplc="E744B49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4D06E3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F4098C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3420DA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A8AF44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3E08E4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5E2A76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54C31C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C728ED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5" w15:restartNumberingAfterBreak="0">
    <w:nsid w:val="72C65F5E"/>
    <w:multiLevelType w:val="hybridMultilevel"/>
    <w:tmpl w:val="AAD4053E"/>
    <w:lvl w:ilvl="0" w:tplc="7FD2FC5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BDEB16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2B0FD7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8E4D4E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590EDF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AC0608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B6C98B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41AD47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FE06BB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6" w15:restartNumberingAfterBreak="0">
    <w:nsid w:val="742A2FE7"/>
    <w:multiLevelType w:val="hybridMultilevel"/>
    <w:tmpl w:val="EB48EFD4"/>
    <w:lvl w:ilvl="0" w:tplc="3CC8573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00A841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68E96A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3C6A3B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3E23CF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A9406D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CDE561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FA004B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958862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7" w15:restartNumberingAfterBreak="0">
    <w:nsid w:val="743C7B68"/>
    <w:multiLevelType w:val="hybridMultilevel"/>
    <w:tmpl w:val="36E8DACA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8" w15:restartNumberingAfterBreak="0">
    <w:nsid w:val="74FB0DAC"/>
    <w:multiLevelType w:val="hybridMultilevel"/>
    <w:tmpl w:val="4B1CE448"/>
    <w:lvl w:ilvl="0" w:tplc="30E65F5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506C84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83628F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8E8D3E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CC488F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3469AB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81AF84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5ECFD1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C08D56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9" w15:restartNumberingAfterBreak="0">
    <w:nsid w:val="75811E0B"/>
    <w:multiLevelType w:val="hybridMultilevel"/>
    <w:tmpl w:val="A400341E"/>
    <w:lvl w:ilvl="0" w:tplc="F3C8E42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3C687C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15EB2C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8CE962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D20956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92E0C2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1CABF2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66E633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F749BB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0" w15:restartNumberingAfterBreak="0">
    <w:nsid w:val="77BA79CE"/>
    <w:multiLevelType w:val="hybridMultilevel"/>
    <w:tmpl w:val="3C867566"/>
    <w:lvl w:ilvl="0" w:tplc="5592514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0FE679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EF0BCF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2348E0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82CF81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638C49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1B40A2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54246F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BDCB70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1" w15:restartNumberingAfterBreak="0">
    <w:nsid w:val="786A4591"/>
    <w:multiLevelType w:val="hybridMultilevel"/>
    <w:tmpl w:val="2CFAC6DE"/>
    <w:lvl w:ilvl="0" w:tplc="A980FCB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2" w15:restartNumberingAfterBreak="0">
    <w:nsid w:val="7A2A61C9"/>
    <w:multiLevelType w:val="hybridMultilevel"/>
    <w:tmpl w:val="6F103948"/>
    <w:lvl w:ilvl="0" w:tplc="E09C6AD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FA0E5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812342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5EC2AF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F2A92B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2B0113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78E5FE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0FA1A0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45AEA2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3" w15:restartNumberingAfterBreak="0">
    <w:nsid w:val="7C504FB3"/>
    <w:multiLevelType w:val="hybridMultilevel"/>
    <w:tmpl w:val="AD5C1592"/>
    <w:lvl w:ilvl="0" w:tplc="FBC8D3C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886DC7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9AA412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5C488C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BA6890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EC0EAD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200639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8D0197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672843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4" w15:restartNumberingAfterBreak="0">
    <w:nsid w:val="7FCA467D"/>
    <w:multiLevelType w:val="hybridMultilevel"/>
    <w:tmpl w:val="F4CCD5C6"/>
    <w:lvl w:ilvl="0" w:tplc="9EB04AE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664813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9C85B2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06E4FD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D7A12B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18612A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FA0B1C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CC4910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52CB9D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45"/>
  </w:num>
  <w:num w:numId="2">
    <w:abstractNumId w:val="49"/>
  </w:num>
  <w:num w:numId="3">
    <w:abstractNumId w:val="77"/>
  </w:num>
  <w:num w:numId="4">
    <w:abstractNumId w:val="77"/>
    <w:lvlOverride w:ilvl="0">
      <w:startOverride w:val="1"/>
    </w:lvlOverride>
  </w:num>
  <w:num w:numId="5">
    <w:abstractNumId w:val="77"/>
    <w:lvlOverride w:ilvl="0">
      <w:startOverride w:val="1"/>
    </w:lvlOverride>
  </w:num>
  <w:num w:numId="6">
    <w:abstractNumId w:val="77"/>
    <w:lvlOverride w:ilvl="0">
      <w:startOverride w:val="1"/>
    </w:lvlOverride>
  </w:num>
  <w:num w:numId="7">
    <w:abstractNumId w:val="7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77"/>
    <w:lvlOverride w:ilvl="0">
      <w:startOverride w:val="1"/>
    </w:lvlOverride>
  </w:num>
  <w:num w:numId="9">
    <w:abstractNumId w:val="7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68"/>
  </w:num>
  <w:num w:numId="11">
    <w:abstractNumId w:val="77"/>
  </w:num>
  <w:num w:numId="12">
    <w:abstractNumId w:val="7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84"/>
  </w:num>
  <w:num w:numId="14">
    <w:abstractNumId w:val="7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7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7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69"/>
  </w:num>
  <w:num w:numId="18">
    <w:abstractNumId w:val="97"/>
  </w:num>
  <w:num w:numId="19">
    <w:abstractNumId w:val="0"/>
  </w:num>
  <w:num w:numId="20">
    <w:abstractNumId w:val="44"/>
  </w:num>
  <w:num w:numId="21">
    <w:abstractNumId w:val="18"/>
  </w:num>
  <w:num w:numId="22">
    <w:abstractNumId w:val="16"/>
  </w:num>
  <w:num w:numId="23">
    <w:abstractNumId w:val="77"/>
    <w:lvlOverride w:ilvl="0">
      <w:startOverride w:val="2"/>
    </w:lvlOverride>
  </w:num>
  <w:num w:numId="24">
    <w:abstractNumId w:val="67"/>
  </w:num>
  <w:num w:numId="25">
    <w:abstractNumId w:val="61"/>
  </w:num>
  <w:num w:numId="26">
    <w:abstractNumId w:val="41"/>
  </w:num>
  <w:num w:numId="27">
    <w:abstractNumId w:val="12"/>
  </w:num>
  <w:num w:numId="28">
    <w:abstractNumId w:val="86"/>
  </w:num>
  <w:num w:numId="29">
    <w:abstractNumId w:val="40"/>
  </w:num>
  <w:num w:numId="30">
    <w:abstractNumId w:val="77"/>
    <w:lvlOverride w:ilvl="0">
      <w:startOverride w:val="5"/>
    </w:lvlOverride>
  </w:num>
  <w:num w:numId="31">
    <w:abstractNumId w:val="6"/>
  </w:num>
  <w:num w:numId="32">
    <w:abstractNumId w:val="101"/>
  </w:num>
  <w:num w:numId="33">
    <w:abstractNumId w:val="36"/>
  </w:num>
  <w:num w:numId="34">
    <w:abstractNumId w:val="78"/>
  </w:num>
  <w:num w:numId="35">
    <w:abstractNumId w:val="53"/>
  </w:num>
  <w:num w:numId="36">
    <w:abstractNumId w:val="20"/>
  </w:num>
  <w:num w:numId="37">
    <w:abstractNumId w:val="21"/>
  </w:num>
  <w:num w:numId="38">
    <w:abstractNumId w:val="76"/>
  </w:num>
  <w:num w:numId="39">
    <w:abstractNumId w:val="46"/>
  </w:num>
  <w:num w:numId="40">
    <w:abstractNumId w:val="71"/>
  </w:num>
  <w:num w:numId="41">
    <w:abstractNumId w:val="25"/>
  </w:num>
  <w:num w:numId="42">
    <w:abstractNumId w:val="83"/>
  </w:num>
  <w:num w:numId="43">
    <w:abstractNumId w:val="87"/>
  </w:num>
  <w:num w:numId="44">
    <w:abstractNumId w:val="82"/>
  </w:num>
  <w:num w:numId="45">
    <w:abstractNumId w:val="64"/>
  </w:num>
  <w:num w:numId="46">
    <w:abstractNumId w:val="75"/>
  </w:num>
  <w:num w:numId="47">
    <w:abstractNumId w:val="70"/>
  </w:num>
  <w:num w:numId="48">
    <w:abstractNumId w:val="74"/>
  </w:num>
  <w:num w:numId="49">
    <w:abstractNumId w:val="55"/>
  </w:num>
  <w:num w:numId="50">
    <w:abstractNumId w:val="89"/>
  </w:num>
  <w:num w:numId="51">
    <w:abstractNumId w:val="80"/>
  </w:num>
  <w:num w:numId="52">
    <w:abstractNumId w:val="81"/>
  </w:num>
  <w:num w:numId="53">
    <w:abstractNumId w:val="38"/>
  </w:num>
  <w:num w:numId="54">
    <w:abstractNumId w:val="15"/>
  </w:num>
  <w:num w:numId="55">
    <w:abstractNumId w:val="92"/>
  </w:num>
  <w:num w:numId="56">
    <w:abstractNumId w:val="51"/>
  </w:num>
  <w:num w:numId="57">
    <w:abstractNumId w:val="7"/>
  </w:num>
  <w:num w:numId="58">
    <w:abstractNumId w:val="54"/>
  </w:num>
  <w:num w:numId="59">
    <w:abstractNumId w:val="102"/>
  </w:num>
  <w:num w:numId="60">
    <w:abstractNumId w:val="90"/>
  </w:num>
  <w:num w:numId="61">
    <w:abstractNumId w:val="94"/>
  </w:num>
  <w:num w:numId="62">
    <w:abstractNumId w:val="57"/>
  </w:num>
  <w:num w:numId="63">
    <w:abstractNumId w:val="35"/>
  </w:num>
  <w:num w:numId="64">
    <w:abstractNumId w:val="33"/>
  </w:num>
  <w:num w:numId="65">
    <w:abstractNumId w:val="29"/>
  </w:num>
  <w:num w:numId="66">
    <w:abstractNumId w:val="93"/>
  </w:num>
  <w:num w:numId="67">
    <w:abstractNumId w:val="60"/>
  </w:num>
  <w:num w:numId="68">
    <w:abstractNumId w:val="39"/>
  </w:num>
  <w:num w:numId="69">
    <w:abstractNumId w:val="43"/>
  </w:num>
  <w:num w:numId="70">
    <w:abstractNumId w:val="103"/>
  </w:num>
  <w:num w:numId="71">
    <w:abstractNumId w:val="1"/>
  </w:num>
  <w:num w:numId="72">
    <w:abstractNumId w:val="47"/>
  </w:num>
  <w:num w:numId="73">
    <w:abstractNumId w:val="13"/>
  </w:num>
  <w:num w:numId="74">
    <w:abstractNumId w:val="98"/>
  </w:num>
  <w:num w:numId="75">
    <w:abstractNumId w:val="48"/>
  </w:num>
  <w:num w:numId="76">
    <w:abstractNumId w:val="66"/>
  </w:num>
  <w:num w:numId="77">
    <w:abstractNumId w:val="26"/>
  </w:num>
  <w:num w:numId="78">
    <w:abstractNumId w:val="2"/>
  </w:num>
  <w:num w:numId="79">
    <w:abstractNumId w:val="59"/>
  </w:num>
  <w:num w:numId="80">
    <w:abstractNumId w:val="4"/>
  </w:num>
  <w:num w:numId="81">
    <w:abstractNumId w:val="104"/>
  </w:num>
  <w:num w:numId="82">
    <w:abstractNumId w:val="37"/>
  </w:num>
  <w:num w:numId="83">
    <w:abstractNumId w:val="100"/>
  </w:num>
  <w:num w:numId="84">
    <w:abstractNumId w:val="99"/>
  </w:num>
  <w:num w:numId="85">
    <w:abstractNumId w:val="3"/>
  </w:num>
  <w:num w:numId="86">
    <w:abstractNumId w:val="50"/>
  </w:num>
  <w:num w:numId="87">
    <w:abstractNumId w:val="95"/>
  </w:num>
  <w:num w:numId="88">
    <w:abstractNumId w:val="96"/>
  </w:num>
  <w:num w:numId="89">
    <w:abstractNumId w:val="65"/>
  </w:num>
  <w:num w:numId="90">
    <w:abstractNumId w:val="58"/>
  </w:num>
  <w:num w:numId="91">
    <w:abstractNumId w:val="11"/>
  </w:num>
  <w:num w:numId="92">
    <w:abstractNumId w:val="63"/>
  </w:num>
  <w:num w:numId="93">
    <w:abstractNumId w:val="31"/>
  </w:num>
  <w:num w:numId="94">
    <w:abstractNumId w:val="28"/>
  </w:num>
  <w:num w:numId="95">
    <w:abstractNumId w:val="52"/>
  </w:num>
  <w:num w:numId="96">
    <w:abstractNumId w:val="14"/>
  </w:num>
  <w:num w:numId="97">
    <w:abstractNumId w:val="88"/>
  </w:num>
  <w:num w:numId="98">
    <w:abstractNumId w:val="34"/>
  </w:num>
  <w:num w:numId="99">
    <w:abstractNumId w:val="32"/>
  </w:num>
  <w:num w:numId="100">
    <w:abstractNumId w:val="17"/>
  </w:num>
  <w:num w:numId="101">
    <w:abstractNumId w:val="77"/>
    <w:lvlOverride w:ilvl="0">
      <w:startOverride w:val="4"/>
    </w:lvlOverride>
  </w:num>
  <w:num w:numId="102">
    <w:abstractNumId w:val="77"/>
  </w:num>
  <w:num w:numId="103">
    <w:abstractNumId w:val="23"/>
  </w:num>
  <w:num w:numId="104">
    <w:abstractNumId w:val="5"/>
  </w:num>
  <w:num w:numId="105">
    <w:abstractNumId w:val="42"/>
  </w:num>
  <w:num w:numId="106">
    <w:abstractNumId w:val="27"/>
  </w:num>
  <w:num w:numId="107">
    <w:abstractNumId w:val="62"/>
  </w:num>
  <w:num w:numId="108">
    <w:abstractNumId w:val="22"/>
  </w:num>
  <w:num w:numId="109">
    <w:abstractNumId w:val="91"/>
  </w:num>
  <w:num w:numId="110">
    <w:abstractNumId w:val="8"/>
  </w:num>
  <w:num w:numId="111">
    <w:abstractNumId w:val="10"/>
  </w:num>
  <w:num w:numId="112">
    <w:abstractNumId w:val="72"/>
  </w:num>
  <w:num w:numId="113">
    <w:abstractNumId w:val="85"/>
  </w:num>
  <w:num w:numId="114">
    <w:abstractNumId w:val="7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5">
    <w:abstractNumId w:val="30"/>
  </w:num>
  <w:num w:numId="116">
    <w:abstractNumId w:val="79"/>
  </w:num>
  <w:num w:numId="117">
    <w:abstractNumId w:val="73"/>
  </w:num>
  <w:num w:numId="118">
    <w:abstractNumId w:val="24"/>
  </w:num>
  <w:num w:numId="119">
    <w:abstractNumId w:val="9"/>
  </w:num>
  <w:num w:numId="120">
    <w:abstractNumId w:val="19"/>
  </w:num>
  <w:num w:numId="121">
    <w:abstractNumId w:val="56"/>
  </w:num>
  <w:numIdMacAtCleanup w:val="1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2"/>
  <w:displayBackgroundShape/>
  <w:hideSpellingErrors/>
  <w:proofState w:spelling="clean" w:grammar="clean"/>
  <w:defaultTabStop w:val="720"/>
  <w:hyphenationZone w:val="425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7Q0MjAxN7EwMTM0MTNQ0lEKTi0uzszPAykwtKwFAEE5EPQtAAAA"/>
  </w:docVars>
  <w:rsids>
    <w:rsidRoot w:val="004C04C1"/>
    <w:rsid w:val="00000693"/>
    <w:rsid w:val="00001394"/>
    <w:rsid w:val="00001E31"/>
    <w:rsid w:val="000020EB"/>
    <w:rsid w:val="00004AC2"/>
    <w:rsid w:val="00006F6D"/>
    <w:rsid w:val="000104A1"/>
    <w:rsid w:val="0001309C"/>
    <w:rsid w:val="00013DD7"/>
    <w:rsid w:val="00014155"/>
    <w:rsid w:val="00015B33"/>
    <w:rsid w:val="00025314"/>
    <w:rsid w:val="000261F1"/>
    <w:rsid w:val="00026A19"/>
    <w:rsid w:val="00026CC9"/>
    <w:rsid w:val="0002757B"/>
    <w:rsid w:val="00030A46"/>
    <w:rsid w:val="000320C3"/>
    <w:rsid w:val="000346FF"/>
    <w:rsid w:val="00034D6A"/>
    <w:rsid w:val="00037F13"/>
    <w:rsid w:val="0004059C"/>
    <w:rsid w:val="00042289"/>
    <w:rsid w:val="0004324B"/>
    <w:rsid w:val="00043F62"/>
    <w:rsid w:val="000442EE"/>
    <w:rsid w:val="000456C7"/>
    <w:rsid w:val="00045D2C"/>
    <w:rsid w:val="00046205"/>
    <w:rsid w:val="00046439"/>
    <w:rsid w:val="00050D20"/>
    <w:rsid w:val="000515EC"/>
    <w:rsid w:val="000577B1"/>
    <w:rsid w:val="00063720"/>
    <w:rsid w:val="000640F2"/>
    <w:rsid w:val="00065128"/>
    <w:rsid w:val="00067BAE"/>
    <w:rsid w:val="000700EC"/>
    <w:rsid w:val="0007347D"/>
    <w:rsid w:val="00075125"/>
    <w:rsid w:val="00075393"/>
    <w:rsid w:val="00077607"/>
    <w:rsid w:val="00077812"/>
    <w:rsid w:val="0008058A"/>
    <w:rsid w:val="00080E56"/>
    <w:rsid w:val="00081DAE"/>
    <w:rsid w:val="0008287E"/>
    <w:rsid w:val="00082F90"/>
    <w:rsid w:val="00083E13"/>
    <w:rsid w:val="00086CA9"/>
    <w:rsid w:val="0008776B"/>
    <w:rsid w:val="00090ADD"/>
    <w:rsid w:val="00090BA0"/>
    <w:rsid w:val="0009490F"/>
    <w:rsid w:val="00097193"/>
    <w:rsid w:val="000A0125"/>
    <w:rsid w:val="000A0798"/>
    <w:rsid w:val="000A0A4A"/>
    <w:rsid w:val="000A0C1C"/>
    <w:rsid w:val="000A1063"/>
    <w:rsid w:val="000A12E1"/>
    <w:rsid w:val="000A4FA1"/>
    <w:rsid w:val="000A5264"/>
    <w:rsid w:val="000A6ED9"/>
    <w:rsid w:val="000A7E31"/>
    <w:rsid w:val="000B171C"/>
    <w:rsid w:val="000B4C36"/>
    <w:rsid w:val="000B5896"/>
    <w:rsid w:val="000B71C2"/>
    <w:rsid w:val="000B72D0"/>
    <w:rsid w:val="000C15B5"/>
    <w:rsid w:val="000C39A8"/>
    <w:rsid w:val="000C5653"/>
    <w:rsid w:val="000C6A3E"/>
    <w:rsid w:val="000C7170"/>
    <w:rsid w:val="000C79D7"/>
    <w:rsid w:val="000D1E60"/>
    <w:rsid w:val="000D2957"/>
    <w:rsid w:val="000D32AE"/>
    <w:rsid w:val="000D6C9F"/>
    <w:rsid w:val="000D7713"/>
    <w:rsid w:val="000E1FE3"/>
    <w:rsid w:val="000E3460"/>
    <w:rsid w:val="000E61A3"/>
    <w:rsid w:val="000E72C8"/>
    <w:rsid w:val="000F0903"/>
    <w:rsid w:val="000F18CE"/>
    <w:rsid w:val="000F259F"/>
    <w:rsid w:val="000F3306"/>
    <w:rsid w:val="000F683E"/>
    <w:rsid w:val="000F6F77"/>
    <w:rsid w:val="000F7980"/>
    <w:rsid w:val="00100EDA"/>
    <w:rsid w:val="001012F8"/>
    <w:rsid w:val="00102324"/>
    <w:rsid w:val="00104807"/>
    <w:rsid w:val="00106AA6"/>
    <w:rsid w:val="00106EE4"/>
    <w:rsid w:val="00110176"/>
    <w:rsid w:val="00111079"/>
    <w:rsid w:val="0011429E"/>
    <w:rsid w:val="00115472"/>
    <w:rsid w:val="00115530"/>
    <w:rsid w:val="001166E9"/>
    <w:rsid w:val="001167A8"/>
    <w:rsid w:val="00116FA2"/>
    <w:rsid w:val="00123084"/>
    <w:rsid w:val="00124181"/>
    <w:rsid w:val="0013144C"/>
    <w:rsid w:val="0013720B"/>
    <w:rsid w:val="00137792"/>
    <w:rsid w:val="001416D1"/>
    <w:rsid w:val="00142C90"/>
    <w:rsid w:val="00143E88"/>
    <w:rsid w:val="001445E7"/>
    <w:rsid w:val="00147259"/>
    <w:rsid w:val="0015076A"/>
    <w:rsid w:val="001529A1"/>
    <w:rsid w:val="00154115"/>
    <w:rsid w:val="00154EAC"/>
    <w:rsid w:val="00155886"/>
    <w:rsid w:val="00155B9E"/>
    <w:rsid w:val="00156310"/>
    <w:rsid w:val="00160896"/>
    <w:rsid w:val="00167B2E"/>
    <w:rsid w:val="0017122D"/>
    <w:rsid w:val="00171970"/>
    <w:rsid w:val="00172CF5"/>
    <w:rsid w:val="00173F39"/>
    <w:rsid w:val="00177BFB"/>
    <w:rsid w:val="00182291"/>
    <w:rsid w:val="00182AE3"/>
    <w:rsid w:val="0018429A"/>
    <w:rsid w:val="001865FF"/>
    <w:rsid w:val="00186D6A"/>
    <w:rsid w:val="00186F97"/>
    <w:rsid w:val="0019115C"/>
    <w:rsid w:val="001925BA"/>
    <w:rsid w:val="0019383F"/>
    <w:rsid w:val="00194FBF"/>
    <w:rsid w:val="001A05EE"/>
    <w:rsid w:val="001A06CF"/>
    <w:rsid w:val="001A0E08"/>
    <w:rsid w:val="001A24BB"/>
    <w:rsid w:val="001A38E1"/>
    <w:rsid w:val="001A4AFF"/>
    <w:rsid w:val="001A541F"/>
    <w:rsid w:val="001A745B"/>
    <w:rsid w:val="001B3937"/>
    <w:rsid w:val="001B3B45"/>
    <w:rsid w:val="001B3C7A"/>
    <w:rsid w:val="001B3E76"/>
    <w:rsid w:val="001B6B59"/>
    <w:rsid w:val="001C2291"/>
    <w:rsid w:val="001C24D2"/>
    <w:rsid w:val="001C55BA"/>
    <w:rsid w:val="001C5D45"/>
    <w:rsid w:val="001D2C01"/>
    <w:rsid w:val="001D40C2"/>
    <w:rsid w:val="001D50E7"/>
    <w:rsid w:val="001E126F"/>
    <w:rsid w:val="001E265E"/>
    <w:rsid w:val="001E32E1"/>
    <w:rsid w:val="001E3CF0"/>
    <w:rsid w:val="001E44B6"/>
    <w:rsid w:val="001E563B"/>
    <w:rsid w:val="001E5ACC"/>
    <w:rsid w:val="001F09B6"/>
    <w:rsid w:val="001F0C0F"/>
    <w:rsid w:val="001F2407"/>
    <w:rsid w:val="001F4342"/>
    <w:rsid w:val="001F51EE"/>
    <w:rsid w:val="0020000B"/>
    <w:rsid w:val="00200E6D"/>
    <w:rsid w:val="00203F7E"/>
    <w:rsid w:val="00204DC5"/>
    <w:rsid w:val="00205BA2"/>
    <w:rsid w:val="00206094"/>
    <w:rsid w:val="00206696"/>
    <w:rsid w:val="00211948"/>
    <w:rsid w:val="002156C5"/>
    <w:rsid w:val="00216301"/>
    <w:rsid w:val="00216CDE"/>
    <w:rsid w:val="002171F0"/>
    <w:rsid w:val="00217AF2"/>
    <w:rsid w:val="00220284"/>
    <w:rsid w:val="00224508"/>
    <w:rsid w:val="00224828"/>
    <w:rsid w:val="002259D0"/>
    <w:rsid w:val="0022702A"/>
    <w:rsid w:val="002311EB"/>
    <w:rsid w:val="0023146A"/>
    <w:rsid w:val="00231B2B"/>
    <w:rsid w:val="00232C31"/>
    <w:rsid w:val="00234427"/>
    <w:rsid w:val="00237DEF"/>
    <w:rsid w:val="00241D73"/>
    <w:rsid w:val="002421F7"/>
    <w:rsid w:val="002425A5"/>
    <w:rsid w:val="0024321A"/>
    <w:rsid w:val="00244EB1"/>
    <w:rsid w:val="002452A6"/>
    <w:rsid w:val="0024706B"/>
    <w:rsid w:val="00247911"/>
    <w:rsid w:val="00247D80"/>
    <w:rsid w:val="002536DD"/>
    <w:rsid w:val="00257AAF"/>
    <w:rsid w:val="002605DB"/>
    <w:rsid w:val="00262AD8"/>
    <w:rsid w:val="0027074A"/>
    <w:rsid w:val="00273D99"/>
    <w:rsid w:val="00274BDD"/>
    <w:rsid w:val="00274E56"/>
    <w:rsid w:val="0027621D"/>
    <w:rsid w:val="002763F7"/>
    <w:rsid w:val="0027640D"/>
    <w:rsid w:val="00277912"/>
    <w:rsid w:val="00282E80"/>
    <w:rsid w:val="00283215"/>
    <w:rsid w:val="0028359C"/>
    <w:rsid w:val="002840EE"/>
    <w:rsid w:val="00284772"/>
    <w:rsid w:val="002876D3"/>
    <w:rsid w:val="00287E26"/>
    <w:rsid w:val="00290A3E"/>
    <w:rsid w:val="00290CC2"/>
    <w:rsid w:val="00291AF0"/>
    <w:rsid w:val="002931E2"/>
    <w:rsid w:val="002941FA"/>
    <w:rsid w:val="00295CEF"/>
    <w:rsid w:val="0029678E"/>
    <w:rsid w:val="00296E15"/>
    <w:rsid w:val="002A057C"/>
    <w:rsid w:val="002A2034"/>
    <w:rsid w:val="002A3B76"/>
    <w:rsid w:val="002A467C"/>
    <w:rsid w:val="002A517F"/>
    <w:rsid w:val="002A75B8"/>
    <w:rsid w:val="002B0459"/>
    <w:rsid w:val="002B22A9"/>
    <w:rsid w:val="002B42B4"/>
    <w:rsid w:val="002B45D5"/>
    <w:rsid w:val="002B5945"/>
    <w:rsid w:val="002B6088"/>
    <w:rsid w:val="002B6944"/>
    <w:rsid w:val="002B7740"/>
    <w:rsid w:val="002C0824"/>
    <w:rsid w:val="002C1DAC"/>
    <w:rsid w:val="002C3BA7"/>
    <w:rsid w:val="002C5381"/>
    <w:rsid w:val="002D0D3A"/>
    <w:rsid w:val="002D2780"/>
    <w:rsid w:val="002D2DE5"/>
    <w:rsid w:val="002D4445"/>
    <w:rsid w:val="002D4CA1"/>
    <w:rsid w:val="002D6B3F"/>
    <w:rsid w:val="002D7409"/>
    <w:rsid w:val="002E1D79"/>
    <w:rsid w:val="002E2B07"/>
    <w:rsid w:val="002E2B64"/>
    <w:rsid w:val="002E4F00"/>
    <w:rsid w:val="002E5B4F"/>
    <w:rsid w:val="002F0AC1"/>
    <w:rsid w:val="002F60C0"/>
    <w:rsid w:val="002F70C3"/>
    <w:rsid w:val="00300E90"/>
    <w:rsid w:val="00301462"/>
    <w:rsid w:val="00303EE0"/>
    <w:rsid w:val="00303FEF"/>
    <w:rsid w:val="003059B7"/>
    <w:rsid w:val="00305E20"/>
    <w:rsid w:val="00306030"/>
    <w:rsid w:val="00306C1E"/>
    <w:rsid w:val="00310262"/>
    <w:rsid w:val="00312434"/>
    <w:rsid w:val="00313B7C"/>
    <w:rsid w:val="00317351"/>
    <w:rsid w:val="00320DAB"/>
    <w:rsid w:val="003213AA"/>
    <w:rsid w:val="003219EB"/>
    <w:rsid w:val="00321CB8"/>
    <w:rsid w:val="00323C1F"/>
    <w:rsid w:val="0032639A"/>
    <w:rsid w:val="003267A2"/>
    <w:rsid w:val="00327A03"/>
    <w:rsid w:val="00327CCA"/>
    <w:rsid w:val="00330711"/>
    <w:rsid w:val="00330D8A"/>
    <w:rsid w:val="003318A7"/>
    <w:rsid w:val="003321C4"/>
    <w:rsid w:val="00336E78"/>
    <w:rsid w:val="00337C26"/>
    <w:rsid w:val="00340A8D"/>
    <w:rsid w:val="00341AA6"/>
    <w:rsid w:val="00343DC3"/>
    <w:rsid w:val="0034757C"/>
    <w:rsid w:val="003477F5"/>
    <w:rsid w:val="0035064F"/>
    <w:rsid w:val="0035165A"/>
    <w:rsid w:val="00351682"/>
    <w:rsid w:val="003528E4"/>
    <w:rsid w:val="00357C3D"/>
    <w:rsid w:val="00361417"/>
    <w:rsid w:val="00361521"/>
    <w:rsid w:val="003627F2"/>
    <w:rsid w:val="00364206"/>
    <w:rsid w:val="0036590F"/>
    <w:rsid w:val="00366AA4"/>
    <w:rsid w:val="0037584D"/>
    <w:rsid w:val="00377033"/>
    <w:rsid w:val="0037737E"/>
    <w:rsid w:val="00380C90"/>
    <w:rsid w:val="00381EE5"/>
    <w:rsid w:val="00382BE8"/>
    <w:rsid w:val="003850BD"/>
    <w:rsid w:val="00385340"/>
    <w:rsid w:val="003857E2"/>
    <w:rsid w:val="00385C7B"/>
    <w:rsid w:val="00385D40"/>
    <w:rsid w:val="00386A77"/>
    <w:rsid w:val="00387764"/>
    <w:rsid w:val="003953FF"/>
    <w:rsid w:val="00395D46"/>
    <w:rsid w:val="00396299"/>
    <w:rsid w:val="003A1EF8"/>
    <w:rsid w:val="003A213C"/>
    <w:rsid w:val="003A224F"/>
    <w:rsid w:val="003A6DDB"/>
    <w:rsid w:val="003A6EC4"/>
    <w:rsid w:val="003A7EF0"/>
    <w:rsid w:val="003B0931"/>
    <w:rsid w:val="003B0A79"/>
    <w:rsid w:val="003B25B3"/>
    <w:rsid w:val="003B2BF4"/>
    <w:rsid w:val="003B3A1C"/>
    <w:rsid w:val="003B5183"/>
    <w:rsid w:val="003B64AD"/>
    <w:rsid w:val="003B6647"/>
    <w:rsid w:val="003B6A08"/>
    <w:rsid w:val="003B7E81"/>
    <w:rsid w:val="003C03A8"/>
    <w:rsid w:val="003C1477"/>
    <w:rsid w:val="003C1EA6"/>
    <w:rsid w:val="003C369B"/>
    <w:rsid w:val="003C77B1"/>
    <w:rsid w:val="003D166B"/>
    <w:rsid w:val="003D23CE"/>
    <w:rsid w:val="003D25A9"/>
    <w:rsid w:val="003D26EB"/>
    <w:rsid w:val="003D32BD"/>
    <w:rsid w:val="003D5893"/>
    <w:rsid w:val="003D64C2"/>
    <w:rsid w:val="003D70A2"/>
    <w:rsid w:val="003D7B12"/>
    <w:rsid w:val="003E1121"/>
    <w:rsid w:val="003E397F"/>
    <w:rsid w:val="003E44E1"/>
    <w:rsid w:val="003E45E2"/>
    <w:rsid w:val="003E6D8D"/>
    <w:rsid w:val="003E79F7"/>
    <w:rsid w:val="003F0410"/>
    <w:rsid w:val="003F0698"/>
    <w:rsid w:val="003F0ED2"/>
    <w:rsid w:val="003F1A05"/>
    <w:rsid w:val="003F2A3A"/>
    <w:rsid w:val="003F2BEC"/>
    <w:rsid w:val="003F3C7E"/>
    <w:rsid w:val="003F4436"/>
    <w:rsid w:val="003F4642"/>
    <w:rsid w:val="003F4C61"/>
    <w:rsid w:val="003F751C"/>
    <w:rsid w:val="003F7B75"/>
    <w:rsid w:val="0040172B"/>
    <w:rsid w:val="00401AD3"/>
    <w:rsid w:val="00404983"/>
    <w:rsid w:val="00404C32"/>
    <w:rsid w:val="00406069"/>
    <w:rsid w:val="00407A09"/>
    <w:rsid w:val="00416BB3"/>
    <w:rsid w:val="0041792C"/>
    <w:rsid w:val="0042020F"/>
    <w:rsid w:val="00420B3C"/>
    <w:rsid w:val="00422AA3"/>
    <w:rsid w:val="0042325B"/>
    <w:rsid w:val="00425F46"/>
    <w:rsid w:val="00426353"/>
    <w:rsid w:val="004266F8"/>
    <w:rsid w:val="00431195"/>
    <w:rsid w:val="00431333"/>
    <w:rsid w:val="004316E8"/>
    <w:rsid w:val="004320E5"/>
    <w:rsid w:val="00433A0D"/>
    <w:rsid w:val="00434A56"/>
    <w:rsid w:val="004373A1"/>
    <w:rsid w:val="00437465"/>
    <w:rsid w:val="00440431"/>
    <w:rsid w:val="00440642"/>
    <w:rsid w:val="00442425"/>
    <w:rsid w:val="00442B49"/>
    <w:rsid w:val="00442D0A"/>
    <w:rsid w:val="00444297"/>
    <w:rsid w:val="00444F2E"/>
    <w:rsid w:val="004461EB"/>
    <w:rsid w:val="00447AA1"/>
    <w:rsid w:val="00450C37"/>
    <w:rsid w:val="0045216B"/>
    <w:rsid w:val="0045453A"/>
    <w:rsid w:val="00461790"/>
    <w:rsid w:val="0046232F"/>
    <w:rsid w:val="004636A9"/>
    <w:rsid w:val="00463E9C"/>
    <w:rsid w:val="00465713"/>
    <w:rsid w:val="00465BF8"/>
    <w:rsid w:val="00467232"/>
    <w:rsid w:val="00472540"/>
    <w:rsid w:val="0047293B"/>
    <w:rsid w:val="0047332F"/>
    <w:rsid w:val="00474307"/>
    <w:rsid w:val="00476CC0"/>
    <w:rsid w:val="00477A0B"/>
    <w:rsid w:val="00480D39"/>
    <w:rsid w:val="00481856"/>
    <w:rsid w:val="0048344C"/>
    <w:rsid w:val="00483E06"/>
    <w:rsid w:val="00484232"/>
    <w:rsid w:val="00486F61"/>
    <w:rsid w:val="00491ABA"/>
    <w:rsid w:val="00492265"/>
    <w:rsid w:val="004925E9"/>
    <w:rsid w:val="00494C35"/>
    <w:rsid w:val="00494E81"/>
    <w:rsid w:val="0049590D"/>
    <w:rsid w:val="00497E6E"/>
    <w:rsid w:val="004A1C51"/>
    <w:rsid w:val="004A1F50"/>
    <w:rsid w:val="004A4CF3"/>
    <w:rsid w:val="004A541A"/>
    <w:rsid w:val="004A6F19"/>
    <w:rsid w:val="004A764C"/>
    <w:rsid w:val="004A7AD8"/>
    <w:rsid w:val="004B1694"/>
    <w:rsid w:val="004B20AD"/>
    <w:rsid w:val="004B24D3"/>
    <w:rsid w:val="004B2A04"/>
    <w:rsid w:val="004B49DD"/>
    <w:rsid w:val="004B6D54"/>
    <w:rsid w:val="004C04C1"/>
    <w:rsid w:val="004C0A77"/>
    <w:rsid w:val="004C0C76"/>
    <w:rsid w:val="004C2006"/>
    <w:rsid w:val="004C418D"/>
    <w:rsid w:val="004C45A9"/>
    <w:rsid w:val="004C4DAF"/>
    <w:rsid w:val="004C5164"/>
    <w:rsid w:val="004C61AB"/>
    <w:rsid w:val="004C633C"/>
    <w:rsid w:val="004C7267"/>
    <w:rsid w:val="004D1A0D"/>
    <w:rsid w:val="004D2892"/>
    <w:rsid w:val="004D320D"/>
    <w:rsid w:val="004D58AD"/>
    <w:rsid w:val="004D603B"/>
    <w:rsid w:val="004D7151"/>
    <w:rsid w:val="004D755B"/>
    <w:rsid w:val="004D76D4"/>
    <w:rsid w:val="004E04B2"/>
    <w:rsid w:val="004E5E48"/>
    <w:rsid w:val="004E6E89"/>
    <w:rsid w:val="004F0285"/>
    <w:rsid w:val="004F3794"/>
    <w:rsid w:val="004F402F"/>
    <w:rsid w:val="004F4257"/>
    <w:rsid w:val="004F49AA"/>
    <w:rsid w:val="004F4E8E"/>
    <w:rsid w:val="004F5E23"/>
    <w:rsid w:val="004F7806"/>
    <w:rsid w:val="005008A4"/>
    <w:rsid w:val="00504A5A"/>
    <w:rsid w:val="00505DFC"/>
    <w:rsid w:val="0050627B"/>
    <w:rsid w:val="00506E2E"/>
    <w:rsid w:val="00507348"/>
    <w:rsid w:val="005106D7"/>
    <w:rsid w:val="00511D86"/>
    <w:rsid w:val="0051267D"/>
    <w:rsid w:val="00512947"/>
    <w:rsid w:val="00513167"/>
    <w:rsid w:val="005134A2"/>
    <w:rsid w:val="00513C12"/>
    <w:rsid w:val="00516B8A"/>
    <w:rsid w:val="00520FBD"/>
    <w:rsid w:val="00522827"/>
    <w:rsid w:val="005229D9"/>
    <w:rsid w:val="005232AB"/>
    <w:rsid w:val="00523313"/>
    <w:rsid w:val="005251FA"/>
    <w:rsid w:val="005259C2"/>
    <w:rsid w:val="00526521"/>
    <w:rsid w:val="00526AD3"/>
    <w:rsid w:val="00530A55"/>
    <w:rsid w:val="00531312"/>
    <w:rsid w:val="00532A8A"/>
    <w:rsid w:val="005346BC"/>
    <w:rsid w:val="005435EB"/>
    <w:rsid w:val="00543994"/>
    <w:rsid w:val="00545565"/>
    <w:rsid w:val="005466EB"/>
    <w:rsid w:val="00550372"/>
    <w:rsid w:val="00550E89"/>
    <w:rsid w:val="005534F4"/>
    <w:rsid w:val="005543AF"/>
    <w:rsid w:val="0055619F"/>
    <w:rsid w:val="005562C2"/>
    <w:rsid w:val="0055638E"/>
    <w:rsid w:val="00556D9F"/>
    <w:rsid w:val="0055706D"/>
    <w:rsid w:val="00561512"/>
    <w:rsid w:val="0056478D"/>
    <w:rsid w:val="00565039"/>
    <w:rsid w:val="00565926"/>
    <w:rsid w:val="005702C1"/>
    <w:rsid w:val="005715BC"/>
    <w:rsid w:val="00575719"/>
    <w:rsid w:val="00575FB4"/>
    <w:rsid w:val="00577194"/>
    <w:rsid w:val="00577BBF"/>
    <w:rsid w:val="0058324B"/>
    <w:rsid w:val="00584F56"/>
    <w:rsid w:val="00584FBC"/>
    <w:rsid w:val="00590237"/>
    <w:rsid w:val="00591088"/>
    <w:rsid w:val="005930EA"/>
    <w:rsid w:val="005938B0"/>
    <w:rsid w:val="00593D57"/>
    <w:rsid w:val="005949BD"/>
    <w:rsid w:val="0059507D"/>
    <w:rsid w:val="00596CE1"/>
    <w:rsid w:val="005A0706"/>
    <w:rsid w:val="005A128A"/>
    <w:rsid w:val="005A2E42"/>
    <w:rsid w:val="005A3A90"/>
    <w:rsid w:val="005A5682"/>
    <w:rsid w:val="005A5E37"/>
    <w:rsid w:val="005A6FFF"/>
    <w:rsid w:val="005A7402"/>
    <w:rsid w:val="005B3417"/>
    <w:rsid w:val="005B7F8A"/>
    <w:rsid w:val="005C07A4"/>
    <w:rsid w:val="005C16F2"/>
    <w:rsid w:val="005C1BDD"/>
    <w:rsid w:val="005C3BA7"/>
    <w:rsid w:val="005C6E01"/>
    <w:rsid w:val="005D074C"/>
    <w:rsid w:val="005D6164"/>
    <w:rsid w:val="005E1532"/>
    <w:rsid w:val="005E463C"/>
    <w:rsid w:val="005E4F38"/>
    <w:rsid w:val="005E6E00"/>
    <w:rsid w:val="005F3C25"/>
    <w:rsid w:val="005F576D"/>
    <w:rsid w:val="00600355"/>
    <w:rsid w:val="006052C9"/>
    <w:rsid w:val="006071B3"/>
    <w:rsid w:val="006118F2"/>
    <w:rsid w:val="006126DD"/>
    <w:rsid w:val="00615A23"/>
    <w:rsid w:val="00615C6E"/>
    <w:rsid w:val="006252E9"/>
    <w:rsid w:val="00631439"/>
    <w:rsid w:val="006340DD"/>
    <w:rsid w:val="006348EC"/>
    <w:rsid w:val="00636967"/>
    <w:rsid w:val="00636BD6"/>
    <w:rsid w:val="00637193"/>
    <w:rsid w:val="00641556"/>
    <w:rsid w:val="00643CFC"/>
    <w:rsid w:val="0064590E"/>
    <w:rsid w:val="006468C4"/>
    <w:rsid w:val="006469D7"/>
    <w:rsid w:val="00651B6C"/>
    <w:rsid w:val="00655ED1"/>
    <w:rsid w:val="00656B96"/>
    <w:rsid w:val="006576C1"/>
    <w:rsid w:val="00662915"/>
    <w:rsid w:val="006631C4"/>
    <w:rsid w:val="00665B28"/>
    <w:rsid w:val="00665D06"/>
    <w:rsid w:val="00666803"/>
    <w:rsid w:val="00667632"/>
    <w:rsid w:val="006701B3"/>
    <w:rsid w:val="00671158"/>
    <w:rsid w:val="00673859"/>
    <w:rsid w:val="00674623"/>
    <w:rsid w:val="00674770"/>
    <w:rsid w:val="0067702C"/>
    <w:rsid w:val="00677051"/>
    <w:rsid w:val="006771D7"/>
    <w:rsid w:val="00677F3B"/>
    <w:rsid w:val="00681467"/>
    <w:rsid w:val="00681AF1"/>
    <w:rsid w:val="00682D13"/>
    <w:rsid w:val="00687212"/>
    <w:rsid w:val="00687A4E"/>
    <w:rsid w:val="00690D8F"/>
    <w:rsid w:val="0069143D"/>
    <w:rsid w:val="00692CC4"/>
    <w:rsid w:val="00694A22"/>
    <w:rsid w:val="00695127"/>
    <w:rsid w:val="006962DF"/>
    <w:rsid w:val="00696C40"/>
    <w:rsid w:val="00696D25"/>
    <w:rsid w:val="00696D7F"/>
    <w:rsid w:val="006A048D"/>
    <w:rsid w:val="006A2072"/>
    <w:rsid w:val="006A6412"/>
    <w:rsid w:val="006A7B59"/>
    <w:rsid w:val="006A7CA0"/>
    <w:rsid w:val="006B0CEE"/>
    <w:rsid w:val="006B1700"/>
    <w:rsid w:val="006B2B42"/>
    <w:rsid w:val="006B30DC"/>
    <w:rsid w:val="006B594B"/>
    <w:rsid w:val="006B74AF"/>
    <w:rsid w:val="006B7A36"/>
    <w:rsid w:val="006C3368"/>
    <w:rsid w:val="006C46F1"/>
    <w:rsid w:val="006C4A5D"/>
    <w:rsid w:val="006C5CC6"/>
    <w:rsid w:val="006C60C2"/>
    <w:rsid w:val="006C611B"/>
    <w:rsid w:val="006C6464"/>
    <w:rsid w:val="006C6683"/>
    <w:rsid w:val="006C6AB1"/>
    <w:rsid w:val="006C7A9C"/>
    <w:rsid w:val="006C7AE5"/>
    <w:rsid w:val="006D0F3D"/>
    <w:rsid w:val="006D1240"/>
    <w:rsid w:val="006D226D"/>
    <w:rsid w:val="006D2B11"/>
    <w:rsid w:val="006D2D64"/>
    <w:rsid w:val="006D4EA7"/>
    <w:rsid w:val="006E1311"/>
    <w:rsid w:val="006E26F6"/>
    <w:rsid w:val="006E378F"/>
    <w:rsid w:val="006E3C93"/>
    <w:rsid w:val="006E5081"/>
    <w:rsid w:val="006E564F"/>
    <w:rsid w:val="006E5C91"/>
    <w:rsid w:val="006E6E1F"/>
    <w:rsid w:val="006F42D9"/>
    <w:rsid w:val="006F5390"/>
    <w:rsid w:val="006F53C4"/>
    <w:rsid w:val="006F57CD"/>
    <w:rsid w:val="006F5EA1"/>
    <w:rsid w:val="006F7C2A"/>
    <w:rsid w:val="0070135A"/>
    <w:rsid w:val="00702AB7"/>
    <w:rsid w:val="00702C6F"/>
    <w:rsid w:val="00703E1D"/>
    <w:rsid w:val="007063F5"/>
    <w:rsid w:val="00707B7B"/>
    <w:rsid w:val="00707D32"/>
    <w:rsid w:val="0071041B"/>
    <w:rsid w:val="007111DF"/>
    <w:rsid w:val="00711253"/>
    <w:rsid w:val="00714A0B"/>
    <w:rsid w:val="007174CB"/>
    <w:rsid w:val="007205D0"/>
    <w:rsid w:val="00723D0B"/>
    <w:rsid w:val="00724E56"/>
    <w:rsid w:val="00732E8A"/>
    <w:rsid w:val="007360D6"/>
    <w:rsid w:val="00737797"/>
    <w:rsid w:val="007404F4"/>
    <w:rsid w:val="0074214F"/>
    <w:rsid w:val="007433CC"/>
    <w:rsid w:val="007458AA"/>
    <w:rsid w:val="0074626A"/>
    <w:rsid w:val="0075114C"/>
    <w:rsid w:val="00752716"/>
    <w:rsid w:val="00755D77"/>
    <w:rsid w:val="00756708"/>
    <w:rsid w:val="00761AC2"/>
    <w:rsid w:val="00761C59"/>
    <w:rsid w:val="00764358"/>
    <w:rsid w:val="0076446F"/>
    <w:rsid w:val="0076570D"/>
    <w:rsid w:val="00765D20"/>
    <w:rsid w:val="00766215"/>
    <w:rsid w:val="00766E47"/>
    <w:rsid w:val="007676CC"/>
    <w:rsid w:val="007677E4"/>
    <w:rsid w:val="0077048A"/>
    <w:rsid w:val="00772AEE"/>
    <w:rsid w:val="007734E8"/>
    <w:rsid w:val="007736E0"/>
    <w:rsid w:val="00774530"/>
    <w:rsid w:val="00774FB1"/>
    <w:rsid w:val="00775371"/>
    <w:rsid w:val="00775D67"/>
    <w:rsid w:val="00776954"/>
    <w:rsid w:val="007774C1"/>
    <w:rsid w:val="0078067F"/>
    <w:rsid w:val="00787C7F"/>
    <w:rsid w:val="00790069"/>
    <w:rsid w:val="00790092"/>
    <w:rsid w:val="00790552"/>
    <w:rsid w:val="00792254"/>
    <w:rsid w:val="007944B1"/>
    <w:rsid w:val="0079451B"/>
    <w:rsid w:val="007974C9"/>
    <w:rsid w:val="00797711"/>
    <w:rsid w:val="0079781B"/>
    <w:rsid w:val="007A3DBE"/>
    <w:rsid w:val="007A4047"/>
    <w:rsid w:val="007A56A4"/>
    <w:rsid w:val="007A5872"/>
    <w:rsid w:val="007A67C1"/>
    <w:rsid w:val="007A6978"/>
    <w:rsid w:val="007A7B93"/>
    <w:rsid w:val="007B23BB"/>
    <w:rsid w:val="007B37AE"/>
    <w:rsid w:val="007B40A5"/>
    <w:rsid w:val="007B458C"/>
    <w:rsid w:val="007B5575"/>
    <w:rsid w:val="007B6757"/>
    <w:rsid w:val="007B6D3B"/>
    <w:rsid w:val="007B7093"/>
    <w:rsid w:val="007B7F32"/>
    <w:rsid w:val="007C0925"/>
    <w:rsid w:val="007C2B0D"/>
    <w:rsid w:val="007C3329"/>
    <w:rsid w:val="007C3C6D"/>
    <w:rsid w:val="007C6447"/>
    <w:rsid w:val="007C6A45"/>
    <w:rsid w:val="007D1386"/>
    <w:rsid w:val="007D486A"/>
    <w:rsid w:val="007D488D"/>
    <w:rsid w:val="007D4D04"/>
    <w:rsid w:val="007D6F39"/>
    <w:rsid w:val="007D6F6F"/>
    <w:rsid w:val="007D756E"/>
    <w:rsid w:val="007E02FD"/>
    <w:rsid w:val="007E05A7"/>
    <w:rsid w:val="007E1986"/>
    <w:rsid w:val="007E29E2"/>
    <w:rsid w:val="007E31A4"/>
    <w:rsid w:val="007E3ED5"/>
    <w:rsid w:val="007E4E17"/>
    <w:rsid w:val="007E6258"/>
    <w:rsid w:val="007F340D"/>
    <w:rsid w:val="007F3450"/>
    <w:rsid w:val="007F3AC9"/>
    <w:rsid w:val="007F47FA"/>
    <w:rsid w:val="007F5537"/>
    <w:rsid w:val="007F66A8"/>
    <w:rsid w:val="007F7246"/>
    <w:rsid w:val="008000B5"/>
    <w:rsid w:val="008011F2"/>
    <w:rsid w:val="0080342B"/>
    <w:rsid w:val="00804535"/>
    <w:rsid w:val="00806A73"/>
    <w:rsid w:val="00807064"/>
    <w:rsid w:val="0081182D"/>
    <w:rsid w:val="008118BE"/>
    <w:rsid w:val="008119EA"/>
    <w:rsid w:val="00813CC3"/>
    <w:rsid w:val="0081650E"/>
    <w:rsid w:val="00816CCD"/>
    <w:rsid w:val="008223B4"/>
    <w:rsid w:val="00825552"/>
    <w:rsid w:val="0082584A"/>
    <w:rsid w:val="00825971"/>
    <w:rsid w:val="00825E33"/>
    <w:rsid w:val="00825FF3"/>
    <w:rsid w:val="00827268"/>
    <w:rsid w:val="00827A1F"/>
    <w:rsid w:val="00827FEC"/>
    <w:rsid w:val="008305F4"/>
    <w:rsid w:val="008315DC"/>
    <w:rsid w:val="0083283E"/>
    <w:rsid w:val="00833026"/>
    <w:rsid w:val="00834D87"/>
    <w:rsid w:val="008355B5"/>
    <w:rsid w:val="0083650C"/>
    <w:rsid w:val="00836F69"/>
    <w:rsid w:val="008409FF"/>
    <w:rsid w:val="00840CD5"/>
    <w:rsid w:val="008419BB"/>
    <w:rsid w:val="0084332D"/>
    <w:rsid w:val="0084401C"/>
    <w:rsid w:val="00844CA6"/>
    <w:rsid w:val="008459DF"/>
    <w:rsid w:val="00845F2D"/>
    <w:rsid w:val="008506D5"/>
    <w:rsid w:val="008509EB"/>
    <w:rsid w:val="00850C75"/>
    <w:rsid w:val="00851B83"/>
    <w:rsid w:val="00852517"/>
    <w:rsid w:val="0085483D"/>
    <w:rsid w:val="00855798"/>
    <w:rsid w:val="00855B0E"/>
    <w:rsid w:val="00856062"/>
    <w:rsid w:val="0085631D"/>
    <w:rsid w:val="0085695D"/>
    <w:rsid w:val="008575E3"/>
    <w:rsid w:val="00862090"/>
    <w:rsid w:val="00863A8B"/>
    <w:rsid w:val="008665EF"/>
    <w:rsid w:val="008669D6"/>
    <w:rsid w:val="00867427"/>
    <w:rsid w:val="00872E8B"/>
    <w:rsid w:val="00873735"/>
    <w:rsid w:val="008737B4"/>
    <w:rsid w:val="00873E13"/>
    <w:rsid w:val="00874140"/>
    <w:rsid w:val="008761F5"/>
    <w:rsid w:val="00876D45"/>
    <w:rsid w:val="00882104"/>
    <w:rsid w:val="00886A6D"/>
    <w:rsid w:val="00887222"/>
    <w:rsid w:val="008874C2"/>
    <w:rsid w:val="00894167"/>
    <w:rsid w:val="008942AC"/>
    <w:rsid w:val="00895EEC"/>
    <w:rsid w:val="008A0BFB"/>
    <w:rsid w:val="008A3001"/>
    <w:rsid w:val="008A3D02"/>
    <w:rsid w:val="008A40D3"/>
    <w:rsid w:val="008A4ECD"/>
    <w:rsid w:val="008A59C1"/>
    <w:rsid w:val="008A59DD"/>
    <w:rsid w:val="008A66C4"/>
    <w:rsid w:val="008B0333"/>
    <w:rsid w:val="008B4D0D"/>
    <w:rsid w:val="008B595D"/>
    <w:rsid w:val="008C1EA8"/>
    <w:rsid w:val="008C2EB7"/>
    <w:rsid w:val="008C38EE"/>
    <w:rsid w:val="008C4984"/>
    <w:rsid w:val="008C6ED5"/>
    <w:rsid w:val="008C7A34"/>
    <w:rsid w:val="008D27AA"/>
    <w:rsid w:val="008D3CAC"/>
    <w:rsid w:val="008D445D"/>
    <w:rsid w:val="008D5483"/>
    <w:rsid w:val="008D5C03"/>
    <w:rsid w:val="008D7C6D"/>
    <w:rsid w:val="008E0FDE"/>
    <w:rsid w:val="008E3033"/>
    <w:rsid w:val="008E4257"/>
    <w:rsid w:val="008E685B"/>
    <w:rsid w:val="008E68F4"/>
    <w:rsid w:val="008E7B27"/>
    <w:rsid w:val="008F0328"/>
    <w:rsid w:val="008F08A1"/>
    <w:rsid w:val="008F0F6A"/>
    <w:rsid w:val="008F2CFD"/>
    <w:rsid w:val="008F3385"/>
    <w:rsid w:val="008F4267"/>
    <w:rsid w:val="008F54B4"/>
    <w:rsid w:val="008F5E0C"/>
    <w:rsid w:val="008F6DDE"/>
    <w:rsid w:val="00902197"/>
    <w:rsid w:val="00902BC7"/>
    <w:rsid w:val="00902F2B"/>
    <w:rsid w:val="009034C7"/>
    <w:rsid w:val="009044FA"/>
    <w:rsid w:val="0090501B"/>
    <w:rsid w:val="00905607"/>
    <w:rsid w:val="009058CB"/>
    <w:rsid w:val="00905BE8"/>
    <w:rsid w:val="00907BAB"/>
    <w:rsid w:val="00911066"/>
    <w:rsid w:val="009112FF"/>
    <w:rsid w:val="00911860"/>
    <w:rsid w:val="009124F4"/>
    <w:rsid w:val="009130C1"/>
    <w:rsid w:val="009130CF"/>
    <w:rsid w:val="00916CFA"/>
    <w:rsid w:val="00920B48"/>
    <w:rsid w:val="00922F0F"/>
    <w:rsid w:val="00922FEA"/>
    <w:rsid w:val="00926241"/>
    <w:rsid w:val="00926723"/>
    <w:rsid w:val="00930E2B"/>
    <w:rsid w:val="009341EB"/>
    <w:rsid w:val="009347A2"/>
    <w:rsid w:val="009355A1"/>
    <w:rsid w:val="00935A8F"/>
    <w:rsid w:val="009372EB"/>
    <w:rsid w:val="00941505"/>
    <w:rsid w:val="0094156A"/>
    <w:rsid w:val="00944FB1"/>
    <w:rsid w:val="00946262"/>
    <w:rsid w:val="0094664C"/>
    <w:rsid w:val="00947341"/>
    <w:rsid w:val="00951289"/>
    <w:rsid w:val="0095172C"/>
    <w:rsid w:val="009523EF"/>
    <w:rsid w:val="0095440C"/>
    <w:rsid w:val="00955FE0"/>
    <w:rsid w:val="00956813"/>
    <w:rsid w:val="00960CCD"/>
    <w:rsid w:val="009640A9"/>
    <w:rsid w:val="00964345"/>
    <w:rsid w:val="00965BB6"/>
    <w:rsid w:val="009704C8"/>
    <w:rsid w:val="00970741"/>
    <w:rsid w:val="00972C49"/>
    <w:rsid w:val="0097349A"/>
    <w:rsid w:val="009748A5"/>
    <w:rsid w:val="00975269"/>
    <w:rsid w:val="00975FED"/>
    <w:rsid w:val="009773DF"/>
    <w:rsid w:val="0098020C"/>
    <w:rsid w:val="00987A62"/>
    <w:rsid w:val="00987DCE"/>
    <w:rsid w:val="0099043A"/>
    <w:rsid w:val="0099085C"/>
    <w:rsid w:val="009916C3"/>
    <w:rsid w:val="0099229D"/>
    <w:rsid w:val="00997970"/>
    <w:rsid w:val="009A06E3"/>
    <w:rsid w:val="009A0E42"/>
    <w:rsid w:val="009A13CE"/>
    <w:rsid w:val="009A22FB"/>
    <w:rsid w:val="009A32A8"/>
    <w:rsid w:val="009A4186"/>
    <w:rsid w:val="009A5E23"/>
    <w:rsid w:val="009A6EAC"/>
    <w:rsid w:val="009A76FB"/>
    <w:rsid w:val="009A79B9"/>
    <w:rsid w:val="009B0402"/>
    <w:rsid w:val="009B14E2"/>
    <w:rsid w:val="009B22CC"/>
    <w:rsid w:val="009B2673"/>
    <w:rsid w:val="009B56EC"/>
    <w:rsid w:val="009B6520"/>
    <w:rsid w:val="009C05D0"/>
    <w:rsid w:val="009C0E36"/>
    <w:rsid w:val="009C1383"/>
    <w:rsid w:val="009C1581"/>
    <w:rsid w:val="009C26AA"/>
    <w:rsid w:val="009C2713"/>
    <w:rsid w:val="009C39B3"/>
    <w:rsid w:val="009C430E"/>
    <w:rsid w:val="009C4FE4"/>
    <w:rsid w:val="009C5568"/>
    <w:rsid w:val="009C7336"/>
    <w:rsid w:val="009C7DEC"/>
    <w:rsid w:val="009D5419"/>
    <w:rsid w:val="009D54F4"/>
    <w:rsid w:val="009D5FF9"/>
    <w:rsid w:val="009E075B"/>
    <w:rsid w:val="009E2818"/>
    <w:rsid w:val="009E2BD4"/>
    <w:rsid w:val="009E4551"/>
    <w:rsid w:val="009E4D6F"/>
    <w:rsid w:val="009E5B8A"/>
    <w:rsid w:val="009E5E89"/>
    <w:rsid w:val="009F0DCE"/>
    <w:rsid w:val="009F14F1"/>
    <w:rsid w:val="009F1CC4"/>
    <w:rsid w:val="009F3CE2"/>
    <w:rsid w:val="009F55EE"/>
    <w:rsid w:val="009F64DF"/>
    <w:rsid w:val="009F67E0"/>
    <w:rsid w:val="009F6978"/>
    <w:rsid w:val="009F7ADA"/>
    <w:rsid w:val="00A0464A"/>
    <w:rsid w:val="00A0508C"/>
    <w:rsid w:val="00A065C5"/>
    <w:rsid w:val="00A067C0"/>
    <w:rsid w:val="00A0754A"/>
    <w:rsid w:val="00A13039"/>
    <w:rsid w:val="00A14028"/>
    <w:rsid w:val="00A15833"/>
    <w:rsid w:val="00A15BC2"/>
    <w:rsid w:val="00A16156"/>
    <w:rsid w:val="00A17FE8"/>
    <w:rsid w:val="00A201CF"/>
    <w:rsid w:val="00A20E52"/>
    <w:rsid w:val="00A21251"/>
    <w:rsid w:val="00A2293C"/>
    <w:rsid w:val="00A23B83"/>
    <w:rsid w:val="00A24240"/>
    <w:rsid w:val="00A2432D"/>
    <w:rsid w:val="00A24743"/>
    <w:rsid w:val="00A262F6"/>
    <w:rsid w:val="00A3339F"/>
    <w:rsid w:val="00A4025E"/>
    <w:rsid w:val="00A40911"/>
    <w:rsid w:val="00A409A6"/>
    <w:rsid w:val="00A4145E"/>
    <w:rsid w:val="00A419A8"/>
    <w:rsid w:val="00A4365F"/>
    <w:rsid w:val="00A44305"/>
    <w:rsid w:val="00A45A02"/>
    <w:rsid w:val="00A45CA4"/>
    <w:rsid w:val="00A519FA"/>
    <w:rsid w:val="00A52281"/>
    <w:rsid w:val="00A52B10"/>
    <w:rsid w:val="00A532C6"/>
    <w:rsid w:val="00A5374D"/>
    <w:rsid w:val="00A53DBC"/>
    <w:rsid w:val="00A555A3"/>
    <w:rsid w:val="00A5644D"/>
    <w:rsid w:val="00A5646B"/>
    <w:rsid w:val="00A57D11"/>
    <w:rsid w:val="00A57EB8"/>
    <w:rsid w:val="00A60C7A"/>
    <w:rsid w:val="00A62BF5"/>
    <w:rsid w:val="00A63B11"/>
    <w:rsid w:val="00A65C86"/>
    <w:rsid w:val="00A66405"/>
    <w:rsid w:val="00A67241"/>
    <w:rsid w:val="00A67A92"/>
    <w:rsid w:val="00A727D9"/>
    <w:rsid w:val="00A74154"/>
    <w:rsid w:val="00A77A61"/>
    <w:rsid w:val="00A805FA"/>
    <w:rsid w:val="00A8449F"/>
    <w:rsid w:val="00A85D8D"/>
    <w:rsid w:val="00A8743D"/>
    <w:rsid w:val="00A879B1"/>
    <w:rsid w:val="00A906F3"/>
    <w:rsid w:val="00A93458"/>
    <w:rsid w:val="00A94ACC"/>
    <w:rsid w:val="00AA1096"/>
    <w:rsid w:val="00AA329B"/>
    <w:rsid w:val="00AA45EE"/>
    <w:rsid w:val="00AA6FFD"/>
    <w:rsid w:val="00AA7AF1"/>
    <w:rsid w:val="00AA7C6A"/>
    <w:rsid w:val="00AB05DF"/>
    <w:rsid w:val="00AB41CA"/>
    <w:rsid w:val="00AB6F18"/>
    <w:rsid w:val="00AB72BF"/>
    <w:rsid w:val="00AB7C19"/>
    <w:rsid w:val="00AC191F"/>
    <w:rsid w:val="00AC1F27"/>
    <w:rsid w:val="00AC4A37"/>
    <w:rsid w:val="00AD30A7"/>
    <w:rsid w:val="00AD4799"/>
    <w:rsid w:val="00AE2DC6"/>
    <w:rsid w:val="00AE3C28"/>
    <w:rsid w:val="00AE70D2"/>
    <w:rsid w:val="00AE7C2F"/>
    <w:rsid w:val="00AF34CC"/>
    <w:rsid w:val="00AF4093"/>
    <w:rsid w:val="00AF422E"/>
    <w:rsid w:val="00AF57DF"/>
    <w:rsid w:val="00AF7790"/>
    <w:rsid w:val="00B0259A"/>
    <w:rsid w:val="00B02FE1"/>
    <w:rsid w:val="00B059A3"/>
    <w:rsid w:val="00B07D76"/>
    <w:rsid w:val="00B11570"/>
    <w:rsid w:val="00B116BC"/>
    <w:rsid w:val="00B12D83"/>
    <w:rsid w:val="00B13D91"/>
    <w:rsid w:val="00B149A7"/>
    <w:rsid w:val="00B14DA2"/>
    <w:rsid w:val="00B167DE"/>
    <w:rsid w:val="00B169F0"/>
    <w:rsid w:val="00B17417"/>
    <w:rsid w:val="00B20592"/>
    <w:rsid w:val="00B20D53"/>
    <w:rsid w:val="00B22963"/>
    <w:rsid w:val="00B235F3"/>
    <w:rsid w:val="00B26667"/>
    <w:rsid w:val="00B32775"/>
    <w:rsid w:val="00B33C58"/>
    <w:rsid w:val="00B33FB2"/>
    <w:rsid w:val="00B3789C"/>
    <w:rsid w:val="00B37D90"/>
    <w:rsid w:val="00B402DF"/>
    <w:rsid w:val="00B4042B"/>
    <w:rsid w:val="00B40D81"/>
    <w:rsid w:val="00B423C9"/>
    <w:rsid w:val="00B436E7"/>
    <w:rsid w:val="00B444B3"/>
    <w:rsid w:val="00B460D2"/>
    <w:rsid w:val="00B46DB2"/>
    <w:rsid w:val="00B474E3"/>
    <w:rsid w:val="00B47DF4"/>
    <w:rsid w:val="00B54BD4"/>
    <w:rsid w:val="00B55B88"/>
    <w:rsid w:val="00B56045"/>
    <w:rsid w:val="00B5643E"/>
    <w:rsid w:val="00B57622"/>
    <w:rsid w:val="00B57FB2"/>
    <w:rsid w:val="00B63554"/>
    <w:rsid w:val="00B63746"/>
    <w:rsid w:val="00B639B6"/>
    <w:rsid w:val="00B658B7"/>
    <w:rsid w:val="00B6798B"/>
    <w:rsid w:val="00B67E38"/>
    <w:rsid w:val="00B7396D"/>
    <w:rsid w:val="00B76231"/>
    <w:rsid w:val="00B76D68"/>
    <w:rsid w:val="00B77902"/>
    <w:rsid w:val="00B800EF"/>
    <w:rsid w:val="00B82769"/>
    <w:rsid w:val="00B83CEF"/>
    <w:rsid w:val="00B85635"/>
    <w:rsid w:val="00B85682"/>
    <w:rsid w:val="00B85AA1"/>
    <w:rsid w:val="00B87016"/>
    <w:rsid w:val="00B924D0"/>
    <w:rsid w:val="00B93D70"/>
    <w:rsid w:val="00B94AD2"/>
    <w:rsid w:val="00B95A02"/>
    <w:rsid w:val="00BA1AA1"/>
    <w:rsid w:val="00BA1E0F"/>
    <w:rsid w:val="00BA2554"/>
    <w:rsid w:val="00BA3098"/>
    <w:rsid w:val="00BA4C26"/>
    <w:rsid w:val="00BA5C91"/>
    <w:rsid w:val="00BA65B2"/>
    <w:rsid w:val="00BA6C2C"/>
    <w:rsid w:val="00BA6D97"/>
    <w:rsid w:val="00BA6DEF"/>
    <w:rsid w:val="00BA7C5D"/>
    <w:rsid w:val="00BB0867"/>
    <w:rsid w:val="00BB1751"/>
    <w:rsid w:val="00BB1F80"/>
    <w:rsid w:val="00BB2202"/>
    <w:rsid w:val="00BB26D6"/>
    <w:rsid w:val="00BB410F"/>
    <w:rsid w:val="00BB5B6B"/>
    <w:rsid w:val="00BB679A"/>
    <w:rsid w:val="00BB6A0E"/>
    <w:rsid w:val="00BB6CFC"/>
    <w:rsid w:val="00BB6D7A"/>
    <w:rsid w:val="00BC11E7"/>
    <w:rsid w:val="00BC2B05"/>
    <w:rsid w:val="00BC353B"/>
    <w:rsid w:val="00BC3BB3"/>
    <w:rsid w:val="00BC3BF0"/>
    <w:rsid w:val="00BC5653"/>
    <w:rsid w:val="00BC5CCB"/>
    <w:rsid w:val="00BC7B8D"/>
    <w:rsid w:val="00BD5D62"/>
    <w:rsid w:val="00BD7077"/>
    <w:rsid w:val="00BD7229"/>
    <w:rsid w:val="00BE00FC"/>
    <w:rsid w:val="00BE03BC"/>
    <w:rsid w:val="00BE0426"/>
    <w:rsid w:val="00BE0D37"/>
    <w:rsid w:val="00BE277E"/>
    <w:rsid w:val="00BE34DA"/>
    <w:rsid w:val="00BE5384"/>
    <w:rsid w:val="00BE5ABE"/>
    <w:rsid w:val="00BE7DC8"/>
    <w:rsid w:val="00BF0CA8"/>
    <w:rsid w:val="00BF35DD"/>
    <w:rsid w:val="00BF403D"/>
    <w:rsid w:val="00BF6F6E"/>
    <w:rsid w:val="00BF728F"/>
    <w:rsid w:val="00C0039C"/>
    <w:rsid w:val="00C00545"/>
    <w:rsid w:val="00C00AD3"/>
    <w:rsid w:val="00C00BF2"/>
    <w:rsid w:val="00C032FA"/>
    <w:rsid w:val="00C04102"/>
    <w:rsid w:val="00C04C6E"/>
    <w:rsid w:val="00C04D33"/>
    <w:rsid w:val="00C1351C"/>
    <w:rsid w:val="00C161CC"/>
    <w:rsid w:val="00C16653"/>
    <w:rsid w:val="00C16993"/>
    <w:rsid w:val="00C20FCD"/>
    <w:rsid w:val="00C21116"/>
    <w:rsid w:val="00C23760"/>
    <w:rsid w:val="00C2530C"/>
    <w:rsid w:val="00C25A08"/>
    <w:rsid w:val="00C311D8"/>
    <w:rsid w:val="00C3164E"/>
    <w:rsid w:val="00C34370"/>
    <w:rsid w:val="00C356B6"/>
    <w:rsid w:val="00C37A99"/>
    <w:rsid w:val="00C418F0"/>
    <w:rsid w:val="00C422DE"/>
    <w:rsid w:val="00C42BA4"/>
    <w:rsid w:val="00C43E4E"/>
    <w:rsid w:val="00C45F55"/>
    <w:rsid w:val="00C51A80"/>
    <w:rsid w:val="00C51E2A"/>
    <w:rsid w:val="00C52EC6"/>
    <w:rsid w:val="00C531BE"/>
    <w:rsid w:val="00C546B3"/>
    <w:rsid w:val="00C560BC"/>
    <w:rsid w:val="00C60B4E"/>
    <w:rsid w:val="00C64333"/>
    <w:rsid w:val="00C6459C"/>
    <w:rsid w:val="00C64648"/>
    <w:rsid w:val="00C654BF"/>
    <w:rsid w:val="00C66C76"/>
    <w:rsid w:val="00C66E92"/>
    <w:rsid w:val="00C706DA"/>
    <w:rsid w:val="00C70C07"/>
    <w:rsid w:val="00C72748"/>
    <w:rsid w:val="00C74611"/>
    <w:rsid w:val="00C74D5E"/>
    <w:rsid w:val="00C7573B"/>
    <w:rsid w:val="00C80A75"/>
    <w:rsid w:val="00C836A9"/>
    <w:rsid w:val="00C839D9"/>
    <w:rsid w:val="00C8494E"/>
    <w:rsid w:val="00C85AD5"/>
    <w:rsid w:val="00C876FD"/>
    <w:rsid w:val="00C8770D"/>
    <w:rsid w:val="00C90036"/>
    <w:rsid w:val="00C91F9E"/>
    <w:rsid w:val="00C920E5"/>
    <w:rsid w:val="00C923A3"/>
    <w:rsid w:val="00C94322"/>
    <w:rsid w:val="00C968B8"/>
    <w:rsid w:val="00C96982"/>
    <w:rsid w:val="00CA4E42"/>
    <w:rsid w:val="00CA4FAA"/>
    <w:rsid w:val="00CA6C8F"/>
    <w:rsid w:val="00CA7196"/>
    <w:rsid w:val="00CA7EC3"/>
    <w:rsid w:val="00CB160E"/>
    <w:rsid w:val="00CB1BB0"/>
    <w:rsid w:val="00CB57E7"/>
    <w:rsid w:val="00CB67E5"/>
    <w:rsid w:val="00CB6A02"/>
    <w:rsid w:val="00CB7681"/>
    <w:rsid w:val="00CB789E"/>
    <w:rsid w:val="00CC0419"/>
    <w:rsid w:val="00CC31DB"/>
    <w:rsid w:val="00CC35E9"/>
    <w:rsid w:val="00CC406A"/>
    <w:rsid w:val="00CC6EAD"/>
    <w:rsid w:val="00CD050D"/>
    <w:rsid w:val="00CD0884"/>
    <w:rsid w:val="00CD46E6"/>
    <w:rsid w:val="00CD4F94"/>
    <w:rsid w:val="00CE094B"/>
    <w:rsid w:val="00CE0E68"/>
    <w:rsid w:val="00CE277E"/>
    <w:rsid w:val="00CE30FD"/>
    <w:rsid w:val="00CE33BE"/>
    <w:rsid w:val="00CE5449"/>
    <w:rsid w:val="00CE791C"/>
    <w:rsid w:val="00CF02F1"/>
    <w:rsid w:val="00CF1E16"/>
    <w:rsid w:val="00CF3D1D"/>
    <w:rsid w:val="00CF40A1"/>
    <w:rsid w:val="00D008B3"/>
    <w:rsid w:val="00D0100B"/>
    <w:rsid w:val="00D022D3"/>
    <w:rsid w:val="00D02910"/>
    <w:rsid w:val="00D043F2"/>
    <w:rsid w:val="00D049AE"/>
    <w:rsid w:val="00D04AAB"/>
    <w:rsid w:val="00D06D5A"/>
    <w:rsid w:val="00D07860"/>
    <w:rsid w:val="00D07E2E"/>
    <w:rsid w:val="00D11EDF"/>
    <w:rsid w:val="00D158DA"/>
    <w:rsid w:val="00D24111"/>
    <w:rsid w:val="00D256BD"/>
    <w:rsid w:val="00D2609B"/>
    <w:rsid w:val="00D273C1"/>
    <w:rsid w:val="00D3197B"/>
    <w:rsid w:val="00D336F0"/>
    <w:rsid w:val="00D33E17"/>
    <w:rsid w:val="00D371D4"/>
    <w:rsid w:val="00D42050"/>
    <w:rsid w:val="00D447F5"/>
    <w:rsid w:val="00D4564E"/>
    <w:rsid w:val="00D45E94"/>
    <w:rsid w:val="00D47A8B"/>
    <w:rsid w:val="00D515EA"/>
    <w:rsid w:val="00D52571"/>
    <w:rsid w:val="00D5393B"/>
    <w:rsid w:val="00D5406B"/>
    <w:rsid w:val="00D55F64"/>
    <w:rsid w:val="00D5631E"/>
    <w:rsid w:val="00D57138"/>
    <w:rsid w:val="00D57813"/>
    <w:rsid w:val="00D60218"/>
    <w:rsid w:val="00D659AF"/>
    <w:rsid w:val="00D66BE5"/>
    <w:rsid w:val="00D7201E"/>
    <w:rsid w:val="00D73A95"/>
    <w:rsid w:val="00D74EA5"/>
    <w:rsid w:val="00D765BA"/>
    <w:rsid w:val="00D80A1C"/>
    <w:rsid w:val="00D82894"/>
    <w:rsid w:val="00D83152"/>
    <w:rsid w:val="00D8592C"/>
    <w:rsid w:val="00D9145A"/>
    <w:rsid w:val="00D926E3"/>
    <w:rsid w:val="00D955DD"/>
    <w:rsid w:val="00DA0208"/>
    <w:rsid w:val="00DA1AAE"/>
    <w:rsid w:val="00DA29F3"/>
    <w:rsid w:val="00DA2D21"/>
    <w:rsid w:val="00DA424D"/>
    <w:rsid w:val="00DA45FC"/>
    <w:rsid w:val="00DA5876"/>
    <w:rsid w:val="00DA60F6"/>
    <w:rsid w:val="00DA686C"/>
    <w:rsid w:val="00DB03BA"/>
    <w:rsid w:val="00DB0CCD"/>
    <w:rsid w:val="00DB320D"/>
    <w:rsid w:val="00DB6826"/>
    <w:rsid w:val="00DC098C"/>
    <w:rsid w:val="00DC386C"/>
    <w:rsid w:val="00DC3938"/>
    <w:rsid w:val="00DC4021"/>
    <w:rsid w:val="00DC4F02"/>
    <w:rsid w:val="00DC5CC8"/>
    <w:rsid w:val="00DC744A"/>
    <w:rsid w:val="00DC7F61"/>
    <w:rsid w:val="00DD134F"/>
    <w:rsid w:val="00DD2130"/>
    <w:rsid w:val="00DD278E"/>
    <w:rsid w:val="00DD33C6"/>
    <w:rsid w:val="00DD477D"/>
    <w:rsid w:val="00DE34DE"/>
    <w:rsid w:val="00DE469E"/>
    <w:rsid w:val="00DE706F"/>
    <w:rsid w:val="00DF09B6"/>
    <w:rsid w:val="00DF54B0"/>
    <w:rsid w:val="00E0150A"/>
    <w:rsid w:val="00E01C06"/>
    <w:rsid w:val="00E031DF"/>
    <w:rsid w:val="00E03258"/>
    <w:rsid w:val="00E038F6"/>
    <w:rsid w:val="00E05D23"/>
    <w:rsid w:val="00E074E1"/>
    <w:rsid w:val="00E10246"/>
    <w:rsid w:val="00E1155E"/>
    <w:rsid w:val="00E16F7D"/>
    <w:rsid w:val="00E17AB8"/>
    <w:rsid w:val="00E17BF2"/>
    <w:rsid w:val="00E2151A"/>
    <w:rsid w:val="00E2316D"/>
    <w:rsid w:val="00E23494"/>
    <w:rsid w:val="00E24F86"/>
    <w:rsid w:val="00E25464"/>
    <w:rsid w:val="00E267DE"/>
    <w:rsid w:val="00E275E7"/>
    <w:rsid w:val="00E313CF"/>
    <w:rsid w:val="00E31A68"/>
    <w:rsid w:val="00E3284F"/>
    <w:rsid w:val="00E32E91"/>
    <w:rsid w:val="00E354F5"/>
    <w:rsid w:val="00E366A0"/>
    <w:rsid w:val="00E36CD1"/>
    <w:rsid w:val="00E373B8"/>
    <w:rsid w:val="00E40DD6"/>
    <w:rsid w:val="00E416C0"/>
    <w:rsid w:val="00E43087"/>
    <w:rsid w:val="00E50DFA"/>
    <w:rsid w:val="00E527DA"/>
    <w:rsid w:val="00E53CDA"/>
    <w:rsid w:val="00E54012"/>
    <w:rsid w:val="00E541E9"/>
    <w:rsid w:val="00E55EF8"/>
    <w:rsid w:val="00E64DD8"/>
    <w:rsid w:val="00E6546B"/>
    <w:rsid w:val="00E702AA"/>
    <w:rsid w:val="00E717E2"/>
    <w:rsid w:val="00E73A5C"/>
    <w:rsid w:val="00E74FF6"/>
    <w:rsid w:val="00E758E4"/>
    <w:rsid w:val="00E76932"/>
    <w:rsid w:val="00E77E60"/>
    <w:rsid w:val="00E80ABC"/>
    <w:rsid w:val="00E83231"/>
    <w:rsid w:val="00E83CE6"/>
    <w:rsid w:val="00E84556"/>
    <w:rsid w:val="00E92018"/>
    <w:rsid w:val="00E92340"/>
    <w:rsid w:val="00E93DD6"/>
    <w:rsid w:val="00E962FB"/>
    <w:rsid w:val="00E97695"/>
    <w:rsid w:val="00E97A16"/>
    <w:rsid w:val="00EA1DF3"/>
    <w:rsid w:val="00EA5814"/>
    <w:rsid w:val="00EB0A08"/>
    <w:rsid w:val="00EB245D"/>
    <w:rsid w:val="00EB2507"/>
    <w:rsid w:val="00EB5335"/>
    <w:rsid w:val="00EC1296"/>
    <w:rsid w:val="00EC154A"/>
    <w:rsid w:val="00EC2F90"/>
    <w:rsid w:val="00EC31D3"/>
    <w:rsid w:val="00EC5A7F"/>
    <w:rsid w:val="00EC67A9"/>
    <w:rsid w:val="00EC6DDD"/>
    <w:rsid w:val="00ED1F61"/>
    <w:rsid w:val="00ED271D"/>
    <w:rsid w:val="00ED3D0F"/>
    <w:rsid w:val="00ED5C2E"/>
    <w:rsid w:val="00ED661A"/>
    <w:rsid w:val="00ED68A1"/>
    <w:rsid w:val="00ED6B1A"/>
    <w:rsid w:val="00ED7DD8"/>
    <w:rsid w:val="00EE126B"/>
    <w:rsid w:val="00EE1BDF"/>
    <w:rsid w:val="00EE211E"/>
    <w:rsid w:val="00EE2296"/>
    <w:rsid w:val="00EE29EB"/>
    <w:rsid w:val="00EE2A6C"/>
    <w:rsid w:val="00EE614A"/>
    <w:rsid w:val="00EE6F20"/>
    <w:rsid w:val="00EF0CC3"/>
    <w:rsid w:val="00EF0EE5"/>
    <w:rsid w:val="00EF19BF"/>
    <w:rsid w:val="00EF1B2C"/>
    <w:rsid w:val="00EF58BB"/>
    <w:rsid w:val="00EF7072"/>
    <w:rsid w:val="00EF7A56"/>
    <w:rsid w:val="00EF7FA4"/>
    <w:rsid w:val="00F014CC"/>
    <w:rsid w:val="00F02421"/>
    <w:rsid w:val="00F04761"/>
    <w:rsid w:val="00F05538"/>
    <w:rsid w:val="00F05B01"/>
    <w:rsid w:val="00F10259"/>
    <w:rsid w:val="00F12EB9"/>
    <w:rsid w:val="00F16605"/>
    <w:rsid w:val="00F20704"/>
    <w:rsid w:val="00F21895"/>
    <w:rsid w:val="00F246A7"/>
    <w:rsid w:val="00F255E2"/>
    <w:rsid w:val="00F300E1"/>
    <w:rsid w:val="00F31BDF"/>
    <w:rsid w:val="00F31CDF"/>
    <w:rsid w:val="00F32586"/>
    <w:rsid w:val="00F33FD8"/>
    <w:rsid w:val="00F358FD"/>
    <w:rsid w:val="00F37EF0"/>
    <w:rsid w:val="00F40874"/>
    <w:rsid w:val="00F41A7E"/>
    <w:rsid w:val="00F50818"/>
    <w:rsid w:val="00F512E6"/>
    <w:rsid w:val="00F51BBC"/>
    <w:rsid w:val="00F53D2D"/>
    <w:rsid w:val="00F5496E"/>
    <w:rsid w:val="00F56BFB"/>
    <w:rsid w:val="00F60697"/>
    <w:rsid w:val="00F61549"/>
    <w:rsid w:val="00F619FC"/>
    <w:rsid w:val="00F625CC"/>
    <w:rsid w:val="00F636E9"/>
    <w:rsid w:val="00F64569"/>
    <w:rsid w:val="00F65C03"/>
    <w:rsid w:val="00F70794"/>
    <w:rsid w:val="00F72B02"/>
    <w:rsid w:val="00F74F74"/>
    <w:rsid w:val="00F75AD2"/>
    <w:rsid w:val="00F760BE"/>
    <w:rsid w:val="00F7640E"/>
    <w:rsid w:val="00F77147"/>
    <w:rsid w:val="00F830CD"/>
    <w:rsid w:val="00F842B3"/>
    <w:rsid w:val="00F85257"/>
    <w:rsid w:val="00F85B83"/>
    <w:rsid w:val="00F86EF6"/>
    <w:rsid w:val="00F873D1"/>
    <w:rsid w:val="00F9013D"/>
    <w:rsid w:val="00F90562"/>
    <w:rsid w:val="00F92A57"/>
    <w:rsid w:val="00F92ED6"/>
    <w:rsid w:val="00FA0B29"/>
    <w:rsid w:val="00FA1C3A"/>
    <w:rsid w:val="00FA39C3"/>
    <w:rsid w:val="00FA3ABC"/>
    <w:rsid w:val="00FA6925"/>
    <w:rsid w:val="00FB0666"/>
    <w:rsid w:val="00FB1E1E"/>
    <w:rsid w:val="00FB623C"/>
    <w:rsid w:val="00FB71C5"/>
    <w:rsid w:val="00FC0092"/>
    <w:rsid w:val="00FC0260"/>
    <w:rsid w:val="00FC1EE0"/>
    <w:rsid w:val="00FC26B5"/>
    <w:rsid w:val="00FC26C9"/>
    <w:rsid w:val="00FC2C35"/>
    <w:rsid w:val="00FC3742"/>
    <w:rsid w:val="00FC564E"/>
    <w:rsid w:val="00FC7450"/>
    <w:rsid w:val="00FD1705"/>
    <w:rsid w:val="00FD1F3D"/>
    <w:rsid w:val="00FD2063"/>
    <w:rsid w:val="00FD477C"/>
    <w:rsid w:val="00FD4981"/>
    <w:rsid w:val="00FD4A34"/>
    <w:rsid w:val="00FD5030"/>
    <w:rsid w:val="00FD5546"/>
    <w:rsid w:val="00FE033C"/>
    <w:rsid w:val="00FE1B12"/>
    <w:rsid w:val="00FE28FF"/>
    <w:rsid w:val="00FE4D54"/>
    <w:rsid w:val="00FE4EF5"/>
    <w:rsid w:val="00FF05AC"/>
    <w:rsid w:val="00FF261E"/>
    <w:rsid w:val="00FF3453"/>
    <w:rsid w:val="00FF5D1F"/>
    <w:rsid w:val="00FF7187"/>
    <w:rsid w:val="00FF76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795B9A2"/>
  <w15:docId w15:val="{6A16BEF6-A303-4417-98F0-0406FCB01D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/>
    <w:lsdException w:name="index 1" w:semiHidden="1" w:unhideWhenUsed="1"/>
    <w:lsdException w:name="index 2" w:semiHidden="1" w:uiPriority="0" w:unhideWhenUsed="1"/>
    <w:lsdException w:name="index 3" w:semiHidden="1" w:uiPriority="0" w:unhideWhenUsed="1"/>
    <w:lsdException w:name="index 4" w:semiHidden="1" w:uiPriority="0" w:unhideWhenUsed="1"/>
    <w:lsdException w:name="index 5" w:semiHidden="1" w:uiPriority="0" w:unhideWhenUsed="1"/>
    <w:lsdException w:name="index 6" w:semiHidden="1" w:uiPriority="0" w:unhideWhenUsed="1"/>
    <w:lsdException w:name="index 7" w:semiHidden="1" w:uiPriority="0" w:unhideWhenUsed="1"/>
    <w:lsdException w:name="index 8" w:semiHidden="1" w:uiPriority="0" w:unhideWhenUsed="1"/>
    <w:lsdException w:name="index 9" w:semiHidden="1" w:uiPriority="0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iPriority="0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iPriority="0" w:unhideWhenUsed="1"/>
    <w:lsdException w:name="Body Text Indent 2" w:semiHidden="1" w:uiPriority="0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0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iPriority="0" w:unhideWhenUsed="1"/>
    <w:lsdException w:name="Table Classic 2" w:semiHidden="1" w:uiPriority="0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iPriority="0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 w:qFormat="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01AD3"/>
    <w:pPr>
      <w:jc w:val="both"/>
    </w:pPr>
    <w:rPr>
      <w:rFonts w:ascii="Arial" w:hAnsi="Arial" w:cs="Arial"/>
      <w:sz w:val="22"/>
      <w:szCs w:val="22"/>
      <w:lang w:val="sl-SI"/>
    </w:rPr>
  </w:style>
  <w:style w:type="paragraph" w:styleId="Heading1">
    <w:name w:val="heading 1"/>
    <w:basedOn w:val="ListParagraph"/>
    <w:next w:val="Normal"/>
    <w:link w:val="Heading1Char"/>
    <w:autoRedefine/>
    <w:qFormat/>
    <w:rsid w:val="00AC4A37"/>
    <w:pPr>
      <w:numPr>
        <w:numId w:val="3"/>
      </w:numPr>
      <w:contextualSpacing/>
      <w:jc w:val="left"/>
      <w:outlineLvl w:val="0"/>
    </w:pPr>
    <w:rPr>
      <w:b/>
      <w:caps/>
      <w:sz w:val="32"/>
      <w:szCs w:val="32"/>
      <w:lang w:val="en-GB"/>
    </w:rPr>
  </w:style>
  <w:style w:type="paragraph" w:styleId="Heading2">
    <w:name w:val="heading 2"/>
    <w:basedOn w:val="Normal"/>
    <w:next w:val="Normal"/>
    <w:link w:val="Heading2Char"/>
    <w:qFormat/>
    <w:rsid w:val="00531312"/>
    <w:pPr>
      <w:keepNext/>
      <w:numPr>
        <w:ilvl w:val="1"/>
        <w:numId w:val="3"/>
      </w:numPr>
      <w:tabs>
        <w:tab w:val="left" w:pos="567"/>
      </w:tabs>
      <w:spacing w:before="240" w:after="60"/>
      <w:outlineLvl w:val="1"/>
    </w:pPr>
    <w:rPr>
      <w:b/>
      <w:bCs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qFormat/>
    <w:rsid w:val="00531312"/>
    <w:pPr>
      <w:keepNext/>
      <w:numPr>
        <w:ilvl w:val="2"/>
        <w:numId w:val="3"/>
      </w:numPr>
      <w:suppressLineNumbers/>
      <w:tabs>
        <w:tab w:val="left" w:pos="851"/>
      </w:tabs>
      <w:spacing w:before="240" w:after="120"/>
      <w:outlineLvl w:val="2"/>
    </w:pPr>
    <w:rPr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qFormat/>
    <w:rsid w:val="00531312"/>
    <w:pPr>
      <w:keepNext/>
      <w:numPr>
        <w:ilvl w:val="3"/>
        <w:numId w:val="3"/>
      </w:numPr>
      <w:tabs>
        <w:tab w:val="left" w:pos="851"/>
      </w:tabs>
      <w:outlineLvl w:val="3"/>
    </w:pPr>
    <w:rPr>
      <w:sz w:val="24"/>
    </w:rPr>
  </w:style>
  <w:style w:type="paragraph" w:styleId="Heading5">
    <w:name w:val="heading 5"/>
    <w:basedOn w:val="Normal"/>
    <w:next w:val="Normal"/>
    <w:link w:val="Heading5Char"/>
    <w:qFormat/>
    <w:rsid w:val="00513167"/>
    <w:pPr>
      <w:keepNext/>
      <w:numPr>
        <w:ilvl w:val="4"/>
        <w:numId w:val="3"/>
      </w:numPr>
      <w:outlineLvl w:val="4"/>
    </w:pPr>
    <w:rPr>
      <w:i/>
      <w:iCs/>
      <w:lang w:val="en-US"/>
    </w:rPr>
  </w:style>
  <w:style w:type="paragraph" w:styleId="Heading6">
    <w:name w:val="heading 6"/>
    <w:basedOn w:val="Normal"/>
    <w:next w:val="Normal"/>
    <w:link w:val="Heading6Char"/>
    <w:qFormat/>
    <w:rsid w:val="00513167"/>
    <w:pPr>
      <w:numPr>
        <w:ilvl w:val="5"/>
        <w:numId w:val="3"/>
      </w:numPr>
      <w:spacing w:before="240" w:after="60"/>
      <w:outlineLvl w:val="5"/>
    </w:pPr>
    <w:rPr>
      <w:b/>
      <w:bCs/>
      <w:lang w:val="en-US"/>
    </w:rPr>
  </w:style>
  <w:style w:type="paragraph" w:styleId="Heading7">
    <w:name w:val="heading 7"/>
    <w:basedOn w:val="Normal"/>
    <w:next w:val="Normal"/>
    <w:link w:val="Heading7Char"/>
    <w:qFormat/>
    <w:rsid w:val="00513167"/>
    <w:pPr>
      <w:numPr>
        <w:ilvl w:val="6"/>
        <w:numId w:val="3"/>
      </w:numPr>
      <w:spacing w:before="240" w:after="60"/>
      <w:outlineLvl w:val="6"/>
    </w:pPr>
    <w:rPr>
      <w:lang w:val="en-US"/>
    </w:rPr>
  </w:style>
  <w:style w:type="paragraph" w:styleId="Heading8">
    <w:name w:val="heading 8"/>
    <w:basedOn w:val="Normal"/>
    <w:next w:val="Normal"/>
    <w:link w:val="Heading8Char"/>
    <w:qFormat/>
    <w:rsid w:val="00513167"/>
    <w:pPr>
      <w:keepNext/>
      <w:numPr>
        <w:ilvl w:val="7"/>
        <w:numId w:val="3"/>
      </w:numPr>
      <w:jc w:val="left"/>
      <w:outlineLvl w:val="7"/>
    </w:pPr>
    <w:rPr>
      <w:b/>
      <w:bCs/>
      <w:szCs w:val="17"/>
      <w:lang w:val="en-US"/>
    </w:rPr>
  </w:style>
  <w:style w:type="paragraph" w:styleId="Heading9">
    <w:name w:val="heading 9"/>
    <w:basedOn w:val="Normal"/>
    <w:next w:val="Normal"/>
    <w:link w:val="Heading9Char"/>
    <w:rsid w:val="00513167"/>
    <w:pPr>
      <w:keepNext/>
      <w:numPr>
        <w:ilvl w:val="8"/>
        <w:numId w:val="3"/>
      </w:numPr>
      <w:outlineLvl w:val="8"/>
    </w:pPr>
    <w:rPr>
      <w:b/>
      <w:bCs/>
      <w:szCs w:val="17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Tabela,Bullet Number,Num Bullet 1,lp1,List Paragraph1,lp11,List Paragraph11"/>
    <w:basedOn w:val="Normal"/>
    <w:link w:val="ListParagraphChar"/>
    <w:uiPriority w:val="34"/>
    <w:qFormat/>
    <w:rsid w:val="00513167"/>
    <w:pPr>
      <w:ind w:left="708"/>
    </w:pPr>
  </w:style>
  <w:style w:type="character" w:customStyle="1" w:styleId="Heading1Char">
    <w:name w:val="Heading 1 Char"/>
    <w:basedOn w:val="DefaultParagraphFont"/>
    <w:link w:val="Heading1"/>
    <w:rsid w:val="00AC4A37"/>
    <w:rPr>
      <w:rFonts w:ascii="Arial" w:hAnsi="Arial" w:cs="Arial"/>
      <w:b/>
      <w:caps/>
      <w:sz w:val="32"/>
      <w:szCs w:val="32"/>
      <w:lang w:val="en-GB"/>
    </w:rPr>
  </w:style>
  <w:style w:type="character" w:customStyle="1" w:styleId="Heading2Char">
    <w:name w:val="Heading 2 Char"/>
    <w:basedOn w:val="DefaultParagraphFont"/>
    <w:link w:val="Heading2"/>
    <w:rsid w:val="00531312"/>
    <w:rPr>
      <w:rFonts w:ascii="Arial" w:hAnsi="Arial" w:cs="Arial"/>
      <w:b/>
      <w:bCs/>
      <w:iCs/>
      <w:sz w:val="28"/>
      <w:szCs w:val="28"/>
      <w:lang w:val="sl-SI"/>
    </w:rPr>
  </w:style>
  <w:style w:type="character" w:customStyle="1" w:styleId="Heading3Char">
    <w:name w:val="Heading 3 Char"/>
    <w:basedOn w:val="DefaultParagraphFont"/>
    <w:link w:val="Heading3"/>
    <w:rsid w:val="00531312"/>
    <w:rPr>
      <w:rFonts w:ascii="Arial" w:hAnsi="Arial" w:cs="Arial"/>
      <w:b/>
      <w:bCs/>
      <w:sz w:val="26"/>
      <w:szCs w:val="26"/>
      <w:lang w:val="sl-SI"/>
    </w:rPr>
  </w:style>
  <w:style w:type="character" w:customStyle="1" w:styleId="Heading4Char">
    <w:name w:val="Heading 4 Char"/>
    <w:basedOn w:val="DefaultParagraphFont"/>
    <w:link w:val="Heading4"/>
    <w:rsid w:val="00531312"/>
    <w:rPr>
      <w:rFonts w:ascii="Arial" w:hAnsi="Arial" w:cs="Arial"/>
      <w:sz w:val="24"/>
      <w:szCs w:val="22"/>
      <w:lang w:val="sl-SI"/>
    </w:rPr>
  </w:style>
  <w:style w:type="character" w:customStyle="1" w:styleId="Heading5Char">
    <w:name w:val="Heading 5 Char"/>
    <w:basedOn w:val="DefaultParagraphFont"/>
    <w:link w:val="Heading5"/>
    <w:rsid w:val="00513167"/>
    <w:rPr>
      <w:rFonts w:ascii="Arial" w:hAnsi="Arial" w:cs="Arial"/>
      <w:i/>
      <w:iCs/>
      <w:sz w:val="22"/>
      <w:szCs w:val="22"/>
    </w:rPr>
  </w:style>
  <w:style w:type="character" w:customStyle="1" w:styleId="Heading6Char">
    <w:name w:val="Heading 6 Char"/>
    <w:basedOn w:val="DefaultParagraphFont"/>
    <w:link w:val="Heading6"/>
    <w:rsid w:val="00513167"/>
    <w:rPr>
      <w:rFonts w:ascii="Arial" w:hAnsi="Arial" w:cs="Arial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rsid w:val="00513167"/>
    <w:rPr>
      <w:rFonts w:ascii="Arial" w:hAnsi="Arial" w:cs="Arial"/>
      <w:sz w:val="22"/>
      <w:szCs w:val="22"/>
    </w:rPr>
  </w:style>
  <w:style w:type="character" w:customStyle="1" w:styleId="Heading8Char">
    <w:name w:val="Heading 8 Char"/>
    <w:basedOn w:val="DefaultParagraphFont"/>
    <w:link w:val="Heading8"/>
    <w:rsid w:val="00513167"/>
    <w:rPr>
      <w:rFonts w:ascii="Arial" w:hAnsi="Arial" w:cs="Arial"/>
      <w:b/>
      <w:bCs/>
      <w:sz w:val="22"/>
      <w:szCs w:val="17"/>
    </w:rPr>
  </w:style>
  <w:style w:type="character" w:customStyle="1" w:styleId="Heading9Char">
    <w:name w:val="Heading 9 Char"/>
    <w:basedOn w:val="DefaultParagraphFont"/>
    <w:link w:val="Heading9"/>
    <w:rsid w:val="00513167"/>
    <w:rPr>
      <w:rFonts w:ascii="Arial" w:hAnsi="Arial" w:cs="Arial"/>
      <w:b/>
      <w:bCs/>
      <w:sz w:val="22"/>
      <w:szCs w:val="17"/>
    </w:rPr>
  </w:style>
  <w:style w:type="character" w:customStyle="1" w:styleId="Heading2Char1">
    <w:name w:val="Heading 2 Char1"/>
    <w:basedOn w:val="DefaultParagraphFont"/>
    <w:rsid w:val="00513167"/>
    <w:rPr>
      <w:rFonts w:cs="Arial"/>
      <w:b/>
      <w:bCs/>
      <w:i/>
      <w:iCs/>
      <w:sz w:val="28"/>
      <w:szCs w:val="28"/>
      <w:lang w:eastAsia="en-US"/>
    </w:rPr>
  </w:style>
  <w:style w:type="paragraph" w:styleId="TOC1">
    <w:name w:val="toc 1"/>
    <w:basedOn w:val="Normal"/>
    <w:next w:val="Normal"/>
    <w:autoRedefine/>
    <w:uiPriority w:val="39"/>
    <w:qFormat/>
    <w:rsid w:val="00155B9E"/>
    <w:pPr>
      <w:tabs>
        <w:tab w:val="left" w:pos="480"/>
        <w:tab w:val="right" w:leader="underscore" w:pos="9072"/>
      </w:tabs>
      <w:jc w:val="left"/>
    </w:pPr>
    <w:rPr>
      <w:b/>
      <w:bCs/>
      <w:caps/>
      <w:noProof/>
      <w:szCs w:val="20"/>
    </w:rPr>
  </w:style>
  <w:style w:type="paragraph" w:styleId="TOC2">
    <w:name w:val="toc 2"/>
    <w:basedOn w:val="Normal"/>
    <w:next w:val="Normal"/>
    <w:autoRedefine/>
    <w:uiPriority w:val="39"/>
    <w:qFormat/>
    <w:rsid w:val="00155B9E"/>
    <w:pPr>
      <w:tabs>
        <w:tab w:val="left" w:pos="284"/>
        <w:tab w:val="left" w:pos="567"/>
        <w:tab w:val="right" w:leader="dot" w:pos="9072"/>
      </w:tabs>
      <w:ind w:left="240"/>
      <w:jc w:val="left"/>
    </w:pPr>
    <w:rPr>
      <w:smallCaps/>
      <w:sz w:val="20"/>
      <w:szCs w:val="20"/>
    </w:rPr>
  </w:style>
  <w:style w:type="paragraph" w:styleId="TOC3">
    <w:name w:val="toc 3"/>
    <w:basedOn w:val="Normal"/>
    <w:next w:val="Normal"/>
    <w:autoRedefine/>
    <w:uiPriority w:val="39"/>
    <w:qFormat/>
    <w:rsid w:val="00155B9E"/>
    <w:pPr>
      <w:tabs>
        <w:tab w:val="left" w:pos="284"/>
        <w:tab w:val="left" w:pos="993"/>
        <w:tab w:val="right" w:leader="dot" w:pos="9072"/>
      </w:tabs>
      <w:ind w:left="480"/>
      <w:jc w:val="left"/>
    </w:pPr>
    <w:rPr>
      <w:i/>
      <w:iCs/>
      <w:sz w:val="20"/>
      <w:szCs w:val="20"/>
    </w:rPr>
  </w:style>
  <w:style w:type="paragraph" w:styleId="Caption">
    <w:name w:val="caption"/>
    <w:aliases w:val="Tabela naslov"/>
    <w:basedOn w:val="Normal"/>
    <w:next w:val="Normal"/>
    <w:link w:val="CaptionChar"/>
    <w:qFormat/>
    <w:rsid w:val="00513167"/>
    <w:pPr>
      <w:keepNext/>
      <w:jc w:val="center"/>
      <w:outlineLvl w:val="1"/>
    </w:pPr>
    <w:rPr>
      <w:b/>
      <w:sz w:val="20"/>
      <w:szCs w:val="20"/>
    </w:rPr>
  </w:style>
  <w:style w:type="paragraph" w:styleId="Subtitle">
    <w:name w:val="Subtitle"/>
    <w:basedOn w:val="Normal"/>
    <w:next w:val="Normal"/>
    <w:link w:val="SubtitleChar"/>
    <w:qFormat/>
    <w:rsid w:val="00513167"/>
    <w:pPr>
      <w:jc w:val="center"/>
      <w:outlineLvl w:val="1"/>
    </w:pPr>
    <w:rPr>
      <w:rFonts w:eastAsiaTheme="majorEastAsia" w:cstheme="majorBidi"/>
      <w:sz w:val="20"/>
      <w:szCs w:val="20"/>
      <w:lang w:val="en-US"/>
    </w:rPr>
  </w:style>
  <w:style w:type="character" w:customStyle="1" w:styleId="SubtitleChar">
    <w:name w:val="Subtitle Char"/>
    <w:basedOn w:val="DefaultParagraphFont"/>
    <w:link w:val="Subtitle"/>
    <w:rsid w:val="00513167"/>
    <w:rPr>
      <w:rFonts w:eastAsiaTheme="majorEastAsia" w:cstheme="majorBidi"/>
    </w:rPr>
  </w:style>
  <w:style w:type="paragraph" w:styleId="TableofFigures">
    <w:name w:val="table of figures"/>
    <w:aliases w:val="Preglednica"/>
    <w:basedOn w:val="Normal"/>
    <w:next w:val="Normal"/>
    <w:autoRedefine/>
    <w:uiPriority w:val="99"/>
    <w:rsid w:val="00AE3C28"/>
    <w:pPr>
      <w:tabs>
        <w:tab w:val="right" w:leader="underscore" w:pos="9072"/>
      </w:tabs>
      <w:jc w:val="left"/>
    </w:pPr>
    <w:rPr>
      <w:iCs/>
      <w:szCs w:val="20"/>
    </w:rPr>
  </w:style>
  <w:style w:type="paragraph" w:styleId="Title">
    <w:name w:val="Title"/>
    <w:basedOn w:val="Normal"/>
    <w:link w:val="TitleChar"/>
    <w:qFormat/>
    <w:rsid w:val="002E5B4F"/>
    <w:pPr>
      <w:jc w:val="center"/>
    </w:pPr>
    <w:rPr>
      <w:b/>
      <w:sz w:val="40"/>
    </w:rPr>
  </w:style>
  <w:style w:type="character" w:customStyle="1" w:styleId="TitleChar">
    <w:name w:val="Title Char"/>
    <w:basedOn w:val="DefaultParagraphFont"/>
    <w:link w:val="Title"/>
    <w:rsid w:val="002E5B4F"/>
    <w:rPr>
      <w:rFonts w:ascii="Arial" w:hAnsi="Arial" w:cs="Arial"/>
      <w:b/>
      <w:sz w:val="40"/>
      <w:szCs w:val="24"/>
      <w:lang w:val="sl-SI" w:eastAsia="sl-SI"/>
    </w:rPr>
  </w:style>
  <w:style w:type="character" w:styleId="Strong">
    <w:name w:val="Strong"/>
    <w:basedOn w:val="DefaultParagraphFont"/>
    <w:uiPriority w:val="22"/>
    <w:qFormat/>
    <w:rsid w:val="00513167"/>
    <w:rPr>
      <w:b/>
      <w:bCs/>
    </w:rPr>
  </w:style>
  <w:style w:type="character" w:styleId="Emphasis">
    <w:name w:val="Emphasis"/>
    <w:basedOn w:val="DefaultParagraphFont"/>
    <w:uiPriority w:val="20"/>
    <w:qFormat/>
    <w:rsid w:val="00513167"/>
    <w:rPr>
      <w:i/>
      <w:iCs/>
    </w:rPr>
  </w:style>
  <w:style w:type="paragraph" w:styleId="NoSpacing">
    <w:name w:val="No Spacing"/>
    <w:link w:val="NoSpacingChar"/>
    <w:uiPriority w:val="1"/>
    <w:qFormat/>
    <w:rsid w:val="00513167"/>
    <w:pPr>
      <w:jc w:val="both"/>
    </w:pPr>
    <w:rPr>
      <w:sz w:val="24"/>
      <w:szCs w:val="24"/>
    </w:rPr>
  </w:style>
  <w:style w:type="character" w:customStyle="1" w:styleId="NoSpacingChar">
    <w:name w:val="No Spacing Char"/>
    <w:basedOn w:val="DefaultParagraphFont"/>
    <w:link w:val="NoSpacing"/>
    <w:uiPriority w:val="1"/>
    <w:rsid w:val="00513167"/>
    <w:rPr>
      <w:sz w:val="24"/>
      <w:szCs w:val="24"/>
    </w:rPr>
  </w:style>
  <w:style w:type="character" w:styleId="SubtleEmphasis">
    <w:name w:val="Subtle Emphasis"/>
    <w:basedOn w:val="DefaultParagraphFont"/>
    <w:uiPriority w:val="19"/>
    <w:qFormat/>
    <w:rsid w:val="00513167"/>
    <w:rPr>
      <w:i/>
      <w:iCs/>
      <w:color w:val="808080"/>
    </w:rPr>
  </w:style>
  <w:style w:type="paragraph" w:styleId="TOCHeading">
    <w:name w:val="TOC Heading"/>
    <w:basedOn w:val="Heading1"/>
    <w:next w:val="Normal"/>
    <w:uiPriority w:val="39"/>
    <w:qFormat/>
    <w:rsid w:val="00513167"/>
    <w:pPr>
      <w:keepLines/>
      <w:numPr>
        <w:numId w:val="0"/>
      </w:numPr>
      <w:spacing w:before="480" w:line="276" w:lineRule="auto"/>
      <w:outlineLvl w:val="9"/>
    </w:pPr>
    <w:rPr>
      <w:rFonts w:ascii="Cambria" w:hAnsi="Cambria" w:cs="Times New Roman"/>
      <w:color w:val="365F91"/>
      <w:lang w:val="en-US"/>
    </w:rPr>
  </w:style>
  <w:style w:type="paragraph" w:customStyle="1" w:styleId="Virpodsliko">
    <w:name w:val="Vir pod sliko"/>
    <w:basedOn w:val="Normal"/>
    <w:link w:val="VirpodslikoChar"/>
    <w:qFormat/>
    <w:rsid w:val="00513167"/>
    <w:pPr>
      <w:jc w:val="center"/>
    </w:pPr>
    <w:rPr>
      <w:sz w:val="20"/>
      <w:szCs w:val="20"/>
    </w:rPr>
  </w:style>
  <w:style w:type="character" w:customStyle="1" w:styleId="VirpodslikoChar">
    <w:name w:val="Vir pod sliko Char"/>
    <w:basedOn w:val="DefaultParagraphFont"/>
    <w:link w:val="Virpodsliko"/>
    <w:rsid w:val="00513167"/>
    <w:rPr>
      <w:lang w:val="sl-SI"/>
    </w:rPr>
  </w:style>
  <w:style w:type="paragraph" w:customStyle="1" w:styleId="Povzemanjedalje">
    <w:name w:val="Povzemanje daljše"/>
    <w:basedOn w:val="Normal"/>
    <w:link w:val="PovzemanjedaljeChar"/>
    <w:qFormat/>
    <w:rsid w:val="00513167"/>
    <w:pPr>
      <w:numPr>
        <w:numId w:val="1"/>
      </w:numPr>
      <w:suppressAutoHyphens/>
      <w:ind w:right="584"/>
    </w:pPr>
    <w:rPr>
      <w:sz w:val="20"/>
      <w:szCs w:val="20"/>
      <w:lang w:eastAsia="ar-SA"/>
    </w:rPr>
  </w:style>
  <w:style w:type="character" w:customStyle="1" w:styleId="PovzemanjedaljeChar">
    <w:name w:val="Povzemanje daljše Char"/>
    <w:basedOn w:val="Doktorat1Char"/>
    <w:link w:val="Povzemanjedalje"/>
    <w:rsid w:val="00615A23"/>
    <w:rPr>
      <w:rFonts w:ascii="Arial" w:hAnsi="Arial" w:cs="Arial"/>
      <w:sz w:val="24"/>
      <w:szCs w:val="24"/>
      <w:lang w:val="sl-SI" w:eastAsia="ar-SA"/>
    </w:rPr>
  </w:style>
  <w:style w:type="character" w:customStyle="1" w:styleId="Doktorat1Char">
    <w:name w:val="Doktorat 1 Char"/>
    <w:basedOn w:val="DefaultParagraphFont"/>
    <w:link w:val="Doktorat1"/>
    <w:rsid w:val="00615A23"/>
    <w:rPr>
      <w:sz w:val="24"/>
      <w:szCs w:val="24"/>
      <w:lang w:val="sl-SI" w:eastAsia="ar-SA"/>
    </w:rPr>
  </w:style>
  <w:style w:type="paragraph" w:customStyle="1" w:styleId="Doktorat1">
    <w:name w:val="Doktorat 1"/>
    <w:basedOn w:val="Normal"/>
    <w:link w:val="Doktorat1Char"/>
    <w:rsid w:val="00615A23"/>
    <w:pPr>
      <w:tabs>
        <w:tab w:val="num" w:pos="720"/>
      </w:tabs>
      <w:suppressAutoHyphens/>
      <w:ind w:left="720" w:hanging="360"/>
      <w:jc w:val="left"/>
    </w:pPr>
    <w:rPr>
      <w:rFonts w:ascii="Times New Roman" w:hAnsi="Times New Roman"/>
      <w:sz w:val="24"/>
      <w:lang w:eastAsia="ar-SA"/>
    </w:rPr>
  </w:style>
  <w:style w:type="paragraph" w:customStyle="1" w:styleId="Povzemanjedalje-brezparafrafov">
    <w:name w:val="Povzemanje daljše - brez parafrafov"/>
    <w:basedOn w:val="Normal"/>
    <w:link w:val="Povzemanjedalje-brezparafrafovChar"/>
    <w:qFormat/>
    <w:rsid w:val="00513167"/>
    <w:pPr>
      <w:ind w:left="1287" w:right="566" w:hanging="360"/>
    </w:pPr>
    <w:rPr>
      <w:sz w:val="20"/>
      <w:szCs w:val="20"/>
    </w:rPr>
  </w:style>
  <w:style w:type="character" w:customStyle="1" w:styleId="Povzemanjedalje-brezparafrafovChar">
    <w:name w:val="Povzemanje daljše - brez parafrafov Char"/>
    <w:basedOn w:val="DefaultParagraphFont"/>
    <w:link w:val="Povzemanjedalje-brezparafrafov"/>
    <w:rsid w:val="00513167"/>
    <w:rPr>
      <w:rFonts w:ascii="Arial" w:hAnsi="Arial"/>
      <w:lang w:val="sl-SI" w:eastAsia="sl-SI"/>
    </w:rPr>
  </w:style>
  <w:style w:type="paragraph" w:customStyle="1" w:styleId="Tekstvnogi">
    <w:name w:val="Tekst v nogi"/>
    <w:basedOn w:val="FootnoteText"/>
    <w:link w:val="TekstvnogiChar"/>
    <w:autoRedefine/>
    <w:qFormat/>
    <w:rsid w:val="00513167"/>
    <w:pPr>
      <w:widowControl w:val="0"/>
    </w:pPr>
  </w:style>
  <w:style w:type="paragraph" w:styleId="FootnoteText">
    <w:name w:val="footnote text"/>
    <w:basedOn w:val="Normal"/>
    <w:link w:val="FootnoteTextChar"/>
    <w:uiPriority w:val="99"/>
    <w:unhideWhenUsed/>
    <w:rsid w:val="00513167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513167"/>
    <w:rPr>
      <w:lang w:val="sl-SI"/>
    </w:rPr>
  </w:style>
  <w:style w:type="character" w:customStyle="1" w:styleId="TekstvnogiChar">
    <w:name w:val="Tekst v nogi Char"/>
    <w:basedOn w:val="FootnoteTextChar"/>
    <w:link w:val="Tekstvnogi"/>
    <w:rsid w:val="00513167"/>
    <w:rPr>
      <w:lang w:val="sl-SI"/>
    </w:rPr>
  </w:style>
  <w:style w:type="paragraph" w:customStyle="1" w:styleId="Vstavitevtabele">
    <w:name w:val="Vstavitev tabele"/>
    <w:aliases w:val="slike,grafa"/>
    <w:basedOn w:val="Normal"/>
    <w:link w:val="VstavitevtabeleChar"/>
    <w:qFormat/>
    <w:rsid w:val="00513167"/>
  </w:style>
  <w:style w:type="character" w:customStyle="1" w:styleId="VstavitevtabeleChar">
    <w:name w:val="Vstavitev tabele Char"/>
    <w:aliases w:val="slike Char,grafa Char"/>
    <w:basedOn w:val="DefaultParagraphFont"/>
    <w:link w:val="Vstavitevtabele"/>
    <w:rsid w:val="00513167"/>
    <w:rPr>
      <w:sz w:val="24"/>
      <w:szCs w:val="24"/>
      <w:lang w:val="sl-SI"/>
    </w:rPr>
  </w:style>
  <w:style w:type="paragraph" w:customStyle="1" w:styleId="Vnosslikegrafa">
    <w:name w:val="Vnos slike grafa"/>
    <w:aliases w:val="preglednice"/>
    <w:basedOn w:val="Normal"/>
    <w:link w:val="VnosslikegrafaChar"/>
    <w:qFormat/>
    <w:rsid w:val="00513167"/>
    <w:pPr>
      <w:jc w:val="center"/>
    </w:pPr>
  </w:style>
  <w:style w:type="character" w:customStyle="1" w:styleId="VnosslikegrafaChar">
    <w:name w:val="Vnos slike grafa Char"/>
    <w:aliases w:val="preglednice Char"/>
    <w:basedOn w:val="DefaultParagraphFont"/>
    <w:link w:val="Vnosslikegrafa"/>
    <w:rsid w:val="00513167"/>
    <w:rPr>
      <w:sz w:val="24"/>
      <w:szCs w:val="24"/>
      <w:lang w:val="sl-SI"/>
    </w:rPr>
  </w:style>
  <w:style w:type="paragraph" w:customStyle="1" w:styleId="Virvnogi">
    <w:name w:val="Vir v nogi"/>
    <w:basedOn w:val="FootnoteText"/>
    <w:link w:val="VirvnogiChar"/>
    <w:qFormat/>
    <w:rsid w:val="00513167"/>
  </w:style>
  <w:style w:type="character" w:customStyle="1" w:styleId="VirvnogiChar">
    <w:name w:val="Vir v nogi Char"/>
    <w:basedOn w:val="FootnoteTextChar"/>
    <w:link w:val="Virvnogi"/>
    <w:rsid w:val="00513167"/>
    <w:rPr>
      <w:lang w:val="sl-SI"/>
    </w:rPr>
  </w:style>
  <w:style w:type="paragraph" w:customStyle="1" w:styleId="Natevanje-normal">
    <w:name w:val="Naštevanje - normal"/>
    <w:basedOn w:val="Normal"/>
    <w:link w:val="Natevanje-normalChar"/>
    <w:qFormat/>
    <w:rsid w:val="00513167"/>
    <w:pPr>
      <w:ind w:left="720" w:hanging="360"/>
    </w:pPr>
  </w:style>
  <w:style w:type="character" w:customStyle="1" w:styleId="Natevanje-normalChar">
    <w:name w:val="Naštevanje - normal Char"/>
    <w:basedOn w:val="DefaultParagraphFont"/>
    <w:link w:val="Natevanje-normal"/>
    <w:rsid w:val="00513167"/>
    <w:rPr>
      <w:rFonts w:ascii="Arial" w:hAnsi="Arial"/>
      <w:sz w:val="22"/>
      <w:szCs w:val="24"/>
      <w:lang w:val="sl-SI" w:eastAsia="sl-SI"/>
    </w:rPr>
  </w:style>
  <w:style w:type="paragraph" w:customStyle="1" w:styleId="DecimalAligned">
    <w:name w:val="Decimal Aligned"/>
    <w:basedOn w:val="Normal"/>
    <w:uiPriority w:val="40"/>
    <w:rsid w:val="00513167"/>
    <w:pPr>
      <w:tabs>
        <w:tab w:val="decimal" w:pos="360"/>
      </w:tabs>
      <w:spacing w:after="200" w:line="276" w:lineRule="auto"/>
      <w:jc w:val="left"/>
    </w:pPr>
    <w:rPr>
      <w:rFonts w:ascii="Calibri" w:hAnsi="Calibri"/>
      <w:lang w:val="en-US"/>
    </w:rPr>
  </w:style>
  <w:style w:type="paragraph" w:customStyle="1" w:styleId="Style4">
    <w:name w:val="Style4"/>
    <w:basedOn w:val="TOC4"/>
    <w:link w:val="Style4Char"/>
    <w:qFormat/>
    <w:rsid w:val="00513167"/>
    <w:pPr>
      <w:tabs>
        <w:tab w:val="left" w:pos="284"/>
        <w:tab w:val="left" w:pos="1418"/>
        <w:tab w:val="right" w:leader="dot" w:pos="8211"/>
      </w:tabs>
      <w:spacing w:after="0"/>
      <w:jc w:val="left"/>
    </w:pPr>
    <w:rPr>
      <w:noProof/>
      <w:sz w:val="20"/>
      <w:szCs w:val="18"/>
    </w:rPr>
  </w:style>
  <w:style w:type="paragraph" w:styleId="TOC4">
    <w:name w:val="toc 4"/>
    <w:basedOn w:val="Normal"/>
    <w:next w:val="Normal"/>
    <w:autoRedefine/>
    <w:uiPriority w:val="39"/>
    <w:unhideWhenUsed/>
    <w:rsid w:val="00513167"/>
    <w:pPr>
      <w:spacing w:after="100"/>
      <w:ind w:left="720"/>
    </w:pPr>
  </w:style>
  <w:style w:type="character" w:customStyle="1" w:styleId="Style4Char">
    <w:name w:val="Style4 Char"/>
    <w:basedOn w:val="DefaultParagraphFont"/>
    <w:link w:val="Style4"/>
    <w:rsid w:val="00513167"/>
    <w:rPr>
      <w:noProof/>
      <w:szCs w:val="18"/>
      <w:lang w:val="sl-SI"/>
    </w:rPr>
  </w:style>
  <w:style w:type="paragraph" w:styleId="Footer">
    <w:name w:val="footer"/>
    <w:basedOn w:val="Normal"/>
    <w:link w:val="FooterChar"/>
    <w:uiPriority w:val="99"/>
    <w:rsid w:val="004C04C1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C04C1"/>
    <w:rPr>
      <w:rFonts w:ascii="Arial" w:hAnsi="Arial"/>
      <w:sz w:val="22"/>
      <w:szCs w:val="24"/>
      <w:lang w:val="sl-SI" w:eastAsia="sl-SI"/>
    </w:rPr>
  </w:style>
  <w:style w:type="character" w:styleId="PageNumber">
    <w:name w:val="page number"/>
    <w:basedOn w:val="DefaultParagraphFont"/>
    <w:rsid w:val="004C04C1"/>
  </w:style>
  <w:style w:type="paragraph" w:customStyle="1" w:styleId="Slog1-glavninaslovi">
    <w:name w:val="Slog1-glavni naslovi"/>
    <w:basedOn w:val="Normal"/>
    <w:link w:val="Slog1-glavninasloviZnakZnak"/>
    <w:rsid w:val="004C04C1"/>
    <w:pPr>
      <w:jc w:val="center"/>
    </w:pPr>
    <w:rPr>
      <w:color w:val="808080"/>
      <w:sz w:val="40"/>
      <w:szCs w:val="40"/>
    </w:rPr>
  </w:style>
  <w:style w:type="character" w:customStyle="1" w:styleId="Slog1-glavninasloviZnakZnak">
    <w:name w:val="Slog1-glavni naslovi Znak Znak"/>
    <w:link w:val="Slog1-glavninaslovi"/>
    <w:rsid w:val="004C04C1"/>
    <w:rPr>
      <w:rFonts w:ascii="Arial" w:hAnsi="Arial"/>
      <w:color w:val="808080"/>
      <w:sz w:val="40"/>
      <w:szCs w:val="40"/>
      <w:lang w:eastAsia="sl-SI"/>
    </w:rPr>
  </w:style>
  <w:style w:type="paragraph" w:customStyle="1" w:styleId="Slog2-povzetekinpodnaslovi">
    <w:name w:val="Slog2-povzetek in podnaslovi"/>
    <w:basedOn w:val="Normal"/>
    <w:link w:val="Slog2-povzetekinpodnasloviZnakZnak"/>
    <w:rsid w:val="004C04C1"/>
    <w:rPr>
      <w:color w:val="808080"/>
      <w:sz w:val="32"/>
      <w:szCs w:val="32"/>
    </w:rPr>
  </w:style>
  <w:style w:type="character" w:customStyle="1" w:styleId="Slog2-povzetekinpodnasloviZnakZnak">
    <w:name w:val="Slog2-povzetek in podnaslovi Znak Znak"/>
    <w:link w:val="Slog2-povzetekinpodnaslovi"/>
    <w:rsid w:val="004C04C1"/>
    <w:rPr>
      <w:rFonts w:ascii="Arial" w:hAnsi="Arial"/>
      <w:color w:val="808080"/>
      <w:sz w:val="32"/>
      <w:szCs w:val="32"/>
      <w:lang w:eastAsia="sl-SI"/>
    </w:rPr>
  </w:style>
  <w:style w:type="paragraph" w:customStyle="1" w:styleId="Slog3-imeinpriimekavtorjev">
    <w:name w:val="Slog3-ime in priimek avtorjev"/>
    <w:basedOn w:val="Normal"/>
    <w:link w:val="Slog3-imeinpriimekavtorjevZnakZnak"/>
    <w:rsid w:val="004C04C1"/>
    <w:pPr>
      <w:jc w:val="center"/>
    </w:pPr>
    <w:rPr>
      <w:b/>
      <w:sz w:val="24"/>
    </w:rPr>
  </w:style>
  <w:style w:type="character" w:customStyle="1" w:styleId="Slog3-imeinpriimekavtorjevZnakZnak">
    <w:name w:val="Slog3-ime in priimek avtorjev Znak Znak"/>
    <w:link w:val="Slog3-imeinpriimekavtorjev"/>
    <w:rsid w:val="004C04C1"/>
    <w:rPr>
      <w:rFonts w:ascii="Arial" w:hAnsi="Arial"/>
      <w:b/>
      <w:sz w:val="24"/>
      <w:szCs w:val="24"/>
      <w:lang w:eastAsia="sl-SI"/>
    </w:rPr>
  </w:style>
  <w:style w:type="paragraph" w:customStyle="1" w:styleId="Slog4-tabeleslikegrafi">
    <w:name w:val="Slog4-tabele/slike/grafi"/>
    <w:basedOn w:val="Normal"/>
    <w:rsid w:val="004C04C1"/>
    <w:pPr>
      <w:jc w:val="center"/>
    </w:pPr>
  </w:style>
  <w:style w:type="character" w:styleId="FootnoteReference">
    <w:name w:val="footnote reference"/>
    <w:rsid w:val="004C04C1"/>
    <w:rPr>
      <w:vertAlign w:val="superscript"/>
    </w:rPr>
  </w:style>
  <w:style w:type="paragraph" w:styleId="BalloonText">
    <w:name w:val="Balloon Text"/>
    <w:basedOn w:val="Normal"/>
    <w:link w:val="BalloonTextChar"/>
    <w:unhideWhenUsed/>
    <w:rsid w:val="004C04C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4C04C1"/>
    <w:rPr>
      <w:rFonts w:ascii="Tahoma" w:hAnsi="Tahoma" w:cs="Tahoma"/>
      <w:sz w:val="16"/>
      <w:szCs w:val="16"/>
      <w:lang w:val="sl-SI" w:eastAsia="sl-SI"/>
    </w:rPr>
  </w:style>
  <w:style w:type="character" w:styleId="Hyperlink">
    <w:name w:val="Hyperlink"/>
    <w:basedOn w:val="DefaultParagraphFont"/>
    <w:uiPriority w:val="99"/>
    <w:unhideWhenUsed/>
    <w:rsid w:val="00C85AD5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unhideWhenUsed/>
    <w:rsid w:val="00075125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unhideWhenUsed/>
    <w:rsid w:val="003321C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321C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321C4"/>
    <w:rPr>
      <w:rFonts w:ascii="Arial" w:hAnsi="Arial"/>
      <w:lang w:val="sl-SI" w:eastAsia="sl-SI"/>
    </w:rPr>
  </w:style>
  <w:style w:type="paragraph" w:styleId="CommentSubject">
    <w:name w:val="annotation subject"/>
    <w:basedOn w:val="CommentText"/>
    <w:next w:val="CommentText"/>
    <w:link w:val="CommentSubjectChar"/>
    <w:unhideWhenUsed/>
    <w:rsid w:val="003321C4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3321C4"/>
    <w:rPr>
      <w:rFonts w:ascii="Arial" w:hAnsi="Arial"/>
      <w:b/>
      <w:bCs/>
      <w:lang w:val="sl-SI" w:eastAsia="sl-SI"/>
    </w:rPr>
  </w:style>
  <w:style w:type="character" w:customStyle="1" w:styleId="apple-converted-space">
    <w:name w:val="apple-converted-space"/>
    <w:basedOn w:val="DefaultParagraphFont"/>
    <w:rsid w:val="00F358FD"/>
  </w:style>
  <w:style w:type="paragraph" w:styleId="PlainText">
    <w:name w:val="Plain Text"/>
    <w:basedOn w:val="Normal"/>
    <w:link w:val="PlainTextChar"/>
    <w:unhideWhenUsed/>
    <w:rsid w:val="00440642"/>
    <w:pPr>
      <w:jc w:val="left"/>
    </w:pPr>
    <w:rPr>
      <w:rFonts w:ascii="Calibri" w:hAnsi="Calibri"/>
      <w:color w:val="000066"/>
      <w:sz w:val="24"/>
      <w:szCs w:val="21"/>
    </w:rPr>
  </w:style>
  <w:style w:type="character" w:customStyle="1" w:styleId="PlainTextChar">
    <w:name w:val="Plain Text Char"/>
    <w:basedOn w:val="DefaultParagraphFont"/>
    <w:link w:val="PlainText"/>
    <w:rsid w:val="00440642"/>
    <w:rPr>
      <w:rFonts w:ascii="Calibri" w:hAnsi="Calibri"/>
      <w:color w:val="000066"/>
      <w:sz w:val="24"/>
      <w:szCs w:val="21"/>
      <w:lang w:val="sl-SI" w:eastAsia="sl-SI"/>
    </w:rPr>
  </w:style>
  <w:style w:type="character" w:styleId="BookTitle">
    <w:name w:val="Book Title"/>
    <w:basedOn w:val="DefaultParagraphFont"/>
    <w:uiPriority w:val="33"/>
    <w:qFormat/>
    <w:rsid w:val="00946262"/>
    <w:rPr>
      <w:b/>
      <w:bCs/>
      <w:caps w:val="0"/>
      <w:smallCaps/>
      <w:color w:val="000000"/>
      <w:spacing w:val="5"/>
      <w:sz w:val="52"/>
      <w:szCs w:val="52"/>
      <w14:shadow w14:blurRad="0" w14:dist="25400" w14:dir="2700000" w14:sx="0" w14:sy="0" w14:kx="0" w14:ky="0" w14:algn="none">
        <w14:srgbClr w14:val="000000">
          <w14:alpha w14:val="50000"/>
        </w14:srgbClr>
      </w14:shadow>
      <w14:textOutline w14:w="9525" w14:cap="flat" w14:cmpd="sng" w14:algn="ctr">
        <w14:solidFill>
          <w14:schemeClr w14:val="bg1">
            <w14:alpha w14:val="50000"/>
            <w14:lumMod w14:val="75000"/>
          </w14:schemeClr>
        </w14:solidFill>
        <w14:prstDash w14:val="solid"/>
        <w14:round/>
      </w14:textOutline>
    </w:rPr>
  </w:style>
  <w:style w:type="character" w:customStyle="1" w:styleId="sm51">
    <w:name w:val="sm_51"/>
    <w:basedOn w:val="DefaultParagraphFont"/>
    <w:rsid w:val="00615A23"/>
    <w:rPr>
      <w:rFonts w:ascii="Arial" w:hAnsi="Arial" w:cs="Arial" w:hint="default"/>
      <w:sz w:val="18"/>
      <w:szCs w:val="18"/>
    </w:rPr>
  </w:style>
  <w:style w:type="paragraph" w:styleId="BodyText">
    <w:name w:val="Body Text"/>
    <w:basedOn w:val="Normal"/>
    <w:link w:val="BodyTextChar"/>
    <w:rsid w:val="00615A23"/>
    <w:pPr>
      <w:jc w:val="left"/>
    </w:pPr>
    <w:rPr>
      <w:rFonts w:ascii="Times New Roman" w:hAnsi="Times New Roman"/>
      <w:sz w:val="24"/>
      <w:szCs w:val="20"/>
    </w:rPr>
  </w:style>
  <w:style w:type="character" w:customStyle="1" w:styleId="BodyTextChar">
    <w:name w:val="Body Text Char"/>
    <w:basedOn w:val="DefaultParagraphFont"/>
    <w:link w:val="BodyText"/>
    <w:rsid w:val="00615A23"/>
    <w:rPr>
      <w:sz w:val="24"/>
      <w:lang w:val="sl-SI" w:eastAsia="sl-SI"/>
    </w:rPr>
  </w:style>
  <w:style w:type="paragraph" w:styleId="NormalWeb">
    <w:name w:val="Normal (Web)"/>
    <w:basedOn w:val="Normal"/>
    <w:uiPriority w:val="99"/>
    <w:rsid w:val="00615A23"/>
    <w:pPr>
      <w:spacing w:before="100" w:beforeAutospacing="1" w:after="100" w:afterAutospacing="1"/>
      <w:jc w:val="left"/>
    </w:pPr>
    <w:rPr>
      <w:rFonts w:ascii="Times New Roman" w:hAnsi="Times New Roman"/>
      <w:sz w:val="24"/>
      <w:lang w:val="en-GB"/>
    </w:rPr>
  </w:style>
  <w:style w:type="paragraph" w:styleId="BodyTextIndent">
    <w:name w:val="Body Text Indent"/>
    <w:basedOn w:val="Normal"/>
    <w:link w:val="BodyTextIndentChar"/>
    <w:rsid w:val="00615A23"/>
    <w:pPr>
      <w:spacing w:before="120" w:after="120" w:line="360" w:lineRule="auto"/>
      <w:ind w:left="720"/>
    </w:pPr>
    <w:rPr>
      <w:rFonts w:ascii="Times New Roman" w:hAnsi="Times New Roman"/>
      <w:sz w:val="24"/>
    </w:rPr>
  </w:style>
  <w:style w:type="character" w:customStyle="1" w:styleId="BodyTextIndentChar">
    <w:name w:val="Body Text Indent Char"/>
    <w:basedOn w:val="DefaultParagraphFont"/>
    <w:link w:val="BodyTextIndent"/>
    <w:rsid w:val="00615A23"/>
    <w:rPr>
      <w:sz w:val="24"/>
      <w:szCs w:val="24"/>
      <w:lang w:val="sl-SI"/>
    </w:rPr>
  </w:style>
  <w:style w:type="paragraph" w:styleId="BodyText2">
    <w:name w:val="Body Text 2"/>
    <w:basedOn w:val="Normal"/>
    <w:link w:val="BodyText2Char"/>
    <w:rsid w:val="00615A23"/>
    <w:rPr>
      <w:rFonts w:ascii="Times New Roman" w:hAnsi="Times New Roman"/>
      <w:color w:val="000000"/>
      <w:sz w:val="24"/>
      <w:szCs w:val="20"/>
    </w:rPr>
  </w:style>
  <w:style w:type="character" w:customStyle="1" w:styleId="BodyText2Char">
    <w:name w:val="Body Text 2 Char"/>
    <w:basedOn w:val="DefaultParagraphFont"/>
    <w:link w:val="BodyText2"/>
    <w:rsid w:val="00615A23"/>
    <w:rPr>
      <w:color w:val="000000"/>
      <w:sz w:val="24"/>
      <w:lang w:val="sl-SI"/>
    </w:rPr>
  </w:style>
  <w:style w:type="paragraph" w:styleId="Header">
    <w:name w:val="header"/>
    <w:basedOn w:val="Normal"/>
    <w:link w:val="HeaderChar"/>
    <w:uiPriority w:val="99"/>
    <w:rsid w:val="00615A23"/>
    <w:pPr>
      <w:tabs>
        <w:tab w:val="center" w:pos="4536"/>
        <w:tab w:val="right" w:pos="9072"/>
      </w:tabs>
      <w:jc w:val="left"/>
    </w:pPr>
    <w:rPr>
      <w:rFonts w:ascii="Times New Roman" w:hAnsi="Times New Roman"/>
      <w:sz w:val="24"/>
    </w:rPr>
  </w:style>
  <w:style w:type="character" w:customStyle="1" w:styleId="HeaderChar">
    <w:name w:val="Header Char"/>
    <w:basedOn w:val="DefaultParagraphFont"/>
    <w:link w:val="Header"/>
    <w:uiPriority w:val="99"/>
    <w:rsid w:val="00615A23"/>
    <w:rPr>
      <w:sz w:val="24"/>
      <w:szCs w:val="24"/>
      <w:lang w:val="sl-SI" w:eastAsia="sl-SI"/>
    </w:rPr>
  </w:style>
  <w:style w:type="paragraph" w:styleId="BodyText3">
    <w:name w:val="Body Text 3"/>
    <w:basedOn w:val="Normal"/>
    <w:link w:val="BodyText3Char"/>
    <w:rsid w:val="00615A23"/>
    <w:rPr>
      <w:rFonts w:ascii="Verdana" w:hAnsi="Verdana"/>
      <w:sz w:val="20"/>
    </w:rPr>
  </w:style>
  <w:style w:type="character" w:customStyle="1" w:styleId="BodyText3Char">
    <w:name w:val="Body Text 3 Char"/>
    <w:basedOn w:val="DefaultParagraphFont"/>
    <w:link w:val="BodyText3"/>
    <w:rsid w:val="00615A23"/>
    <w:rPr>
      <w:rFonts w:ascii="Verdana" w:hAnsi="Verdana"/>
      <w:szCs w:val="24"/>
      <w:lang w:val="sl-SI" w:eastAsia="sl-SI"/>
    </w:rPr>
  </w:style>
  <w:style w:type="paragraph" w:styleId="BodyTextIndent2">
    <w:name w:val="Body Text Indent 2"/>
    <w:basedOn w:val="Normal"/>
    <w:link w:val="BodyTextIndent2Char"/>
    <w:rsid w:val="00615A23"/>
    <w:pPr>
      <w:spacing w:before="120" w:after="120" w:line="360" w:lineRule="auto"/>
      <w:ind w:left="60"/>
    </w:pPr>
    <w:rPr>
      <w:rFonts w:ascii="Times New Roman" w:hAnsi="Times New Roman"/>
      <w:sz w:val="24"/>
    </w:rPr>
  </w:style>
  <w:style w:type="character" w:customStyle="1" w:styleId="BodyTextIndent2Char">
    <w:name w:val="Body Text Indent 2 Char"/>
    <w:basedOn w:val="DefaultParagraphFont"/>
    <w:link w:val="BodyTextIndent2"/>
    <w:rsid w:val="00615A23"/>
    <w:rPr>
      <w:sz w:val="24"/>
      <w:szCs w:val="24"/>
      <w:lang w:val="sl-SI"/>
    </w:rPr>
  </w:style>
  <w:style w:type="paragraph" w:customStyle="1" w:styleId="slika">
    <w:name w:val="slika"/>
    <w:basedOn w:val="Normal"/>
    <w:link w:val="slikaChar"/>
    <w:rsid w:val="00615A23"/>
    <w:pPr>
      <w:spacing w:before="120" w:after="120" w:line="360" w:lineRule="auto"/>
    </w:pPr>
    <w:rPr>
      <w:rFonts w:ascii="Times New Roman" w:hAnsi="Times New Roman"/>
      <w:b/>
      <w:bCs/>
      <w:sz w:val="20"/>
    </w:rPr>
  </w:style>
  <w:style w:type="character" w:customStyle="1" w:styleId="slikaChar">
    <w:name w:val="slika Char"/>
    <w:basedOn w:val="DefaultParagraphFont"/>
    <w:link w:val="slika"/>
    <w:rsid w:val="00615A23"/>
    <w:rPr>
      <w:b/>
      <w:bCs/>
      <w:szCs w:val="24"/>
      <w:lang w:val="sl-SI"/>
    </w:rPr>
  </w:style>
  <w:style w:type="paragraph" w:styleId="TOC5">
    <w:name w:val="toc 5"/>
    <w:basedOn w:val="Normal"/>
    <w:next w:val="Normal"/>
    <w:autoRedefine/>
    <w:uiPriority w:val="39"/>
    <w:rsid w:val="00615A23"/>
    <w:pPr>
      <w:tabs>
        <w:tab w:val="left" w:pos="284"/>
        <w:tab w:val="left" w:pos="1701"/>
        <w:tab w:val="right" w:leader="dot" w:pos="8211"/>
      </w:tabs>
      <w:ind w:left="851"/>
      <w:jc w:val="left"/>
    </w:pPr>
    <w:rPr>
      <w:rFonts w:ascii="Calibri" w:hAnsi="Calibri"/>
      <w:sz w:val="18"/>
      <w:szCs w:val="18"/>
    </w:rPr>
  </w:style>
  <w:style w:type="paragraph" w:styleId="TOC6">
    <w:name w:val="toc 6"/>
    <w:basedOn w:val="Normal"/>
    <w:next w:val="Normal"/>
    <w:autoRedefine/>
    <w:uiPriority w:val="39"/>
    <w:rsid w:val="00615A23"/>
    <w:pPr>
      <w:spacing w:line="360" w:lineRule="auto"/>
      <w:ind w:left="1200"/>
      <w:jc w:val="left"/>
    </w:pPr>
    <w:rPr>
      <w:rFonts w:ascii="Calibri" w:hAnsi="Calibr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rsid w:val="00615A23"/>
    <w:pPr>
      <w:spacing w:line="360" w:lineRule="auto"/>
      <w:ind w:left="1440"/>
      <w:jc w:val="left"/>
    </w:pPr>
    <w:rPr>
      <w:rFonts w:ascii="Calibri" w:hAnsi="Calibr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rsid w:val="00615A23"/>
    <w:pPr>
      <w:spacing w:line="360" w:lineRule="auto"/>
      <w:ind w:left="1680"/>
      <w:jc w:val="left"/>
    </w:pPr>
    <w:rPr>
      <w:rFonts w:ascii="Calibri" w:hAnsi="Calibr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rsid w:val="00615A23"/>
    <w:pPr>
      <w:spacing w:line="360" w:lineRule="auto"/>
      <w:ind w:left="1920"/>
      <w:jc w:val="left"/>
    </w:pPr>
    <w:rPr>
      <w:rFonts w:ascii="Calibri" w:hAnsi="Calibri"/>
      <w:sz w:val="18"/>
      <w:szCs w:val="18"/>
    </w:rPr>
  </w:style>
  <w:style w:type="paragraph" w:customStyle="1" w:styleId="tabela">
    <w:name w:val="tabela"/>
    <w:basedOn w:val="Normal"/>
    <w:rsid w:val="00615A23"/>
    <w:pPr>
      <w:spacing w:before="120" w:after="120" w:line="360" w:lineRule="auto"/>
    </w:pPr>
    <w:rPr>
      <w:rFonts w:ascii="Times New Roman" w:hAnsi="Times New Roman"/>
      <w:b/>
      <w:bCs/>
      <w:sz w:val="20"/>
      <w:szCs w:val="15"/>
    </w:rPr>
  </w:style>
  <w:style w:type="paragraph" w:customStyle="1" w:styleId="graf">
    <w:name w:val="graf"/>
    <w:basedOn w:val="Normal"/>
    <w:autoRedefine/>
    <w:rsid w:val="00615A23"/>
    <w:pPr>
      <w:spacing w:before="120" w:after="120" w:line="360" w:lineRule="auto"/>
      <w:jc w:val="center"/>
    </w:pPr>
    <w:rPr>
      <w:rFonts w:ascii="Times New Roman" w:hAnsi="Times New Roman"/>
      <w:b/>
      <w:bCs/>
      <w:sz w:val="20"/>
    </w:rPr>
  </w:style>
  <w:style w:type="character" w:customStyle="1" w:styleId="sm11">
    <w:name w:val="sm_11"/>
    <w:basedOn w:val="DefaultParagraphFont"/>
    <w:rsid w:val="00615A23"/>
    <w:rPr>
      <w:rFonts w:ascii="Arial" w:hAnsi="Arial" w:cs="Arial" w:hint="default"/>
      <w:b/>
      <w:bCs/>
      <w:sz w:val="24"/>
      <w:szCs w:val="24"/>
    </w:rPr>
  </w:style>
  <w:style w:type="character" w:customStyle="1" w:styleId="sm41">
    <w:name w:val="sm_41"/>
    <w:basedOn w:val="DefaultParagraphFont"/>
    <w:rsid w:val="00615A23"/>
    <w:rPr>
      <w:rFonts w:ascii="Verdana" w:hAnsi="Verdana" w:hint="default"/>
      <w:b/>
      <w:bCs/>
      <w:sz w:val="17"/>
      <w:szCs w:val="17"/>
    </w:rPr>
  </w:style>
  <w:style w:type="character" w:customStyle="1" w:styleId="sm1">
    <w:name w:val="sm1"/>
    <w:basedOn w:val="DefaultParagraphFont"/>
    <w:rsid w:val="00615A23"/>
    <w:rPr>
      <w:rFonts w:ascii="Arial" w:hAnsi="Arial" w:cs="Arial" w:hint="default"/>
      <w:color w:val="333333"/>
      <w:sz w:val="18"/>
      <w:szCs w:val="18"/>
      <w:shd w:val="clear" w:color="auto" w:fill="FFFFFF"/>
    </w:rPr>
  </w:style>
  <w:style w:type="paragraph" w:customStyle="1" w:styleId="OVPPodnaslov">
    <w:name w:val="OVP Podnaslov"/>
    <w:basedOn w:val="Normal"/>
    <w:rsid w:val="00615A23"/>
    <w:pPr>
      <w:tabs>
        <w:tab w:val="left" w:pos="360"/>
      </w:tabs>
      <w:spacing w:before="240" w:after="80"/>
    </w:pPr>
    <w:rPr>
      <w:rFonts w:ascii="Times New Roman" w:hAnsi="Times New Roman"/>
      <w:smallCaps/>
      <w:sz w:val="24"/>
      <w:szCs w:val="20"/>
    </w:rPr>
  </w:style>
  <w:style w:type="paragraph" w:customStyle="1" w:styleId="StyleHeading2Left">
    <w:name w:val="Style Heading 2 + Left"/>
    <w:basedOn w:val="Heading2"/>
    <w:rsid w:val="00615A23"/>
    <w:pPr>
      <w:spacing w:before="0" w:after="0"/>
      <w:ind w:left="578" w:hanging="578"/>
      <w:jc w:val="left"/>
    </w:pPr>
    <w:rPr>
      <w:rFonts w:ascii="Times New Roman" w:hAnsi="Times New Roman" w:cs="Times New Roman"/>
      <w:i/>
      <w:szCs w:val="20"/>
      <w:shd w:val="clear" w:color="auto" w:fill="FFFFFF"/>
    </w:rPr>
  </w:style>
  <w:style w:type="paragraph" w:customStyle="1" w:styleId="StyleHeading1Left0cmFirstline0cm">
    <w:name w:val="Style Heading 1 + Left:  0 cm First line:  0 cm"/>
    <w:basedOn w:val="Heading1"/>
    <w:rsid w:val="00615A23"/>
    <w:pPr>
      <w:keepNext/>
      <w:keepLines/>
      <w:ind w:left="0" w:firstLine="0"/>
      <w:contextualSpacing w:val="0"/>
    </w:pPr>
    <w:rPr>
      <w:rFonts w:ascii="Times New Roman" w:hAnsi="Times New Roman" w:cs="Times New Roman"/>
      <w:bCs/>
      <w:kern w:val="32"/>
      <w:sz w:val="28"/>
      <w:szCs w:val="20"/>
    </w:rPr>
  </w:style>
  <w:style w:type="paragraph" w:styleId="List">
    <w:name w:val="List"/>
    <w:basedOn w:val="Normal"/>
    <w:rsid w:val="00615A23"/>
    <w:pPr>
      <w:spacing w:before="120" w:after="120" w:line="360" w:lineRule="auto"/>
    </w:pPr>
    <w:rPr>
      <w:rFonts w:ascii="Times New Roman" w:hAnsi="Times New Roman"/>
      <w:sz w:val="24"/>
    </w:rPr>
  </w:style>
  <w:style w:type="character" w:customStyle="1" w:styleId="FootnoteCharacters">
    <w:name w:val="Footnote Characters"/>
    <w:basedOn w:val="DefaultParagraphFont"/>
    <w:rsid w:val="00615A23"/>
    <w:rPr>
      <w:vertAlign w:val="superscript"/>
    </w:rPr>
  </w:style>
  <w:style w:type="table" w:styleId="TableGrid">
    <w:name w:val="Table Grid"/>
    <w:basedOn w:val="TableNormal"/>
    <w:rsid w:val="00615A2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FR1">
    <w:name w:val="FR1"/>
    <w:rsid w:val="00615A23"/>
    <w:pPr>
      <w:widowControl w:val="0"/>
      <w:autoSpaceDE w:val="0"/>
      <w:autoSpaceDN w:val="0"/>
      <w:adjustRightInd w:val="0"/>
      <w:spacing w:before="240" w:line="340" w:lineRule="auto"/>
      <w:jc w:val="both"/>
    </w:pPr>
    <w:rPr>
      <w:sz w:val="22"/>
      <w:szCs w:val="22"/>
      <w:lang w:val="sl-SI"/>
    </w:rPr>
  </w:style>
  <w:style w:type="paragraph" w:styleId="DocumentMap">
    <w:name w:val="Document Map"/>
    <w:basedOn w:val="Normal"/>
    <w:link w:val="DocumentMapChar"/>
    <w:semiHidden/>
    <w:rsid w:val="00615A23"/>
    <w:pPr>
      <w:shd w:val="clear" w:color="auto" w:fill="000080"/>
      <w:spacing w:before="120" w:after="120" w:line="360" w:lineRule="auto"/>
    </w:pPr>
    <w:rPr>
      <w:rFonts w:ascii="Tahoma" w:hAnsi="Tahoma" w:cs="Tahoma"/>
      <w:sz w:val="20"/>
      <w:szCs w:val="20"/>
    </w:rPr>
  </w:style>
  <w:style w:type="character" w:customStyle="1" w:styleId="DocumentMapChar">
    <w:name w:val="Document Map Char"/>
    <w:basedOn w:val="DefaultParagraphFont"/>
    <w:link w:val="DocumentMap"/>
    <w:semiHidden/>
    <w:rsid w:val="00615A23"/>
    <w:rPr>
      <w:rFonts w:ascii="Tahoma" w:hAnsi="Tahoma" w:cs="Tahoma"/>
      <w:shd w:val="clear" w:color="auto" w:fill="000080"/>
      <w:lang w:val="sl-SI"/>
    </w:rPr>
  </w:style>
  <w:style w:type="paragraph" w:customStyle="1" w:styleId="xl25">
    <w:name w:val="xl25"/>
    <w:basedOn w:val="Normal"/>
    <w:rsid w:val="00615A23"/>
    <w:pPr>
      <w:spacing w:before="100" w:beforeAutospacing="1" w:after="100" w:afterAutospacing="1"/>
      <w:jc w:val="left"/>
    </w:pPr>
    <w:rPr>
      <w:rFonts w:ascii="Times New Roman" w:eastAsia="Arial Unicode MS" w:hAnsi="Times New Roman" w:cs="Arial Unicode MS"/>
      <w:sz w:val="24"/>
      <w:lang w:val="en-GB"/>
    </w:rPr>
  </w:style>
  <w:style w:type="character" w:customStyle="1" w:styleId="medium-normal1">
    <w:name w:val="medium-normal1"/>
    <w:basedOn w:val="DefaultParagraphFont"/>
    <w:rsid w:val="00615A23"/>
    <w:rPr>
      <w:rFonts w:ascii="Arial" w:hAnsi="Arial" w:cs="Arial" w:hint="default"/>
      <w:b w:val="0"/>
      <w:bCs w:val="0"/>
      <w:i w:val="0"/>
      <w:iCs w:val="0"/>
      <w:sz w:val="20"/>
      <w:szCs w:val="20"/>
    </w:rPr>
  </w:style>
  <w:style w:type="character" w:customStyle="1" w:styleId="medium-bold1">
    <w:name w:val="medium-bold1"/>
    <w:basedOn w:val="DefaultParagraphFont"/>
    <w:rsid w:val="00615A23"/>
    <w:rPr>
      <w:rFonts w:ascii="Arial" w:hAnsi="Arial" w:cs="Arial" w:hint="default"/>
      <w:b/>
      <w:bCs/>
      <w:i w:val="0"/>
      <w:iCs w:val="0"/>
      <w:sz w:val="20"/>
      <w:szCs w:val="20"/>
    </w:rPr>
  </w:style>
  <w:style w:type="paragraph" w:customStyle="1" w:styleId="Style1">
    <w:name w:val="Style1"/>
    <w:basedOn w:val="slika"/>
    <w:rsid w:val="00615A23"/>
    <w:pPr>
      <w:jc w:val="center"/>
    </w:pPr>
  </w:style>
  <w:style w:type="character" w:customStyle="1" w:styleId="url">
    <w:name w:val="url"/>
    <w:basedOn w:val="DefaultParagraphFont"/>
    <w:rsid w:val="00615A23"/>
  </w:style>
  <w:style w:type="character" w:customStyle="1" w:styleId="report-volume">
    <w:name w:val="report-volume"/>
    <w:basedOn w:val="DefaultParagraphFont"/>
    <w:rsid w:val="00615A23"/>
  </w:style>
  <w:style w:type="paragraph" w:customStyle="1" w:styleId="StyleDoktorat1Justified">
    <w:name w:val="Style Doktorat 1 + Justified"/>
    <w:basedOn w:val="Doktorat1"/>
    <w:rsid w:val="00615A23"/>
    <w:pPr>
      <w:jc w:val="both"/>
    </w:pPr>
    <w:rPr>
      <w:szCs w:val="20"/>
    </w:rPr>
  </w:style>
  <w:style w:type="character" w:customStyle="1" w:styleId="titles-source">
    <w:name w:val="titles-source"/>
    <w:basedOn w:val="DefaultParagraphFont"/>
    <w:rsid w:val="00615A23"/>
  </w:style>
  <w:style w:type="paragraph" w:customStyle="1" w:styleId="Style2">
    <w:name w:val="Style2"/>
    <w:basedOn w:val="tabela"/>
    <w:autoRedefine/>
    <w:rsid w:val="00615A23"/>
    <w:pPr>
      <w:jc w:val="center"/>
    </w:pPr>
  </w:style>
  <w:style w:type="paragraph" w:customStyle="1" w:styleId="Style3">
    <w:name w:val="Style3"/>
    <w:basedOn w:val="Normal"/>
    <w:autoRedefine/>
    <w:rsid w:val="00615A23"/>
    <w:pPr>
      <w:spacing w:before="120" w:after="120" w:line="360" w:lineRule="auto"/>
    </w:pPr>
    <w:rPr>
      <w:rFonts w:ascii="Times New Roman" w:hAnsi="Times New Roman"/>
      <w:sz w:val="24"/>
    </w:rPr>
  </w:style>
  <w:style w:type="paragraph" w:customStyle="1" w:styleId="Slog1">
    <w:name w:val="Slog1"/>
    <w:basedOn w:val="Normal"/>
    <w:rsid w:val="00615A23"/>
    <w:pPr>
      <w:tabs>
        <w:tab w:val="num" w:pos="360"/>
      </w:tabs>
      <w:ind w:left="360" w:hanging="360"/>
      <w:jc w:val="left"/>
    </w:pPr>
    <w:rPr>
      <w:i/>
      <w:smallCaps/>
      <w:sz w:val="20"/>
      <w:szCs w:val="20"/>
    </w:rPr>
  </w:style>
  <w:style w:type="paragraph" w:customStyle="1" w:styleId="Graf0">
    <w:name w:val="Graf"/>
    <w:basedOn w:val="Caption"/>
    <w:rsid w:val="00615A23"/>
    <w:rPr>
      <w:rFonts w:ascii="Times New Roman" w:hAnsi="Times New Roman"/>
    </w:rPr>
  </w:style>
  <w:style w:type="paragraph" w:customStyle="1" w:styleId="Celicatabele">
    <w:name w:val="Celica tabele"/>
    <w:basedOn w:val="Normal"/>
    <w:rsid w:val="00615A23"/>
    <w:pPr>
      <w:spacing w:before="80" w:after="80" w:line="280" w:lineRule="atLeast"/>
    </w:pPr>
    <w:rPr>
      <w:b/>
      <w:bCs/>
      <w:color w:val="FFFFFF"/>
      <w:sz w:val="16"/>
      <w:szCs w:val="20"/>
    </w:rPr>
  </w:style>
  <w:style w:type="paragraph" w:customStyle="1" w:styleId="Priloga">
    <w:name w:val="Priloga"/>
    <w:basedOn w:val="Heading2"/>
    <w:link w:val="PrilogaChar"/>
    <w:rsid w:val="00615A23"/>
    <w:pPr>
      <w:numPr>
        <w:ilvl w:val="0"/>
        <w:numId w:val="0"/>
      </w:numPr>
      <w:spacing w:before="0" w:after="0"/>
    </w:pPr>
    <w:rPr>
      <w:rFonts w:ascii="Times New Roman" w:hAnsi="Times New Roman"/>
      <w:b w:val="0"/>
      <w:shd w:val="clear" w:color="auto" w:fill="FFFFFF"/>
    </w:rPr>
  </w:style>
  <w:style w:type="character" w:customStyle="1" w:styleId="PrilogaChar">
    <w:name w:val="Priloga Char"/>
    <w:basedOn w:val="Heading2Char1"/>
    <w:link w:val="Priloga"/>
    <w:rsid w:val="00615A23"/>
    <w:rPr>
      <w:rFonts w:cs="Arial"/>
      <w:b/>
      <w:bCs/>
      <w:i/>
      <w:iCs/>
      <w:sz w:val="28"/>
      <w:szCs w:val="28"/>
      <w:lang w:val="sl-SI" w:eastAsia="en-US"/>
    </w:rPr>
  </w:style>
  <w:style w:type="table" w:styleId="TableClassic2">
    <w:name w:val="Table Classic 2"/>
    <w:basedOn w:val="TableNormal"/>
    <w:rsid w:val="00615A23"/>
    <w:pPr>
      <w:spacing w:before="120" w:after="120" w:line="320" w:lineRule="atLeast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rsid w:val="00615A23"/>
    <w:pPr>
      <w:spacing w:before="120" w:after="120" w:line="320" w:lineRule="atLeast"/>
      <w:jc w:val="both"/>
    </w:p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EndnoteText">
    <w:name w:val="endnote text"/>
    <w:basedOn w:val="Normal"/>
    <w:link w:val="EndnoteTextChar"/>
    <w:rsid w:val="00615A23"/>
    <w:pPr>
      <w:spacing w:before="120" w:after="120" w:line="360" w:lineRule="auto"/>
    </w:pPr>
    <w:rPr>
      <w:rFonts w:ascii="Times New Roman" w:hAnsi="Times New Roman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rsid w:val="00615A23"/>
    <w:rPr>
      <w:lang w:val="sl-SI"/>
    </w:rPr>
  </w:style>
  <w:style w:type="character" w:styleId="EndnoteReference">
    <w:name w:val="endnote reference"/>
    <w:basedOn w:val="DefaultParagraphFont"/>
    <w:rsid w:val="00615A23"/>
    <w:rPr>
      <w:vertAlign w:val="superscript"/>
    </w:rPr>
  </w:style>
  <w:style w:type="paragraph" w:customStyle="1" w:styleId="style10">
    <w:name w:val="style1"/>
    <w:basedOn w:val="Normal"/>
    <w:rsid w:val="00615A23"/>
    <w:pPr>
      <w:spacing w:before="100" w:beforeAutospacing="1" w:after="100" w:afterAutospacing="1"/>
      <w:jc w:val="left"/>
    </w:pPr>
    <w:rPr>
      <w:rFonts w:ascii="Times New Roman" w:hAnsi="Times New Roman"/>
      <w:sz w:val="24"/>
    </w:rPr>
  </w:style>
  <w:style w:type="character" w:styleId="LineNumber">
    <w:name w:val="line number"/>
    <w:basedOn w:val="DefaultParagraphFont"/>
    <w:rsid w:val="00615A23"/>
  </w:style>
  <w:style w:type="paragraph" w:customStyle="1" w:styleId="xl65">
    <w:name w:val="xl65"/>
    <w:basedOn w:val="Normal"/>
    <w:rsid w:val="00615A2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hAnsi="Times New Roman"/>
      <w:sz w:val="16"/>
      <w:szCs w:val="16"/>
    </w:rPr>
  </w:style>
  <w:style w:type="paragraph" w:customStyle="1" w:styleId="xl66">
    <w:name w:val="xl66"/>
    <w:basedOn w:val="Normal"/>
    <w:rsid w:val="00615A2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hAnsi="Times New Roman"/>
      <w:sz w:val="16"/>
      <w:szCs w:val="16"/>
    </w:rPr>
  </w:style>
  <w:style w:type="paragraph" w:customStyle="1" w:styleId="xl67">
    <w:name w:val="xl67"/>
    <w:basedOn w:val="Normal"/>
    <w:rsid w:val="00615A2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hAnsi="Times New Roman"/>
      <w:b/>
      <w:bCs/>
      <w:sz w:val="16"/>
      <w:szCs w:val="16"/>
    </w:rPr>
  </w:style>
  <w:style w:type="paragraph" w:customStyle="1" w:styleId="xl68">
    <w:name w:val="xl68"/>
    <w:basedOn w:val="Normal"/>
    <w:rsid w:val="00615A2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Times New Roman" w:hAnsi="Times New Roman"/>
      <w:sz w:val="16"/>
      <w:szCs w:val="16"/>
    </w:rPr>
  </w:style>
  <w:style w:type="paragraph" w:customStyle="1" w:styleId="xl69">
    <w:name w:val="xl69"/>
    <w:basedOn w:val="Normal"/>
    <w:rsid w:val="00615A2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hAnsi="Times New Roman"/>
      <w:sz w:val="16"/>
      <w:szCs w:val="16"/>
    </w:rPr>
  </w:style>
  <w:style w:type="paragraph" w:customStyle="1" w:styleId="xl70">
    <w:name w:val="xl70"/>
    <w:basedOn w:val="Normal"/>
    <w:rsid w:val="00615A23"/>
    <w:pPr>
      <w:spacing w:before="100" w:beforeAutospacing="1" w:after="100" w:afterAutospacing="1"/>
      <w:jc w:val="left"/>
    </w:pPr>
    <w:rPr>
      <w:rFonts w:ascii="Times New Roman" w:hAnsi="Times New Roman"/>
      <w:sz w:val="16"/>
      <w:szCs w:val="16"/>
    </w:rPr>
  </w:style>
  <w:style w:type="paragraph" w:customStyle="1" w:styleId="xl71">
    <w:name w:val="xl71"/>
    <w:basedOn w:val="Normal"/>
    <w:rsid w:val="00615A2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hAnsi="Times New Roman"/>
      <w:b/>
      <w:bCs/>
      <w:sz w:val="16"/>
      <w:szCs w:val="16"/>
    </w:rPr>
  </w:style>
  <w:style w:type="paragraph" w:customStyle="1" w:styleId="xl72">
    <w:name w:val="xl72"/>
    <w:basedOn w:val="Normal"/>
    <w:rsid w:val="00615A23"/>
    <w:pPr>
      <w:spacing w:before="100" w:beforeAutospacing="1" w:after="100" w:afterAutospacing="1"/>
      <w:jc w:val="left"/>
    </w:pPr>
    <w:rPr>
      <w:rFonts w:ascii="Times New Roman" w:hAnsi="Times New Roman"/>
      <w:b/>
      <w:bCs/>
      <w:sz w:val="16"/>
      <w:szCs w:val="16"/>
    </w:rPr>
  </w:style>
  <w:style w:type="paragraph" w:customStyle="1" w:styleId="xl73">
    <w:name w:val="xl73"/>
    <w:basedOn w:val="Normal"/>
    <w:rsid w:val="00615A23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hAnsi="Times New Roman"/>
      <w:b/>
      <w:bCs/>
      <w:sz w:val="16"/>
      <w:szCs w:val="16"/>
    </w:rPr>
  </w:style>
  <w:style w:type="paragraph" w:customStyle="1" w:styleId="xl74">
    <w:name w:val="xl74"/>
    <w:basedOn w:val="Normal"/>
    <w:rsid w:val="00615A23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hAnsi="Times New Roman"/>
      <w:b/>
      <w:bCs/>
      <w:sz w:val="16"/>
      <w:szCs w:val="16"/>
    </w:rPr>
  </w:style>
  <w:style w:type="paragraph" w:customStyle="1" w:styleId="xl75">
    <w:name w:val="xl75"/>
    <w:basedOn w:val="Normal"/>
    <w:rsid w:val="00615A23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hAnsi="Times New Roman"/>
      <w:b/>
      <w:bCs/>
      <w:sz w:val="16"/>
      <w:szCs w:val="16"/>
    </w:rPr>
  </w:style>
  <w:style w:type="paragraph" w:customStyle="1" w:styleId="xl76">
    <w:name w:val="xl76"/>
    <w:basedOn w:val="Normal"/>
    <w:rsid w:val="00615A23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Times New Roman" w:hAnsi="Times New Roman"/>
      <w:b/>
      <w:bCs/>
      <w:sz w:val="16"/>
      <w:szCs w:val="16"/>
    </w:rPr>
  </w:style>
  <w:style w:type="paragraph" w:customStyle="1" w:styleId="xl77">
    <w:name w:val="xl77"/>
    <w:basedOn w:val="Normal"/>
    <w:rsid w:val="00615A23"/>
    <w:pPr>
      <w:spacing w:before="100" w:beforeAutospacing="1" w:after="100" w:afterAutospacing="1"/>
      <w:jc w:val="center"/>
    </w:pPr>
    <w:rPr>
      <w:rFonts w:ascii="Times New Roman" w:hAnsi="Times New Roman"/>
      <w:sz w:val="16"/>
      <w:szCs w:val="16"/>
    </w:rPr>
  </w:style>
  <w:style w:type="paragraph" w:customStyle="1" w:styleId="xl78">
    <w:name w:val="xl78"/>
    <w:basedOn w:val="Normal"/>
    <w:rsid w:val="00615A23"/>
    <w:pPr>
      <w:spacing w:before="100" w:beforeAutospacing="1" w:after="100" w:afterAutospacing="1"/>
      <w:jc w:val="center"/>
    </w:pPr>
    <w:rPr>
      <w:rFonts w:ascii="Times New Roman" w:hAnsi="Times New Roman"/>
      <w:b/>
      <w:bCs/>
      <w:sz w:val="16"/>
      <w:szCs w:val="16"/>
    </w:rPr>
  </w:style>
  <w:style w:type="paragraph" w:customStyle="1" w:styleId="xl79">
    <w:name w:val="xl79"/>
    <w:basedOn w:val="Normal"/>
    <w:rsid w:val="00615A2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hAnsi="Times New Roman"/>
      <w:b/>
      <w:bCs/>
      <w:sz w:val="16"/>
      <w:szCs w:val="16"/>
    </w:rPr>
  </w:style>
  <w:style w:type="paragraph" w:customStyle="1" w:styleId="TableContents">
    <w:name w:val="Table Contents"/>
    <w:basedOn w:val="Normal"/>
    <w:rsid w:val="00615A23"/>
    <w:pPr>
      <w:widowControl w:val="0"/>
      <w:suppressLineNumbers/>
      <w:suppressAutoHyphens/>
      <w:spacing w:line="288" w:lineRule="auto"/>
      <w:jc w:val="left"/>
    </w:pPr>
    <w:rPr>
      <w:rFonts w:ascii="Times New Roman" w:eastAsia="Lucida Sans Unicode" w:hAnsi="Times New Roman"/>
      <w:i/>
      <w:sz w:val="20"/>
    </w:rPr>
  </w:style>
  <w:style w:type="character" w:customStyle="1" w:styleId="kiddyprint">
    <w:name w:val="kiddyprint"/>
    <w:basedOn w:val="DefaultParagraphFont"/>
    <w:rsid w:val="00615A23"/>
  </w:style>
  <w:style w:type="paragraph" w:styleId="HTMLPreformatted">
    <w:name w:val="HTML Preformatted"/>
    <w:basedOn w:val="Normal"/>
    <w:link w:val="HTMLPreformattedChar"/>
    <w:unhideWhenUsed/>
    <w:rsid w:val="00615A2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615A23"/>
    <w:rPr>
      <w:rFonts w:ascii="Courier New" w:hAnsi="Courier New" w:cs="Courier New"/>
      <w:lang w:val="sl-SI" w:eastAsia="sl-SI"/>
    </w:rPr>
  </w:style>
  <w:style w:type="paragraph" w:customStyle="1" w:styleId="DefaultText">
    <w:name w:val="Default Text"/>
    <w:basedOn w:val="Normal"/>
    <w:rsid w:val="00615A23"/>
    <w:pPr>
      <w:overflowPunct w:val="0"/>
      <w:autoSpaceDE w:val="0"/>
      <w:autoSpaceDN w:val="0"/>
      <w:adjustRightInd w:val="0"/>
      <w:jc w:val="left"/>
      <w:textAlignment w:val="baseline"/>
    </w:pPr>
    <w:rPr>
      <w:rFonts w:ascii="TimesNewRomanPS" w:hAnsi="TimesNewRomanPS"/>
      <w:sz w:val="24"/>
      <w:szCs w:val="20"/>
      <w:lang w:val="en-GB"/>
    </w:rPr>
  </w:style>
  <w:style w:type="character" w:customStyle="1" w:styleId="PovzetekChar">
    <w:name w:val="Povzetek Char"/>
    <w:basedOn w:val="DefaultParagraphFont"/>
    <w:rsid w:val="00615A23"/>
    <w:rPr>
      <w:rFonts w:ascii="Arial" w:hAnsi="Arial"/>
      <w:i/>
      <w:szCs w:val="24"/>
      <w:lang w:val="sl-SI" w:eastAsia="en-US" w:bidi="ar-SA"/>
    </w:rPr>
  </w:style>
  <w:style w:type="character" w:customStyle="1" w:styleId="titleb">
    <w:name w:val="titleb"/>
    <w:basedOn w:val="DefaultParagraphFont"/>
    <w:rsid w:val="00615A23"/>
    <w:rPr>
      <w:rFonts w:ascii="Arial" w:hAnsi="Arial" w:cs="Arial" w:hint="default"/>
      <w:b/>
      <w:bCs/>
      <w:i w:val="0"/>
      <w:iCs w:val="0"/>
      <w:color w:val="004488"/>
      <w:sz w:val="27"/>
      <w:szCs w:val="27"/>
    </w:rPr>
  </w:style>
  <w:style w:type="paragraph" w:customStyle="1" w:styleId="font5">
    <w:name w:val="font5"/>
    <w:basedOn w:val="Normal"/>
    <w:rsid w:val="00615A23"/>
    <w:pPr>
      <w:spacing w:before="100" w:beforeAutospacing="1" w:after="100" w:afterAutospacing="1"/>
      <w:jc w:val="left"/>
    </w:pPr>
    <w:rPr>
      <w:rFonts w:ascii="Times New Roman" w:hAnsi="Times New Roman"/>
      <w:sz w:val="24"/>
    </w:rPr>
  </w:style>
  <w:style w:type="paragraph" w:customStyle="1" w:styleId="font6">
    <w:name w:val="font6"/>
    <w:basedOn w:val="Normal"/>
    <w:rsid w:val="00615A23"/>
    <w:pPr>
      <w:spacing w:before="100" w:beforeAutospacing="1" w:after="100" w:afterAutospacing="1"/>
      <w:jc w:val="left"/>
    </w:pPr>
    <w:rPr>
      <w:rFonts w:ascii="Times New Roman" w:hAnsi="Times New Roman"/>
      <w:sz w:val="20"/>
      <w:szCs w:val="20"/>
    </w:rPr>
  </w:style>
  <w:style w:type="paragraph" w:customStyle="1" w:styleId="font7">
    <w:name w:val="font7"/>
    <w:basedOn w:val="Normal"/>
    <w:rsid w:val="00615A23"/>
    <w:pPr>
      <w:spacing w:before="100" w:beforeAutospacing="1" w:after="100" w:afterAutospacing="1"/>
      <w:jc w:val="left"/>
    </w:pPr>
    <w:rPr>
      <w:rFonts w:ascii="Times New Roman" w:hAnsi="Times New Roman"/>
      <w:i/>
      <w:iCs/>
      <w:sz w:val="24"/>
    </w:rPr>
  </w:style>
  <w:style w:type="paragraph" w:customStyle="1" w:styleId="font8">
    <w:name w:val="font8"/>
    <w:basedOn w:val="Normal"/>
    <w:rsid w:val="00615A23"/>
    <w:pPr>
      <w:spacing w:before="100" w:beforeAutospacing="1" w:after="100" w:afterAutospacing="1"/>
      <w:jc w:val="left"/>
    </w:pPr>
    <w:rPr>
      <w:rFonts w:ascii="Tahoma" w:hAnsi="Tahoma" w:cs="Tahoma"/>
      <w:color w:val="000000"/>
      <w:sz w:val="16"/>
      <w:szCs w:val="16"/>
    </w:rPr>
  </w:style>
  <w:style w:type="paragraph" w:customStyle="1" w:styleId="font9">
    <w:name w:val="font9"/>
    <w:basedOn w:val="Normal"/>
    <w:rsid w:val="00615A23"/>
    <w:pPr>
      <w:spacing w:before="100" w:beforeAutospacing="1" w:after="100" w:afterAutospacing="1"/>
      <w:jc w:val="left"/>
    </w:pPr>
    <w:rPr>
      <w:rFonts w:ascii="Tahoma" w:hAnsi="Tahoma" w:cs="Tahoma"/>
      <w:b/>
      <w:bCs/>
      <w:color w:val="000000"/>
      <w:sz w:val="16"/>
      <w:szCs w:val="16"/>
    </w:rPr>
  </w:style>
  <w:style w:type="paragraph" w:customStyle="1" w:styleId="font10">
    <w:name w:val="font10"/>
    <w:basedOn w:val="Normal"/>
    <w:rsid w:val="00615A23"/>
    <w:pPr>
      <w:spacing w:before="100" w:beforeAutospacing="1" w:after="100" w:afterAutospacing="1"/>
      <w:jc w:val="left"/>
    </w:pPr>
    <w:rPr>
      <w:rFonts w:ascii="Times New Roman" w:hAnsi="Times New Roman"/>
      <w:i/>
      <w:iCs/>
      <w:sz w:val="20"/>
      <w:szCs w:val="20"/>
    </w:rPr>
  </w:style>
  <w:style w:type="paragraph" w:customStyle="1" w:styleId="xl64">
    <w:name w:val="xl64"/>
    <w:basedOn w:val="Normal"/>
    <w:rsid w:val="00615A23"/>
    <w:pPr>
      <w:spacing w:before="100" w:beforeAutospacing="1" w:after="100" w:afterAutospacing="1"/>
      <w:jc w:val="left"/>
    </w:pPr>
    <w:rPr>
      <w:rFonts w:ascii="Times New Roman" w:hAnsi="Times New Roman"/>
      <w:sz w:val="24"/>
    </w:rPr>
  </w:style>
  <w:style w:type="paragraph" w:customStyle="1" w:styleId="xl80">
    <w:name w:val="xl80"/>
    <w:basedOn w:val="Normal"/>
    <w:rsid w:val="00615A23"/>
    <w:pPr>
      <w:spacing w:before="100" w:beforeAutospacing="1" w:after="100" w:afterAutospacing="1"/>
      <w:jc w:val="left"/>
    </w:pPr>
    <w:rPr>
      <w:rFonts w:ascii="Times New Roman" w:hAnsi="Times New Roman"/>
      <w:color w:val="FF0000"/>
      <w:sz w:val="24"/>
    </w:rPr>
  </w:style>
  <w:style w:type="paragraph" w:customStyle="1" w:styleId="xl81">
    <w:name w:val="xl81"/>
    <w:basedOn w:val="Normal"/>
    <w:rsid w:val="00615A23"/>
    <w:pPr>
      <w:spacing w:before="100" w:beforeAutospacing="1" w:after="100" w:afterAutospacing="1"/>
      <w:jc w:val="left"/>
      <w:textAlignment w:val="top"/>
    </w:pPr>
    <w:rPr>
      <w:rFonts w:ascii="Times New Roman" w:hAnsi="Times New Roman"/>
      <w:sz w:val="24"/>
    </w:rPr>
  </w:style>
  <w:style w:type="paragraph" w:styleId="Index1">
    <w:name w:val="index 1"/>
    <w:basedOn w:val="Normal"/>
    <w:next w:val="Normal"/>
    <w:autoRedefine/>
    <w:uiPriority w:val="99"/>
    <w:rsid w:val="00615A23"/>
    <w:pPr>
      <w:spacing w:line="360" w:lineRule="auto"/>
      <w:ind w:left="240" w:hanging="240"/>
      <w:jc w:val="left"/>
    </w:pPr>
    <w:rPr>
      <w:rFonts w:ascii="Calibri" w:hAnsi="Calibri"/>
      <w:sz w:val="18"/>
      <w:szCs w:val="18"/>
    </w:rPr>
  </w:style>
  <w:style w:type="paragraph" w:styleId="TOAHeading">
    <w:name w:val="toa heading"/>
    <w:basedOn w:val="Normal"/>
    <w:next w:val="Normal"/>
    <w:uiPriority w:val="99"/>
    <w:rsid w:val="00615A23"/>
    <w:rPr>
      <w:rFonts w:ascii="Times New Roman" w:hAnsi="Times New Roman"/>
      <w:b/>
      <w:bCs/>
      <w:sz w:val="24"/>
    </w:rPr>
  </w:style>
  <w:style w:type="paragraph" w:styleId="TableofAuthorities">
    <w:name w:val="table of authorities"/>
    <w:basedOn w:val="Normal"/>
    <w:next w:val="Normal"/>
    <w:uiPriority w:val="99"/>
    <w:rsid w:val="00615A23"/>
    <w:pPr>
      <w:spacing w:before="120" w:after="120" w:line="360" w:lineRule="auto"/>
      <w:ind w:left="240" w:hanging="240"/>
    </w:pPr>
    <w:rPr>
      <w:rFonts w:ascii="Times New Roman" w:hAnsi="Times New Roman"/>
      <w:sz w:val="24"/>
    </w:rPr>
  </w:style>
  <w:style w:type="paragraph" w:styleId="Index2">
    <w:name w:val="index 2"/>
    <w:basedOn w:val="Normal"/>
    <w:next w:val="Normal"/>
    <w:autoRedefine/>
    <w:rsid w:val="00615A23"/>
    <w:pPr>
      <w:spacing w:line="360" w:lineRule="auto"/>
      <w:ind w:left="480" w:hanging="240"/>
      <w:jc w:val="left"/>
    </w:pPr>
    <w:rPr>
      <w:rFonts w:ascii="Calibri" w:hAnsi="Calibri"/>
      <w:sz w:val="18"/>
      <w:szCs w:val="18"/>
    </w:rPr>
  </w:style>
  <w:style w:type="paragraph" w:styleId="Index3">
    <w:name w:val="index 3"/>
    <w:basedOn w:val="Normal"/>
    <w:next w:val="Normal"/>
    <w:autoRedefine/>
    <w:rsid w:val="00615A23"/>
    <w:pPr>
      <w:spacing w:line="360" w:lineRule="auto"/>
      <w:ind w:left="720" w:hanging="240"/>
      <w:jc w:val="left"/>
    </w:pPr>
    <w:rPr>
      <w:rFonts w:ascii="Calibri" w:hAnsi="Calibri"/>
      <w:sz w:val="18"/>
      <w:szCs w:val="18"/>
    </w:rPr>
  </w:style>
  <w:style w:type="paragraph" w:styleId="Index4">
    <w:name w:val="index 4"/>
    <w:basedOn w:val="Normal"/>
    <w:next w:val="Normal"/>
    <w:autoRedefine/>
    <w:rsid w:val="00615A23"/>
    <w:pPr>
      <w:spacing w:line="360" w:lineRule="auto"/>
      <w:ind w:left="960" w:hanging="240"/>
      <w:jc w:val="left"/>
    </w:pPr>
    <w:rPr>
      <w:rFonts w:ascii="Calibri" w:hAnsi="Calibri"/>
      <w:sz w:val="18"/>
      <w:szCs w:val="18"/>
    </w:rPr>
  </w:style>
  <w:style w:type="paragraph" w:styleId="Index5">
    <w:name w:val="index 5"/>
    <w:basedOn w:val="Normal"/>
    <w:next w:val="Normal"/>
    <w:autoRedefine/>
    <w:rsid w:val="00615A23"/>
    <w:pPr>
      <w:spacing w:line="360" w:lineRule="auto"/>
      <w:ind w:left="1200" w:hanging="240"/>
      <w:jc w:val="left"/>
    </w:pPr>
    <w:rPr>
      <w:rFonts w:ascii="Calibri" w:hAnsi="Calibri"/>
      <w:sz w:val="18"/>
      <w:szCs w:val="18"/>
    </w:rPr>
  </w:style>
  <w:style w:type="paragraph" w:styleId="Index6">
    <w:name w:val="index 6"/>
    <w:basedOn w:val="Normal"/>
    <w:next w:val="Normal"/>
    <w:autoRedefine/>
    <w:rsid w:val="00615A23"/>
    <w:pPr>
      <w:spacing w:line="360" w:lineRule="auto"/>
      <w:ind w:left="1440" w:hanging="240"/>
      <w:jc w:val="left"/>
    </w:pPr>
    <w:rPr>
      <w:rFonts w:ascii="Calibri" w:hAnsi="Calibri"/>
      <w:sz w:val="18"/>
      <w:szCs w:val="18"/>
    </w:rPr>
  </w:style>
  <w:style w:type="paragraph" w:styleId="Index7">
    <w:name w:val="index 7"/>
    <w:basedOn w:val="Normal"/>
    <w:next w:val="Normal"/>
    <w:autoRedefine/>
    <w:rsid w:val="00615A23"/>
    <w:pPr>
      <w:spacing w:line="360" w:lineRule="auto"/>
      <w:ind w:left="1680" w:hanging="240"/>
      <w:jc w:val="left"/>
    </w:pPr>
    <w:rPr>
      <w:rFonts w:ascii="Calibri" w:hAnsi="Calibri"/>
      <w:sz w:val="18"/>
      <w:szCs w:val="18"/>
    </w:rPr>
  </w:style>
  <w:style w:type="paragraph" w:styleId="Index8">
    <w:name w:val="index 8"/>
    <w:basedOn w:val="Normal"/>
    <w:next w:val="Normal"/>
    <w:autoRedefine/>
    <w:rsid w:val="00615A23"/>
    <w:pPr>
      <w:spacing w:line="360" w:lineRule="auto"/>
      <w:ind w:left="1920" w:hanging="240"/>
      <w:jc w:val="left"/>
    </w:pPr>
    <w:rPr>
      <w:rFonts w:ascii="Calibri" w:hAnsi="Calibri"/>
      <w:sz w:val="18"/>
      <w:szCs w:val="18"/>
    </w:rPr>
  </w:style>
  <w:style w:type="paragraph" w:styleId="Index9">
    <w:name w:val="index 9"/>
    <w:basedOn w:val="Normal"/>
    <w:next w:val="Normal"/>
    <w:autoRedefine/>
    <w:rsid w:val="00615A23"/>
    <w:pPr>
      <w:spacing w:line="360" w:lineRule="auto"/>
      <w:ind w:left="2160" w:hanging="240"/>
      <w:jc w:val="left"/>
    </w:pPr>
    <w:rPr>
      <w:rFonts w:ascii="Calibri" w:hAnsi="Calibri"/>
      <w:sz w:val="18"/>
      <w:szCs w:val="18"/>
    </w:rPr>
  </w:style>
  <w:style w:type="paragraph" w:styleId="IndexHeading">
    <w:name w:val="index heading"/>
    <w:basedOn w:val="Normal"/>
    <w:next w:val="Index1"/>
    <w:uiPriority w:val="99"/>
    <w:rsid w:val="00615A23"/>
    <w:pPr>
      <w:spacing w:before="240" w:after="120" w:line="360" w:lineRule="auto"/>
      <w:jc w:val="center"/>
    </w:pPr>
    <w:rPr>
      <w:rFonts w:ascii="Calibri" w:hAnsi="Calibri"/>
      <w:b/>
      <w:bCs/>
      <w:sz w:val="26"/>
      <w:szCs w:val="26"/>
    </w:rPr>
  </w:style>
  <w:style w:type="table" w:styleId="TableClassic1">
    <w:name w:val="Table Classic 1"/>
    <w:basedOn w:val="TableNormal"/>
    <w:rsid w:val="00615A23"/>
    <w:pPr>
      <w:spacing w:before="120" w:after="120" w:line="360" w:lineRule="auto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customStyle="1" w:styleId="longtext">
    <w:name w:val="long_text"/>
    <w:basedOn w:val="DefaultParagraphFont"/>
    <w:rsid w:val="00615A23"/>
  </w:style>
  <w:style w:type="character" w:customStyle="1" w:styleId="mediumtext">
    <w:name w:val="medium_text"/>
    <w:basedOn w:val="DefaultParagraphFont"/>
    <w:rsid w:val="00615A23"/>
  </w:style>
  <w:style w:type="table" w:customStyle="1" w:styleId="Slog4">
    <w:name w:val="Slog4"/>
    <w:basedOn w:val="TableNormal"/>
    <w:uiPriority w:val="99"/>
    <w:rsid w:val="00615A23"/>
    <w:rPr>
      <w:rFonts w:ascii="Cambria" w:hAnsi="Cambria"/>
      <w:color w:val="000000"/>
      <w:lang w:val="sl-SI" w:eastAsia="sl-SI"/>
    </w:rPr>
    <w:tblPr>
      <w:tblStyleRowBandSize w:val="1"/>
      <w:tblStyleColBandSize w:val="1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00000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paragraph" w:customStyle="1" w:styleId="AbstractAndKeywords">
    <w:name w:val="AbstractAndKeywords"/>
    <w:basedOn w:val="Heading3"/>
    <w:rsid w:val="00615A23"/>
    <w:pPr>
      <w:keepNext w:val="0"/>
      <w:numPr>
        <w:ilvl w:val="0"/>
        <w:numId w:val="0"/>
      </w:numPr>
      <w:suppressLineNumbers w:val="0"/>
      <w:pBdr>
        <w:top w:val="single" w:sz="4" w:space="1" w:color="auto"/>
        <w:bottom w:val="single" w:sz="4" w:space="1" w:color="auto"/>
      </w:pBdr>
      <w:tabs>
        <w:tab w:val="clear" w:pos="851"/>
        <w:tab w:val="left" w:pos="709"/>
        <w:tab w:val="num" w:pos="2160"/>
      </w:tabs>
      <w:autoSpaceDE w:val="0"/>
      <w:autoSpaceDN w:val="0"/>
      <w:spacing w:before="0" w:after="0"/>
      <w:ind w:left="2160" w:hanging="720"/>
    </w:pPr>
    <w:rPr>
      <w:rFonts w:ascii="Times New Roman" w:hAnsi="Times New Roman" w:cs="Times New Roman"/>
      <w:b w:val="0"/>
      <w:i/>
      <w:color w:val="000000"/>
      <w:sz w:val="22"/>
      <w:szCs w:val="22"/>
      <w:shd w:val="clear" w:color="auto" w:fill="FFFFFF"/>
    </w:rPr>
  </w:style>
  <w:style w:type="character" w:customStyle="1" w:styleId="highlight">
    <w:name w:val="highlight"/>
    <w:rsid w:val="00615A23"/>
  </w:style>
  <w:style w:type="paragraph" w:styleId="Bibliography">
    <w:name w:val="Bibliography"/>
    <w:basedOn w:val="Normal"/>
    <w:next w:val="Normal"/>
    <w:uiPriority w:val="37"/>
    <w:unhideWhenUsed/>
    <w:rsid w:val="00615A23"/>
    <w:rPr>
      <w:rFonts w:ascii="Times New Roman" w:hAnsi="Times New Roman"/>
      <w:noProof/>
      <w:sz w:val="24"/>
      <w:szCs w:val="20"/>
    </w:rPr>
  </w:style>
  <w:style w:type="paragraph" w:customStyle="1" w:styleId="p">
    <w:name w:val="p"/>
    <w:basedOn w:val="Normal"/>
    <w:rsid w:val="00615A23"/>
    <w:pPr>
      <w:spacing w:before="60" w:after="15"/>
      <w:ind w:left="15" w:right="15" w:firstLine="240"/>
    </w:pPr>
    <w:rPr>
      <w:rFonts w:eastAsia="Arial Unicode MS"/>
      <w:color w:val="222222"/>
      <w:lang w:val="en-GB"/>
    </w:rPr>
  </w:style>
  <w:style w:type="paragraph" w:customStyle="1" w:styleId="Text">
    <w:name w:val="Text"/>
    <w:basedOn w:val="Normal"/>
    <w:rsid w:val="00615A23"/>
    <w:pPr>
      <w:widowControl w:val="0"/>
      <w:suppressLineNumbers/>
      <w:suppressAutoHyphens/>
      <w:jc w:val="left"/>
    </w:pPr>
    <w:rPr>
      <w:rFonts w:ascii="Times New Roman" w:eastAsia="Lucida Sans Unicode" w:hAnsi="Times New Roman" w:cs="Tahoma"/>
      <w:i/>
      <w:iCs/>
      <w:sz w:val="20"/>
      <w:szCs w:val="20"/>
    </w:rPr>
  </w:style>
  <w:style w:type="character" w:customStyle="1" w:styleId="naslov">
    <w:name w:val="naslov"/>
    <w:basedOn w:val="DefaultParagraphFont"/>
    <w:rsid w:val="00615A23"/>
  </w:style>
  <w:style w:type="character" w:customStyle="1" w:styleId="dialogtitle">
    <w:name w:val="dialogtitle"/>
    <w:basedOn w:val="DefaultParagraphFont"/>
    <w:rsid w:val="00615A23"/>
  </w:style>
  <w:style w:type="character" w:customStyle="1" w:styleId="contributornametrigger">
    <w:name w:val="contributornametrigger"/>
    <w:basedOn w:val="DefaultParagraphFont"/>
    <w:rsid w:val="00615A23"/>
  </w:style>
  <w:style w:type="character" w:customStyle="1" w:styleId="tiny">
    <w:name w:val="tiny"/>
    <w:basedOn w:val="DefaultParagraphFont"/>
    <w:rsid w:val="00615A23"/>
  </w:style>
  <w:style w:type="character" w:customStyle="1" w:styleId="shorttext">
    <w:name w:val="short_text"/>
    <w:basedOn w:val="DefaultParagraphFont"/>
    <w:rsid w:val="00615A23"/>
  </w:style>
  <w:style w:type="paragraph" w:customStyle="1" w:styleId="1NIVO">
    <w:name w:val="1 NIVO"/>
    <w:basedOn w:val="Heading1"/>
    <w:next w:val="Normal"/>
    <w:link w:val="1NIVOZnak"/>
    <w:qFormat/>
    <w:rsid w:val="00477A0B"/>
    <w:pPr>
      <w:numPr>
        <w:numId w:val="0"/>
      </w:numPr>
      <w:ind w:left="432" w:hanging="432"/>
    </w:pPr>
  </w:style>
  <w:style w:type="character" w:customStyle="1" w:styleId="ZnakZnak">
    <w:name w:val="Znak Znak"/>
    <w:rsid w:val="00513C12"/>
    <w:rPr>
      <w:rFonts w:ascii="Arial Narrow" w:hAnsi="Arial Narrow"/>
      <w:b/>
      <w:sz w:val="28"/>
      <w:lang w:val="sl-SI" w:eastAsia="ar-SA" w:bidi="ar-SA"/>
    </w:rPr>
  </w:style>
  <w:style w:type="numbering" w:customStyle="1" w:styleId="Style5">
    <w:name w:val="Style5"/>
    <w:uiPriority w:val="99"/>
    <w:rsid w:val="00E36CD1"/>
    <w:pPr>
      <w:numPr>
        <w:numId w:val="2"/>
      </w:numPr>
    </w:pPr>
  </w:style>
  <w:style w:type="character" w:customStyle="1" w:styleId="ListParagraphChar">
    <w:name w:val="List Paragraph Char"/>
    <w:aliases w:val="Tabela Char,Bullet Number Char,Num Bullet 1 Char,lp1 Char,List Paragraph1 Char,lp11 Char,List Paragraph11 Char"/>
    <w:link w:val="ListParagraph"/>
    <w:uiPriority w:val="34"/>
    <w:rsid w:val="007404F4"/>
    <w:rPr>
      <w:rFonts w:ascii="Arial" w:hAnsi="Arial"/>
      <w:sz w:val="22"/>
      <w:szCs w:val="24"/>
      <w:lang w:val="sl-SI" w:eastAsia="sl-SI"/>
    </w:rPr>
  </w:style>
  <w:style w:type="paragraph" w:customStyle="1" w:styleId="UVOD">
    <w:name w:val="UVOD"/>
    <w:basedOn w:val="Heading1"/>
    <w:next w:val="Normal"/>
    <w:qFormat/>
    <w:rsid w:val="008C1EA8"/>
    <w:pPr>
      <w:numPr>
        <w:numId w:val="0"/>
      </w:numPr>
      <w:tabs>
        <w:tab w:val="left" w:pos="567"/>
      </w:tabs>
    </w:pPr>
    <w:rPr>
      <w:caps w:val="0"/>
      <w:noProof/>
      <w:color w:val="7B7B7B" w:themeColor="accent3" w:themeShade="BF"/>
    </w:rPr>
  </w:style>
  <w:style w:type="character" w:customStyle="1" w:styleId="CaptionChar">
    <w:name w:val="Caption Char"/>
    <w:aliases w:val="Tabela naslov Char"/>
    <w:link w:val="Caption"/>
    <w:uiPriority w:val="99"/>
    <w:rsid w:val="008C1EA8"/>
    <w:rPr>
      <w:rFonts w:ascii="Arial" w:hAnsi="Arial"/>
      <w:b/>
      <w:lang w:val="sl-SI" w:eastAsia="sl-SI"/>
    </w:rPr>
  </w:style>
  <w:style w:type="paragraph" w:customStyle="1" w:styleId="Glava-Noga">
    <w:name w:val="Glava - Noga"/>
    <w:basedOn w:val="Header"/>
    <w:link w:val="Glava-NogaZnak"/>
    <w:qFormat/>
    <w:rsid w:val="004A6F19"/>
    <w:rPr>
      <w:rFonts w:ascii="Arial" w:hAnsi="Arial"/>
      <w:b/>
      <w:bCs/>
      <w:color w:val="A6A6A6" w:themeColor="background1" w:themeShade="A6"/>
      <w:sz w:val="40"/>
      <w:szCs w:val="40"/>
    </w:rPr>
  </w:style>
  <w:style w:type="character" w:customStyle="1" w:styleId="Glava-NogaZnak">
    <w:name w:val="Glava - Noga Znak"/>
    <w:basedOn w:val="HeaderChar"/>
    <w:link w:val="Glava-Noga"/>
    <w:rsid w:val="004A6F19"/>
    <w:rPr>
      <w:rFonts w:ascii="Arial" w:hAnsi="Arial" w:cs="Arial"/>
      <w:b/>
      <w:bCs/>
      <w:color w:val="A6A6A6" w:themeColor="background1" w:themeShade="A6"/>
      <w:sz w:val="40"/>
      <w:szCs w:val="40"/>
      <w:lang w:val="sl-SI" w:eastAsia="sl-SI"/>
    </w:rPr>
  </w:style>
  <w:style w:type="character" w:styleId="PlaceholderText">
    <w:name w:val="Placeholder Text"/>
    <w:basedOn w:val="DefaultParagraphFont"/>
    <w:uiPriority w:val="99"/>
    <w:semiHidden/>
    <w:rsid w:val="00946262"/>
    <w:rPr>
      <w:color w:val="808080"/>
    </w:rPr>
  </w:style>
  <w:style w:type="character" w:customStyle="1" w:styleId="Nerazreenaomemba1">
    <w:name w:val="Nerazrešena omemba1"/>
    <w:basedOn w:val="DefaultParagraphFont"/>
    <w:uiPriority w:val="99"/>
    <w:semiHidden/>
    <w:unhideWhenUsed/>
    <w:rsid w:val="00C60B4E"/>
    <w:rPr>
      <w:color w:val="605E5C"/>
      <w:shd w:val="clear" w:color="auto" w:fill="E1DFDD"/>
    </w:rPr>
  </w:style>
  <w:style w:type="paragraph" w:customStyle="1" w:styleId="Obrobavsebinekazal">
    <w:name w:val="Obroba vsebine kazal"/>
    <w:basedOn w:val="1NIVO"/>
    <w:link w:val="ObrobavsebinekazalZnak"/>
    <w:qFormat/>
    <w:rsid w:val="00C60B4E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  <w:between w:val="single" w:sz="4" w:space="1" w:color="auto"/>
        <w:bar w:val="single" w:sz="4" w:color="auto"/>
      </w:pBdr>
      <w:shd w:val="clear" w:color="auto" w:fill="B4C6E7" w:themeFill="accent1" w:themeFillTint="66"/>
      <w:ind w:left="0" w:firstLine="0"/>
    </w:pPr>
  </w:style>
  <w:style w:type="character" w:customStyle="1" w:styleId="1NIVOZnak">
    <w:name w:val="1 NIVO Znak"/>
    <w:basedOn w:val="Heading1Char"/>
    <w:link w:val="1NIVO"/>
    <w:rsid w:val="00C60B4E"/>
    <w:rPr>
      <w:rFonts w:ascii="Arial" w:hAnsi="Arial" w:cs="Arial"/>
      <w:b/>
      <w:caps/>
      <w:sz w:val="32"/>
      <w:szCs w:val="32"/>
      <w:lang w:val="sl-SI"/>
    </w:rPr>
  </w:style>
  <w:style w:type="character" w:customStyle="1" w:styleId="ObrobavsebinekazalZnak">
    <w:name w:val="Obroba vsebine kazal Znak"/>
    <w:basedOn w:val="1NIVOZnak"/>
    <w:link w:val="Obrobavsebinekazal"/>
    <w:rsid w:val="00C60B4E"/>
    <w:rPr>
      <w:rFonts w:ascii="Arial" w:hAnsi="Arial" w:cs="Arial"/>
      <w:b/>
      <w:caps/>
      <w:sz w:val="32"/>
      <w:szCs w:val="32"/>
      <w:shd w:val="clear" w:color="auto" w:fill="B4C6E7" w:themeFill="accent1" w:themeFillTint="66"/>
      <w:lang w:val="sl-SI"/>
    </w:rPr>
  </w:style>
  <w:style w:type="character" w:customStyle="1" w:styleId="tlid-translation">
    <w:name w:val="tlid-translation"/>
    <w:basedOn w:val="DefaultParagraphFont"/>
    <w:rsid w:val="00E97A16"/>
  </w:style>
  <w:style w:type="paragraph" w:customStyle="1" w:styleId="Naslov11">
    <w:name w:val="Naslov 11"/>
    <w:basedOn w:val="Normal"/>
    <w:rsid w:val="00F9013D"/>
    <w:pPr>
      <w:numPr>
        <w:numId w:val="21"/>
      </w:numPr>
      <w:jc w:val="left"/>
    </w:pPr>
    <w:rPr>
      <w:rFonts w:ascii="Calibri" w:eastAsia="Calibri" w:hAnsi="Calibri" w:cs="Times New Roman"/>
      <w:sz w:val="24"/>
      <w:szCs w:val="24"/>
      <w:lang w:eastAsia="sl-SI"/>
    </w:rPr>
  </w:style>
  <w:style w:type="paragraph" w:customStyle="1" w:styleId="Naslov21">
    <w:name w:val="Naslov 21"/>
    <w:basedOn w:val="Normal"/>
    <w:rsid w:val="00F9013D"/>
    <w:pPr>
      <w:numPr>
        <w:ilvl w:val="1"/>
        <w:numId w:val="21"/>
      </w:numPr>
      <w:jc w:val="left"/>
    </w:pPr>
    <w:rPr>
      <w:rFonts w:ascii="Calibri" w:eastAsia="Calibri" w:hAnsi="Calibri" w:cs="Times New Roman"/>
      <w:sz w:val="24"/>
      <w:szCs w:val="24"/>
      <w:lang w:eastAsia="sl-SI"/>
    </w:rPr>
  </w:style>
  <w:style w:type="paragraph" w:customStyle="1" w:styleId="Naslov31">
    <w:name w:val="Naslov 31"/>
    <w:basedOn w:val="Normal"/>
    <w:rsid w:val="00F9013D"/>
    <w:pPr>
      <w:numPr>
        <w:ilvl w:val="2"/>
        <w:numId w:val="21"/>
      </w:numPr>
      <w:jc w:val="left"/>
    </w:pPr>
    <w:rPr>
      <w:rFonts w:ascii="Calibri" w:eastAsia="Calibri" w:hAnsi="Calibri" w:cs="Times New Roman"/>
      <w:sz w:val="24"/>
      <w:szCs w:val="24"/>
      <w:lang w:eastAsia="sl-SI"/>
    </w:rPr>
  </w:style>
  <w:style w:type="paragraph" w:customStyle="1" w:styleId="Naslov41">
    <w:name w:val="Naslov 41"/>
    <w:basedOn w:val="Normal"/>
    <w:rsid w:val="00F9013D"/>
    <w:pPr>
      <w:numPr>
        <w:ilvl w:val="3"/>
        <w:numId w:val="21"/>
      </w:numPr>
      <w:jc w:val="left"/>
    </w:pPr>
    <w:rPr>
      <w:rFonts w:ascii="Calibri" w:eastAsia="Calibri" w:hAnsi="Calibri" w:cs="Times New Roman"/>
      <w:sz w:val="24"/>
      <w:szCs w:val="24"/>
      <w:lang w:eastAsia="sl-SI"/>
    </w:rPr>
  </w:style>
  <w:style w:type="paragraph" w:customStyle="1" w:styleId="Naslov51">
    <w:name w:val="Naslov 51"/>
    <w:basedOn w:val="Normal"/>
    <w:rsid w:val="00F9013D"/>
    <w:pPr>
      <w:numPr>
        <w:ilvl w:val="4"/>
        <w:numId w:val="21"/>
      </w:numPr>
      <w:jc w:val="left"/>
    </w:pPr>
    <w:rPr>
      <w:rFonts w:ascii="Calibri" w:eastAsia="Calibri" w:hAnsi="Calibri" w:cs="Times New Roman"/>
      <w:sz w:val="24"/>
      <w:szCs w:val="24"/>
      <w:lang w:eastAsia="sl-SI"/>
    </w:rPr>
  </w:style>
  <w:style w:type="paragraph" w:customStyle="1" w:styleId="Naslov61">
    <w:name w:val="Naslov 61"/>
    <w:basedOn w:val="Normal"/>
    <w:rsid w:val="00F9013D"/>
    <w:pPr>
      <w:numPr>
        <w:ilvl w:val="5"/>
        <w:numId w:val="21"/>
      </w:numPr>
      <w:jc w:val="left"/>
    </w:pPr>
    <w:rPr>
      <w:rFonts w:ascii="Calibri" w:eastAsia="Calibri" w:hAnsi="Calibri" w:cs="Times New Roman"/>
      <w:sz w:val="24"/>
      <w:szCs w:val="24"/>
      <w:lang w:eastAsia="sl-SI"/>
    </w:rPr>
  </w:style>
  <w:style w:type="paragraph" w:customStyle="1" w:styleId="Naslov71">
    <w:name w:val="Naslov 71"/>
    <w:basedOn w:val="Normal"/>
    <w:rsid w:val="00F9013D"/>
    <w:pPr>
      <w:numPr>
        <w:ilvl w:val="6"/>
        <w:numId w:val="21"/>
      </w:numPr>
      <w:jc w:val="left"/>
    </w:pPr>
    <w:rPr>
      <w:rFonts w:ascii="Calibri" w:eastAsia="Calibri" w:hAnsi="Calibri" w:cs="Times New Roman"/>
      <w:sz w:val="24"/>
      <w:szCs w:val="24"/>
      <w:lang w:eastAsia="sl-SI"/>
    </w:rPr>
  </w:style>
  <w:style w:type="paragraph" w:customStyle="1" w:styleId="Naslov81">
    <w:name w:val="Naslov 81"/>
    <w:basedOn w:val="Normal"/>
    <w:rsid w:val="00F9013D"/>
    <w:pPr>
      <w:numPr>
        <w:ilvl w:val="7"/>
        <w:numId w:val="21"/>
      </w:numPr>
      <w:jc w:val="left"/>
    </w:pPr>
    <w:rPr>
      <w:rFonts w:ascii="Calibri" w:eastAsia="Calibri" w:hAnsi="Calibri" w:cs="Times New Roman"/>
      <w:sz w:val="24"/>
      <w:szCs w:val="24"/>
      <w:lang w:eastAsia="sl-SI"/>
    </w:rPr>
  </w:style>
  <w:style w:type="paragraph" w:customStyle="1" w:styleId="Naslov91">
    <w:name w:val="Naslov 91"/>
    <w:basedOn w:val="Normal"/>
    <w:rsid w:val="00F9013D"/>
    <w:pPr>
      <w:numPr>
        <w:ilvl w:val="8"/>
        <w:numId w:val="21"/>
      </w:numPr>
      <w:jc w:val="left"/>
    </w:pPr>
    <w:rPr>
      <w:rFonts w:ascii="Calibri" w:eastAsia="Calibri" w:hAnsi="Calibri" w:cs="Times New Roman"/>
      <w:sz w:val="24"/>
      <w:szCs w:val="24"/>
      <w:lang w:eastAsia="sl-SI"/>
    </w:rPr>
  </w:style>
  <w:style w:type="paragraph" w:customStyle="1" w:styleId="alinejeoznaevanje">
    <w:name w:val="alineje označevanje"/>
    <w:basedOn w:val="Normal"/>
    <w:qFormat/>
    <w:rsid w:val="006962DF"/>
    <w:pPr>
      <w:numPr>
        <w:numId w:val="50"/>
      </w:numPr>
      <w:contextualSpacing/>
      <w:jc w:val="left"/>
    </w:pPr>
    <w:rPr>
      <w:rFonts w:ascii="Times New Roman" w:hAnsi="Times New Roman" w:cs="Times New Roman"/>
      <w:sz w:val="24"/>
      <w:szCs w:val="24"/>
    </w:rPr>
  </w:style>
  <w:style w:type="character" w:customStyle="1" w:styleId="hscoswrapper">
    <w:name w:val="hs_cos_wrapper"/>
    <w:basedOn w:val="DefaultParagraphFont"/>
    <w:rsid w:val="00CB7681"/>
  </w:style>
  <w:style w:type="character" w:customStyle="1" w:styleId="pm4snf">
    <w:name w:val="pm4snf"/>
    <w:basedOn w:val="DefaultParagraphFont"/>
    <w:rsid w:val="00907BA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685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28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8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542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37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5391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1025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36738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3498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4366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875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5962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22311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94809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7711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7284446">
          <w:marLeft w:val="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3056006">
              <w:marLeft w:val="0"/>
              <w:marRight w:val="0"/>
              <w:marTop w:val="6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1761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2313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8896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9014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183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1021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00120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31269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6409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5597139">
          <w:marLeft w:val="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76322">
              <w:marLeft w:val="0"/>
              <w:marRight w:val="0"/>
              <w:marTop w:val="6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345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2284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03617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00767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hyperlink" Target="https://www.youtube.com/watch?v=N70RK3_zXhc" TargetMode="External"/><Relationship Id="rId299" Type="http://schemas.openxmlformats.org/officeDocument/2006/relationships/hyperlink" Target="https://www.zdnet.com/article/salesforce-work-com-to-integrate-ibm-digital-health-pass/" TargetMode="External"/><Relationship Id="rId21" Type="http://schemas.openxmlformats.org/officeDocument/2006/relationships/hyperlink" Target="mailto:andrej.raspor@t-2.si" TargetMode="External"/><Relationship Id="rId63" Type="http://schemas.openxmlformats.org/officeDocument/2006/relationships/image" Target="media/image35.png"/><Relationship Id="rId159" Type="http://schemas.openxmlformats.org/officeDocument/2006/relationships/hyperlink" Target="https://innovation-entrepreneurship.springeropen.com/articles/10.1186/2192-5372-1-2" TargetMode="External"/><Relationship Id="rId324" Type="http://schemas.openxmlformats.org/officeDocument/2006/relationships/hyperlink" Target="https://miro.com/" TargetMode="External"/><Relationship Id="rId366" Type="http://schemas.openxmlformats.org/officeDocument/2006/relationships/footer" Target="footer5.xml"/><Relationship Id="rId170" Type="http://schemas.openxmlformats.org/officeDocument/2006/relationships/hyperlink" Target="https://www.viima.com/the-innovation-archive/open-innovation-platforms-what-are-there-and-how-to-choose-the-right-one" TargetMode="External"/><Relationship Id="rId226" Type="http://schemas.openxmlformats.org/officeDocument/2006/relationships/hyperlink" Target="https://www.youtube.com/watch?v=DcHCm83mEo4" TargetMode="External"/><Relationship Id="rId268" Type="http://schemas.openxmlformats.org/officeDocument/2006/relationships/hyperlink" Target="https://www.thecasecentre.org/corporate/products/view?id=122087" TargetMode="External"/><Relationship Id="rId32" Type="http://schemas.openxmlformats.org/officeDocument/2006/relationships/hyperlink" Target="https://www.researchgate.net/profile/Andrej_Raspor2" TargetMode="External"/><Relationship Id="rId74" Type="http://schemas.openxmlformats.org/officeDocument/2006/relationships/image" Target="media/image46.svg"/><Relationship Id="rId128" Type="http://schemas.openxmlformats.org/officeDocument/2006/relationships/hyperlink" Target="https://www.open.edu/openlearn/ocw/mod/oucontent/view.php?id=3440&amp;printable=1" TargetMode="External"/><Relationship Id="rId335" Type="http://schemas.openxmlformats.org/officeDocument/2006/relationships/hyperlink" Target="https://www.youtube.com/watch?v=QOUwumKCW7M" TargetMode="External"/><Relationship Id="rId5" Type="http://schemas.openxmlformats.org/officeDocument/2006/relationships/customXml" Target="../customXml/item5.xml"/><Relationship Id="rId181" Type="http://schemas.openxmlformats.org/officeDocument/2006/relationships/image" Target="media/image54.jpeg"/><Relationship Id="rId237" Type="http://schemas.openxmlformats.org/officeDocument/2006/relationships/hyperlink" Target="https://ideas.lego.com/projects/85773" TargetMode="External"/><Relationship Id="rId279" Type="http://schemas.openxmlformats.org/officeDocument/2006/relationships/hyperlink" Target="https://www.youtube.com/watch?v=_7mMToRlAxs" TargetMode="External"/><Relationship Id="rId43" Type="http://schemas.openxmlformats.org/officeDocument/2006/relationships/image" Target="media/image17.svg"/><Relationship Id="rId139" Type="http://schemas.openxmlformats.org/officeDocument/2006/relationships/hyperlink" Target="https://www.youtube.com/watch?v=uL6x99-VSBA" TargetMode="External"/><Relationship Id="rId290" Type="http://schemas.openxmlformats.org/officeDocument/2006/relationships/hyperlink" Target="https://www.youtube.com/watch?v=7SCGuTn5zpw" TargetMode="External"/><Relationship Id="rId304" Type="http://schemas.openxmlformats.org/officeDocument/2006/relationships/hyperlink" Target="https://hbr.org/2020/11/how-apple-is-organized-for-innovation" TargetMode="External"/><Relationship Id="rId346" Type="http://schemas.openxmlformats.org/officeDocument/2006/relationships/hyperlink" Target="https://www.youtube.com/watch?v=_lN_a68uHGs" TargetMode="External"/><Relationship Id="rId85" Type="http://schemas.openxmlformats.org/officeDocument/2006/relationships/hyperlink" Target="https://www.youtube.com/watch?v=9hBfnXACsOI" TargetMode="External"/><Relationship Id="rId150" Type="http://schemas.openxmlformats.org/officeDocument/2006/relationships/hyperlink" Target="https://www.youtube.com/watch?v=woa2Qa8i80U" TargetMode="External"/><Relationship Id="rId192" Type="http://schemas.openxmlformats.org/officeDocument/2006/relationships/hyperlink" Target="https://www.researchgate.net/publication/291359129_Microfoundations_of_Open_Innovation_The_Antecedants_of_Openness_and_Innovation_Performance" TargetMode="External"/><Relationship Id="rId206" Type="http://schemas.openxmlformats.org/officeDocument/2006/relationships/hyperlink" Target="https://www.loreal.com/en/beauty-science-and-technology/l-oreal-open-innovation/" TargetMode="External"/><Relationship Id="rId248" Type="http://schemas.openxmlformats.org/officeDocument/2006/relationships/hyperlink" Target="https://smarthomesolver.com/reviews/philips-hue-ideas/" TargetMode="External"/><Relationship Id="rId12" Type="http://schemas.openxmlformats.org/officeDocument/2006/relationships/image" Target="media/image1.jpeg"/><Relationship Id="rId108" Type="http://schemas.openxmlformats.org/officeDocument/2006/relationships/hyperlink" Target="https://www.youtube.com/watch?v=8wem6FZAucw" TargetMode="External"/><Relationship Id="rId315" Type="http://schemas.openxmlformats.org/officeDocument/2006/relationships/image" Target="media/image56.jpeg"/><Relationship Id="rId357" Type="http://schemas.openxmlformats.org/officeDocument/2006/relationships/hyperlink" Target="https://www.cbinsights.com/research-unicorn-companies" TargetMode="External"/><Relationship Id="rId54" Type="http://schemas.openxmlformats.org/officeDocument/2006/relationships/image" Target="media/image28.jpeg"/><Relationship Id="rId96" Type="http://schemas.openxmlformats.org/officeDocument/2006/relationships/hyperlink" Target="https://www.youtube.com/watch?v=YKwcxjUnots" TargetMode="External"/><Relationship Id="rId161" Type="http://schemas.openxmlformats.org/officeDocument/2006/relationships/hyperlink" Target="https://www.youtube.com/watch?v=Tceg30hwDx8" TargetMode="External"/><Relationship Id="rId217" Type="http://schemas.openxmlformats.org/officeDocument/2006/relationships/hyperlink" Target="%20https://www.merckgroup.com/en/research/open-innovation.html" TargetMode="External"/><Relationship Id="rId259" Type="http://schemas.openxmlformats.org/officeDocument/2006/relationships/hyperlink" Target="https://www.youtube.com/watch?v=x5ni6LBRTSs" TargetMode="External"/><Relationship Id="rId23" Type="http://schemas.openxmlformats.org/officeDocument/2006/relationships/image" Target="media/image5.gif"/><Relationship Id="rId119" Type="http://schemas.openxmlformats.org/officeDocument/2006/relationships/hyperlink" Target="https://www.lead-innovation.com/english-blog/types-of-innovation" TargetMode="External"/><Relationship Id="rId270" Type="http://schemas.openxmlformats.org/officeDocument/2006/relationships/hyperlink" Target="https://trusted-pearlfinders.beiersdorf.com/Group/Welcome.to.Pearlfinder/Overview" TargetMode="External"/><Relationship Id="rId326" Type="http://schemas.openxmlformats.org/officeDocument/2006/relationships/hyperlink" Target="https://slack.com/intl/en-si/" TargetMode="External"/><Relationship Id="rId65" Type="http://schemas.openxmlformats.org/officeDocument/2006/relationships/image" Target="media/image37.png"/><Relationship Id="rId130" Type="http://schemas.openxmlformats.org/officeDocument/2006/relationships/hyperlink" Target="https://www.youtube.com/watch?v=kg8WjcC2KTw" TargetMode="External"/><Relationship Id="rId368" Type="http://schemas.openxmlformats.org/officeDocument/2006/relationships/header" Target="header5.xml"/><Relationship Id="rId172" Type="http://schemas.openxmlformats.org/officeDocument/2006/relationships/hyperlink" Target="https://www.ennomotive.com/open-innovation-platform" TargetMode="External"/><Relationship Id="rId228" Type="http://schemas.openxmlformats.org/officeDocument/2006/relationships/hyperlink" Target="https://www.youtube.com/watch?v=rt65167tZlQ" TargetMode="External"/><Relationship Id="rId281" Type="http://schemas.openxmlformats.org/officeDocument/2006/relationships/hyperlink" Target="https://www.businessperspectives.org/images/pdf/applications/publishing/templates/article/assets/8168/im_en_2016_03_Sardak.pdf" TargetMode="External"/><Relationship Id="rId337" Type="http://schemas.openxmlformats.org/officeDocument/2006/relationships/hyperlink" Target="https://www.youtube.com/watch?v=OxfukizkyCA" TargetMode="External"/><Relationship Id="rId34" Type="http://schemas.openxmlformats.org/officeDocument/2006/relationships/hyperlink" Target="https://orcid.org/0000-0002-8098-9554" TargetMode="External"/><Relationship Id="rId76" Type="http://schemas.openxmlformats.org/officeDocument/2006/relationships/hyperlink" Target="https://www.toppr.com/guides/business-management-and-entrepreneurship/nature-of-management-and-its-process/development-of-management-theory/" TargetMode="External"/><Relationship Id="rId141" Type="http://schemas.openxmlformats.org/officeDocument/2006/relationships/hyperlink" Target="https://www.youtube.com/watch?v=qkuUBcmmBpk" TargetMode="External"/><Relationship Id="rId7" Type="http://schemas.openxmlformats.org/officeDocument/2006/relationships/styles" Target="styles.xml"/><Relationship Id="rId183" Type="http://schemas.openxmlformats.org/officeDocument/2006/relationships/hyperlink" Target="https://www.weforum.org/agenda/2018/08/globalisation-has-the-potential-to-nurture-innovation-heres-how/" TargetMode="External"/><Relationship Id="rId239" Type="http://schemas.openxmlformats.org/officeDocument/2006/relationships/hyperlink" Target="https://ideas.lego.com/community" TargetMode="External"/><Relationship Id="rId250" Type="http://schemas.openxmlformats.org/officeDocument/2006/relationships/hyperlink" Target="https://localmotors.com/company/" TargetMode="External"/><Relationship Id="rId292" Type="http://schemas.openxmlformats.org/officeDocument/2006/relationships/hyperlink" Target="https://ois.lbg.ac.at/en/projects/priority-setting" TargetMode="External"/><Relationship Id="rId306" Type="http://schemas.openxmlformats.org/officeDocument/2006/relationships/hyperlink" Target="https://www.youtube.com/watch?v=5hENFA3CJUY" TargetMode="External"/><Relationship Id="rId45" Type="http://schemas.openxmlformats.org/officeDocument/2006/relationships/image" Target="media/image19.svg"/><Relationship Id="rId87" Type="http://schemas.openxmlformats.org/officeDocument/2006/relationships/hyperlink" Target="https://www.youtube.com/watch?v=NK8-LhqF4N0" TargetMode="External"/><Relationship Id="rId110" Type="http://schemas.openxmlformats.org/officeDocument/2006/relationships/hyperlink" Target="https://www.youtube.com/watch?v=4cBN8xH-5Qw" TargetMode="External"/><Relationship Id="rId348" Type="http://schemas.openxmlformats.org/officeDocument/2006/relationships/hyperlink" Target="https://www.youtube.com/watch?v=WL-WbHwsbs8" TargetMode="External"/><Relationship Id="rId152" Type="http://schemas.openxmlformats.org/officeDocument/2006/relationships/hyperlink" Target="https://www.innoget.com/open-innovation-definition" TargetMode="External"/><Relationship Id="rId194" Type="http://schemas.openxmlformats.org/officeDocument/2006/relationships/hyperlink" Target="https://www.researchgate.net/publication/320791513_Open_innovation_in_SMEs_Exploring_inter-organizational_relationships_in_an_ecosystem" TargetMode="External"/><Relationship Id="rId208" Type="http://schemas.openxmlformats.org/officeDocument/2006/relationships/hyperlink" Target="https://www.loreal.com/en/beauty-science-and-technology/l-oreal-open-innovation/" TargetMode="External"/><Relationship Id="rId261" Type="http://schemas.openxmlformats.org/officeDocument/2006/relationships/hyperlink" Target="https://media.corporate-ir.net/media_files/IROL/10/100529/nike-gs09/index.html" TargetMode="External"/><Relationship Id="rId14" Type="http://schemas.openxmlformats.org/officeDocument/2006/relationships/footer" Target="footer1.xml"/><Relationship Id="rId56" Type="http://schemas.openxmlformats.org/officeDocument/2006/relationships/image" Target="media/image29.jpeg"/><Relationship Id="rId317" Type="http://schemas.openxmlformats.org/officeDocument/2006/relationships/image" Target="media/image58.svg"/><Relationship Id="rId359" Type="http://schemas.openxmlformats.org/officeDocument/2006/relationships/hyperlink" Target="https://medium.com/@TheIOSummit/this-new-model-could-be-replacing-corporate-innovation-consultants-667301e321c3" TargetMode="External"/><Relationship Id="rId98" Type="http://schemas.openxmlformats.org/officeDocument/2006/relationships/hyperlink" Target="https://youmatter.world/en/definition/definitions-innovation-definition-types-examples/" TargetMode="External"/><Relationship Id="rId121" Type="http://schemas.openxmlformats.org/officeDocument/2006/relationships/hyperlink" Target="https://www.viima.com/blog/types-of-innovation" TargetMode="External"/><Relationship Id="rId163" Type="http://schemas.openxmlformats.org/officeDocument/2006/relationships/hyperlink" Target="https://www.youtube.com/watch?v=jzjLOBsQ57k" TargetMode="External"/><Relationship Id="rId219" Type="http://schemas.openxmlformats.org/officeDocument/2006/relationships/hyperlink" Target="https://www.youtube.com/watch?v=Zwcx8bolx_A" TargetMode="External"/><Relationship Id="rId370" Type="http://schemas.openxmlformats.org/officeDocument/2006/relationships/footer" Target="footer6.xml"/><Relationship Id="rId230" Type="http://schemas.openxmlformats.org/officeDocument/2006/relationships/hyperlink" Target="https://www.youtube.com/watch?v=xNwsuuiVswQ" TargetMode="External"/><Relationship Id="rId25" Type="http://schemas.openxmlformats.org/officeDocument/2006/relationships/image" Target="media/image6.png"/><Relationship Id="rId67" Type="http://schemas.openxmlformats.org/officeDocument/2006/relationships/image" Target="media/image39.png"/><Relationship Id="rId272" Type="http://schemas.openxmlformats.org/officeDocument/2006/relationships/hyperlink" Target="https://www.youtube.com/watch?v=Lv8WwtQ_Tho" TargetMode="External"/><Relationship Id="rId328" Type="http://schemas.openxmlformats.org/officeDocument/2006/relationships/hyperlink" Target="https://www.microsoft.com/en-us/p/microsoft-remote-desktop/9wzdncrfj3ps" TargetMode="External"/><Relationship Id="rId132" Type="http://schemas.openxmlformats.org/officeDocument/2006/relationships/hyperlink" Target="https://www.youtube.com/watch?v=QaYzwU1nV8E" TargetMode="External"/><Relationship Id="rId174" Type="http://schemas.openxmlformats.org/officeDocument/2006/relationships/hyperlink" Target="https://www.oecd.org/science/inno/37915612.pdf" TargetMode="External"/><Relationship Id="rId241" Type="http://schemas.openxmlformats.org/officeDocument/2006/relationships/hyperlink" Target="https://iopscience.iop.org/article/10.1088/1757-899X/95/1/012144/pdf" TargetMode="External"/><Relationship Id="rId15" Type="http://schemas.openxmlformats.org/officeDocument/2006/relationships/footer" Target="footer2.xml"/><Relationship Id="rId36" Type="http://schemas.openxmlformats.org/officeDocument/2006/relationships/hyperlink" Target="https://www.linkedin.com/in/andrej-raspor-06608865?trk=hp-identity-name" TargetMode="External"/><Relationship Id="rId57" Type="http://schemas.openxmlformats.org/officeDocument/2006/relationships/image" Target="media/image30.png"/><Relationship Id="rId262" Type="http://schemas.openxmlformats.org/officeDocument/2006/relationships/hyperlink" Target="https://www.youtube.com/watch?v=dmSTIwCAO8M" TargetMode="External"/><Relationship Id="rId283" Type="http://schemas.openxmlformats.org/officeDocument/2006/relationships/hyperlink" Target="https://www.youtube.com/watch?v=DJTxeL6jgEs" TargetMode="External"/><Relationship Id="rId318" Type="http://schemas.openxmlformats.org/officeDocument/2006/relationships/hyperlink" Target="https://trello.com/" TargetMode="External"/><Relationship Id="rId339" Type="http://schemas.openxmlformats.org/officeDocument/2006/relationships/hyperlink" Target="https://www.youtube.com/watch?v=gmzMsSCKj4E" TargetMode="External"/><Relationship Id="rId78" Type="http://schemas.openxmlformats.org/officeDocument/2006/relationships/hyperlink" Target="https://www.youtube.com/watch?v=_NV7y6E4Ibk" TargetMode="External"/><Relationship Id="rId99" Type="http://schemas.openxmlformats.org/officeDocument/2006/relationships/hyperlink" Target="https://techblog.constantcontact.com/software-development/types-of-innovation/" TargetMode="External"/><Relationship Id="rId101" Type="http://schemas.openxmlformats.org/officeDocument/2006/relationships/hyperlink" Target="https://innolytics-innovation.com/what-is-innovation/" TargetMode="External"/><Relationship Id="rId122" Type="http://schemas.openxmlformats.org/officeDocument/2006/relationships/hyperlink" Target="http://startupguide.com/world/the-40-greatest-innovations-of-all-time/" TargetMode="External"/><Relationship Id="rId143" Type="http://schemas.openxmlformats.org/officeDocument/2006/relationships/hyperlink" Target="https://online.hbs.edu/blog/post/innovation-training" TargetMode="External"/><Relationship Id="rId164" Type="http://schemas.openxmlformats.org/officeDocument/2006/relationships/image" Target="media/image53.jpeg"/><Relationship Id="rId185" Type="http://schemas.openxmlformats.org/officeDocument/2006/relationships/hyperlink" Target="https://www.youtube.com/watch?v=K-EF4Uv7MoU" TargetMode="External"/><Relationship Id="rId350" Type="http://schemas.openxmlformats.org/officeDocument/2006/relationships/hyperlink" Target="https://www.youtube.com/watch?v=iv2mW2z3OtQ" TargetMode="External"/><Relationship Id="rId371" Type="http://schemas.openxmlformats.org/officeDocument/2006/relationships/fontTable" Target="fontTable.xml"/><Relationship Id="rId9" Type="http://schemas.openxmlformats.org/officeDocument/2006/relationships/webSettings" Target="webSettings.xml"/><Relationship Id="rId210" Type="http://schemas.openxmlformats.org/officeDocument/2006/relationships/hyperlink" Target="https://sampler.io/features" TargetMode="External"/><Relationship Id="rId26" Type="http://schemas.openxmlformats.org/officeDocument/2006/relationships/hyperlink" Target="https://publons.com/researcher/3276741/andrej-raspor/" TargetMode="External"/><Relationship Id="rId231" Type="http://schemas.openxmlformats.org/officeDocument/2006/relationships/hyperlink" Target="https://ideas.lego.com/" TargetMode="External"/><Relationship Id="rId252" Type="http://schemas.openxmlformats.org/officeDocument/2006/relationships/hyperlink" Target="https://localmotors.com/chandler/" TargetMode="External"/><Relationship Id="rId273" Type="http://schemas.openxmlformats.org/officeDocument/2006/relationships/hyperlink" Target="https://www.youtube.com/watch?v=pjNM8drAqG0" TargetMode="External"/><Relationship Id="rId294" Type="http://schemas.openxmlformats.org/officeDocument/2006/relationships/hyperlink" Target="https://blog.idexlab.com/open-innovation-examples" TargetMode="External"/><Relationship Id="rId308" Type="http://schemas.openxmlformats.org/officeDocument/2006/relationships/hyperlink" Target="https://www.linux.org/" TargetMode="External"/><Relationship Id="rId329" Type="http://schemas.openxmlformats.org/officeDocument/2006/relationships/hyperlink" Target="https://www.youtube.com/watch?v=LmnMRCixwLU" TargetMode="External"/><Relationship Id="rId47" Type="http://schemas.openxmlformats.org/officeDocument/2006/relationships/image" Target="media/image21.svg"/><Relationship Id="rId68" Type="http://schemas.openxmlformats.org/officeDocument/2006/relationships/image" Target="media/image40.svg"/><Relationship Id="rId89" Type="http://schemas.openxmlformats.org/officeDocument/2006/relationships/hyperlink" Target="https://www.youtube.com/watch?v=A2HFusWQIeE" TargetMode="External"/><Relationship Id="rId112" Type="http://schemas.openxmlformats.org/officeDocument/2006/relationships/hyperlink" Target="https://www.youtube.com/watch?v=40meQNZl3KU" TargetMode="External"/><Relationship Id="rId133" Type="http://schemas.openxmlformats.org/officeDocument/2006/relationships/image" Target="media/image51.jpeg"/><Relationship Id="rId154" Type="http://schemas.openxmlformats.org/officeDocument/2006/relationships/hyperlink" Target="https://www.youtube.com/watch?v=-G6yaxH1Cis" TargetMode="External"/><Relationship Id="rId175" Type="http://schemas.openxmlformats.org/officeDocument/2006/relationships/hyperlink" Target="https://journals.sagepub.com/doi/abs/10.1177/0971721816661784" TargetMode="External"/><Relationship Id="rId340" Type="http://schemas.openxmlformats.org/officeDocument/2006/relationships/hyperlink" Target="https://www.dropbox.com/h" TargetMode="External"/><Relationship Id="rId361" Type="http://schemas.openxmlformats.org/officeDocument/2006/relationships/hyperlink" Target="https://www.jovoto.com/about" TargetMode="External"/><Relationship Id="rId196" Type="http://schemas.openxmlformats.org/officeDocument/2006/relationships/hyperlink" Target="https://www.youtube.com/watch?v=nzJ8LitiIG8" TargetMode="External"/><Relationship Id="rId200" Type="http://schemas.openxmlformats.org/officeDocument/2006/relationships/hyperlink" Target="https://en.wikipedia.org/wiki/Service_(economics)" TargetMode="External"/><Relationship Id="rId16" Type="http://schemas.openxmlformats.org/officeDocument/2006/relationships/hyperlink" Target="https://www.canva.com/media/MAD4RvG61yo" TargetMode="External"/><Relationship Id="rId221" Type="http://schemas.openxmlformats.org/officeDocument/2006/relationships/hyperlink" Target="https://www.ideaconnection.com/blog/innovation/coca-cola-embraces-open-innovation-for-sweeter-future.html" TargetMode="External"/><Relationship Id="rId242" Type="http://schemas.openxmlformats.org/officeDocument/2006/relationships/hyperlink" Target="https://ideas.lego.com/guidelines" TargetMode="External"/><Relationship Id="rId263" Type="http://schemas.openxmlformats.org/officeDocument/2006/relationships/hyperlink" Target="https://www.zappos.com/about/stories/campus-innovation" TargetMode="External"/><Relationship Id="rId284" Type="http://schemas.openxmlformats.org/officeDocument/2006/relationships/hyperlink" Target="https://www.youtube.com/watch?v=sBc0A-IehWw" TargetMode="External"/><Relationship Id="rId319" Type="http://schemas.openxmlformats.org/officeDocument/2006/relationships/hyperlink" Target="https://www.youtube.com/watch?v=tVooja0Ta5I" TargetMode="External"/><Relationship Id="rId37" Type="http://schemas.openxmlformats.org/officeDocument/2006/relationships/image" Target="media/image12.png"/><Relationship Id="rId58" Type="http://schemas.openxmlformats.org/officeDocument/2006/relationships/hyperlink" Target="http://coachescorner.rchk.edu.hk/bloomhots.html" TargetMode="External"/><Relationship Id="rId79" Type="http://schemas.openxmlformats.org/officeDocument/2006/relationships/hyperlink" Target="https://www.youtube.com/watch?v=wO_-MtWejRM" TargetMode="External"/><Relationship Id="rId102" Type="http://schemas.openxmlformats.org/officeDocument/2006/relationships/hyperlink" Target="https://openstax.org/books/entrepreneurship/pages/4-2-creativity-innovation-and-invention-how-they-differ" TargetMode="External"/><Relationship Id="rId123" Type="http://schemas.openxmlformats.org/officeDocument/2006/relationships/hyperlink" Target="https://www.youtube.com/watch?v=A3fvWpGk-Ao" TargetMode="External"/><Relationship Id="rId144" Type="http://schemas.openxmlformats.org/officeDocument/2006/relationships/hyperlink" Target="https://www.viima.com/blog/what-should-you-know-when-organizing-innovation-training" TargetMode="External"/><Relationship Id="rId330" Type="http://schemas.openxmlformats.org/officeDocument/2006/relationships/hyperlink" Target="http://www.teamviewer.com/" TargetMode="External"/><Relationship Id="rId90" Type="http://schemas.openxmlformats.org/officeDocument/2006/relationships/hyperlink" Target="https://www.youtube.com/watch?v=bdxpU_n2VJg" TargetMode="External"/><Relationship Id="rId165" Type="http://schemas.openxmlformats.org/officeDocument/2006/relationships/hyperlink" Target="https://www.eoi.es/blogs/lauraambros/2012/02/09/open-innovation-and-lead-user-innovation/" TargetMode="External"/><Relationship Id="rId186" Type="http://schemas.openxmlformats.org/officeDocument/2006/relationships/hyperlink" Target="https://www.slideshare.net/dsalampasis/open-innovation-past-present-and-future-aspects" TargetMode="External"/><Relationship Id="rId351" Type="http://schemas.openxmlformats.org/officeDocument/2006/relationships/hyperlink" Target="https://www.girlsguidetopm.com/10-reasons-why-teamwork-matters-in-project-management/" TargetMode="External"/><Relationship Id="rId372" Type="http://schemas.openxmlformats.org/officeDocument/2006/relationships/theme" Target="theme/theme1.xml"/><Relationship Id="rId211" Type="http://schemas.openxmlformats.org/officeDocument/2006/relationships/hyperlink" Target="https://www.loreal.com/en/beauty-science-and-technology/l-oreal-open-innovation/engaging-partnerships-and-startups/" TargetMode="External"/><Relationship Id="rId232" Type="http://schemas.openxmlformats.org/officeDocument/2006/relationships/hyperlink" Target="https://en.wikipedia.org/wiki/Lego_Ideas" TargetMode="External"/><Relationship Id="rId253" Type="http://schemas.openxmlformats.org/officeDocument/2006/relationships/hyperlink" Target="https://localmotors.com/knoxville/" TargetMode="External"/><Relationship Id="rId274" Type="http://schemas.openxmlformats.org/officeDocument/2006/relationships/hyperlink" Target="https://www.unilever.com/our-company/at-a-glance" TargetMode="External"/><Relationship Id="rId295" Type="http://schemas.openxmlformats.org/officeDocument/2006/relationships/hyperlink" Target="https://nbry.wordpress.com/2018/06/20/social-innovation-and-open-innovation-2-sides-of-the-same-coin/" TargetMode="External"/><Relationship Id="rId309" Type="http://schemas.openxmlformats.org/officeDocument/2006/relationships/hyperlink" Target="https://www.linux.org/" TargetMode="External"/><Relationship Id="rId27" Type="http://schemas.openxmlformats.org/officeDocument/2006/relationships/image" Target="media/image7.png"/><Relationship Id="rId48" Type="http://schemas.openxmlformats.org/officeDocument/2006/relationships/image" Target="media/image22.png"/><Relationship Id="rId69" Type="http://schemas.openxmlformats.org/officeDocument/2006/relationships/image" Target="media/image41.png"/><Relationship Id="rId113" Type="http://schemas.openxmlformats.org/officeDocument/2006/relationships/hyperlink" Target="http://hdr.undp.org/sites/default/files/sagasti-1-1.pdf" TargetMode="External"/><Relationship Id="rId134" Type="http://schemas.openxmlformats.org/officeDocument/2006/relationships/hyperlink" Target="https://www.awesomeinventions.com/everyday-problems/" TargetMode="External"/><Relationship Id="rId320" Type="http://schemas.openxmlformats.org/officeDocument/2006/relationships/hyperlink" Target="https://asana.com/" TargetMode="External"/><Relationship Id="rId80" Type="http://schemas.openxmlformats.org/officeDocument/2006/relationships/hyperlink" Target="https://corporatefinanceinstitute.com/resources/careers/soft-skills/management-theories/" TargetMode="External"/><Relationship Id="rId155" Type="http://schemas.openxmlformats.org/officeDocument/2006/relationships/hyperlink" Target="https://www.youtube.com/watch?v=_ArXF2Kspjo&amp;t=25s" TargetMode="External"/><Relationship Id="rId176" Type="http://schemas.openxmlformats.org/officeDocument/2006/relationships/hyperlink" Target="https://www.youtube.com/watch?v=_C-vGu2mL38" TargetMode="External"/><Relationship Id="rId197" Type="http://schemas.openxmlformats.org/officeDocument/2006/relationships/hyperlink" Target="https://www.researchgate.net/publication/228197538_Beyond_Open_Innovation_in_Large_Enterprises_How_Do_Small_and_Medium-Sized_Enterprises_SMEs_Open_Up_to_External_Innovation_Sources" TargetMode="External"/><Relationship Id="rId341" Type="http://schemas.openxmlformats.org/officeDocument/2006/relationships/hyperlink" Target="https://www.youtube.com/watch?v=4Nan6Zt6bzw" TargetMode="External"/><Relationship Id="rId362" Type="http://schemas.openxmlformats.org/officeDocument/2006/relationships/footer" Target="footer4.xml"/><Relationship Id="rId201" Type="http://schemas.openxmlformats.org/officeDocument/2006/relationships/hyperlink" Target="https://www.youtube.com/watch?v=DL6myRFdC_g" TargetMode="External"/><Relationship Id="rId222" Type="http://schemas.openxmlformats.org/officeDocument/2006/relationships/hyperlink" Target="https://www.youtube.com/watch?v=_OtDC6GX-wM&amp;t=37s" TargetMode="External"/><Relationship Id="rId243" Type="http://schemas.openxmlformats.org/officeDocument/2006/relationships/hyperlink" Target="https://www.youtube.com/watch?v=Zb3KO27LWhA" TargetMode="External"/><Relationship Id="rId264" Type="http://schemas.openxmlformats.org/officeDocument/2006/relationships/hyperlink" Target="https://www.youtube.com/watch?v=uarmfQa6EWs" TargetMode="External"/><Relationship Id="rId285" Type="http://schemas.openxmlformats.org/officeDocument/2006/relationships/hyperlink" Target="https://www.ideas4allinnovation.com/innovators/tourism-crowdsourcing-innovation-eurostars/" TargetMode="External"/><Relationship Id="rId17" Type="http://schemas.openxmlformats.org/officeDocument/2006/relationships/hyperlink" Target="https://www.canva.com/media/MADGx4XsI54" TargetMode="External"/><Relationship Id="rId38" Type="http://schemas.openxmlformats.org/officeDocument/2006/relationships/footer" Target="footer3.xml"/><Relationship Id="rId59" Type="http://schemas.openxmlformats.org/officeDocument/2006/relationships/image" Target="media/image31.png"/><Relationship Id="rId103" Type="http://schemas.openxmlformats.org/officeDocument/2006/relationships/hyperlink" Target="https://www.business.qld.gov.au/running-business/growing-business/becoming-innovative/basics" TargetMode="External"/><Relationship Id="rId124" Type="http://schemas.openxmlformats.org/officeDocument/2006/relationships/hyperlink" Target="https://www.youtube.com/watch?v=zfmbg0ytQ5s" TargetMode="External"/><Relationship Id="rId310" Type="http://schemas.openxmlformats.org/officeDocument/2006/relationships/hyperlink" Target="https://www.thestreet.com/technology/netflix-beats-google-when-it-comes-to-business-models-13223113" TargetMode="External"/><Relationship Id="rId70" Type="http://schemas.openxmlformats.org/officeDocument/2006/relationships/image" Target="media/image42.svg"/><Relationship Id="rId91" Type="http://schemas.openxmlformats.org/officeDocument/2006/relationships/hyperlink" Target="https://www.researchgate.net/publication/229608830" TargetMode="External"/><Relationship Id="rId145" Type="http://schemas.openxmlformats.org/officeDocument/2006/relationships/hyperlink" Target="https://ampersand.vc/grow-your-innovation-capabilities/" TargetMode="External"/><Relationship Id="rId166" Type="http://schemas.openxmlformats.org/officeDocument/2006/relationships/hyperlink" Target="https://www.youtube.com/watch?v=xxBEkf7gte8" TargetMode="External"/><Relationship Id="rId187" Type="http://schemas.openxmlformats.org/officeDocument/2006/relationships/hyperlink" Target="https://medium.com/pnr/fast-strategic-decisions-in-high-velocity-environments-81a904638c76" TargetMode="External"/><Relationship Id="rId331" Type="http://schemas.openxmlformats.org/officeDocument/2006/relationships/hyperlink" Target="https://www.youtube.com/watch?v=8roSsCjxiwQ" TargetMode="External"/><Relationship Id="rId352" Type="http://schemas.openxmlformats.org/officeDocument/2006/relationships/hyperlink" Target="https://www.youtube.com/watch?v=31okj6rTS_w" TargetMode="External"/><Relationship Id="rId1" Type="http://schemas.openxmlformats.org/officeDocument/2006/relationships/customXml" Target="../customXml/item1.xml"/><Relationship Id="rId212" Type="http://schemas.openxmlformats.org/officeDocument/2006/relationships/hyperlink" Target="https://digital.hbs.edu/platform-rctom/submission/open-innovation-in-loreal/" TargetMode="External"/><Relationship Id="rId233" Type="http://schemas.openxmlformats.org/officeDocument/2006/relationships/hyperlink" Target="https://en.wikipedia.org/wiki/Lego" TargetMode="External"/><Relationship Id="rId254" Type="http://schemas.openxmlformats.org/officeDocument/2006/relationships/hyperlink" Target="https://localmotors.com/mediakit/" TargetMode="External"/><Relationship Id="rId28" Type="http://schemas.openxmlformats.org/officeDocument/2006/relationships/hyperlink" Target="http://www.andrejraspor.com/" TargetMode="External"/><Relationship Id="rId49" Type="http://schemas.openxmlformats.org/officeDocument/2006/relationships/image" Target="media/image23.svg"/><Relationship Id="rId114" Type="http://schemas.openxmlformats.org/officeDocument/2006/relationships/hyperlink" Target="https://www.youtube.com/watch?v=uSeDNnVpvcQ" TargetMode="External"/><Relationship Id="rId275" Type="http://schemas.openxmlformats.org/officeDocument/2006/relationships/hyperlink" Target="https://www.reuters.com/article/brief-unilever-to-contribute-eur-100-mln-idUSASN0004IP" TargetMode="External"/><Relationship Id="rId296" Type="http://schemas.openxmlformats.org/officeDocument/2006/relationships/hyperlink" Target="https://yourstory.com/2019/01/innovation-future-services-industry/amp" TargetMode="External"/><Relationship Id="rId300" Type="http://schemas.openxmlformats.org/officeDocument/2006/relationships/hyperlink" Target="https://www.ibm.com/watson/health/resources/digital-health-pass-blockchain-explained/" TargetMode="External"/><Relationship Id="rId60" Type="http://schemas.openxmlformats.org/officeDocument/2006/relationships/image" Target="media/image32.svg"/><Relationship Id="rId81" Type="http://schemas.openxmlformats.org/officeDocument/2006/relationships/hyperlink" Target="https://www.youtube.com/watch?v=CCsOqWbK46o" TargetMode="External"/><Relationship Id="rId135" Type="http://schemas.openxmlformats.org/officeDocument/2006/relationships/hyperlink" Target="https://www.anxietycanada.com/articles/how-to-solve-daily-life-problems/" TargetMode="External"/><Relationship Id="rId156" Type="http://schemas.openxmlformats.org/officeDocument/2006/relationships/hyperlink" Target="https://www.ennomotive.com/open-innovation" TargetMode="External"/><Relationship Id="rId177" Type="http://schemas.openxmlformats.org/officeDocument/2006/relationships/hyperlink" Target="https://link.springer.com/article/10.1007/s11747-007-0070-0" TargetMode="External"/><Relationship Id="rId198" Type="http://schemas.openxmlformats.org/officeDocument/2006/relationships/hyperlink" Target="https://www.youtube.com/watch?v=7BjMFnv10t4" TargetMode="External"/><Relationship Id="rId321" Type="http://schemas.openxmlformats.org/officeDocument/2006/relationships/hyperlink" Target="https://www.youtube.com/watch?v=QDQ6E5nC_0w" TargetMode="External"/><Relationship Id="rId342" Type="http://schemas.openxmlformats.org/officeDocument/2006/relationships/hyperlink" Target="https://www.google.si/drive/about.html" TargetMode="External"/><Relationship Id="rId363" Type="http://schemas.openxmlformats.org/officeDocument/2006/relationships/header" Target="header2.xml"/><Relationship Id="rId202" Type="http://schemas.openxmlformats.org/officeDocument/2006/relationships/hyperlink" Target="https://www.youtube.com/watch?v=OOa2tkDBRi4" TargetMode="External"/><Relationship Id="rId223" Type="http://schemas.openxmlformats.org/officeDocument/2006/relationships/hyperlink" Target="https://www.forbes.com/sites/walterloeb/2015/03/30/zara-leads-in-fast-fashion/?sh=6616df9d5944" TargetMode="External"/><Relationship Id="rId244" Type="http://schemas.openxmlformats.org/officeDocument/2006/relationships/hyperlink" Target="https://www.supplierinnovation.philips.com/content/connect-your-ideas-philips-needs-0" TargetMode="External"/><Relationship Id="rId18" Type="http://schemas.openxmlformats.org/officeDocument/2006/relationships/hyperlink" Target="http://www.andrejraspor.com/perfectus_zalozba" TargetMode="External"/><Relationship Id="rId39" Type="http://schemas.openxmlformats.org/officeDocument/2006/relationships/image" Target="media/image13.png"/><Relationship Id="rId265" Type="http://schemas.openxmlformats.org/officeDocument/2006/relationships/hyperlink" Target="https://www.spar.si/aktualno/aktualni-projekti/startaj-slovenija?icid=sca" TargetMode="External"/><Relationship Id="rId286" Type="http://schemas.openxmlformats.org/officeDocument/2006/relationships/hyperlink" Target="https://www.youtube.com/watch?v=_XufH1-9-z8" TargetMode="External"/><Relationship Id="rId50" Type="http://schemas.openxmlformats.org/officeDocument/2006/relationships/image" Target="media/image24.png"/><Relationship Id="rId104" Type="http://schemas.openxmlformats.org/officeDocument/2006/relationships/hyperlink" Target="https://www.coursera.org/learn/open-innovation-entrepreneurship" TargetMode="External"/><Relationship Id="rId125" Type="http://schemas.openxmlformats.org/officeDocument/2006/relationships/hyperlink" Target="https://www.wework.com/ideas/growth-innovation/what-is-business-innovation" TargetMode="External"/><Relationship Id="rId146" Type="http://schemas.openxmlformats.org/officeDocument/2006/relationships/hyperlink" Target="https://www.youtube.com/watch?v=05QZQIf8mPg" TargetMode="External"/><Relationship Id="rId167" Type="http://schemas.openxmlformats.org/officeDocument/2006/relationships/hyperlink" Target="https://www.youtube.com/watch?v=yh0dq-XSJNY" TargetMode="External"/><Relationship Id="rId188" Type="http://schemas.openxmlformats.org/officeDocument/2006/relationships/hyperlink" Target="https://www.youtube.com/watch?v=EPGtPWRz1Ng" TargetMode="External"/><Relationship Id="rId311" Type="http://schemas.openxmlformats.org/officeDocument/2006/relationships/hyperlink" Target="https://www.youtube.com/watch?v=eooIPeQDYVo" TargetMode="External"/><Relationship Id="rId332" Type="http://schemas.openxmlformats.org/officeDocument/2006/relationships/hyperlink" Target="https://moodle.com/" TargetMode="External"/><Relationship Id="rId353" Type="http://schemas.openxmlformats.org/officeDocument/2006/relationships/hyperlink" Target="https://hbr.org/2018/01/why-companies-and-universities-should-forge-long-term-collaborations" TargetMode="External"/><Relationship Id="rId71" Type="http://schemas.openxmlformats.org/officeDocument/2006/relationships/image" Target="media/image43.png"/><Relationship Id="rId92" Type="http://schemas.openxmlformats.org/officeDocument/2006/relationships/hyperlink" Target="http://hdr.undp.org/sites/default/files/sagasti-1-1.pdf" TargetMode="External"/><Relationship Id="rId213" Type="http://schemas.openxmlformats.org/officeDocument/2006/relationships/hyperlink" Target="https://sifted.eu/articles/loreal-accelerator-beauty-startup-kardashians/" TargetMode="External"/><Relationship Id="rId234" Type="http://schemas.openxmlformats.org/officeDocument/2006/relationships/hyperlink" Target="https://ev.fe.uni-lj.si/4-2016/Stojmenova.pdf" TargetMode="External"/><Relationship Id="rId2" Type="http://schemas.openxmlformats.org/officeDocument/2006/relationships/customXml" Target="../customXml/item2.xml"/><Relationship Id="rId29" Type="http://schemas.openxmlformats.org/officeDocument/2006/relationships/image" Target="media/image8.jpeg"/><Relationship Id="rId255" Type="http://schemas.openxmlformats.org/officeDocument/2006/relationships/hyperlink" Target="https://localmotors.com/press-release/local-motors-begins-autonomous-vehicle-project-at-mcas-miramar/" TargetMode="External"/><Relationship Id="rId276" Type="http://schemas.openxmlformats.org/officeDocument/2006/relationships/hyperlink" Target="https://www.thedailystar.net/city/unilever-cuts-down-water-usage-153730" TargetMode="External"/><Relationship Id="rId297" Type="http://schemas.openxmlformats.org/officeDocument/2006/relationships/hyperlink" Target="https://www.youtube.com/watch?v=B5fuzSuk2WI" TargetMode="External"/><Relationship Id="rId40" Type="http://schemas.openxmlformats.org/officeDocument/2006/relationships/image" Target="media/image14.png"/><Relationship Id="rId115" Type="http://schemas.openxmlformats.org/officeDocument/2006/relationships/image" Target="media/image50.jpeg"/><Relationship Id="rId136" Type="http://schemas.openxmlformats.org/officeDocument/2006/relationships/hyperlink" Target="https://www.boredpanda.com/creative-solutions-everyday-problems/?utm_source=google&amp;utm_medium=organic&amp;utm_campaign=organic" TargetMode="External"/><Relationship Id="rId157" Type="http://schemas.openxmlformats.org/officeDocument/2006/relationships/hyperlink" Target="https://www.youtube.com/watch?v=ptZUdV8WyfA" TargetMode="External"/><Relationship Id="rId178" Type="http://schemas.openxmlformats.org/officeDocument/2006/relationships/hyperlink" Target="http://www.boardofinnovation.com" TargetMode="External"/><Relationship Id="rId301" Type="http://schemas.openxmlformats.org/officeDocument/2006/relationships/hyperlink" Target="https://www.youtube.com/watch?v=Qipo6Q1lqx8" TargetMode="External"/><Relationship Id="rId322" Type="http://schemas.openxmlformats.org/officeDocument/2006/relationships/hyperlink" Target="https://www.youtube.com/watch?v=QDQ6E5nC_0w" TargetMode="External"/><Relationship Id="rId343" Type="http://schemas.openxmlformats.org/officeDocument/2006/relationships/hyperlink" Target="https://www.youtube.com/watch?v=P7555XLfHgs" TargetMode="External"/><Relationship Id="rId364" Type="http://schemas.openxmlformats.org/officeDocument/2006/relationships/header" Target="header3.xml"/><Relationship Id="rId61" Type="http://schemas.openxmlformats.org/officeDocument/2006/relationships/image" Target="media/image33.png"/><Relationship Id="rId82" Type="http://schemas.openxmlformats.org/officeDocument/2006/relationships/hyperlink" Target="https://www.youtube.com/watch?v=DsYcnapehvA" TargetMode="External"/><Relationship Id="rId199" Type="http://schemas.openxmlformats.org/officeDocument/2006/relationships/image" Target="media/image55.jpeg"/><Relationship Id="rId203" Type="http://schemas.openxmlformats.org/officeDocument/2006/relationships/hyperlink" Target="http://www.samsung.com" TargetMode="External"/><Relationship Id="rId19" Type="http://schemas.openxmlformats.org/officeDocument/2006/relationships/image" Target="media/image3.png"/><Relationship Id="rId224" Type="http://schemas.openxmlformats.org/officeDocument/2006/relationships/hyperlink" Target="https://www.thebudgetfashionista.com/archive/target-designer-collaborations/" TargetMode="External"/><Relationship Id="rId245" Type="http://schemas.openxmlformats.org/officeDocument/2006/relationships/hyperlink" Target="https://www.eoi.es/blogs/tatianacasquero/2012/02/12/innovation-open-innovation-philips%C2%B4-approach-to-improve-people%E2%80%99s-lives/" TargetMode="External"/><Relationship Id="rId266" Type="http://schemas.openxmlformats.org/officeDocument/2006/relationships/hyperlink" Target="https://www.startajslo.si/?ecid=SEM_startaj_slovenija_splosno&amp;gclid=CjwKCAjwkN6EBhBNEiwADVfya6l4fz-U_Zdkitp4ODRCn7yhNgJQ3H-Sx0fpY5tmPRwximuvJ9wKBxoC54gQAvD_BwE" TargetMode="External"/><Relationship Id="rId287" Type="http://schemas.openxmlformats.org/officeDocument/2006/relationships/hyperlink" Target="https://www.youtube.com/watch?v=xXjgIErkvU0" TargetMode="External"/><Relationship Id="rId30" Type="http://schemas.openxmlformats.org/officeDocument/2006/relationships/hyperlink" Target="http://izumbib.izum.si/bibliografije/A20210521200941-35741.html" TargetMode="External"/><Relationship Id="rId105" Type="http://schemas.openxmlformats.org/officeDocument/2006/relationships/hyperlink" Target="https://www.youtube.com/watch?v=GD2wCS2xwWQ" TargetMode="External"/><Relationship Id="rId126" Type="http://schemas.openxmlformats.org/officeDocument/2006/relationships/hyperlink" Target="https://blog.shrm.org/sasia/blog/personal-innovation-igniting-dreams-passions-careers-and-social-impact" TargetMode="External"/><Relationship Id="rId147" Type="http://schemas.openxmlformats.org/officeDocument/2006/relationships/hyperlink" Target="https://www.youtube.com/watch?v=gLsNQ0yjdNo" TargetMode="External"/><Relationship Id="rId168" Type="http://schemas.openxmlformats.org/officeDocument/2006/relationships/hyperlink" Target="https://www.investopedia.com/terms/c/crowdsourcing.asp" TargetMode="External"/><Relationship Id="rId312" Type="http://schemas.openxmlformats.org/officeDocument/2006/relationships/hyperlink" Target="https://www.thedailystar.net/shout/overclock/innovation-how-nintendo-stays-the-game-1548268" TargetMode="External"/><Relationship Id="rId333" Type="http://schemas.openxmlformats.org/officeDocument/2006/relationships/hyperlink" Target="https://www.youtube.com/watch?v=3ORsUGVNxGs" TargetMode="External"/><Relationship Id="rId354" Type="http://schemas.openxmlformats.org/officeDocument/2006/relationships/hyperlink" Target="https://in-part.com/" TargetMode="External"/><Relationship Id="rId51" Type="http://schemas.openxmlformats.org/officeDocument/2006/relationships/image" Target="media/image25.svg"/><Relationship Id="rId72" Type="http://schemas.openxmlformats.org/officeDocument/2006/relationships/image" Target="media/image44.svg"/><Relationship Id="rId93" Type="http://schemas.openxmlformats.org/officeDocument/2006/relationships/hyperlink" Target="https://www.cjournal.cz/files/344.pdf" TargetMode="External"/><Relationship Id="rId189" Type="http://schemas.openxmlformats.org/officeDocument/2006/relationships/hyperlink" Target="https://www.youtube.com/watch?v=lCbDRM1IvZY" TargetMode="External"/><Relationship Id="rId3" Type="http://schemas.openxmlformats.org/officeDocument/2006/relationships/customXml" Target="../customXml/item3.xml"/><Relationship Id="rId214" Type="http://schemas.openxmlformats.org/officeDocument/2006/relationships/hyperlink" Target="https://www.loreal-finance.com/en/annual-report-2018/digital-4-3/open-innovation-startups-4-3-4/" TargetMode="External"/><Relationship Id="rId235" Type="http://schemas.openxmlformats.org/officeDocument/2006/relationships/hyperlink" Target="https://ideas.lego.com/" TargetMode="External"/><Relationship Id="rId256" Type="http://schemas.openxmlformats.org/officeDocument/2006/relationships/hyperlink" Target="https://www.viima.com/blog/16-examples-of-open-innovation-what-can-we-learn-from-them%20" TargetMode="External"/><Relationship Id="rId277" Type="http://schemas.openxmlformats.org/officeDocument/2006/relationships/hyperlink" Target="https://web.archive.org/web/20140402110549/http://unilever.com/sustainable-living/ourapproach/ourbusinessataglance/" TargetMode="External"/><Relationship Id="rId298" Type="http://schemas.openxmlformats.org/officeDocument/2006/relationships/hyperlink" Target="https://www.zdnet.com/article/ibms-watson-health-launches-ibm-digital-health-pass-app/" TargetMode="External"/><Relationship Id="rId116" Type="http://schemas.openxmlformats.org/officeDocument/2006/relationships/hyperlink" Target="https://www.lead-innovation.com/english-blog/the-4-phases-of-innovation" TargetMode="External"/><Relationship Id="rId137" Type="http://schemas.openxmlformats.org/officeDocument/2006/relationships/hyperlink" Target="https://www.researchgate.net/profile/Amanda-Thayer-3/publication/323768440" TargetMode="External"/><Relationship Id="rId158" Type="http://schemas.openxmlformats.org/officeDocument/2006/relationships/hyperlink" Target="https://en.wikipedia.org/wiki/Quadruple_and_quintuple_innovation_helix_framework" TargetMode="External"/><Relationship Id="rId302" Type="http://schemas.openxmlformats.org/officeDocument/2006/relationships/hyperlink" Target="https://www.prnewswire.com/news-releases/5g-open-innovation-lab-actively-recruiting-companies-for-3rd-batch-focused-on-edge-computing-5g-enabled-software-innovation-in-the-enterprise-301204688.html" TargetMode="External"/><Relationship Id="rId323" Type="http://schemas.openxmlformats.org/officeDocument/2006/relationships/hyperlink" Target="https://miro.com/" TargetMode="External"/><Relationship Id="rId344" Type="http://schemas.openxmlformats.org/officeDocument/2006/relationships/hyperlink" Target="https://onedrive.live.com/about/en-us/signin/" TargetMode="External"/><Relationship Id="rId20" Type="http://schemas.openxmlformats.org/officeDocument/2006/relationships/image" Target="media/image4.jpeg"/><Relationship Id="rId41" Type="http://schemas.openxmlformats.org/officeDocument/2006/relationships/image" Target="media/image15.svg"/><Relationship Id="rId62" Type="http://schemas.openxmlformats.org/officeDocument/2006/relationships/image" Target="media/image34.svg"/><Relationship Id="rId83" Type="http://schemas.openxmlformats.org/officeDocument/2006/relationships/hyperlink" Target="https://www.youtube.com/watch?v=zp554tcdWO8" TargetMode="External"/><Relationship Id="rId179" Type="http://schemas.openxmlformats.org/officeDocument/2006/relationships/hyperlink" Target="https://www.100open.com/ip-intellectual-paranoia/" TargetMode="External"/><Relationship Id="rId365" Type="http://schemas.openxmlformats.org/officeDocument/2006/relationships/header" Target="header4.xml"/><Relationship Id="rId190" Type="http://schemas.openxmlformats.org/officeDocument/2006/relationships/hyperlink" Target="https://www.youtube.com/watch?v=yKPrJJSv94M" TargetMode="External"/><Relationship Id="rId204" Type="http://schemas.openxmlformats.org/officeDocument/2006/relationships/hyperlink" Target="https://www.smartthings.com/" TargetMode="External"/><Relationship Id="rId225" Type="http://schemas.openxmlformats.org/officeDocument/2006/relationships/hyperlink" Target="https://www.nespresso.com/ncp/positive/de/en" TargetMode="External"/><Relationship Id="rId246" Type="http://schemas.openxmlformats.org/officeDocument/2006/relationships/hyperlink" Target="https://www.innovationservices.philips.com/news/how-to-choose-best-ideas-innovation/" TargetMode="External"/><Relationship Id="rId267" Type="http://schemas.openxmlformats.org/officeDocument/2006/relationships/hyperlink" Target="https://www.youtube.com/channel/UCjGLAjyCzojbS9lM_Jh5eBg" TargetMode="External"/><Relationship Id="rId288" Type="http://schemas.openxmlformats.org/officeDocument/2006/relationships/hyperlink" Target="https://www.virginmediabusiness.co.uk/why-virgin/our-initiatives/" TargetMode="External"/><Relationship Id="rId106" Type="http://schemas.openxmlformats.org/officeDocument/2006/relationships/image" Target="media/image49.jpeg"/><Relationship Id="rId127" Type="http://schemas.openxmlformats.org/officeDocument/2006/relationships/hyperlink" Target="https://www.youtube.com/watch?v=JGQQEq5ZQ7Q" TargetMode="External"/><Relationship Id="rId313" Type="http://schemas.openxmlformats.org/officeDocument/2006/relationships/hyperlink" Target="https://www.youtube.com/watch?v=6UzGPQOYONk" TargetMode="External"/><Relationship Id="rId10" Type="http://schemas.openxmlformats.org/officeDocument/2006/relationships/footnotes" Target="footnotes.xml"/><Relationship Id="rId31" Type="http://schemas.openxmlformats.org/officeDocument/2006/relationships/image" Target="media/image9.jpeg"/><Relationship Id="rId52" Type="http://schemas.openxmlformats.org/officeDocument/2006/relationships/image" Target="media/image26.png"/><Relationship Id="rId73" Type="http://schemas.openxmlformats.org/officeDocument/2006/relationships/image" Target="media/image45.png"/><Relationship Id="rId94" Type="http://schemas.openxmlformats.org/officeDocument/2006/relationships/hyperlink" Target="https://www.youtube.com/watch?v=6JOhemCj5Cs" TargetMode="External"/><Relationship Id="rId148" Type="http://schemas.openxmlformats.org/officeDocument/2006/relationships/hyperlink" Target="https://www.thesuccessfactory.co.uk/blog/11-ideas-for-rewarding-innovation-in-the-workplace" TargetMode="External"/><Relationship Id="rId169" Type="http://schemas.openxmlformats.org/officeDocument/2006/relationships/hyperlink" Target="https://www.youtube.com/watch?v=AkwhUOQ3nYg" TargetMode="External"/><Relationship Id="rId334" Type="http://schemas.openxmlformats.org/officeDocument/2006/relationships/hyperlink" Target="https://zoom.us/" TargetMode="External"/><Relationship Id="rId355" Type="http://schemas.openxmlformats.org/officeDocument/2006/relationships/hyperlink" Target="https://venturewell.org/industry-and-university-collaboration/" TargetMode="External"/><Relationship Id="rId4" Type="http://schemas.openxmlformats.org/officeDocument/2006/relationships/customXml" Target="../customXml/item4.xml"/><Relationship Id="rId180" Type="http://schemas.openxmlformats.org/officeDocument/2006/relationships/hyperlink" Target="https://www.youtube.com/watch?v=H-6-wJdeYfk" TargetMode="External"/><Relationship Id="rId215" Type="http://schemas.openxmlformats.org/officeDocument/2006/relationships/hyperlink" Target="https://betakit.com/sampler-selected-for-loreal-and-founders-factory-beauty-tech-accelerator/" TargetMode="External"/><Relationship Id="rId236" Type="http://schemas.openxmlformats.org/officeDocument/2006/relationships/hyperlink" Target="https://ideas.lego.com/howitworks" TargetMode="External"/><Relationship Id="rId257" Type="http://schemas.openxmlformats.org/officeDocument/2006/relationships/hyperlink" Target="https://www.youtube.com/watch?v=uoqww9qgD24" TargetMode="External"/><Relationship Id="rId278" Type="http://schemas.openxmlformats.org/officeDocument/2006/relationships/hyperlink" Target="https://www.youtube.com/watch?v=xOjTQth23qc" TargetMode="External"/><Relationship Id="rId303" Type="http://schemas.openxmlformats.org/officeDocument/2006/relationships/hyperlink" Target="http://www.apple.com" TargetMode="External"/><Relationship Id="rId42" Type="http://schemas.openxmlformats.org/officeDocument/2006/relationships/image" Target="media/image16.png"/><Relationship Id="rId84" Type="http://schemas.openxmlformats.org/officeDocument/2006/relationships/hyperlink" Target="https://www.youtube.com/watch?v=R4kDmkXwU2k" TargetMode="External"/><Relationship Id="rId138" Type="http://schemas.openxmlformats.org/officeDocument/2006/relationships/hyperlink" Target="https://www.northeastern.edu/graduate/blog/how-to-build-innovation-team/" TargetMode="External"/><Relationship Id="rId345" Type="http://schemas.openxmlformats.org/officeDocument/2006/relationships/hyperlink" Target="https://www.youtube.com/watch?v=_lN_a68uHGs" TargetMode="External"/><Relationship Id="rId191" Type="http://schemas.openxmlformats.org/officeDocument/2006/relationships/hyperlink" Target="https://link.springer.com/article/10.1007/s11747-019-00674-6" TargetMode="External"/><Relationship Id="rId205" Type="http://schemas.openxmlformats.org/officeDocument/2006/relationships/hyperlink" Target="https://www.youtube.com/watch?v=fvQ68yQp-NE" TargetMode="External"/><Relationship Id="rId247" Type="http://schemas.openxmlformats.org/officeDocument/2006/relationships/hyperlink" Target="https://www.supplierinnovation.philips.com/node?page=2" TargetMode="External"/><Relationship Id="rId107" Type="http://schemas.openxmlformats.org/officeDocument/2006/relationships/hyperlink" Target="https://open.lib.umn.edu/principlesmanagement/chapter/4-3-the-roles-of-mission-vision-and-values/" TargetMode="External"/><Relationship Id="rId289" Type="http://schemas.openxmlformats.org/officeDocument/2006/relationships/hyperlink" Target="https://resilienteducator.com/classroom-resources/educational-innovations-roundup/" TargetMode="External"/><Relationship Id="rId11" Type="http://schemas.openxmlformats.org/officeDocument/2006/relationships/endnotes" Target="endnotes.xml"/><Relationship Id="rId53" Type="http://schemas.openxmlformats.org/officeDocument/2006/relationships/image" Target="media/image27.svg"/><Relationship Id="rId149" Type="http://schemas.openxmlformats.org/officeDocument/2006/relationships/hyperlink" Target="https://www.creativejeffrey.com/creative/rewards.php?topic=creative" TargetMode="External"/><Relationship Id="rId314" Type="http://schemas.openxmlformats.org/officeDocument/2006/relationships/hyperlink" Target="https://ec.europa.eu/growth/industry/innovation/business-innovation-observatory/case-studies_en" TargetMode="External"/><Relationship Id="rId356" Type="http://schemas.openxmlformats.org/officeDocument/2006/relationships/hyperlink" Target="https://www.youtube.com/watch?v=myXL1VPv9Js" TargetMode="External"/><Relationship Id="rId95" Type="http://schemas.openxmlformats.org/officeDocument/2006/relationships/hyperlink" Target="https://asq.org/quality-resources/total-quality-management" TargetMode="External"/><Relationship Id="rId160" Type="http://schemas.openxmlformats.org/officeDocument/2006/relationships/hyperlink" Target="https://www.researchgate.net/publication/273268696_Triple_Helix_Quadruple_Helix_and_Quintuple_Helix_and_How_Do_Knowledge_Innovation_and_the_Environment_Relate_To_Each_Other" TargetMode="External"/><Relationship Id="rId216" Type="http://schemas.openxmlformats.org/officeDocument/2006/relationships/hyperlink" Target="https://www.youtube.com/watch?v=Co9XBtLegak" TargetMode="External"/><Relationship Id="rId258" Type="http://schemas.openxmlformats.org/officeDocument/2006/relationships/hyperlink" Target="https://www.wholefoodsmarket.co.uk/" TargetMode="External"/><Relationship Id="rId22" Type="http://schemas.openxmlformats.org/officeDocument/2006/relationships/hyperlink" Target="http://www.ceatm.org/" TargetMode="External"/><Relationship Id="rId64" Type="http://schemas.openxmlformats.org/officeDocument/2006/relationships/image" Target="media/image36.svg"/><Relationship Id="rId118" Type="http://schemas.openxmlformats.org/officeDocument/2006/relationships/hyperlink" Target="https://moqod.com/understanding-open-source-and-free-software-licensing/" TargetMode="External"/><Relationship Id="rId325" Type="http://schemas.openxmlformats.org/officeDocument/2006/relationships/hyperlink" Target="https://help.miro.com/hc/en-us/articles/360017730533-What-Is-Miro-" TargetMode="External"/><Relationship Id="rId367" Type="http://schemas.openxmlformats.org/officeDocument/2006/relationships/image" Target="media/image59.jpeg"/><Relationship Id="rId171" Type="http://schemas.openxmlformats.org/officeDocument/2006/relationships/hyperlink" Target="https://www.viima.com/the-innovation-archive/20-best-innovation-management-tools-choosing-the-right-one" TargetMode="External"/><Relationship Id="rId227" Type="http://schemas.openxmlformats.org/officeDocument/2006/relationships/hyperlink" Target="https://www.youtube.com/watch?v=EV1Ygw6_rCs" TargetMode="External"/><Relationship Id="rId269" Type="http://schemas.openxmlformats.org/officeDocument/2006/relationships/hyperlink" Target="https://www.thecasecentre.org/corporate/products/view&amp;&amp;id=122087" TargetMode="External"/><Relationship Id="rId33" Type="http://schemas.openxmlformats.org/officeDocument/2006/relationships/image" Target="media/image10.png"/><Relationship Id="rId129" Type="http://schemas.openxmlformats.org/officeDocument/2006/relationships/hyperlink" Target="https://www.legalmatch.com/law-library/article/types-of-patent-infringement.html" TargetMode="External"/><Relationship Id="rId280" Type="http://schemas.openxmlformats.org/officeDocument/2006/relationships/hyperlink" Target="https://group.volvocars.com/company/innovation/open-innovations" TargetMode="External"/><Relationship Id="rId336" Type="http://schemas.openxmlformats.org/officeDocument/2006/relationships/hyperlink" Target="https://www.microsoft.com/sl-si/microsoft-teams/log-in" TargetMode="External"/><Relationship Id="rId75" Type="http://schemas.openxmlformats.org/officeDocument/2006/relationships/image" Target="media/image47.jpeg"/><Relationship Id="rId140" Type="http://schemas.openxmlformats.org/officeDocument/2006/relationships/hyperlink" Target="https://www.researchgate.net/publication/222575326_The_Management_of_Innovation_in_Project-Based_Firms" TargetMode="External"/><Relationship Id="rId182" Type="http://schemas.openxmlformats.org/officeDocument/2006/relationships/hyperlink" Target="https://www.oecd.org/general/globalisationalearningcurvereflectionsfromtheoecdsexperience.htm" TargetMode="External"/><Relationship Id="rId6" Type="http://schemas.openxmlformats.org/officeDocument/2006/relationships/numbering" Target="numbering.xml"/><Relationship Id="rId238" Type="http://schemas.openxmlformats.org/officeDocument/2006/relationships/hyperlink" Target="https://ideas.lego.com/projects/new" TargetMode="External"/><Relationship Id="rId291" Type="http://schemas.openxmlformats.org/officeDocument/2006/relationships/hyperlink" Target="https://www.lbg.ac.at/" TargetMode="External"/><Relationship Id="rId305" Type="http://schemas.openxmlformats.org/officeDocument/2006/relationships/hyperlink" Target="https://www.braineet.com/blog/apple-innovation-culture/" TargetMode="External"/><Relationship Id="rId347" Type="http://schemas.openxmlformats.org/officeDocument/2006/relationships/hyperlink" Target="https://www.canva.com/" TargetMode="External"/><Relationship Id="rId44" Type="http://schemas.openxmlformats.org/officeDocument/2006/relationships/image" Target="media/image18.png"/><Relationship Id="rId86" Type="http://schemas.openxmlformats.org/officeDocument/2006/relationships/hyperlink" Target="https://www.youtube.com/watch?v=W7RHjwmVGhs" TargetMode="External"/><Relationship Id="rId151" Type="http://schemas.openxmlformats.org/officeDocument/2006/relationships/image" Target="media/image52.jpeg"/><Relationship Id="rId193" Type="http://schemas.openxmlformats.org/officeDocument/2006/relationships/hyperlink" Target="https://www.youtube.com/watch?v=xwXS51Od084" TargetMode="External"/><Relationship Id="rId207" Type="http://schemas.openxmlformats.org/officeDocument/2006/relationships/hyperlink" Target="https://www.youtube.com/watch?v=Qi9pVcf9vqY" TargetMode="External"/><Relationship Id="rId249" Type="http://schemas.openxmlformats.org/officeDocument/2006/relationships/hyperlink" Target="https://www.youtube.com/watch?v=f-NJOT4V63Y" TargetMode="External"/><Relationship Id="rId13" Type="http://schemas.openxmlformats.org/officeDocument/2006/relationships/header" Target="header1.xml"/><Relationship Id="rId109" Type="http://schemas.openxmlformats.org/officeDocument/2006/relationships/hyperlink" Target="https://www.achievers.com/blog/organizational-culture-definition/" TargetMode="External"/><Relationship Id="rId260" Type="http://schemas.openxmlformats.org/officeDocument/2006/relationships/hyperlink" Target="https://smartdesignworldwide.com/projects/oxo-partnership/" TargetMode="External"/><Relationship Id="rId316" Type="http://schemas.openxmlformats.org/officeDocument/2006/relationships/image" Target="media/image57.png"/><Relationship Id="rId55" Type="http://schemas.openxmlformats.org/officeDocument/2006/relationships/hyperlink" Target="https://www.edweek.org/education/opinion-heres-whats-wrong-with-blooms-taxonomy-a-deeper-learning-perspective/2018/03" TargetMode="External"/><Relationship Id="rId97" Type="http://schemas.openxmlformats.org/officeDocument/2006/relationships/image" Target="media/image48.jpeg"/><Relationship Id="rId120" Type="http://schemas.openxmlformats.org/officeDocument/2006/relationships/hyperlink" Target="https://www.youtube.com/watch?v=jNoYwJiL6mw" TargetMode="External"/><Relationship Id="rId358" Type="http://schemas.openxmlformats.org/officeDocument/2006/relationships/hyperlink" Target="https://worldofwork.io/2019/07/the-innovators-dilemma/" TargetMode="External"/><Relationship Id="rId162" Type="http://schemas.openxmlformats.org/officeDocument/2006/relationships/hyperlink" Target="https://www.iccwbo.be/wp-content/uploads/2012/03/20140325-The-Open-Innovation-Model.pdf" TargetMode="External"/><Relationship Id="rId218" Type="http://schemas.openxmlformats.org/officeDocument/2006/relationships/hyperlink" Target="https://www.merckgroup.com/en/research/open-innovation/2021-research-grants.html" TargetMode="External"/><Relationship Id="rId271" Type="http://schemas.openxmlformats.org/officeDocument/2006/relationships/hyperlink" Target="https://digital.hbs.edu/platform-rctom/submission/nivea-leveraging-open-innovation-to-drive-product-development-in-a-race-to-be-the-worlds-leading-skincare-company/" TargetMode="External"/><Relationship Id="rId24" Type="http://schemas.openxmlformats.org/officeDocument/2006/relationships/hyperlink" Target="https://scholar.google.si/citations?user=Y89fl3UAAAAJ&amp;hl=sl" TargetMode="External"/><Relationship Id="rId66" Type="http://schemas.openxmlformats.org/officeDocument/2006/relationships/image" Target="media/image38.svg"/><Relationship Id="rId131" Type="http://schemas.openxmlformats.org/officeDocument/2006/relationships/hyperlink" Target="https://www.eesc.europa.eu/sites/default/files/files/factsheet_-_the_protection_of_intellectual_property_0.pdf" TargetMode="External"/><Relationship Id="rId327" Type="http://schemas.openxmlformats.org/officeDocument/2006/relationships/hyperlink" Target="https://www.youtube.com/watch?v=EYqxQGmQkVw" TargetMode="External"/><Relationship Id="rId369" Type="http://schemas.openxmlformats.org/officeDocument/2006/relationships/header" Target="header6.xml"/><Relationship Id="rId173" Type="http://schemas.openxmlformats.org/officeDocument/2006/relationships/hyperlink" Target="https://www.sciencedirect.com/science/article/abs/pii/S0263237314001248" TargetMode="External"/><Relationship Id="rId229" Type="http://schemas.openxmlformats.org/officeDocument/2006/relationships/hyperlink" Target="https://www.f6s.com/ikeaopeninnovationprogram2019" TargetMode="External"/><Relationship Id="rId240" Type="http://schemas.openxmlformats.org/officeDocument/2006/relationships/hyperlink" Target="https://ideas.lego.com/guidelines" TargetMode="External"/><Relationship Id="rId35" Type="http://schemas.openxmlformats.org/officeDocument/2006/relationships/image" Target="media/image11.png"/><Relationship Id="rId77" Type="http://schemas.openxmlformats.org/officeDocument/2006/relationships/hyperlink" Target="https://www.youtube.com/watch?v=Hzbv6Ud8Mcs" TargetMode="External"/><Relationship Id="rId100" Type="http://schemas.openxmlformats.org/officeDocument/2006/relationships/hyperlink" Target="https://www.youtube.com/watch?v=rLA-vVLNvws" TargetMode="External"/><Relationship Id="rId282" Type="http://schemas.openxmlformats.org/officeDocument/2006/relationships/hyperlink" Target="http://www.travelandleisure.com/slideshows/worlds-most-important-travel-innovations" TargetMode="External"/><Relationship Id="rId338" Type="http://schemas.openxmlformats.org/officeDocument/2006/relationships/hyperlink" Target="https://wetransfer.com/" TargetMode="External"/><Relationship Id="rId8" Type="http://schemas.openxmlformats.org/officeDocument/2006/relationships/settings" Target="settings.xml"/><Relationship Id="rId142" Type="http://schemas.openxmlformats.org/officeDocument/2006/relationships/hyperlink" Target="https://www.youtube.com/watch?v=rBSCvPYGnTc" TargetMode="External"/><Relationship Id="rId184" Type="http://schemas.openxmlformats.org/officeDocument/2006/relationships/hyperlink" Target="https://blogs.imf.org/2018/04/09/globalization-helps-spread-knowledge-and-technology-across-borders/" TargetMode="External"/><Relationship Id="rId251" Type="http://schemas.openxmlformats.org/officeDocument/2006/relationships/hyperlink" Target="https://localmotors.com/heritage/" TargetMode="External"/><Relationship Id="rId46" Type="http://schemas.openxmlformats.org/officeDocument/2006/relationships/image" Target="media/image20.png"/><Relationship Id="rId293" Type="http://schemas.openxmlformats.org/officeDocument/2006/relationships/hyperlink" Target="https://ois.lbg.ac.at/en/about-us/mission" TargetMode="External"/><Relationship Id="rId307" Type="http://schemas.openxmlformats.org/officeDocument/2006/relationships/hyperlink" Target="https://www.youtube.com/watch?v=_5zqfkV8Gw4" TargetMode="External"/><Relationship Id="rId349" Type="http://schemas.openxmlformats.org/officeDocument/2006/relationships/hyperlink" Target="https://biteable.com/" TargetMode="External"/><Relationship Id="rId88" Type="http://schemas.openxmlformats.org/officeDocument/2006/relationships/hyperlink" Target="https://www.youtube.com/watch?v=5VlG-2WJcsQ" TargetMode="External"/><Relationship Id="rId111" Type="http://schemas.openxmlformats.org/officeDocument/2006/relationships/hyperlink" Target="https://www.convergencetraining.com/blog/what-is-a-learning-organization" TargetMode="External"/><Relationship Id="rId153" Type="http://schemas.openxmlformats.org/officeDocument/2006/relationships/hyperlink" Target="https://www.youtube.com/watch?v=-G6yaxH1Cis" TargetMode="External"/><Relationship Id="rId195" Type="http://schemas.openxmlformats.org/officeDocument/2006/relationships/hyperlink" Target="https://www.researchgate.net/publication/293009452_Open_innovation_in_SMEs_a_systematic_literature_review" TargetMode="External"/><Relationship Id="rId209" Type="http://schemas.openxmlformats.org/officeDocument/2006/relationships/hyperlink" Target="https://sampler.io/" TargetMode="External"/><Relationship Id="rId360" Type="http://schemas.openxmlformats.org/officeDocument/2006/relationships/hyperlink" Target="https://www.youtube.com/watch?v=x3j8V-uLkNw" TargetMode="External"/><Relationship Id="rId220" Type="http://schemas.openxmlformats.org/officeDocument/2006/relationships/hyperlink" Target="https://www.coca-colacompany.com/company/history" TargetMode="Externa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footer4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Pisarn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Mlečno steklo">
      <a:fillStyleLst>
        <a:solidFill>
          <a:schemeClr val="phClr"/>
        </a:solidFill>
        <a:gradFill rotWithShape="1">
          <a:gsLst>
            <a:gs pos="0">
              <a:schemeClr val="phClr">
                <a:tint val="15000"/>
                <a:satMod val="250000"/>
              </a:schemeClr>
            </a:gs>
            <a:gs pos="49000">
              <a:schemeClr val="phClr">
                <a:tint val="50000"/>
                <a:satMod val="200000"/>
              </a:schemeClr>
            </a:gs>
            <a:gs pos="49100">
              <a:schemeClr val="phClr">
                <a:tint val="64000"/>
                <a:satMod val="160000"/>
              </a:schemeClr>
            </a:gs>
            <a:gs pos="92000">
              <a:schemeClr val="phClr">
                <a:tint val="50000"/>
                <a:satMod val="200000"/>
              </a:schemeClr>
            </a:gs>
            <a:gs pos="100000">
              <a:schemeClr val="phClr">
                <a:tint val="43000"/>
                <a:satMod val="190000"/>
              </a:schemeClr>
            </a:gs>
          </a:gsLst>
          <a:lin ang="5400000" scaled="1"/>
        </a:gradFill>
        <a:gradFill rotWithShape="1">
          <a:gsLst>
            <a:gs pos="0">
              <a:schemeClr val="phClr">
                <a:tint val="74000"/>
              </a:schemeClr>
            </a:gs>
            <a:gs pos="49000">
              <a:schemeClr val="phClr">
                <a:tint val="96000"/>
                <a:shade val="84000"/>
                <a:satMod val="110000"/>
              </a:schemeClr>
            </a:gs>
            <a:gs pos="49100">
              <a:schemeClr val="phClr">
                <a:shade val="55000"/>
                <a:satMod val="150000"/>
              </a:schemeClr>
            </a:gs>
            <a:gs pos="92000">
              <a:schemeClr val="phClr">
                <a:tint val="98000"/>
                <a:shade val="90000"/>
                <a:satMod val="128000"/>
              </a:schemeClr>
            </a:gs>
            <a:gs pos="100000">
              <a:schemeClr val="phClr">
                <a:tint val="90000"/>
                <a:shade val="97000"/>
                <a:satMod val="128000"/>
              </a:schemeClr>
            </a:gs>
          </a:gsLst>
          <a:lin ang="5400000" scaled="1"/>
        </a:gradFill>
      </a:fillStyleLst>
      <a:lnStyleLst>
        <a:ln w="11430" cap="flat" cmpd="sng" algn="ctr">
          <a:solidFill>
            <a:schemeClr val="phClr"/>
          </a:solidFill>
          <a:prstDash val="solid"/>
        </a:ln>
        <a:ln w="40000" cap="flat" cmpd="sng" algn="ctr">
          <a:solidFill>
            <a:schemeClr val="phClr"/>
          </a:solidFill>
          <a:prstDash val="solid"/>
        </a:ln>
        <a:ln w="318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50800" dist="25000" dir="5400000" rotWithShape="0">
              <a:schemeClr val="phClr">
                <a:shade val="30000"/>
                <a:satMod val="150000"/>
                <a:alpha val="38000"/>
              </a:schemeClr>
            </a:outerShdw>
          </a:effectLst>
        </a:effectStyle>
        <a:effectStyle>
          <a:effectLst>
            <a:outerShdw blurRad="39000" dist="25400" dir="5400000" rotWithShape="0">
              <a:schemeClr val="phClr">
                <a:shade val="33000"/>
                <a:alpha val="83000"/>
              </a:schemeClr>
            </a:outerShdw>
          </a:effectLst>
        </a:effectStyle>
        <a:effectStyle>
          <a:effectLst>
            <a:outerShdw blurRad="39000" dist="25400" dir="5400000" rotWithShape="0">
              <a:schemeClr val="phClr">
                <a:shade val="33000"/>
                <a:alpha val="83000"/>
              </a:schemeClr>
            </a:outerShdw>
          </a:effectLst>
          <a:scene3d>
            <a:camera prst="orthographicFront" fov="0">
              <a:rot lat="0" lon="0" rev="0"/>
            </a:camera>
            <a:lightRig rig="contrasting" dir="t">
              <a:rot lat="0" lon="0" rev="1500000"/>
            </a:lightRig>
          </a:scene3d>
          <a:sp3d extrusionH="127000" prstMaterial="powder">
            <a:bevelT w="50800" h="635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07CE1EEF-F884-47E6-BAFC-36975EB860DF}">
  <we:reference id="wa104382081" version="1.20.0.0" store="en-001" storeType="OMEX"/>
  <we:alternateReferences>
    <we:reference id="WA104382081" version="1.20.0.0" store="" storeType="OMEX"/>
  </we:alternateReferences>
  <we:properties>
    <we:property name="MENDELEY_CITATIONS" value="[{&quot;citationID&quot;:&quot;MENDELEY_CITATION_1a5cb55c-dca2-42ae-88a7-5f851a7ffa89&quot;,&quot;citationItems&quot;:[{&quot;id&quot;:&quot;982413ec-5338-3557-ba0c-470d8df84b33&quot;,&quot;itemData&quot;:{&quot;author&quot;:[{&quot;dropping-particle&quot;:&quot;&quot;,&quot;family&quot;:&quot;Bloom&quot;,&quot;given&quot;:&quot;Benjamin S&quot;,&quot;non-dropping-particle&quot;:&quot;&quot;,&quot;parse-names&quot;:false,&quot;suffix&quot;:&quot;&quot;}],&quot;container-title&quot;:&quot;New York: McKay&quot;,&quot;id&quot;:&quot;982413ec-5338-3557-ba0c-470d8df84b33&quot;,&quot;issued&quot;:{&quot;date-parts&quot;:[[&quot;1956&quot;]]},&quot;page&quot;:&quot;24&quot;,&quot;title&quot;:&quot;Taxonomy of educational objectives. Vol. 1: Cognitive domain&quot;,&quot;type&quot;:&quot;article-journal&quot;,&quot;volume&quot;:&quot;20&quot;},&quot;uris&quot;:[&quot;http://www.mendeley.com/documents/?uuid=d7937918-e9bc-45a6-ad58-bc15cd5bfdcd&quot;],&quot;isTemporary&quot;:false,&quot;legacyDesktopId&quot;:&quot;d7937918-e9bc-45a6-ad58-bc15cd5bfdcd&quot;},{&quot;id&quot;:&quot;084fef81-5017-3620-ae2c-c4999090633f&quot;,&quot;itemData&quot;:{&quot;author&quot;:[{&quot;dropping-particle&quot;:&quot;&quot;,&quot;family&quot;:&quot;Anderson&quot;,&quot;given&quot;:&quot;Lorin W&quot;,&quot;non-dropping-particle&quot;:&quot;&quot;,&quot;parse-names&quot;:false,&quot;suffix&quot;:&quot;&quot;},{&quot;dropping-particle&quot;:&quot;&quot;,&quot;family&quot;:&quot;Krathwohl&quot;,&quot;given&quot;:&quot;David R&quot;,&quot;non-dropping-particle&quot;:&quot;&quot;,&quot;parse-names&quot;:false,&quot;suffix&quot;:&quot;&quot;}],&quot;id&quot;:&quot;084fef81-5017-3620-ae2c-c4999090633f&quot;,&quot;issued&quot;:{&quot;date-parts&quot;:[[&quot;2000&quot;]]},&quot;title&quot;:&quot;A taxonomy for learning, teaching, and assessing: A revision of Bloom's taxonomy of educational objectives&quot;,&quot;type&quot;:&quot;article-journal&quot;},&quot;uris&quot;:[&quot;http://www.mendeley.com/documents/?uuid=f1af7c2e-cae1-432b-afe6-b16cc9aac2e3&quot;],&quot;isTemporary&quot;:false,&quot;legacyDesktopId&quot;:&quot;f1af7c2e-cae1-432b-afe6-b16cc9aac2e3&quot;}],&quot;properties&quot;:{&quot;noteIndex&quot;:0},&quot;isEdited&quot;:false,&quot;manualOverride&quot;:{&quot;citeprocText&quot;:&quot;(Anderson &amp;#38; Krathwohl, 2000; Bloom, 1956)&quot;,&quot;isManuallyOverriden&quot;:false,&quot;manualOverrideText&quot;:&quot;&quot;},&quot;citationTag&quot;:&quot;MENDELEY_CITATION_{\&quot;citationID\&quot;:\&quot;MENDELEY_CITATION_1a5cb55c-dca2-42ae-88a7-5f851a7ffa89\&quot;,\&quot;citationItems\&quot;:[{\&quot;id\&quot;:\&quot;982413ec-5338-3557-ba0c-470d8df84b33\&quot;,\&quot;itemData\&quot;:{\&quot;author\&quot;:[{\&quot;dropping-particle\&quot;:\&quot;\&quot;,\&quot;family\&quot;:\&quot;Bloom\&quot;,\&quot;given\&quot;:\&quot;Benjamin S\&quot;,\&quot;non-dropping-particle\&quot;:\&quot;\&quot;,\&quot;parse-names\&quot;:false,\&quot;suffix\&quot;:\&quot;\&quot;}],\&quot;container-title\&quot;:\&quot;New York: McKay\&quot;,\&quot;id\&quot;:\&quot;982413ec-5338-3557-ba0c-470d8df84b33\&quot;,\&quot;issued\&quot;:{\&quot;date-parts\&quot;:[[\&quot;1956\&quot;]]},\&quot;page\&quot;:\&quot;24\&quot;,\&quot;title\&quot;:\&quot;Taxonomy of educational objectives. Vol. 1: Cognitive domain\&quot;,\&quot;type\&quot;:\&quot;article-journal\&quot;,\&quot;volume\&quot;:\&quot;20\&quot;},\&quot;uris\&quot;:[\&quot;http://www.mendeley.com/documents/?uuid=d7937918-e9bc-45a6-ad58-bc15cd5bfdcd\&quot;],\&quot;isTemporary\&quot;:false,\&quot;legacyDesktopId\&quot;:\&quot;d7937918-e9bc-45a6-ad58-bc15cd5bfdcd\&quot;},{\&quot;id\&quot;:\&quot;084fef81-5017-3620-ae2c-c4999090633f\&quot;,\&quot;itemData\&quot;:{\&quot;author\&quot;:[{\&quot;dropping-particle\&quot;:\&quot;\&quot;,\&quot;family\&quot;:\&quot;Anderson\&quot;,\&quot;given\&quot;:\&quot;Lorin W\&quot;,\&quot;non-dropping-particle\&quot;:\&quot;\&quot;,\&quot;parse-names\&quot;:false,\&quot;suffix\&quot;:\&quot;\&quot;},{\&quot;dropping-particle\&quot;:\&quot;\&quot;,\&quot;family\&quot;:\&quot;Krathwohl\&quot;,\&quot;given\&quot;:\&quot;David R\&quot;,\&quot;non-dropping-particle\&quot;:\&quot;\&quot;,\&quot;parse-names\&quot;:false,\&quot;suffix\&quot;:\&quot;\&quot;}],\&quot;id\&quot;:\&quot;084fef81-5017-3620-ae2c-c4999090633f\&quot;,\&quot;issued\&quot;:{\&quot;date-parts\&quot;:[[\&quot;2000\&quot;]]},\&quot;title\&quot;:\&quot;A taxonomy for learning, teaching, and assessing: A revision of Bloom's taxonomy of educational objectives\&quot;,\&quot;type\&quot;:\&quot;article-journal\&quot;},\&quot;uris\&quot;:[\&quot;http://www.mendeley.com/documents/?uuid=f1af7c2e-cae1-432b-afe6-b16cc9aac2e3\&quot;],\&quot;isTemporary\&quot;:false,\&quot;legacyDesktopId\&quot;:\&quot;f1af7c2e-cae1-432b-afe6-b16cc9aac2e3\&quot;}],\&quot;properties\&quot;:{\&quot;noteIndex\&quot;:0},\&quot;isEdited\&quot;:false,\&quot;manualOverride\&quot;:{\&quot;citeprocText\&quot;:\&quot;(Anderson &amp; Krathwohl, 2000; Bloom, 1956)\&quot;,\&quot;isManuallyOverriden\&quot;:false,\&quot;manualOverrideText\&quot;:\&quot;\&quot;}}&quot;},{&quot;citationID&quot;:&quot;MENDELEY_CITATION_5f465252-f0f9-4b73-b2d3-b6b71c12409a&quot;,&quot;citationItems&quot;:[{&quot;id&quot;:&quot;e7fca4d0-a107-3dec-87de-f4108665dbf2&quot;,&quot;itemData&quot;:{&quot;ISBN&quot;:&quot;0126566208&quot;,&quot;author&quot;:[{&quot;dropping-particle&quot;:&quot;&quot;,&quot;family&quot;:&quot;Spence&quot;,&quot;given&quot;:&quot;Susan H&quot;,&quot;non-dropping-particle&quot;:&quot;&quot;,&quot;parse-names&quot;:false,&quot;suffix&quot;:&quot;&quot;},{&quot;dropping-particle&quot;:&quot;&quot;,&quot;family&quot;:&quot;Spence&quot;,&quot;given&quot;:&quot;Sue&quot;,&quot;non-dropping-particle&quot;:&quot;&quot;,&quot;parse-names&quot;:false,&quot;suffix&quot;:&quot;&quot;},{&quot;dropping-particle&quot;:&quot;&quot;,&quot;family&quot;:&quot;Shepherd&quot;,&quot;given&quot;:&quot;Geoff&quot;,&quot;non-dropping-particle&quot;:&quot;&quot;,&quot;parse-names&quot;:false,&quot;suffix&quot;:&quot;&quot;}],&quot;id&quot;:&quot;e7fca4d0-a107-3dec-87de-f4108665dbf2&quot;,&quot;issued&quot;:{&quot;date-parts&quot;:[[&quot;1983&quot;]]},&quot;publisher&quot;:&quot;Academic Press&quot;,&quot;title&quot;:&quot;Developments in social skills training&quot;,&quot;type&quot;:&quot;book&quot;},&quot;uris&quot;:[&quot;http://www.mendeley.com/documents/?uuid=72725d4c-5d13-4118-a14f-65ef7a1634f2&quot;],&quot;isTemporary&quot;:false,&quot;legacyDesktopId&quot;:&quot;72725d4c-5d13-4118-a14f-65ef7a1634f2&quot;}],&quot;properties&quot;:{&quot;noteIndex&quot;:0},&quot;isEdited&quot;:false,&quot;manualOverride&quot;:{&quot;citeprocText&quot;:&quot;(Spence et al., 1983)&quot;,&quot;isManuallyOverriden&quot;:false,&quot;manualOverrideText&quot;:&quot;&quot;},&quot;citationTag&quot;:&quot;MENDELEY_CITATION_{\&quot;citationID\&quot;:\&quot;MENDELEY_CITATION_5f465252-f0f9-4b73-b2d3-b6b71c12409a\&quot;,\&quot;citationItems\&quot;:[{\&quot;id\&quot;:\&quot;e7fca4d0-a107-3dec-87de-f4108665dbf2\&quot;,\&quot;itemData\&quot;:{\&quot;ISBN\&quot;:\&quot;0126566208\&quot;,\&quot;author\&quot;:[{\&quot;dropping-particle\&quot;:\&quot;\&quot;,\&quot;family\&quot;:\&quot;Spence\&quot;,\&quot;given\&quot;:\&quot;Susan H\&quot;,\&quot;non-dropping-particle\&quot;:\&quot;\&quot;,\&quot;parse-names\&quot;:false,\&quot;suffix\&quot;:\&quot;\&quot;},{\&quot;dropping-particle\&quot;:\&quot;\&quot;,\&quot;family\&quot;:\&quot;Spence\&quot;,\&quot;given\&quot;:\&quot;Sue\&quot;,\&quot;non-dropping-particle\&quot;:\&quot;\&quot;,\&quot;parse-names\&quot;:false,\&quot;suffix\&quot;:\&quot;\&quot;},{\&quot;dropping-particle\&quot;:\&quot;\&quot;,\&quot;family\&quot;:\&quot;Shepherd\&quot;,\&quot;given\&quot;:\&quot;Geoff\&quot;,\&quot;non-dropping-particle\&quot;:\&quot;\&quot;,\&quot;parse-names\&quot;:false,\&quot;suffix\&quot;:\&quot;\&quot;}],\&quot;id\&quot;:\&quot;e7fca4d0-a107-3dec-87de-f4108665dbf2\&quot;,\&quot;issued\&quot;:{\&quot;date-parts\&quot;:[[\&quot;1983\&quot;]]},\&quot;publisher\&quot;:\&quot;Academic Press\&quot;,\&quot;title\&quot;:\&quot;Developments in social skills training\&quot;,\&quot;type\&quot;:\&quot;book\&quot;},\&quot;uris\&quot;:[\&quot;http://www.mendeley.com/documents/?uuid=72725d4c-5d13-4118-a14f-65ef7a1634f2\&quot;],\&quot;isTemporary\&quot;:false,\&quot;legacyDesktopId\&quot;:\&quot;72725d4c-5d13-4118-a14f-65ef7a1634f2\&quot;}],\&quot;properties\&quot;:{\&quot;noteIndex\&quot;:0},\&quot;isEdited\&quot;:false,\&quot;manualOverride\&quot;:{\&quot;citeprocText\&quot;:\&quot;(Spence idr., 1983)\&quot;,\&quot;isManuallyOverriden\&quot;:false,\&quot;manualOverrideText\&quot;:\&quot;\&quot;}}&quot;},{&quot;citationID&quot;:&quot;MENDELEY_CITATION_b92a79dd-e0b5-4088-a0d2-1809692d67e8&quot;,&quot;citationItems&quot;:[{&quot;id&quot;:&quot;82ce0d19-07ed-3670-a326-1cf704abc579&quot;,&quot;itemData&quot;:{&quot;URL&quot;:&quot;https://www.inovativna-sola.si/bloomova-digitalna-taksonomija/&quot;,&quot;accessed&quot;:{&quot;date-parts&quot;:[[&quot;2020&quot;,&quot;8&quot;,&quot;7&quot;]]},&quot;author&quot;:[{&quot;dropping-particle&quot;:&quot;&quot;,&quot;family&quot;:&quot;Inovativna pedagogika 1:1&quot;,&quot;given&quot;:&quot;&quot;,&quot;non-dropping-particle&quot;:&quot;&quot;,&quot;parse-names&quot;:false,&quot;suffix&quot;:&quot;&quot;}],&quot;container-title&quot;:&quot;Inovativna učna okolja podprta z IKT&quot;,&quot;id&quot;:&quot;82ce0d19-07ed-3670-a326-1cf704abc579&quot;,&quot;issued&quot;:{&quot;date-parts&quot;:[[&quot;2020&quot;]]},&quot;title&quot;:&quot;Bloomova digitalna taksonomija&quot;,&quot;type&quot;:&quot;webpage&quot;},&quot;uris&quot;:[&quot;http://www.mendeley.com/documents/?uuid=82ce0d19-07ed-3670-a326-1cf704abc579&quot;],&quot;isTemporary&quot;:false,&quot;legacyDesktopId&quot;:&quot;82ce0d19-07ed-3670-a326-1cf704abc579&quot;}],&quot;properties&quot;:{&quot;noteIndex&quot;:0},&quot;isEdited&quot;:false,&quot;manualOverride&quot;:{&quot;citeprocText&quot;:&quot;(Inovativna pedagogika 1:1, 2020)&quot;,&quot;isManuallyOverriden&quot;:false,&quot;manualOverrideText&quot;:&quot;&quot;},&quot;citationTag&quot;:&quot;MENDELEY_CITATION_{\&quot;citationID\&quot;:\&quot;MENDELEY_CITATION_b92a79dd-e0b5-4088-a0d2-1809692d67e8\&quot;,\&quot;citationItems\&quot;:[{\&quot;id\&quot;:\&quot;82ce0d19-07ed-3670-a326-1cf704abc579\&quot;,\&quot;itemData\&quot;:{\&quot;URL\&quot;:\&quot;https://www.inovativna-sola.si/bloomova-digitalna-taksonomija/\&quot;,\&quot;accessed\&quot;:{\&quot;date-parts\&quot;:[[\&quot;2020\&quot;,\&quot;8\&quot;,\&quot;7\&quot;]]},\&quot;author\&quot;:[{\&quot;dropping-particle\&quot;:\&quot;\&quot;,\&quot;family\&quot;:\&quot;Inovativna pedagogika 1:1\&quot;,\&quot;given\&quot;:\&quot;\&quot;,\&quot;non-dropping-particle\&quot;:\&quot;\&quot;,\&quot;parse-names\&quot;:false,\&quot;suffix\&quot;:\&quot;\&quot;}],\&quot;container-title\&quot;:\&quot;Inovativna učna okolja podprta z IKT\&quot;,\&quot;id\&quot;:\&quot;82ce0d19-07ed-3670-a326-1cf704abc579\&quot;,\&quot;issued\&quot;:{\&quot;date-parts\&quot;:[[\&quot;2020\&quot;]]},\&quot;title\&quot;:\&quot;Bloomova digitalna taksonomija\&quot;,\&quot;type\&quot;:\&quot;webpage\&quot;},\&quot;uris\&quot;:[\&quot;http://www.mendeley.com/documents/?uuid=82ce0d19-07ed-3670-a326-1cf704abc579\&quot;],\&quot;isTemporary\&quot;:false,\&quot;legacyDesktopId\&quot;:\&quot;82ce0d19-07ed-3670-a326-1cf704abc579\&quot;}],\&quot;properties\&quot;:{\&quot;noteIndex\&quot;:0},\&quot;isEdited\&quot;:false,\&quot;manualOverride\&quot;:{\&quot;citeprocText\&quot;:\&quot;(Inovativna pedagogika 1:1, 2020)\&quot;,\&quot;isManuallyOverriden\&quot;:false,\&quot;manualOverrideText\&quot;:\&quot;\&quot;}}&quot;}]"/>
    <we:property name="MENDELEY_CITATIONS_STYLE" value="&quot;https://www.zotero.org/styles/apa&quot;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overPageProperties xmlns="http://schemas.microsoft.com/office/2006/coverPageProps">
  <PublishDate>leto</PublishDate>
  <Abstract/>
  <CompanyAddress>CENA: 25,00 eur</CompanyAddress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5F58C9F6CD9BDC4A8578DD2F924E5873" ma:contentTypeVersion="13" ma:contentTypeDescription="Stvaranje novog dokumenta." ma:contentTypeScope="" ma:versionID="3add6091702230de247f3b5271d7a70b">
  <xsd:schema xmlns:xsd="http://www.w3.org/2001/XMLSchema" xmlns:xs="http://www.w3.org/2001/XMLSchema" xmlns:p="http://schemas.microsoft.com/office/2006/metadata/properties" xmlns:ns2="a687fc37-f929-4802-bdd5-681a53aa6981" xmlns:ns3="1fb83953-842b-478e-bfe4-b94dde9ca42f" targetNamespace="http://schemas.microsoft.com/office/2006/metadata/properties" ma:root="true" ma:fieldsID="8fbbc308f4c9eb7da063d6b601847763" ns2:_="" ns3:_="">
    <xsd:import namespace="a687fc37-f929-4802-bdd5-681a53aa6981"/>
    <xsd:import namespace="1fb83953-842b-478e-bfe4-b94dde9ca42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EventHashCode" minOccurs="0"/>
                <xsd:element ref="ns2:MediaServiceGenerationTime" minOccurs="0"/>
                <xsd:element ref="ns2:MediaServiceAutoKeyPoints" minOccurs="0"/>
                <xsd:element ref="ns2:MediaServiceKeyPoints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687fc37-f929-4802-bdd5-681a53aa698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fb83953-842b-478e-bfe4-b94dde9ca42f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Zajednički se koristi s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Detalji o zajedničkom korištenju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Vrsta sadržaja"/>
        <xsd:element ref="dc:title" minOccurs="0" maxOccurs="1" ma:index="4" ma:displayName="Naslov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DC44A523-9A61-4A9B-8D66-046B8562C238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1BFFCD08-E7F5-40A0-ACD2-21DED31ADEE7}"/>
</file>

<file path=customXml/itemProps4.xml><?xml version="1.0" encoding="utf-8"?>
<ds:datastoreItem xmlns:ds="http://schemas.openxmlformats.org/officeDocument/2006/customXml" ds:itemID="{C04D53B3-26FA-4641-97CA-C1C172223484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7938AD15-EBFB-4AFB-B69E-2A6EB40D0172}">
  <ds:schemaRefs>
    <ds:schemaRef ds:uri="http://purl.org/dc/elements/1.1/"/>
    <ds:schemaRef ds:uri="http://schemas.openxmlformats.org/package/2006/metadata/core-properties"/>
    <ds:schemaRef ds:uri="http://purl.org/dc/terms/"/>
    <ds:schemaRef ds:uri="a687fc37-f929-4802-bdd5-681a53aa6981"/>
    <ds:schemaRef ds:uri="http://schemas.microsoft.com/office/2006/documentManagement/types"/>
    <ds:schemaRef ds:uri="http://schemas.microsoft.com/office/infopath/2007/PartnerControls"/>
    <ds:schemaRef ds:uri="http://purl.org/dc/dcmitype/"/>
    <ds:schemaRef ds:uri="http://www.w3.org/XML/1998/namespace"/>
    <ds:schemaRef ds:uri="1fb83953-842b-478e-bfe4-b94dde9ca42f"/>
    <ds:schemaRef ds:uri="http://schemas.microsoft.com/office/2006/metadata/propertie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6</Pages>
  <Words>22552</Words>
  <Characters>128552</Characters>
  <Application>Microsoft Office Word</Application>
  <DocSecurity>0</DocSecurity>
  <Lines>1071</Lines>
  <Paragraphs>30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>KURIKULUM ZA OTVORENE INOVACIJE</vt:lpstr>
      <vt:lpstr>KURIKULUM ZA OTVORENE INOVACIJE</vt:lpstr>
    </vt:vector>
  </TitlesOfParts>
  <Company>Grizli777</Company>
  <LinksUpToDate>false</LinksUpToDate>
  <CharactersWithSpaces>1508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KURIKULUM ZA OTVORENE INOVACIJE</dc:title>
  <dc:creator>Andrej Raspor in Metka Nežič (url.)</dc:creator>
  <cp:lastModifiedBy>Goran Dodig</cp:lastModifiedBy>
  <cp:revision>2</cp:revision>
  <cp:lastPrinted>2021-06-21T08:19:00Z</cp:lastPrinted>
  <dcterms:created xsi:type="dcterms:W3CDTF">2021-09-14T13:01:00Z</dcterms:created>
  <dcterms:modified xsi:type="dcterms:W3CDTF">2021-09-14T13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b222309-90c8-3374-b7ed-4d35c275ab0a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ContentTypeId">
    <vt:lpwstr>0x0101005F58C9F6CD9BDC4A8578DD2F924E5873</vt:lpwstr>
  </property>
</Properties>
</file>